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3D0A2F88" w:rsidR="00660D1C" w:rsidRPr="00205EE2" w:rsidRDefault="00660D1C" w:rsidP="002E3379">
      <w:pPr>
        <w:spacing w:line="480" w:lineRule="auto"/>
        <w:contextualSpacing/>
        <w:jc w:val="both"/>
        <w:rPr>
          <w:rFonts w:cstheme="minorHAnsi"/>
          <w:iCs/>
          <w:sz w:val="28"/>
          <w:szCs w:val="28"/>
        </w:rPr>
      </w:pPr>
      <w:commentRangeStart w:id="0"/>
      <w:commentRangeStart w:id="1"/>
      <w:commentRangeStart w:id="2"/>
      <w:commentRangeStart w:id="3"/>
      <w:commentRangeStart w:id="4"/>
      <w:del w:id="5"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0"/>
        <w:r w:rsidR="00AD3E75" w:rsidRPr="00205EE2" w:rsidDel="00205EE2">
          <w:rPr>
            <w:rStyle w:val="CommentReference"/>
            <w:iCs/>
            <w:sz w:val="28"/>
            <w:szCs w:val="28"/>
            <w:rPrChange w:id="6" w:author="Max Lindmark" w:date="2020-07-27T11:56:00Z">
              <w:rPr>
                <w:rStyle w:val="CommentReference"/>
                <w:iCs/>
              </w:rPr>
            </w:rPrChange>
          </w:rPr>
          <w:commentReference w:id="0"/>
        </w:r>
        <w:commentRangeEnd w:id="1"/>
        <w:r w:rsidR="00465B18" w:rsidRPr="00205EE2" w:rsidDel="00205EE2">
          <w:rPr>
            <w:rStyle w:val="CommentReference"/>
            <w:iCs/>
            <w:sz w:val="28"/>
            <w:szCs w:val="28"/>
            <w:rPrChange w:id="7" w:author="Max Lindmark" w:date="2020-07-27T11:56:00Z">
              <w:rPr>
                <w:rStyle w:val="CommentReference"/>
                <w:iCs/>
              </w:rPr>
            </w:rPrChange>
          </w:rPr>
          <w:commentReference w:id="1"/>
        </w:r>
        <w:commentRangeEnd w:id="2"/>
        <w:r w:rsidR="00603B4E" w:rsidRPr="00205EE2" w:rsidDel="00205EE2">
          <w:rPr>
            <w:rStyle w:val="CommentReference"/>
            <w:iCs/>
            <w:sz w:val="28"/>
            <w:szCs w:val="28"/>
            <w:rPrChange w:id="8" w:author="Max Lindmark" w:date="2020-07-27T11:56:00Z">
              <w:rPr>
                <w:rStyle w:val="CommentReference"/>
                <w:iCs/>
              </w:rPr>
            </w:rPrChange>
          </w:rPr>
          <w:commentReference w:id="2"/>
        </w:r>
        <w:commentRangeEnd w:id="3"/>
        <w:r w:rsidR="00AE4A5F" w:rsidRPr="00205EE2" w:rsidDel="00205EE2">
          <w:rPr>
            <w:rStyle w:val="CommentReference"/>
            <w:iCs/>
            <w:sz w:val="28"/>
            <w:szCs w:val="28"/>
            <w:rPrChange w:id="9" w:author="Max Lindmark" w:date="2020-07-27T11:56:00Z">
              <w:rPr>
                <w:rStyle w:val="CommentReference"/>
                <w:iCs/>
              </w:rPr>
            </w:rPrChange>
          </w:rPr>
          <w:commentReference w:id="3"/>
        </w:r>
        <w:commentRangeEnd w:id="4"/>
        <w:r w:rsidR="005F601D" w:rsidRPr="00205EE2" w:rsidDel="00205EE2">
          <w:rPr>
            <w:rStyle w:val="CommentReference"/>
            <w:iCs/>
            <w:sz w:val="28"/>
            <w:szCs w:val="28"/>
            <w:rPrChange w:id="10" w:author="Max Lindmark" w:date="2020-07-27T11:56:00Z">
              <w:rPr>
                <w:rStyle w:val="CommentReference"/>
                <w:iCs/>
              </w:rPr>
            </w:rPrChange>
          </w:rPr>
          <w:commentReference w:id="4"/>
        </w:r>
      </w:del>
      <w:ins w:id="11"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2"/>
        <w:commentRangeEnd w:id="12"/>
        <w:r w:rsidR="00205EE2" w:rsidRPr="00F82BB5">
          <w:rPr>
            <w:rStyle w:val="CommentReference"/>
            <w:iCs/>
            <w:sz w:val="28"/>
            <w:szCs w:val="28"/>
          </w:rPr>
          <w:commentReference w:id="12"/>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17"/>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commentRangeEnd w:id="17"/>
      <w:r w:rsidR="00792C74">
        <w:rPr>
          <w:rStyle w:val="CommentReference"/>
        </w:rPr>
        <w:commentReference w:id="17"/>
      </w:r>
      <w:r w:rsidR="00792C74" w:rsidRPr="00D7608A">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18"/>
      <w:r w:rsidRPr="0091098B">
        <w:rPr>
          <w:rFonts w:cstheme="minorHAnsi"/>
          <w:color w:val="333333"/>
          <w:shd w:val="clear" w:color="auto" w:fill="FFFFFF"/>
          <w:lang w:val="en-GB"/>
        </w:rPr>
        <w:t>BIOLOGICAL SCIENCES</w:t>
      </w:r>
      <w:commentRangeEnd w:id="18"/>
      <w:r>
        <w:rPr>
          <w:rStyle w:val="CommentReference"/>
        </w:rPr>
        <w:commentReference w:id="18"/>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6081D60E"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commentRangeStart w:id="19"/>
      <w:r w:rsidRPr="00972C7F">
        <w:rPr>
          <w:rFonts w:cstheme="minorHAnsi"/>
          <w:b/>
          <w:color w:val="333333"/>
          <w:shd w:val="clear" w:color="auto" w:fill="FFFFFF"/>
          <w:lang w:val="en-GB"/>
        </w:rPr>
        <w:t>Keywords</w:t>
      </w:r>
      <w:commentRangeEnd w:id="19"/>
      <w:r w:rsidR="000B4B43">
        <w:rPr>
          <w:rStyle w:val="CommentReference"/>
        </w:rPr>
        <w:commentReference w:id="19"/>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w:t>
      </w:r>
      <w:commentRangeStart w:id="20"/>
      <w:r>
        <w:rPr>
          <w:rFonts w:cstheme="minorHAnsi"/>
          <w:color w:val="333333"/>
          <w:shd w:val="clear" w:color="auto" w:fill="FFFFFF"/>
          <w:lang w:val="en-GB"/>
        </w:rPr>
        <w:t xml:space="preserve">feeding </w:t>
      </w:r>
      <w:commentRangeEnd w:id="20"/>
      <w:r w:rsidR="008E6F00">
        <w:rPr>
          <w:rStyle w:val="CommentReference"/>
        </w:rPr>
        <w:commentReference w:id="20"/>
      </w:r>
      <w:r>
        <w:rPr>
          <w:rFonts w:cstheme="minorHAnsi"/>
          <w:color w:val="333333"/>
          <w:shd w:val="clear" w:color="auto" w:fill="FFFFFF"/>
          <w:lang w:val="en-GB"/>
        </w:rPr>
        <w:t xml:space="preserve">rate, bioenergetics, body siz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2C67424A" w:rsidR="00EF519B" w:rsidRDefault="000D006E" w:rsidP="002E3379">
      <w:pPr>
        <w:spacing w:line="480" w:lineRule="auto"/>
        <w:contextualSpacing/>
        <w:jc w:val="both"/>
        <w:rPr>
          <w:rFonts w:cstheme="minorHAnsi"/>
          <w:color w:val="333333"/>
          <w:shd w:val="clear" w:color="auto" w:fill="FFFFFF"/>
          <w:lang w:val="en-GB"/>
        </w:rPr>
      </w:pPr>
      <w:commentRangeStart w:id="21"/>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80</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7077DA">
        <w:rPr>
          <w:rFonts w:cstheme="minorHAnsi"/>
          <w:color w:val="333333"/>
          <w:shd w:val="clear" w:color="auto" w:fill="FFFFFF"/>
          <w:lang w:val="en-GB"/>
        </w:rPr>
        <w:t>800</w:t>
      </w:r>
      <w:r w:rsidR="00213EA7">
        <w:rPr>
          <w:rFonts w:cstheme="minorHAnsi"/>
          <w:color w:val="333333"/>
          <w:shd w:val="clear" w:color="auto" w:fill="FFFFFF"/>
          <w:lang w:val="en-GB"/>
        </w:rPr>
        <w:t>, D=</w:t>
      </w:r>
      <w:commentRangeEnd w:id="21"/>
      <w:r w:rsidR="001761D6">
        <w:rPr>
          <w:rStyle w:val="CommentReference"/>
        </w:rPr>
        <w:commentReference w:id="21"/>
      </w:r>
      <w:r w:rsidR="00596A09">
        <w:rPr>
          <w:rFonts w:cstheme="minorHAnsi"/>
          <w:color w:val="333333"/>
          <w:shd w:val="clear" w:color="auto" w:fill="FFFFFF"/>
          <w:lang w:val="en-GB"/>
        </w:rPr>
        <w:t>185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2"/>
      <w:r w:rsidRPr="004559BC">
        <w:rPr>
          <w:rFonts w:cstheme="minorHAnsi"/>
          <w:b/>
          <w:lang w:val="en-GB"/>
        </w:rPr>
        <w:lastRenderedPageBreak/>
        <w:t>Abstract</w:t>
      </w:r>
      <w:commentRangeEnd w:id="22"/>
      <w:r w:rsidR="00B1101E">
        <w:rPr>
          <w:rStyle w:val="CommentReference"/>
        </w:rPr>
        <w:commentReference w:id="22"/>
      </w:r>
    </w:p>
    <w:p w14:paraId="7E99AF2C" w14:textId="468DA907" w:rsidR="00B73BBC" w:rsidRDefault="008F19EA" w:rsidP="004559BC">
      <w:pPr>
        <w:pStyle w:val="ListParagraph"/>
        <w:spacing w:line="480" w:lineRule="auto"/>
        <w:ind w:left="0"/>
        <w:jc w:val="both"/>
        <w:rPr>
          <w:rFonts w:cstheme="minorHAnsi"/>
          <w:lang w:val="en-GB"/>
        </w:rPr>
      </w:pPr>
      <w:ins w:id="23" w:author="Max Lindmark" w:date="2020-09-11T14:38:00Z">
        <w:r>
          <w:rPr>
            <w:rFonts w:cstheme="minorHAnsi"/>
            <w:lang w:val="en-GB"/>
          </w:rPr>
          <w:t xml:space="preserve">According to the temperature-size rule, </w:t>
        </w:r>
      </w:ins>
      <w:del w:id="24" w:author="Max Lindmark" w:date="2020-09-11T14:38:00Z">
        <w:r w:rsidR="007560DE" w:rsidRPr="00C44006" w:rsidDel="008F19EA">
          <w:rPr>
            <w:rFonts w:cstheme="minorHAnsi"/>
            <w:lang w:val="en-GB"/>
          </w:rPr>
          <w:delText>W</w:delText>
        </w:r>
      </w:del>
      <w:ins w:id="25" w:author="Max Lindmark" w:date="2020-09-11T14:38:00Z">
        <w:r>
          <w:rPr>
            <w:rFonts w:cstheme="minorHAnsi"/>
            <w:lang w:val="en-GB"/>
          </w:rPr>
          <w:t>w</w:t>
        </w:r>
      </w:ins>
      <w:r w:rsidR="007560DE" w:rsidRPr="00C44006">
        <w:rPr>
          <w:rFonts w:cstheme="minorHAnsi"/>
          <w:lang w:val="en-GB"/>
        </w:rPr>
        <w:t xml:space="preserve">arming of aquatic </w:t>
      </w:r>
      <w:r w:rsidR="002E6261" w:rsidRPr="00C44006">
        <w:rPr>
          <w:rFonts w:cstheme="minorHAnsi"/>
          <w:lang w:val="en-GB"/>
        </w:rPr>
        <w:t xml:space="preserve">ecosystems </w:t>
      </w:r>
      <w:r w:rsidR="007560DE" w:rsidRPr="00C44006">
        <w:rPr>
          <w:rFonts w:cstheme="minorHAnsi"/>
          <w:lang w:val="en-GB"/>
        </w:rPr>
        <w:t xml:space="preserve">is </w:t>
      </w:r>
      <w:r w:rsidR="008C04A6" w:rsidRPr="00C44006">
        <w:rPr>
          <w:rFonts w:cstheme="minorHAnsi"/>
          <w:lang w:val="en-GB"/>
        </w:rPr>
        <w:t xml:space="preserve">generally </w:t>
      </w:r>
      <w:r w:rsidR="007560DE" w:rsidRPr="00C44006">
        <w:rPr>
          <w:rFonts w:cstheme="minorHAnsi"/>
          <w:lang w:val="en-GB"/>
        </w:rPr>
        <w:t xml:space="preserve">predicted to </w:t>
      </w:r>
      <w:r w:rsidR="0040595A" w:rsidRPr="00C44006">
        <w:rPr>
          <w:rFonts w:cstheme="minorHAnsi"/>
          <w:lang w:val="en-GB"/>
        </w:rPr>
        <w:t xml:space="preserve">increase </w:t>
      </w:r>
      <w:r w:rsidR="006F4D47" w:rsidRPr="00C44006">
        <w:rPr>
          <w:rFonts w:cstheme="minorHAnsi"/>
          <w:lang w:val="en-GB"/>
        </w:rPr>
        <w:t>individual</w:t>
      </w:r>
      <w:r w:rsidR="002951F3" w:rsidRPr="00C44006">
        <w:rPr>
          <w:rFonts w:cstheme="minorHAnsi"/>
          <w:lang w:val="en-GB"/>
        </w:rPr>
        <w:t xml:space="preserve"> </w:t>
      </w:r>
      <w:r w:rsidR="00C4149F" w:rsidRPr="00C44006">
        <w:rPr>
          <w:rFonts w:cstheme="minorHAnsi"/>
          <w:lang w:val="en-GB"/>
        </w:rPr>
        <w:t xml:space="preserve">growth rates </w:t>
      </w:r>
      <w:del w:id="26" w:author="Max Lindmark" w:date="2020-09-11T14:38:00Z">
        <w:r w:rsidR="00C4149F" w:rsidRPr="00C44006" w:rsidDel="00AA4BB2">
          <w:rPr>
            <w:rFonts w:cstheme="minorHAnsi"/>
            <w:lang w:val="en-GB"/>
          </w:rPr>
          <w:delText xml:space="preserve">and </w:delText>
        </w:r>
      </w:del>
      <w:ins w:id="27" w:author="Max Lindmark" w:date="2020-09-11T14:38:00Z">
        <w:r w:rsidR="00AA4BB2">
          <w:rPr>
            <w:rFonts w:cstheme="minorHAnsi"/>
            <w:lang w:val="en-GB"/>
          </w:rPr>
          <w:t>but</w:t>
        </w:r>
        <w:r w:rsidR="00AA4BB2" w:rsidRPr="00C44006">
          <w:rPr>
            <w:rFonts w:cstheme="minorHAnsi"/>
            <w:lang w:val="en-GB"/>
          </w:rPr>
          <w:t xml:space="preserve"> </w:t>
        </w:r>
      </w:ins>
      <w:r w:rsidR="005A6B09" w:rsidRPr="00C44006">
        <w:rPr>
          <w:rFonts w:cstheme="minorHAnsi"/>
          <w:lang w:val="en-GB"/>
        </w:rPr>
        <w:t>reduce</w:t>
      </w:r>
      <w:r w:rsidR="00C4149F" w:rsidRPr="00C44006">
        <w:rPr>
          <w:rFonts w:cstheme="minorHAnsi"/>
          <w:lang w:val="en-GB"/>
        </w:rPr>
        <w:t xml:space="preserve"> </w:t>
      </w:r>
      <w:r w:rsidR="007560DE" w:rsidRPr="00C44006">
        <w:rPr>
          <w:rFonts w:cstheme="minorHAnsi"/>
          <w:lang w:val="en-GB"/>
        </w:rPr>
        <w:t>asymptotic body</w:t>
      </w:r>
      <w:r w:rsidR="00221E16" w:rsidRPr="00C44006">
        <w:rPr>
          <w:rFonts w:cstheme="minorHAnsi"/>
          <w:lang w:val="en-GB"/>
        </w:rPr>
        <w:t xml:space="preserve"> sizes</w:t>
      </w:r>
      <w:r w:rsidR="004B2A5F" w:rsidRPr="00C44006">
        <w:rPr>
          <w:rFonts w:cstheme="minorHAnsi"/>
          <w:lang w:val="en-GB"/>
        </w:rPr>
        <w:t xml:space="preserve"> of ectotherms</w:t>
      </w:r>
      <w:r w:rsidR="00C4149F" w:rsidRPr="00C44006">
        <w:rPr>
          <w:rFonts w:cstheme="minorHAnsi"/>
          <w:lang w:val="en-GB"/>
        </w:rPr>
        <w:t xml:space="preserve">. However, </w:t>
      </w:r>
      <w:r w:rsidR="009E3FEF" w:rsidRPr="00C44006">
        <w:rPr>
          <w:rFonts w:cstheme="minorHAnsi"/>
          <w:lang w:val="en-GB"/>
        </w:rPr>
        <w:t xml:space="preserve">we lack a comprehensive </w:t>
      </w:r>
      <w:r w:rsidR="00457D7E" w:rsidRPr="00C44006">
        <w:rPr>
          <w:rFonts w:cstheme="minorHAnsi"/>
          <w:lang w:val="en-GB"/>
        </w:rPr>
        <w:t xml:space="preserve">understanding </w:t>
      </w:r>
      <w:r w:rsidR="009E3FEF" w:rsidRPr="00C44006">
        <w:rPr>
          <w:rFonts w:cstheme="minorHAnsi"/>
          <w:lang w:val="en-GB"/>
        </w:rPr>
        <w:t xml:space="preserve">of </w:t>
      </w:r>
      <w:r w:rsidR="00710923" w:rsidRPr="00C44006">
        <w:rPr>
          <w:rFonts w:cstheme="minorHAnsi"/>
          <w:lang w:val="en-GB"/>
        </w:rPr>
        <w:t xml:space="preserve">how </w:t>
      </w:r>
      <w:r w:rsidR="009E3FEF" w:rsidRPr="00C44006">
        <w:rPr>
          <w:rFonts w:cstheme="minorHAnsi"/>
          <w:lang w:val="en-GB"/>
        </w:rPr>
        <w:t>growth</w:t>
      </w:r>
      <w:r w:rsidR="009D408E" w:rsidRPr="00C44006">
        <w:rPr>
          <w:rFonts w:cstheme="minorHAnsi"/>
          <w:lang w:val="en-GB"/>
        </w:rPr>
        <w:t xml:space="preserve"> and </w:t>
      </w:r>
      <w:r w:rsidR="006478C8" w:rsidRPr="00C44006">
        <w:rPr>
          <w:rFonts w:cstheme="minorHAnsi"/>
          <w:lang w:val="en-GB"/>
        </w:rPr>
        <w:t xml:space="preserve">key processes affecting it </w:t>
      </w:r>
      <w:r w:rsidR="006478C8" w:rsidRPr="00C44006">
        <w:rPr>
          <w:lang w:val="en-GB"/>
        </w:rPr>
        <w:t xml:space="preserve">(e.g., metabolism and consumption) </w:t>
      </w:r>
      <w:r w:rsidR="00710923" w:rsidRPr="00C44006">
        <w:rPr>
          <w:rFonts w:cstheme="minorHAnsi"/>
          <w:lang w:val="en-GB"/>
        </w:rPr>
        <w:t xml:space="preserve">depend on </w:t>
      </w:r>
      <w:r w:rsidR="00E04C7D" w:rsidRPr="00C44006">
        <w:rPr>
          <w:rFonts w:cstheme="minorHAnsi"/>
          <w:lang w:val="en-GB"/>
        </w:rPr>
        <w:t xml:space="preserve">both </w:t>
      </w:r>
      <w:commentRangeStart w:id="28"/>
      <w:commentRangeStart w:id="29"/>
      <w:r w:rsidR="009E3FEF" w:rsidRPr="00C44006">
        <w:rPr>
          <w:rFonts w:cstheme="minorHAnsi"/>
          <w:lang w:val="en-GB"/>
        </w:rPr>
        <w:t xml:space="preserve">body mass </w:t>
      </w:r>
      <w:commentRangeEnd w:id="28"/>
      <w:r w:rsidR="005475C4" w:rsidRPr="00C44006">
        <w:rPr>
          <w:rStyle w:val="CommentReference"/>
          <w:sz w:val="24"/>
          <w:szCs w:val="24"/>
        </w:rPr>
        <w:commentReference w:id="28"/>
      </w:r>
      <w:commentRangeEnd w:id="29"/>
      <w:r w:rsidR="00FF758E" w:rsidRPr="00C44006">
        <w:rPr>
          <w:rStyle w:val="CommentReference"/>
          <w:sz w:val="24"/>
          <w:szCs w:val="24"/>
        </w:rPr>
        <w:commentReference w:id="29"/>
      </w:r>
      <w:r w:rsidR="009E3FEF" w:rsidRPr="00C44006">
        <w:rPr>
          <w:rFonts w:cstheme="minorHAnsi"/>
          <w:lang w:val="en-GB"/>
        </w:rPr>
        <w:t xml:space="preserve">and </w:t>
      </w:r>
      <w:r w:rsidR="00F568DE" w:rsidRPr="00C44006">
        <w:rPr>
          <w:rFonts w:cstheme="minorHAnsi"/>
          <w:lang w:val="en-GB"/>
        </w:rPr>
        <w:t>temperature</w:t>
      </w:r>
      <w:r w:rsidR="00FF758E" w:rsidRPr="00C44006">
        <w:rPr>
          <w:rFonts w:cstheme="minorHAnsi"/>
          <w:lang w:val="en-GB"/>
        </w:rPr>
        <w:t xml:space="preserve"> </w:t>
      </w:r>
      <w:r w:rsidR="00B913F9" w:rsidRPr="00C44006">
        <w:rPr>
          <w:rFonts w:cstheme="minorHAnsi"/>
          <w:lang w:val="en-GB"/>
        </w:rPr>
        <w:t>within species</w:t>
      </w:r>
      <w:r w:rsidR="000C765B" w:rsidRPr="00C44006">
        <w:rPr>
          <w:rFonts w:cstheme="minorHAnsi"/>
          <w:lang w:val="en-GB"/>
        </w:rPr>
        <w:t xml:space="preserve">. </w:t>
      </w:r>
      <w:r w:rsidR="003B5AC8" w:rsidRPr="00C44006">
        <w:rPr>
          <w:rFonts w:cstheme="minorHAnsi"/>
          <w:lang w:val="en-GB"/>
        </w:rPr>
        <w:t xml:space="preserve">This limits our ability </w:t>
      </w:r>
      <w:r w:rsidR="000F1CA5" w:rsidRPr="00C44006">
        <w:rPr>
          <w:rFonts w:cstheme="minorHAnsi"/>
          <w:lang w:val="en-GB"/>
        </w:rPr>
        <w:t>to</w:t>
      </w:r>
      <w:r w:rsidR="00F44315" w:rsidRPr="00C44006">
        <w:rPr>
          <w:rFonts w:cstheme="minorHAnsi"/>
          <w:lang w:val="en-GB"/>
        </w:rPr>
        <w:t xml:space="preserve"> inform </w:t>
      </w:r>
      <w:r w:rsidR="009D2A0D" w:rsidRPr="00C44006">
        <w:rPr>
          <w:rFonts w:cstheme="minorHAnsi"/>
          <w:lang w:val="en-GB"/>
        </w:rPr>
        <w:t>growth models</w:t>
      </w:r>
      <w:r w:rsidR="00A06E29" w:rsidRPr="00C44006">
        <w:rPr>
          <w:rFonts w:cstheme="minorHAnsi"/>
          <w:lang w:val="en-GB"/>
        </w:rPr>
        <w:t>,</w:t>
      </w:r>
      <w:r w:rsidR="000F1CA5" w:rsidRPr="00C44006">
        <w:rPr>
          <w:rFonts w:cstheme="minorHAnsi"/>
          <w:lang w:val="en-GB"/>
        </w:rPr>
        <w:t xml:space="preserve"> </w:t>
      </w:r>
      <w:r w:rsidR="00457D7E" w:rsidRPr="00C44006">
        <w:rPr>
          <w:rFonts w:cstheme="minorHAnsi"/>
          <w:lang w:val="en-GB"/>
        </w:rPr>
        <w:t xml:space="preserve">to </w:t>
      </w:r>
      <w:r w:rsidR="00A10964" w:rsidRPr="00C44006">
        <w:rPr>
          <w:rFonts w:cstheme="minorHAnsi"/>
          <w:lang w:val="en-GB"/>
        </w:rPr>
        <w:t xml:space="preserve">link experimental data to </w:t>
      </w:r>
      <w:r w:rsidR="006F4D47" w:rsidRPr="00C44006">
        <w:rPr>
          <w:rFonts w:cstheme="minorHAnsi"/>
          <w:lang w:val="en-GB"/>
        </w:rPr>
        <w:t>observed</w:t>
      </w:r>
      <w:r w:rsidR="00A10964" w:rsidRPr="00C44006">
        <w:rPr>
          <w:rFonts w:cstheme="minorHAnsi"/>
          <w:lang w:val="en-GB"/>
        </w:rPr>
        <w:t xml:space="preserve"> </w:t>
      </w:r>
      <w:r w:rsidR="006E7C81" w:rsidRPr="00C44006">
        <w:rPr>
          <w:rFonts w:cstheme="minorHAnsi"/>
          <w:lang w:val="en-GB"/>
        </w:rPr>
        <w:t xml:space="preserve">growth </w:t>
      </w:r>
      <w:r w:rsidR="00A10964" w:rsidRPr="00C44006">
        <w:rPr>
          <w:rFonts w:cstheme="minorHAnsi"/>
          <w:lang w:val="en-GB"/>
        </w:rPr>
        <w:t>patterns</w:t>
      </w:r>
      <w:r w:rsidR="00624297" w:rsidRPr="00C44006">
        <w:rPr>
          <w:rFonts w:cstheme="minorHAnsi"/>
          <w:lang w:val="en-GB"/>
        </w:rPr>
        <w:t>,</w:t>
      </w:r>
      <w:r w:rsidR="00A10964" w:rsidRPr="00C44006">
        <w:rPr>
          <w:rFonts w:cstheme="minorHAnsi"/>
          <w:lang w:val="en-GB"/>
        </w:rPr>
        <w:t xml:space="preserve"> </w:t>
      </w:r>
      <w:r w:rsidR="00713311" w:rsidRPr="00C44006">
        <w:rPr>
          <w:rFonts w:cstheme="minorHAnsi"/>
          <w:lang w:val="en-GB"/>
        </w:rPr>
        <w:t>and to advance mechanistic food web models</w:t>
      </w:r>
      <w:r w:rsidR="0035144A" w:rsidRPr="00C44006">
        <w:rPr>
          <w:rFonts w:cstheme="minorHAnsi"/>
          <w:lang w:val="en-GB"/>
        </w:rPr>
        <w:t>.</w:t>
      </w:r>
      <w:r w:rsidR="002F2D81" w:rsidRPr="00C44006">
        <w:rPr>
          <w:rFonts w:cstheme="minorHAnsi"/>
          <w:lang w:val="en-GB"/>
        </w:rPr>
        <w:t xml:space="preserve"> </w:t>
      </w:r>
      <w:r w:rsidR="003A2ED2" w:rsidRPr="00C44006">
        <w:rPr>
          <w:rFonts w:cstheme="minorHAnsi"/>
          <w:lang w:val="en-GB"/>
        </w:rPr>
        <w:t xml:space="preserve">To </w:t>
      </w:r>
      <w:r w:rsidR="0066528A" w:rsidRPr="00C44006">
        <w:rPr>
          <w:rFonts w:cstheme="minorHAnsi"/>
          <w:lang w:val="en-GB"/>
        </w:rPr>
        <w:t xml:space="preserve">resolve </w:t>
      </w:r>
      <w:r w:rsidR="00A80603" w:rsidRPr="00C44006">
        <w:rPr>
          <w:rFonts w:cstheme="minorHAnsi"/>
          <w:lang w:val="en-GB"/>
        </w:rPr>
        <w:t xml:space="preserve">the </w:t>
      </w:r>
      <w:r w:rsidR="00BB2D39" w:rsidRPr="00C44006">
        <w:rPr>
          <w:rFonts w:cstheme="minorHAnsi"/>
          <w:lang w:val="en-GB"/>
        </w:rPr>
        <w:t xml:space="preserve">combined </w:t>
      </w:r>
      <w:r w:rsidR="00B537CC" w:rsidRPr="00C44006">
        <w:rPr>
          <w:rFonts w:cstheme="minorHAnsi"/>
          <w:lang w:val="en-GB"/>
        </w:rPr>
        <w:t>effect</w:t>
      </w:r>
      <w:r w:rsidR="00C66A35" w:rsidRPr="00C44006">
        <w:rPr>
          <w:rFonts w:cstheme="minorHAnsi"/>
          <w:lang w:val="en-GB"/>
        </w:rPr>
        <w:t>s</w:t>
      </w:r>
      <w:r w:rsidR="00B537CC" w:rsidRPr="00C44006">
        <w:rPr>
          <w:rFonts w:cstheme="minorHAnsi"/>
          <w:lang w:val="en-GB"/>
        </w:rPr>
        <w:t xml:space="preserve"> of body size and temperature on growth</w:t>
      </w:r>
      <w:r w:rsidR="00F348AC" w:rsidRPr="00C44006">
        <w:rPr>
          <w:rFonts w:cstheme="minorHAnsi"/>
          <w:lang w:val="en-GB"/>
        </w:rPr>
        <w:t xml:space="preserve">, </w:t>
      </w:r>
      <w:r w:rsidR="008A3E74" w:rsidRPr="00C44006">
        <w:rPr>
          <w:rFonts w:cstheme="minorHAnsi"/>
          <w:lang w:val="en-GB"/>
        </w:rPr>
        <w:t>and</w:t>
      </w:r>
      <w:r w:rsidR="00B537CC" w:rsidRPr="00C44006">
        <w:rPr>
          <w:rFonts w:cstheme="minorHAnsi"/>
          <w:lang w:val="en-GB"/>
        </w:rPr>
        <w:t xml:space="preserve"> </w:t>
      </w:r>
      <w:r w:rsidR="00717293" w:rsidRPr="00C44006">
        <w:rPr>
          <w:rFonts w:cstheme="minorHAnsi"/>
          <w:lang w:val="en-GB"/>
        </w:rPr>
        <w:t xml:space="preserve">examine </w:t>
      </w:r>
      <w:r w:rsidR="00303480" w:rsidRPr="00C44006">
        <w:rPr>
          <w:rFonts w:cstheme="minorHAnsi"/>
          <w:lang w:val="en-GB"/>
        </w:rPr>
        <w:t>the link between</w:t>
      </w:r>
      <w:r w:rsidR="00D177B4" w:rsidRPr="00C44006">
        <w:rPr>
          <w:rFonts w:cstheme="minorHAnsi"/>
          <w:lang w:val="en-GB"/>
        </w:rPr>
        <w:t xml:space="preserve"> </w:t>
      </w:r>
      <w:r w:rsidR="001E496D" w:rsidRPr="00C44006">
        <w:rPr>
          <w:rFonts w:cstheme="minorHAnsi"/>
          <w:lang w:val="en-GB"/>
        </w:rPr>
        <w:t>metaboli</w:t>
      </w:r>
      <w:r w:rsidR="00AD3E75" w:rsidRPr="00C44006">
        <w:rPr>
          <w:rFonts w:cstheme="minorHAnsi"/>
          <w:lang w:val="en-GB"/>
        </w:rPr>
        <w:t>sm</w:t>
      </w:r>
      <w:r w:rsidR="00BB2D39" w:rsidRPr="00C44006">
        <w:rPr>
          <w:rFonts w:cstheme="minorHAnsi"/>
          <w:lang w:val="en-GB"/>
        </w:rPr>
        <w:t>,</w:t>
      </w:r>
      <w:r w:rsidR="001E496D" w:rsidRPr="00C44006">
        <w:rPr>
          <w:rFonts w:cstheme="minorHAnsi"/>
          <w:lang w:val="en-GB"/>
        </w:rPr>
        <w:t xml:space="preserve"> </w:t>
      </w:r>
      <w:r w:rsidR="0066528A" w:rsidRPr="00C44006">
        <w:rPr>
          <w:rFonts w:cstheme="minorHAnsi"/>
          <w:lang w:val="en-GB"/>
        </w:rPr>
        <w:t xml:space="preserve">maximum </w:t>
      </w:r>
      <w:r w:rsidR="001E496D" w:rsidRPr="00C44006">
        <w:rPr>
          <w:rFonts w:cstheme="minorHAnsi"/>
          <w:lang w:val="en-GB"/>
        </w:rPr>
        <w:t>consumption</w:t>
      </w:r>
      <w:r w:rsidR="00BB2D39" w:rsidRPr="00C44006">
        <w:rPr>
          <w:rFonts w:cstheme="minorHAnsi"/>
          <w:lang w:val="en-GB"/>
        </w:rPr>
        <w:t xml:space="preserve"> and body growth</w:t>
      </w:r>
      <w:r w:rsidR="0087276B" w:rsidRPr="00C44006">
        <w:rPr>
          <w:rFonts w:cstheme="minorHAnsi"/>
          <w:lang w:val="en-GB"/>
        </w:rPr>
        <w:t>,</w:t>
      </w:r>
      <w:r w:rsidR="008B60E2" w:rsidRPr="00C44006">
        <w:rPr>
          <w:rFonts w:cstheme="minorHAnsi"/>
          <w:lang w:val="en-GB"/>
        </w:rPr>
        <w:t xml:space="preserve"> we </w:t>
      </w:r>
      <w:r w:rsidR="00960E59" w:rsidRPr="00C44006">
        <w:rPr>
          <w:rFonts w:cstheme="minorHAnsi"/>
          <w:lang w:val="en-GB"/>
        </w:rPr>
        <w:t xml:space="preserve">compiled a large dataset of </w:t>
      </w:r>
      <w:r w:rsidR="002D16E3" w:rsidRPr="00C44006">
        <w:rPr>
          <w:rFonts w:cstheme="minorHAnsi"/>
          <w:lang w:val="en-GB"/>
        </w:rPr>
        <w:t xml:space="preserve">experimental </w:t>
      </w:r>
      <w:r w:rsidR="00960E59" w:rsidRPr="00C44006">
        <w:rPr>
          <w:rFonts w:cstheme="minorHAnsi"/>
          <w:lang w:val="en-GB"/>
        </w:rPr>
        <w:t xml:space="preserve">results from </w:t>
      </w:r>
      <w:r w:rsidR="00A274F4" w:rsidRPr="00C44006">
        <w:rPr>
          <w:rFonts w:cstheme="minorHAnsi"/>
          <w:lang w:val="en-GB"/>
        </w:rPr>
        <w:t xml:space="preserve">studies </w:t>
      </w:r>
      <w:ins w:id="30" w:author="Max Lindmark" w:date="2020-09-10T09:08:00Z">
        <w:r w:rsidR="00F714F5" w:rsidRPr="00C44006">
          <w:rPr>
            <w:rFonts w:cstheme="minorHAnsi"/>
            <w:lang w:val="en-GB"/>
          </w:rPr>
          <w:t xml:space="preserve">on fishes </w:t>
        </w:r>
      </w:ins>
      <w:r w:rsidR="00C205B8" w:rsidRPr="00C44006">
        <w:rPr>
          <w:rFonts w:cstheme="minorHAnsi"/>
          <w:lang w:val="en-GB"/>
        </w:rPr>
        <w:t>combining</w:t>
      </w:r>
      <w:r w:rsidR="000256B7" w:rsidRPr="00C44006">
        <w:rPr>
          <w:rFonts w:cstheme="minorHAnsi"/>
          <w:lang w:val="en-GB"/>
        </w:rPr>
        <w:t xml:space="preserve"> </w:t>
      </w:r>
      <w:r w:rsidR="00346DB9" w:rsidRPr="00C44006">
        <w:rPr>
          <w:rFonts w:cstheme="minorHAnsi"/>
          <w:lang w:val="en-GB"/>
        </w:rPr>
        <w:t>body mass</w:t>
      </w:r>
      <w:r w:rsidR="00F12000" w:rsidRPr="00C44006">
        <w:rPr>
          <w:rFonts w:cstheme="minorHAnsi"/>
          <w:lang w:val="en-GB"/>
        </w:rPr>
        <w:t xml:space="preserve"> and </w:t>
      </w:r>
      <w:r w:rsidR="00346DB9" w:rsidRPr="00C44006">
        <w:rPr>
          <w:rFonts w:cstheme="minorHAnsi"/>
          <w:lang w:val="en-GB"/>
        </w:rPr>
        <w:t xml:space="preserve">temperature </w:t>
      </w:r>
      <w:r w:rsidR="00F12000" w:rsidRPr="00C44006">
        <w:rPr>
          <w:rFonts w:cstheme="minorHAnsi"/>
          <w:lang w:val="en-GB"/>
        </w:rPr>
        <w:t>treatments</w:t>
      </w:r>
      <w:r w:rsidR="0066528A" w:rsidRPr="00C44006">
        <w:rPr>
          <w:rFonts w:cstheme="minorHAnsi"/>
          <w:lang w:val="en-GB"/>
        </w:rPr>
        <w:t>. We</w:t>
      </w:r>
      <w:r w:rsidR="002F1479" w:rsidRPr="00C44006">
        <w:rPr>
          <w:rFonts w:cstheme="minorHAnsi"/>
          <w:lang w:val="en-GB"/>
        </w:rPr>
        <w:t xml:space="preserve"> </w:t>
      </w:r>
      <w:r w:rsidR="006E0740" w:rsidRPr="00C44006">
        <w:rPr>
          <w:rFonts w:cstheme="minorHAnsi"/>
          <w:lang w:val="en-GB"/>
        </w:rPr>
        <w:t xml:space="preserve">estimate </w:t>
      </w:r>
      <w:r w:rsidR="00A063EA" w:rsidRPr="00C44006">
        <w:rPr>
          <w:rFonts w:cstheme="minorHAnsi"/>
          <w:lang w:val="en-GB"/>
        </w:rPr>
        <w:t>how</w:t>
      </w:r>
      <w:r w:rsidR="00CC5B97" w:rsidRPr="00C44006">
        <w:rPr>
          <w:rFonts w:cstheme="minorHAnsi"/>
          <w:lang w:val="en-GB"/>
        </w:rPr>
        <w:t xml:space="preserve"> </w:t>
      </w:r>
      <w:r w:rsidR="0066528A" w:rsidRPr="00C44006">
        <w:rPr>
          <w:rFonts w:cstheme="minorHAnsi"/>
          <w:lang w:val="en-GB"/>
        </w:rPr>
        <w:t xml:space="preserve">these three processes </w:t>
      </w:r>
      <w:r w:rsidR="006C64A3" w:rsidRPr="00C44006">
        <w:rPr>
          <w:rFonts w:cstheme="minorHAnsi"/>
          <w:lang w:val="en-GB"/>
        </w:rPr>
        <w:t xml:space="preserve">scale </w:t>
      </w:r>
      <w:r w:rsidR="00DC6142" w:rsidRPr="00C44006">
        <w:rPr>
          <w:rFonts w:cstheme="minorHAnsi"/>
          <w:lang w:val="en-GB"/>
        </w:rPr>
        <w:t xml:space="preserve">jointly </w:t>
      </w:r>
      <w:r w:rsidR="004A74BF" w:rsidRPr="00C44006">
        <w:rPr>
          <w:rFonts w:cstheme="minorHAnsi"/>
          <w:lang w:val="en-GB"/>
        </w:rPr>
        <w:t xml:space="preserve">with </w:t>
      </w:r>
      <w:r w:rsidR="00976957" w:rsidRPr="00C44006">
        <w:rPr>
          <w:rFonts w:cstheme="minorHAnsi"/>
          <w:lang w:val="en-GB"/>
        </w:rPr>
        <w:t xml:space="preserve">temperature </w:t>
      </w:r>
      <w:r w:rsidR="005475C4" w:rsidRPr="00C44006">
        <w:rPr>
          <w:rFonts w:cstheme="minorHAnsi"/>
          <w:lang w:val="en-GB"/>
        </w:rPr>
        <w:t>and within</w:t>
      </w:r>
      <w:r w:rsidR="001F131F">
        <w:rPr>
          <w:rFonts w:cstheme="minorHAnsi"/>
          <w:lang w:val="en-GB"/>
        </w:rPr>
        <w:t xml:space="preserve"> </w:t>
      </w:r>
      <w:r w:rsidR="003526B5" w:rsidRPr="00C44006">
        <w:rPr>
          <w:rFonts w:cstheme="minorHAnsi"/>
          <w:lang w:val="en-GB"/>
        </w:rPr>
        <w:t>species</w:t>
      </w:r>
      <w:r w:rsidR="005475C4" w:rsidRPr="00C44006">
        <w:rPr>
          <w:rFonts w:cstheme="minorHAnsi"/>
          <w:lang w:val="en-GB"/>
        </w:rPr>
        <w:t xml:space="preserve"> body mass</w:t>
      </w:r>
      <w:del w:id="31" w:author="Max Lindmark" w:date="2020-09-11T14:39:00Z">
        <w:r w:rsidR="00C205B8" w:rsidRPr="00C44006" w:rsidDel="00C23423">
          <w:rPr>
            <w:rFonts w:cstheme="minorHAnsi"/>
            <w:lang w:val="en-GB"/>
          </w:rPr>
          <w:delText>,</w:delText>
        </w:r>
      </w:del>
      <w:r w:rsidR="003526B5" w:rsidRPr="00C44006">
        <w:rPr>
          <w:rFonts w:cstheme="minorHAnsi"/>
          <w:lang w:val="en-GB"/>
        </w:rPr>
        <w:t xml:space="preserve"> </w:t>
      </w:r>
      <w:r w:rsidR="005475C4" w:rsidRPr="00C44006">
        <w:rPr>
          <w:rFonts w:cstheme="minorHAnsi"/>
          <w:lang w:val="en-GB"/>
        </w:rPr>
        <w:t xml:space="preserve">by fitting hierarchical models </w:t>
      </w:r>
      <w:del w:id="32" w:author="Max Lindmark" w:date="2020-09-11T14:39:00Z">
        <w:r w:rsidR="003526B5" w:rsidRPr="00C44006" w:rsidDel="000A1E8F">
          <w:rPr>
            <w:rFonts w:cstheme="minorHAnsi"/>
            <w:lang w:val="en-GB"/>
          </w:rPr>
          <w:delText xml:space="preserve">while </w:delText>
        </w:r>
      </w:del>
      <w:r w:rsidR="003526B5" w:rsidRPr="00C44006">
        <w:rPr>
          <w:rFonts w:cstheme="minorHAnsi"/>
          <w:lang w:val="en-GB"/>
        </w:rPr>
        <w:t>accounting for variation between species.</w:t>
      </w:r>
      <w:r w:rsidR="00CC5B97" w:rsidRPr="00C44006">
        <w:rPr>
          <w:rFonts w:cstheme="minorHAnsi"/>
          <w:lang w:val="en-GB"/>
        </w:rPr>
        <w:t xml:space="preserve"> </w:t>
      </w:r>
      <w:r w:rsidR="00695423" w:rsidRPr="00C44006">
        <w:rPr>
          <w:lang w:val="en-GB"/>
        </w:rPr>
        <w:t>M</w:t>
      </w:r>
      <w:r w:rsidR="00126EF2" w:rsidRPr="00C44006">
        <w:rPr>
          <w:lang w:val="en-GB"/>
        </w:rPr>
        <w:t xml:space="preserve">aximum consumption </w:t>
      </w:r>
      <w:r w:rsidR="00695423" w:rsidRPr="00C44006">
        <w:rPr>
          <w:lang w:val="en-GB"/>
        </w:rPr>
        <w:t>rate scale</w:t>
      </w:r>
      <w:del w:id="33" w:author="Max Lindmark" w:date="2020-09-11T14:39:00Z">
        <w:r w:rsidR="00960E59" w:rsidRPr="00C44006" w:rsidDel="00C23423">
          <w:rPr>
            <w:lang w:val="en-GB"/>
          </w:rPr>
          <w:delText>d</w:delText>
        </w:r>
      </w:del>
      <w:r w:rsidR="00695423" w:rsidRPr="00C44006">
        <w:rPr>
          <w:lang w:val="en-GB"/>
        </w:rPr>
        <w:t xml:space="preserve"> with </w:t>
      </w:r>
      <w:r w:rsidR="001B71C2" w:rsidRPr="00C44006">
        <w:rPr>
          <w:lang w:val="en-GB"/>
        </w:rPr>
        <w:t xml:space="preserve">a </w:t>
      </w:r>
      <w:r w:rsidR="00695423" w:rsidRPr="00C44006">
        <w:rPr>
          <w:lang w:val="en-GB"/>
        </w:rPr>
        <w:t>mass</w:t>
      </w:r>
      <w:ins w:id="34" w:author="Max Lindmark" w:date="2020-09-10T21:36:00Z">
        <w:r w:rsidR="004E779E">
          <w:rPr>
            <w:lang w:val="en-GB"/>
          </w:rPr>
          <w:t>-</w:t>
        </w:r>
      </w:ins>
      <w:del w:id="35" w:author="Max Lindmark" w:date="2020-09-10T21:36:00Z">
        <w:r w:rsidR="00695423" w:rsidRPr="00C44006" w:rsidDel="004E779E">
          <w:rPr>
            <w:lang w:val="en-GB"/>
          </w:rPr>
          <w:delText xml:space="preserve"> </w:delText>
        </w:r>
      </w:del>
      <w:r w:rsidR="00695423" w:rsidRPr="00C44006">
        <w:rPr>
          <w:lang w:val="en-GB"/>
        </w:rPr>
        <w:t xml:space="preserve">exponent smaller than </w:t>
      </w:r>
      <w:r w:rsidR="005475C4" w:rsidRPr="00C44006">
        <w:rPr>
          <w:lang w:val="en-GB"/>
        </w:rPr>
        <w:t xml:space="preserve">for </w:t>
      </w:r>
      <w:r w:rsidR="00763B4F" w:rsidRPr="00C44006">
        <w:rPr>
          <w:lang w:val="en-GB"/>
        </w:rPr>
        <w:t>metabolism</w:t>
      </w:r>
      <w:r w:rsidR="00523391" w:rsidRPr="00C44006">
        <w:rPr>
          <w:rFonts w:cstheme="minorHAnsi"/>
          <w:lang w:val="en-GB"/>
        </w:rPr>
        <w:t xml:space="preserve">, </w:t>
      </w:r>
      <w:r w:rsidR="00960E59" w:rsidRPr="00C44006">
        <w:rPr>
          <w:rFonts w:cstheme="minorHAnsi"/>
          <w:lang w:val="en-GB"/>
        </w:rPr>
        <w:t xml:space="preserve">and </w:t>
      </w:r>
      <w:del w:id="36" w:author="Max Lindmark" w:date="2020-09-11T14:39:00Z">
        <w:r w:rsidR="00960E59" w:rsidRPr="00C44006" w:rsidDel="00D460E7">
          <w:rPr>
            <w:rFonts w:cstheme="minorHAnsi"/>
            <w:lang w:val="en-GB"/>
          </w:rPr>
          <w:delText>was</w:delText>
        </w:r>
        <w:r w:rsidR="004C2526" w:rsidRPr="00C44006" w:rsidDel="00D460E7">
          <w:rPr>
            <w:rFonts w:cstheme="minorHAnsi"/>
            <w:lang w:val="en-GB"/>
          </w:rPr>
          <w:delText xml:space="preserve"> </w:delText>
        </w:r>
      </w:del>
      <w:ins w:id="37" w:author="Max Lindmark" w:date="2020-09-11T14:39:00Z">
        <w:r w:rsidR="00D460E7">
          <w:rPr>
            <w:rFonts w:cstheme="minorHAnsi"/>
            <w:lang w:val="en-GB"/>
          </w:rPr>
          <w:t>is</w:t>
        </w:r>
        <w:r w:rsidR="00D460E7" w:rsidRPr="00C44006">
          <w:rPr>
            <w:rFonts w:cstheme="minorHAnsi"/>
            <w:lang w:val="en-GB"/>
          </w:rPr>
          <w:t xml:space="preserve"> </w:t>
        </w:r>
      </w:ins>
      <w:r w:rsidR="00885FD7" w:rsidRPr="00C44006">
        <w:rPr>
          <w:rFonts w:cstheme="minorHAnsi"/>
          <w:lang w:val="en-GB"/>
        </w:rPr>
        <w:t xml:space="preserve">unimodal over the full temperature range. </w:t>
      </w:r>
      <w:ins w:id="38" w:author="Max Lindmark" w:date="2020-09-11T14:40:00Z">
        <w:r w:rsidR="007D06B8">
          <w:rPr>
            <w:rFonts w:cstheme="minorHAnsi"/>
            <w:lang w:val="en-GB"/>
          </w:rPr>
          <w:t xml:space="preserve">These two conditions </w:t>
        </w:r>
      </w:ins>
      <w:del w:id="39" w:author="Max Lindmark" w:date="2020-09-10T09:07:00Z">
        <w:r w:rsidR="00896FCB" w:rsidRPr="00C44006" w:rsidDel="003024C6">
          <w:rPr>
            <w:rFonts w:cstheme="minorHAnsi"/>
            <w:lang w:val="en-GB"/>
          </w:rPr>
          <w:delText>Th</w:delText>
        </w:r>
        <w:r w:rsidR="005D0B6A" w:rsidRPr="00C44006" w:rsidDel="003024C6">
          <w:rPr>
            <w:rFonts w:cstheme="minorHAnsi"/>
            <w:lang w:val="en-GB"/>
          </w:rPr>
          <w:delText>e</w:delText>
        </w:r>
        <w:r w:rsidR="00896FCB" w:rsidRPr="00C44006" w:rsidDel="003024C6">
          <w:rPr>
            <w:rFonts w:cstheme="minorHAnsi"/>
            <w:lang w:val="en-GB"/>
          </w:rPr>
          <w:delText>s</w:delText>
        </w:r>
        <w:r w:rsidR="005D0B6A" w:rsidRPr="00C44006" w:rsidDel="003024C6">
          <w:rPr>
            <w:rFonts w:cstheme="minorHAnsi"/>
            <w:lang w:val="en-GB"/>
          </w:rPr>
          <w:delText>e features</w:delText>
        </w:r>
      </w:del>
      <w:ins w:id="40" w:author="Max Lindmark" w:date="2020-09-10T09:08:00Z">
        <w:r w:rsidR="00FB7EF0" w:rsidRPr="00C44006">
          <w:rPr>
            <w:rFonts w:cstheme="minorHAnsi"/>
            <w:lang w:val="en-GB"/>
          </w:rPr>
          <w:t xml:space="preserve">lead </w:t>
        </w:r>
      </w:ins>
      <w:ins w:id="41" w:author="Max Lindmark" w:date="2020-09-11T14:40:00Z">
        <w:r w:rsidR="006C1B66">
          <w:rPr>
            <w:rFonts w:cstheme="minorHAnsi"/>
            <w:lang w:val="en-GB"/>
          </w:rPr>
          <w:t xml:space="preserve">to </w:t>
        </w:r>
        <w:r w:rsidR="00D54667">
          <w:rPr>
            <w:rFonts w:cstheme="minorHAnsi"/>
            <w:lang w:val="en-GB"/>
          </w:rPr>
          <w:t xml:space="preserve">the </w:t>
        </w:r>
      </w:ins>
      <w:ins w:id="42" w:author="Max Lindmark" w:date="2020-09-10T09:10:00Z">
        <w:r w:rsidR="00D7325D" w:rsidRPr="00C44006">
          <w:rPr>
            <w:rFonts w:cstheme="minorHAnsi"/>
            <w:lang w:val="en-GB"/>
          </w:rPr>
          <w:t xml:space="preserve">prediction that </w:t>
        </w:r>
      </w:ins>
      <w:ins w:id="43" w:author="Max Lindmark" w:date="2020-09-11T14:41:00Z">
        <w:r w:rsidR="002619E6">
          <w:rPr>
            <w:rFonts w:cstheme="minorHAnsi"/>
            <w:lang w:val="en-GB"/>
          </w:rPr>
          <w:t>optim</w:t>
        </w:r>
      </w:ins>
      <w:ins w:id="44" w:author="Max Lindmark" w:date="2020-09-12T18:41:00Z">
        <w:r w:rsidR="009A58A7">
          <w:rPr>
            <w:rFonts w:cstheme="minorHAnsi"/>
            <w:lang w:val="en-GB"/>
          </w:rPr>
          <w:t>al</w:t>
        </w:r>
      </w:ins>
      <w:ins w:id="45" w:author="Max Lindmark" w:date="2020-09-11T14:41:00Z">
        <w:r w:rsidR="002619E6">
          <w:rPr>
            <w:rFonts w:cstheme="minorHAnsi"/>
            <w:lang w:val="en-GB"/>
          </w:rPr>
          <w:t xml:space="preserve"> growth temperatures</w:t>
        </w:r>
      </w:ins>
      <w:ins w:id="46" w:author="Max Lindmark" w:date="2020-09-10T09:09:00Z">
        <w:r w:rsidR="00FB7EF0" w:rsidRPr="00C44006">
          <w:rPr>
            <w:rFonts w:cstheme="minorHAnsi"/>
            <w:lang w:val="en-GB"/>
          </w:rPr>
          <w:t xml:space="preserve"> </w:t>
        </w:r>
      </w:ins>
      <w:ins w:id="47" w:author="Max Lindmark" w:date="2020-09-10T09:10:00Z">
        <w:r w:rsidR="007A4D67" w:rsidRPr="00C44006">
          <w:rPr>
            <w:rFonts w:cstheme="minorHAnsi"/>
            <w:lang w:val="en-GB"/>
          </w:rPr>
          <w:t xml:space="preserve">decline </w:t>
        </w:r>
      </w:ins>
      <w:ins w:id="48" w:author="Max Lindmark" w:date="2020-09-10T09:09:00Z">
        <w:r w:rsidR="00FB7EF0" w:rsidRPr="00C44006">
          <w:rPr>
            <w:rFonts w:cstheme="minorHAnsi"/>
            <w:lang w:val="en-GB"/>
          </w:rPr>
          <w:t xml:space="preserve">with </w:t>
        </w:r>
      </w:ins>
      <w:ins w:id="49" w:author="Max Lindmark" w:date="2020-09-11T14:37:00Z">
        <w:r w:rsidR="00642402">
          <w:rPr>
            <w:rFonts w:cstheme="minorHAnsi"/>
            <w:lang w:val="en-GB"/>
          </w:rPr>
          <w:t>size</w:t>
        </w:r>
      </w:ins>
      <w:del w:id="50" w:author="Max Lindmark" w:date="2020-09-10T09:05:00Z">
        <w:r w:rsidR="005D0B6A" w:rsidRPr="00C44006" w:rsidDel="000D7F87">
          <w:rPr>
            <w:rFonts w:cstheme="minorHAnsi"/>
            <w:lang w:val="en-GB"/>
          </w:rPr>
          <w:delText xml:space="preserve"> </w:delText>
        </w:r>
      </w:del>
      <w:del w:id="51" w:author="Max Lindmark" w:date="2020-09-10T09:06:00Z">
        <w:r w:rsidR="00896FCB" w:rsidRPr="00C44006" w:rsidDel="000D7F87">
          <w:rPr>
            <w:rFonts w:cstheme="minorHAnsi"/>
            <w:lang w:val="en-GB"/>
          </w:rPr>
          <w:delText xml:space="preserve">contribute </w:delText>
        </w:r>
      </w:del>
      <w:del w:id="52" w:author="Max Lindmark" w:date="2020-09-10T09:07:00Z">
        <w:r w:rsidR="00896FCB" w:rsidRPr="00C44006" w:rsidDel="00C305A3">
          <w:rPr>
            <w:rFonts w:cstheme="minorHAnsi"/>
            <w:lang w:val="en-GB"/>
          </w:rPr>
          <w:delText xml:space="preserve">to unimodal </w:delText>
        </w:r>
      </w:del>
      <w:ins w:id="53" w:author="Max Lindmark" w:date="2020-09-10T09:09:00Z">
        <w:r w:rsidR="005337D3" w:rsidRPr="00C44006">
          <w:rPr>
            <w:rFonts w:cstheme="minorHAnsi"/>
            <w:lang w:val="en-GB"/>
          </w:rPr>
          <w:t>, which we also find in a</w:t>
        </w:r>
      </w:ins>
      <w:ins w:id="54" w:author="Max Lindmark" w:date="2020-09-10T09:10:00Z">
        <w:r w:rsidR="00164CB0" w:rsidRPr="00C44006">
          <w:rPr>
            <w:rFonts w:cstheme="minorHAnsi"/>
            <w:lang w:val="en-GB"/>
          </w:rPr>
          <w:t>n</w:t>
        </w:r>
      </w:ins>
      <w:ins w:id="55" w:author="Max Lindmark" w:date="2020-09-10T09:09:00Z">
        <w:r w:rsidR="005337D3" w:rsidRPr="00C44006">
          <w:rPr>
            <w:rFonts w:cstheme="minorHAnsi"/>
            <w:lang w:val="en-GB"/>
          </w:rPr>
          <w:t xml:space="preserve"> </w:t>
        </w:r>
      </w:ins>
      <w:del w:id="56" w:author="Max Lindmark" w:date="2020-09-10T09:09:00Z">
        <w:r w:rsidR="00003C71" w:rsidRPr="00C44006" w:rsidDel="005337D3">
          <w:rPr>
            <w:rFonts w:cstheme="minorHAnsi"/>
            <w:lang w:val="en-GB"/>
          </w:rPr>
          <w:delText>thermal response</w:delText>
        </w:r>
      </w:del>
      <w:del w:id="57" w:author="Max Lindmark" w:date="2020-09-10T09:06:00Z">
        <w:r w:rsidR="00003C71" w:rsidRPr="00C44006" w:rsidDel="007E3543">
          <w:rPr>
            <w:rFonts w:cstheme="minorHAnsi"/>
            <w:lang w:val="en-GB"/>
          </w:rPr>
          <w:delText>s</w:delText>
        </w:r>
      </w:del>
      <w:del w:id="58" w:author="Max Lindmark" w:date="2020-09-10T09:09:00Z">
        <w:r w:rsidR="00003C71" w:rsidRPr="00C44006" w:rsidDel="005337D3">
          <w:rPr>
            <w:rFonts w:cstheme="minorHAnsi"/>
            <w:lang w:val="en-GB"/>
          </w:rPr>
          <w:delText xml:space="preserve"> of growth</w:delText>
        </w:r>
      </w:del>
      <w:del w:id="59" w:author="Max Lindmark" w:date="2020-09-10T09:07:00Z">
        <w:r w:rsidR="00751339" w:rsidRPr="00C44006" w:rsidDel="00472662">
          <w:rPr>
            <w:rFonts w:cstheme="minorHAnsi"/>
            <w:lang w:val="en-GB"/>
          </w:rPr>
          <w:delText xml:space="preserve">, </w:delText>
        </w:r>
      </w:del>
      <w:del w:id="60" w:author="Max Lindmark" w:date="2020-09-10T09:09:00Z">
        <w:r w:rsidR="00805F8B" w:rsidRPr="00C44006" w:rsidDel="005337D3">
          <w:rPr>
            <w:rFonts w:cstheme="minorHAnsi"/>
            <w:lang w:val="en-GB"/>
          </w:rPr>
          <w:delText xml:space="preserve">characterized by </w:delText>
        </w:r>
        <w:commentRangeStart w:id="61"/>
        <w:commentRangeStart w:id="62"/>
        <w:r w:rsidR="005D0B6A" w:rsidRPr="00C44006" w:rsidDel="005337D3">
          <w:rPr>
            <w:rFonts w:cstheme="minorHAnsi"/>
            <w:lang w:val="en-GB"/>
          </w:rPr>
          <w:delText xml:space="preserve">peak </w:delText>
        </w:r>
        <w:commentRangeEnd w:id="61"/>
        <w:r w:rsidR="006E7C81" w:rsidRPr="00C44006" w:rsidDel="005337D3">
          <w:rPr>
            <w:rStyle w:val="CommentReference"/>
            <w:sz w:val="24"/>
            <w:szCs w:val="24"/>
          </w:rPr>
          <w:commentReference w:id="61"/>
        </w:r>
        <w:commentRangeEnd w:id="62"/>
        <w:r w:rsidR="00966EBE" w:rsidRPr="00C44006" w:rsidDel="005337D3">
          <w:rPr>
            <w:rStyle w:val="CommentReference"/>
            <w:sz w:val="24"/>
            <w:szCs w:val="24"/>
          </w:rPr>
          <w:commentReference w:id="62"/>
        </w:r>
        <w:r w:rsidR="00805F8B" w:rsidRPr="00C44006" w:rsidDel="005337D3">
          <w:rPr>
            <w:rFonts w:cstheme="minorHAnsi"/>
            <w:lang w:val="en-GB"/>
          </w:rPr>
          <w:delText>temperatures for growth</w:delText>
        </w:r>
        <w:r w:rsidR="00BB2D39" w:rsidRPr="00C44006" w:rsidDel="005337D3">
          <w:rPr>
            <w:rFonts w:cstheme="minorHAnsi"/>
            <w:lang w:val="en-GB"/>
          </w:rPr>
          <w:delText xml:space="preserve"> declining </w:delText>
        </w:r>
        <w:r w:rsidR="00BB2D39" w:rsidRPr="00C44006" w:rsidDel="005337D3">
          <w:rPr>
            <w:rFonts w:cstheme="minorHAnsi"/>
            <w:iCs/>
            <w:lang w:val="en-GB"/>
          </w:rPr>
          <w:delText>within</w:delText>
        </w:r>
        <w:r w:rsidR="00BB2D39" w:rsidRPr="00C44006" w:rsidDel="005337D3">
          <w:rPr>
            <w:rFonts w:cstheme="minorHAnsi"/>
            <w:lang w:val="en-GB"/>
          </w:rPr>
          <w:delText xml:space="preserve"> species</w:delText>
        </w:r>
        <w:r w:rsidR="005D0B6A" w:rsidRPr="00C44006" w:rsidDel="005337D3">
          <w:rPr>
            <w:rFonts w:cstheme="minorHAnsi"/>
            <w:lang w:val="en-GB"/>
          </w:rPr>
          <w:delText xml:space="preserve"> with </w:delText>
        </w:r>
        <w:commentRangeStart w:id="63"/>
        <w:commentRangeEnd w:id="63"/>
        <w:r w:rsidR="005475C4" w:rsidRPr="00C44006" w:rsidDel="005337D3">
          <w:rPr>
            <w:rStyle w:val="CommentReference"/>
            <w:sz w:val="24"/>
            <w:szCs w:val="24"/>
          </w:rPr>
          <w:commentReference w:id="63"/>
        </w:r>
        <w:r w:rsidR="005D0B6A" w:rsidRPr="00C44006" w:rsidDel="005337D3">
          <w:rPr>
            <w:rFonts w:cstheme="minorHAnsi"/>
            <w:lang w:val="en-GB"/>
          </w:rPr>
          <w:delText>body mass</w:delText>
        </w:r>
        <w:r w:rsidR="00710B5E" w:rsidRPr="00C44006" w:rsidDel="005337D3">
          <w:rPr>
            <w:rFonts w:cstheme="minorHAnsi"/>
            <w:lang w:val="en-GB"/>
          </w:rPr>
          <w:delText>.</w:delText>
        </w:r>
        <w:r w:rsidR="003C1CC4" w:rsidRPr="00C44006" w:rsidDel="005337D3">
          <w:rPr>
            <w:rFonts w:cstheme="minorHAnsi"/>
            <w:lang w:val="en-GB"/>
          </w:rPr>
          <w:delText xml:space="preserve"> </w:delText>
        </w:r>
      </w:del>
      <w:ins w:id="64" w:author="Max Lindmark" w:date="2020-09-10T09:07:00Z">
        <w:r w:rsidR="00E84F87" w:rsidRPr="00C44006">
          <w:rPr>
            <w:rFonts w:cstheme="minorHAnsi"/>
            <w:lang w:val="en-GB"/>
          </w:rPr>
          <w:t>inde</w:t>
        </w:r>
      </w:ins>
      <w:ins w:id="65" w:author="Max Lindmark" w:date="2020-09-10T09:08:00Z">
        <w:r w:rsidR="00E84F87" w:rsidRPr="00C44006">
          <w:rPr>
            <w:rFonts w:cstheme="minorHAnsi"/>
            <w:lang w:val="en-GB"/>
          </w:rPr>
          <w:t xml:space="preserve">pendent data </w:t>
        </w:r>
      </w:ins>
      <w:ins w:id="66" w:author="Max Lindmark" w:date="2020-09-10T09:09:00Z">
        <w:r w:rsidR="005337D3" w:rsidRPr="00C44006">
          <w:rPr>
            <w:rFonts w:cstheme="minorHAnsi"/>
            <w:lang w:val="en-GB"/>
          </w:rPr>
          <w:t>set</w:t>
        </w:r>
      </w:ins>
      <w:ins w:id="67" w:author="Max Lindmark" w:date="2020-09-10T09:10:00Z">
        <w:r w:rsidR="00161283" w:rsidRPr="00C44006">
          <w:rPr>
            <w:rFonts w:cstheme="minorHAnsi"/>
            <w:lang w:val="en-GB"/>
          </w:rPr>
          <w:t xml:space="preserve">. </w:t>
        </w:r>
      </w:ins>
      <w:r w:rsidR="00BB2D39" w:rsidRPr="00C44006">
        <w:rPr>
          <w:rFonts w:cstheme="minorHAnsi"/>
          <w:lang w:val="en-GB"/>
        </w:rPr>
        <w:t>S</w:t>
      </w:r>
      <w:r w:rsidR="000E594F" w:rsidRPr="00C44006">
        <w:rPr>
          <w:rFonts w:cstheme="minorHAnsi"/>
          <w:lang w:val="en-GB"/>
        </w:rPr>
        <w:t xml:space="preserve">mall </w:t>
      </w:r>
      <w:r w:rsidR="00912DE5" w:rsidRPr="00C44006">
        <w:rPr>
          <w:rFonts w:cstheme="minorHAnsi"/>
          <w:lang w:val="en-GB"/>
        </w:rPr>
        <w:t xml:space="preserve">individuals </w:t>
      </w:r>
      <w:r w:rsidR="000E594F" w:rsidRPr="00C44006">
        <w:rPr>
          <w:rFonts w:cstheme="minorHAnsi"/>
          <w:lang w:val="en-GB"/>
        </w:rPr>
        <w:t xml:space="preserve">will </w:t>
      </w:r>
      <w:r w:rsidR="00BB2D39" w:rsidRPr="00C44006">
        <w:rPr>
          <w:rFonts w:cstheme="minorHAnsi"/>
          <w:lang w:val="en-GB"/>
        </w:rPr>
        <w:t xml:space="preserve">therefore </w:t>
      </w:r>
      <w:r w:rsidR="000E594F" w:rsidRPr="00C44006">
        <w:rPr>
          <w:rFonts w:cstheme="minorHAnsi"/>
          <w:lang w:val="en-GB"/>
        </w:rPr>
        <w:t>likely be able to increase their growth rates with initial warming</w:t>
      </w:r>
      <w:r w:rsidR="00BB2D39" w:rsidRPr="00C44006">
        <w:rPr>
          <w:rFonts w:cstheme="minorHAnsi"/>
          <w:lang w:val="en-GB"/>
        </w:rPr>
        <w:t>,</w:t>
      </w:r>
      <w:r w:rsidR="005D7FA3" w:rsidRPr="00C44006">
        <w:rPr>
          <w:rFonts w:cstheme="minorHAnsi"/>
          <w:lang w:val="en-GB"/>
        </w:rPr>
        <w:t xml:space="preserve"> </w:t>
      </w:r>
      <w:r w:rsidR="00BB2D39" w:rsidRPr="00C44006">
        <w:rPr>
          <w:rFonts w:cstheme="minorHAnsi"/>
          <w:lang w:val="en-GB"/>
        </w:rPr>
        <w:t xml:space="preserve">whereas </w:t>
      </w:r>
      <w:r w:rsidR="005D7FA3" w:rsidRPr="00C44006">
        <w:rPr>
          <w:rFonts w:cstheme="minorHAnsi"/>
          <w:lang w:val="en-GB"/>
        </w:rPr>
        <w:t>l</w:t>
      </w:r>
      <w:r w:rsidR="000E594F" w:rsidRPr="00C44006">
        <w:rPr>
          <w:rFonts w:cstheme="minorHAnsi"/>
          <w:lang w:val="en-GB"/>
        </w:rPr>
        <w:t xml:space="preserve">arger individuals </w:t>
      </w:r>
      <w:r w:rsidR="00BB2D39" w:rsidRPr="00C44006">
        <w:rPr>
          <w:rFonts w:cstheme="minorHAnsi"/>
          <w:lang w:val="en-GB"/>
        </w:rPr>
        <w:t xml:space="preserve">of the same species </w:t>
      </w:r>
      <w:r w:rsidR="00B73BBC" w:rsidRPr="00C44006">
        <w:rPr>
          <w:rFonts w:cstheme="minorHAnsi"/>
          <w:lang w:val="en-GB"/>
        </w:rPr>
        <w:t>could</w:t>
      </w:r>
      <w:r w:rsidR="00B85626" w:rsidRPr="00C44006">
        <w:rPr>
          <w:rFonts w:cstheme="minorHAnsi"/>
          <w:lang w:val="en-GB"/>
        </w:rPr>
        <w:t xml:space="preserve"> </w:t>
      </w:r>
      <w:r w:rsidR="00620598" w:rsidRPr="00C44006">
        <w:rPr>
          <w:rFonts w:cstheme="minorHAnsi"/>
          <w:lang w:val="en-GB"/>
        </w:rPr>
        <w:t xml:space="preserve">be the </w:t>
      </w:r>
      <w:r w:rsidR="00B85626" w:rsidRPr="00C44006">
        <w:rPr>
          <w:rFonts w:cstheme="minorHAnsi"/>
          <w:lang w:val="en-GB"/>
        </w:rPr>
        <w:t xml:space="preserve">first </w:t>
      </w:r>
      <w:r w:rsidR="00620598" w:rsidRPr="00C44006">
        <w:rPr>
          <w:rFonts w:cstheme="minorHAnsi"/>
          <w:lang w:val="en-GB"/>
        </w:rPr>
        <w:t xml:space="preserve">to </w:t>
      </w:r>
      <w:r w:rsidR="00B85626" w:rsidRPr="00C44006">
        <w:rPr>
          <w:rFonts w:cstheme="minorHAnsi"/>
          <w:lang w:val="en-GB"/>
        </w:rPr>
        <w:t xml:space="preserve">experience </w:t>
      </w:r>
      <w:r w:rsidR="00AD3E75" w:rsidRPr="00C44006">
        <w:rPr>
          <w:rFonts w:cstheme="minorHAnsi"/>
          <w:lang w:val="en-GB"/>
        </w:rPr>
        <w:t xml:space="preserve">negative </w:t>
      </w:r>
      <w:r w:rsidR="00B85626" w:rsidRPr="00C44006">
        <w:rPr>
          <w:rFonts w:cstheme="minorHAnsi"/>
          <w:lang w:val="en-GB"/>
        </w:rPr>
        <w:t>effects of warming on growth</w:t>
      </w:r>
      <w:r w:rsidR="000E594F" w:rsidRPr="00C44006">
        <w:rPr>
          <w:rFonts w:cstheme="minorHAnsi"/>
          <w:lang w:val="en-GB"/>
        </w:rPr>
        <w:t xml:space="preserve">. </w:t>
      </w:r>
      <w:r w:rsidR="000E7B4C" w:rsidRPr="00C44006">
        <w:rPr>
          <w:rFonts w:cstheme="minorHAnsi"/>
          <w:lang w:val="en-GB"/>
        </w:rPr>
        <w:t>S</w:t>
      </w:r>
      <w:r w:rsidR="00B73BBC" w:rsidRPr="00C44006">
        <w:rPr>
          <w:rFonts w:cstheme="minorHAnsi"/>
          <w:lang w:val="en-GB"/>
        </w:rPr>
        <w:t>yntheses</w:t>
      </w:r>
      <w:r w:rsidR="001004D7" w:rsidRPr="00C44006">
        <w:rPr>
          <w:rFonts w:cstheme="minorHAnsi"/>
          <w:lang w:val="en-GB"/>
        </w:rPr>
        <w:t xml:space="preserve"> </w:t>
      </w:r>
      <w:r w:rsidR="00B73BBC" w:rsidRPr="00C44006">
        <w:rPr>
          <w:rFonts w:eastAsiaTheme="minorEastAsia" w:cstheme="minorHAnsi"/>
          <w:lang w:val="en-GB"/>
        </w:rPr>
        <w:t xml:space="preserve">of existing experimental data on intra-specific scaling of key physiological rates, accounting for uncertainty at the species-level, </w:t>
      </w:r>
      <w:r w:rsidR="00B73BBC" w:rsidRPr="00C44006">
        <w:rPr>
          <w:rFonts w:cstheme="minorHAnsi"/>
          <w:lang w:val="en-GB"/>
        </w:rPr>
        <w:t>can help overcome the mismatch between mechanistic growth and food webs models, general scaling theory, and observations.</w:t>
      </w:r>
      <w:r w:rsidR="00B73BBC" w:rsidRPr="00C44006"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491B4987" w:rsidR="00A50144" w:rsidRDefault="00A50144" w:rsidP="004559BC">
      <w:pPr>
        <w:pStyle w:val="ListParagraph"/>
        <w:spacing w:line="480" w:lineRule="auto"/>
        <w:ind w:left="0"/>
        <w:jc w:val="both"/>
        <w:rPr>
          <w:rFonts w:cstheme="minorHAnsi"/>
          <w:lang w:val="en-GB"/>
        </w:rPr>
      </w:pPr>
    </w:p>
    <w:p w14:paraId="36E09430" w14:textId="60A1CE9A" w:rsidR="00A50144" w:rsidRDefault="00A50144" w:rsidP="004559BC">
      <w:pPr>
        <w:pStyle w:val="ListParagraph"/>
        <w:spacing w:line="480" w:lineRule="auto"/>
        <w:ind w:left="0"/>
        <w:jc w:val="both"/>
        <w:rPr>
          <w:rFonts w:cstheme="minorHAnsi"/>
          <w:lang w:val="en-GB"/>
        </w:rPr>
      </w:pPr>
    </w:p>
    <w:p w14:paraId="3A7FC9A1" w14:textId="6EE169E8" w:rsidR="00A50144" w:rsidRDefault="00A50144"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68"/>
      <w:r>
        <w:rPr>
          <w:rFonts w:cstheme="minorHAnsi"/>
          <w:b/>
          <w:lang w:val="en-GB"/>
        </w:rPr>
        <w:lastRenderedPageBreak/>
        <w:t>Significance statement</w:t>
      </w:r>
      <w:commentRangeEnd w:id="68"/>
      <w:r w:rsidR="00651315">
        <w:rPr>
          <w:rStyle w:val="CommentReference"/>
        </w:rPr>
        <w:commentReference w:id="68"/>
      </w:r>
    </w:p>
    <w:p w14:paraId="58A8EC54" w14:textId="4BA6F938" w:rsidR="00A50144" w:rsidRPr="00CC3AC7" w:rsidRDefault="00CC3AC7" w:rsidP="00C45049">
      <w:pPr>
        <w:spacing w:line="480" w:lineRule="auto"/>
        <w:contextualSpacing/>
        <w:jc w:val="both"/>
        <w:rPr>
          <w:lang w:val="en-US"/>
        </w:rPr>
      </w:pPr>
      <w:r w:rsidRPr="00A07C82">
        <w:rPr>
          <w:lang w:val="en-US"/>
        </w:rPr>
        <w:t xml:space="preserve">Predicting </w:t>
      </w:r>
      <w:r w:rsidR="00261B3B">
        <w:rPr>
          <w:lang w:val="en-US"/>
        </w:rPr>
        <w:t xml:space="preserve">the consequences of </w:t>
      </w:r>
      <w:r w:rsidRPr="00A07C82">
        <w:rPr>
          <w:lang w:val="en-US"/>
        </w:rPr>
        <w:t xml:space="preserve">rising temperatures requires understanding of </w:t>
      </w:r>
      <w:r w:rsidR="00261B3B">
        <w:rPr>
          <w:lang w:val="en-US"/>
        </w:rPr>
        <w:t xml:space="preserve">how key </w:t>
      </w:r>
      <w:r w:rsidRPr="00A07C82">
        <w:rPr>
          <w:lang w:val="en-US"/>
        </w:rPr>
        <w:t xml:space="preserve">physiological </w:t>
      </w:r>
      <w:r w:rsidR="00261B3B">
        <w:rPr>
          <w:lang w:val="en-US"/>
        </w:rPr>
        <w:t>processes</w:t>
      </w:r>
      <w:r w:rsidR="00782C99">
        <w:rPr>
          <w:lang w:val="en-US"/>
        </w:rPr>
        <w:t xml:space="preserve"> such as growth, feeding and metabolism </w:t>
      </w:r>
      <w:r w:rsidRPr="00A07C82">
        <w:rPr>
          <w:lang w:val="en-US"/>
        </w:rPr>
        <w:t>depend on body size</w:t>
      </w:r>
      <w:r w:rsidR="00782C99">
        <w:rPr>
          <w:lang w:val="en-US"/>
        </w:rPr>
        <w:t xml:space="preserve"> and temperature within species</w:t>
      </w:r>
      <w:r w:rsidRPr="00A07C82">
        <w:rPr>
          <w:lang w:val="en-US"/>
        </w:rPr>
        <w:t xml:space="preserve">. </w:t>
      </w:r>
      <w:r w:rsidR="00121167">
        <w:rPr>
          <w:lang w:val="en-US"/>
        </w:rPr>
        <w:t xml:space="preserve">By collating </w:t>
      </w:r>
      <w:r w:rsidR="00B13E7D">
        <w:rPr>
          <w:lang w:val="en-US"/>
        </w:rPr>
        <w:t xml:space="preserve">experimental data on fishes, we show how feeding rates increase slower than metabolic rate with body mass </w:t>
      </w:r>
      <w:r w:rsidR="00337439">
        <w:rPr>
          <w:lang w:val="en-US"/>
        </w:rPr>
        <w:t xml:space="preserve">– and </w:t>
      </w:r>
      <w:r w:rsidR="00B13E7D">
        <w:rPr>
          <w:lang w:val="en-US"/>
        </w:rPr>
        <w:t>temperature</w:t>
      </w:r>
      <w:r w:rsidR="00337439">
        <w:rPr>
          <w:lang w:val="en-US"/>
        </w:rPr>
        <w:t xml:space="preserve"> if it is warm enough</w:t>
      </w:r>
      <w:r w:rsidR="00B13E7D">
        <w:rPr>
          <w:lang w:val="en-US"/>
        </w:rPr>
        <w:t>. This leads to optimal growth temperatures declining with mass, which we also verify using data from growth trials.</w:t>
      </w:r>
      <w:r w:rsidR="001932EF">
        <w:rPr>
          <w:lang w:val="en-US"/>
        </w:rPr>
        <w:t xml:space="preserve"> </w:t>
      </w:r>
      <w:r w:rsidR="00DF0750">
        <w:rPr>
          <w:lang w:val="en-US"/>
        </w:rPr>
        <w:t>T</w:t>
      </w:r>
      <w:r w:rsidR="00C450BF">
        <w:rPr>
          <w:lang w:val="en-US"/>
        </w:rPr>
        <w:t>hese</w:t>
      </w:r>
      <w:r w:rsidR="001932EF">
        <w:rPr>
          <w:lang w:val="en-US"/>
        </w:rPr>
        <w:t xml:space="preserve"> findings suggest large individuals </w:t>
      </w:r>
      <w:r w:rsidR="007C236A">
        <w:rPr>
          <w:lang w:val="en-US"/>
        </w:rPr>
        <w:t xml:space="preserve">within populations </w:t>
      </w:r>
      <w:r w:rsidR="001932EF">
        <w:rPr>
          <w:lang w:val="en-US"/>
        </w:rPr>
        <w:t xml:space="preserve">may be the first ones to suffer negative </w:t>
      </w:r>
      <w:r w:rsidR="00F42FE6">
        <w:rPr>
          <w:lang w:val="en-US"/>
        </w:rPr>
        <w:t xml:space="preserve">consequences </w:t>
      </w:r>
      <w:r w:rsidR="001932EF">
        <w:rPr>
          <w:lang w:val="en-US"/>
        </w:rPr>
        <w:t xml:space="preserve">of warming </w:t>
      </w:r>
      <w:r w:rsidR="007C236A">
        <w:rPr>
          <w:lang w:val="en-US"/>
        </w:rPr>
        <w:t xml:space="preserve">on </w:t>
      </w:r>
      <w:r w:rsidR="001932EF">
        <w:rPr>
          <w:lang w:val="en-US"/>
        </w:rPr>
        <w:t>growth</w:t>
      </w:r>
      <w:r w:rsidR="00716335">
        <w:rPr>
          <w:lang w:val="en-US"/>
        </w:rPr>
        <w:t xml:space="preserve">. </w:t>
      </w:r>
      <w:r w:rsidR="00447E87">
        <w:rPr>
          <w:lang w:val="en-US"/>
        </w:rPr>
        <w:t xml:space="preserve">Maintaining stable size-distribution of wild </w:t>
      </w:r>
      <w:r w:rsidR="00716335">
        <w:rPr>
          <w:lang w:val="en-US"/>
        </w:rPr>
        <w:t xml:space="preserve">fish </w:t>
      </w:r>
      <w:r w:rsidR="00447E87">
        <w:rPr>
          <w:lang w:val="en-US"/>
        </w:rPr>
        <w:t xml:space="preserve">populations </w:t>
      </w:r>
      <w:r w:rsidR="0024274E">
        <w:rPr>
          <w:lang w:val="en-US"/>
        </w:rPr>
        <w:t xml:space="preserve">is crucial given their disproportionally large </w:t>
      </w:r>
      <w:r w:rsidR="00C80076">
        <w:rPr>
          <w:lang w:val="en-US"/>
        </w:rPr>
        <w:t xml:space="preserve">contribution </w:t>
      </w:r>
      <w:r w:rsidR="00852F24">
        <w:rPr>
          <w:lang w:val="en-US"/>
        </w:rPr>
        <w:t xml:space="preserve">to </w:t>
      </w:r>
      <w:r w:rsidR="00C45049">
        <w:rPr>
          <w:lang w:val="en-US"/>
        </w:rPr>
        <w:t xml:space="preserve">overall </w:t>
      </w:r>
      <w:r w:rsidR="00852F24">
        <w:rPr>
          <w:lang w:val="en-US"/>
        </w:rPr>
        <w:t xml:space="preserve">population </w:t>
      </w:r>
      <w:r w:rsidR="0024274E">
        <w:rPr>
          <w:lang w:val="en-US"/>
        </w:rPr>
        <w:t xml:space="preserve">resilience </w:t>
      </w:r>
      <w:r w:rsidR="00C45049">
        <w:rPr>
          <w:lang w:val="en-US"/>
        </w:rPr>
        <w:t>as well as fisheries yield</w:t>
      </w:r>
      <w:r w:rsidR="00DF0750">
        <w:rPr>
          <w:lang w:val="en-US"/>
        </w:rPr>
        <w:t xml:space="preserve"> and food web structure</w:t>
      </w:r>
      <w:r w:rsidR="00C45049">
        <w:rPr>
          <w:lang w:val="en-US"/>
        </w:rPr>
        <w:t>.</w:t>
      </w:r>
    </w:p>
    <w:p w14:paraId="75F1E64E" w14:textId="3ABE9716"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15835844" w:rsidR="002105CB" w:rsidRDefault="002105CB" w:rsidP="002105CB">
      <w:pPr>
        <w:spacing w:line="480" w:lineRule="auto"/>
        <w:contextualSpacing/>
        <w:jc w:val="both"/>
        <w:rPr>
          <w:rFonts w:cstheme="minorHAnsi"/>
          <w:b/>
          <w:lang w:val="en-GB"/>
        </w:rPr>
      </w:pPr>
    </w:p>
    <w:p w14:paraId="6ADDF487" w14:textId="5FFAD85A" w:rsidR="0055387F" w:rsidRDefault="0055387F" w:rsidP="002105CB">
      <w:pPr>
        <w:spacing w:line="480" w:lineRule="auto"/>
        <w:contextualSpacing/>
        <w:jc w:val="both"/>
        <w:rPr>
          <w:rFonts w:cstheme="minorHAnsi"/>
          <w:b/>
          <w:lang w:val="en-GB"/>
        </w:rPr>
      </w:pPr>
    </w:p>
    <w:p w14:paraId="354AD188" w14:textId="1F667DB7" w:rsidR="0055387F" w:rsidRDefault="0055387F" w:rsidP="002105CB">
      <w:pPr>
        <w:spacing w:line="480" w:lineRule="auto"/>
        <w:contextualSpacing/>
        <w:jc w:val="both"/>
        <w:rPr>
          <w:rFonts w:cstheme="minorHAnsi"/>
          <w:b/>
          <w:lang w:val="en-GB"/>
        </w:rPr>
      </w:pPr>
    </w:p>
    <w:p w14:paraId="39F18656" w14:textId="3A1DAF57" w:rsidR="00660A5F" w:rsidRDefault="00660A5F" w:rsidP="002105CB">
      <w:pPr>
        <w:spacing w:line="480" w:lineRule="auto"/>
        <w:contextualSpacing/>
        <w:jc w:val="both"/>
        <w:rPr>
          <w:rFonts w:cstheme="minorHAnsi"/>
          <w:b/>
          <w:lang w:val="en-GB"/>
        </w:rPr>
      </w:pPr>
    </w:p>
    <w:p w14:paraId="1FDC6DD4" w14:textId="666E33F5" w:rsidR="00660A5F" w:rsidRDefault="00660A5F" w:rsidP="002105CB">
      <w:pPr>
        <w:spacing w:line="480" w:lineRule="auto"/>
        <w:contextualSpacing/>
        <w:jc w:val="both"/>
        <w:rPr>
          <w:rFonts w:cstheme="minorHAnsi"/>
          <w:b/>
          <w:lang w:val="en-GB"/>
        </w:rPr>
      </w:pPr>
    </w:p>
    <w:p w14:paraId="2CCC24F5" w14:textId="2EB29483" w:rsidR="00660A5F" w:rsidRDefault="00660A5F" w:rsidP="002105CB">
      <w:pPr>
        <w:spacing w:line="480" w:lineRule="auto"/>
        <w:contextualSpacing/>
        <w:jc w:val="both"/>
        <w:rPr>
          <w:rFonts w:cstheme="minorHAnsi"/>
          <w:b/>
          <w:lang w:val="en-GB"/>
        </w:rPr>
      </w:pPr>
    </w:p>
    <w:p w14:paraId="13F82056" w14:textId="30FD464E" w:rsidR="00660A5F" w:rsidRDefault="00660A5F" w:rsidP="002105CB">
      <w:pPr>
        <w:spacing w:line="480" w:lineRule="auto"/>
        <w:contextualSpacing/>
        <w:jc w:val="both"/>
        <w:rPr>
          <w:rFonts w:cstheme="minorHAnsi"/>
          <w:b/>
          <w:lang w:val="en-GB"/>
        </w:rPr>
      </w:pPr>
    </w:p>
    <w:p w14:paraId="7F7EE79D" w14:textId="4288649A" w:rsidR="00660A5F" w:rsidRDefault="00660A5F" w:rsidP="002105CB">
      <w:pPr>
        <w:spacing w:line="480" w:lineRule="auto"/>
        <w:contextualSpacing/>
        <w:jc w:val="both"/>
        <w:rPr>
          <w:rFonts w:cstheme="minorHAnsi"/>
          <w:b/>
          <w:lang w:val="en-GB"/>
        </w:rPr>
      </w:pPr>
    </w:p>
    <w:p w14:paraId="05883773" w14:textId="55C3DF8A" w:rsidR="00660A5F" w:rsidRDefault="00660A5F" w:rsidP="002105CB">
      <w:pPr>
        <w:spacing w:line="480" w:lineRule="auto"/>
        <w:contextualSpacing/>
        <w:jc w:val="both"/>
        <w:rPr>
          <w:rFonts w:cstheme="minorHAnsi"/>
          <w:b/>
          <w:lang w:val="en-GB"/>
        </w:rPr>
      </w:pPr>
    </w:p>
    <w:p w14:paraId="566383C7" w14:textId="42C3508B" w:rsidR="00660A5F" w:rsidRDefault="00660A5F" w:rsidP="002105CB">
      <w:pPr>
        <w:spacing w:line="480" w:lineRule="auto"/>
        <w:contextualSpacing/>
        <w:jc w:val="both"/>
        <w:rPr>
          <w:rFonts w:cstheme="minorHAnsi"/>
          <w:b/>
          <w:lang w:val="en-GB"/>
        </w:rPr>
      </w:pPr>
    </w:p>
    <w:p w14:paraId="59F5C9DF" w14:textId="7D775ADA" w:rsidR="00660A5F" w:rsidRDefault="00660A5F" w:rsidP="002105CB">
      <w:pPr>
        <w:spacing w:line="480" w:lineRule="auto"/>
        <w:contextualSpacing/>
        <w:jc w:val="both"/>
        <w:rPr>
          <w:rFonts w:cstheme="minorHAnsi"/>
          <w:b/>
          <w:lang w:val="en-GB"/>
        </w:rPr>
      </w:pPr>
    </w:p>
    <w:p w14:paraId="66E55AEC" w14:textId="0F4B1352" w:rsidR="00C54244" w:rsidRDefault="00C54244" w:rsidP="002105CB">
      <w:pPr>
        <w:spacing w:line="480" w:lineRule="auto"/>
        <w:contextualSpacing/>
        <w:jc w:val="both"/>
        <w:rPr>
          <w:rFonts w:cstheme="minorHAnsi"/>
          <w:b/>
          <w:lang w:val="en-GB"/>
        </w:rPr>
      </w:pPr>
    </w:p>
    <w:p w14:paraId="4E30F546" w14:textId="77777777" w:rsidR="00C54244" w:rsidRDefault="00C54244"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61BD31C1"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E8108B" w:rsidRPr="00091E6B">
        <w:rPr>
          <w:rFonts w:eastAsiaTheme="minorEastAsia" w:cstheme="minorHAnsi"/>
          <w:lang w:val="en-GB"/>
        </w:rPr>
        <w:instrText xml:space="preserve"> ADDIN ZOTERO_ITEM CSL_CITATION {"citationID":"hNb1pqTJ","properties":{"formattedCitation":"(Savage {\\i{}et al.} 2004)","plainCitation":"(Savage et al. 2004)","noteIndex":0},"citationItems":[{"id":"Bey3w5aa/LviWyvo2","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E8108B" w:rsidRPr="00091E6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Bey3w5aa/rILEJNyd","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1751168C" w14:textId="451AE3F9" w:rsidR="006A7E11" w:rsidRPr="00091E6B" w:rsidRDefault="00FE7846" w:rsidP="002E3379">
      <w:pPr>
        <w:spacing w:line="480" w:lineRule="auto"/>
        <w:ind w:firstLine="284"/>
        <w:contextualSpacing/>
        <w:jc w:val="both"/>
        <w:rPr>
          <w:rFonts w:eastAsiaTheme="minorEastAsia" w:cstheme="minorHAnsi"/>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as well as latitudinal gradient studies</w:t>
      </w:r>
      <w:r w:rsidR="006646C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environments</w:t>
      </w:r>
      <w:r w:rsidR="00BC70AD"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63445" w:rsidRPr="00091E6B">
        <w:rPr>
          <w:rFonts w:eastAsiaTheme="minorEastAsia" w:cstheme="minorHAnsi"/>
          <w:lang w:val="en-GB"/>
        </w:rPr>
        <w:t>In fishes, 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ins w:id="69" w:author="Max Lindmark" w:date="2020-07-27T12:40:00Z">
        <w:r w:rsidR="0024387A" w:rsidRPr="00091E6B">
          <w:rPr>
            <w:rFonts w:eastAsiaTheme="minorEastAsia" w:cstheme="minorHAnsi"/>
            <w:lang w:val="en-US"/>
          </w:rPr>
          <w:t>, in particular in young fish</w:t>
        </w:r>
      </w:ins>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BE32DF">
        <w:rPr>
          <w:rFonts w:eastAsiaTheme="minorEastAsia" w:cstheme="minorHAnsi"/>
          <w:lang w:val="en-GB"/>
        </w:rPr>
        <w:instrText xml:space="preserve"> ADDIN ZOTERO_ITEM CSL_CITATION {"citationID":"a117mojthkl","properties":{"formattedCitation":"(Thresher {\\i{}et al.} 2007; Neuheimer {\\i{}et al.} 2011; Baudron {\\i{}et al.} 2014; Huss {\\i{}et al.} 2019; Wang {\\i{}et al.} 2020)","plainCitation":"(Thresher et al. 2007; Neuheimer et al. 2011; Baudron et al. 2014; Huss et al. 2019; Wang et al. 2020)","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Bey3w5aa/wYVYKOJC","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BE32DF" w:rsidRPr="00BE32DF">
        <w:rPr>
          <w:rFonts w:eastAsiaTheme="minorEastAsia" w:cstheme="minorHAnsi"/>
          <w:lang w:val="sv-SE"/>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F14FCD" w:rsidRPr="00091E6B">
        <w:rPr>
          <w:rFonts w:eastAsiaTheme="minorEastAsia" w:cstheme="minorHAnsi"/>
        </w:rPr>
        <w:fldChar w:fldCharType="separate"/>
      </w:r>
      <w:r w:rsidR="00BE32DF" w:rsidRPr="00BE32DF">
        <w:rPr>
          <w:rFonts w:ascii="Times New Roman" w:cs="Times New Roman"/>
          <w:lang w:val="sv-SE"/>
        </w:rPr>
        <w:t xml:space="preserve">(Thresher </w:t>
      </w:r>
      <w:r w:rsidR="00BE32DF" w:rsidRPr="00BE32DF">
        <w:rPr>
          <w:rFonts w:ascii="Times New Roman" w:cs="Times New Roman"/>
          <w:i/>
          <w:iCs/>
          <w:lang w:val="sv-SE"/>
        </w:rPr>
        <w:t>et al.</w:t>
      </w:r>
      <w:r w:rsidR="00BE32DF" w:rsidRPr="00BE32DF">
        <w:rPr>
          <w:rFonts w:ascii="Times New Roman" w:cs="Times New Roman"/>
          <w:lang w:val="sv-SE"/>
        </w:rPr>
        <w:t xml:space="preserve"> 2007; Neuheimer </w:t>
      </w:r>
      <w:r w:rsidR="00BE32DF" w:rsidRPr="00BE32DF">
        <w:rPr>
          <w:rFonts w:ascii="Times New Roman" w:cs="Times New Roman"/>
          <w:i/>
          <w:iCs/>
          <w:lang w:val="sv-SE"/>
        </w:rPr>
        <w:t>et al.</w:t>
      </w:r>
      <w:r w:rsidR="00BE32DF" w:rsidRPr="00BE32DF">
        <w:rPr>
          <w:rFonts w:ascii="Times New Roman" w:cs="Times New Roman"/>
          <w:lang w:val="sv-SE"/>
        </w:rPr>
        <w:t xml:space="preserve"> 2011; Baudron </w:t>
      </w:r>
      <w:r w:rsidR="00BE32DF" w:rsidRPr="00BE32DF">
        <w:rPr>
          <w:rFonts w:ascii="Times New Roman" w:cs="Times New Roman"/>
          <w:i/>
          <w:iCs/>
          <w:lang w:val="sv-SE"/>
        </w:rPr>
        <w:t>et al.</w:t>
      </w:r>
      <w:r w:rsidR="00BE32DF" w:rsidRPr="00BE32DF">
        <w:rPr>
          <w:rFonts w:ascii="Times New Roman" w:cs="Times New Roman"/>
          <w:lang w:val="sv-SE"/>
        </w:rPr>
        <w:t xml:space="preserve"> 2014; Huss </w:t>
      </w:r>
      <w:r w:rsidR="00BE32DF" w:rsidRPr="00BE32DF">
        <w:rPr>
          <w:rFonts w:ascii="Times New Roman" w:cs="Times New Roman"/>
          <w:i/>
          <w:iCs/>
          <w:lang w:val="sv-SE"/>
        </w:rPr>
        <w:t>et al.</w:t>
      </w:r>
      <w:r w:rsidR="00BE32DF" w:rsidRPr="00BE32DF">
        <w:rPr>
          <w:rFonts w:ascii="Times New Roman" w:cs="Times New Roman"/>
          <w:lang w:val="sv-SE"/>
        </w:rPr>
        <w:t xml:space="preserve"> 2019; Wang </w:t>
      </w:r>
      <w:r w:rsidR="00BE32DF" w:rsidRPr="00BE32DF">
        <w:rPr>
          <w:rFonts w:ascii="Times New Roman" w:cs="Times New Roman"/>
          <w:i/>
          <w:iCs/>
          <w:lang w:val="sv-SE"/>
        </w:rPr>
        <w:t>et al.</w:t>
      </w:r>
      <w:r w:rsidR="00BE32DF" w:rsidRPr="00BE32DF">
        <w:rPr>
          <w:rFonts w:ascii="Times New Roman" w:cs="Times New Roman"/>
          <w:lang w:val="sv-SE"/>
        </w:rPr>
        <w:t xml:space="preserve"> 2020)</w:t>
      </w:r>
      <w:r w:rsidR="00F14FCD" w:rsidRPr="00091E6B">
        <w:rPr>
          <w:rFonts w:eastAsiaTheme="minorEastAsia" w:cstheme="minorHAnsi"/>
        </w:rPr>
        <w:fldChar w:fldCharType="end"/>
      </w:r>
      <w:r w:rsidR="007140E0" w:rsidRPr="00091E6B">
        <w:rPr>
          <w:rFonts w:eastAsiaTheme="minorEastAsia" w:cstheme="minorHAnsi"/>
        </w:rPr>
        <w:t>.</w:t>
      </w:r>
      <w:del w:id="70" w:author="Max Lindmark" w:date="2020-07-27T12:40:00Z">
        <w:r w:rsidR="009B545F" w:rsidRPr="00091E6B" w:rsidDel="00637130">
          <w:rPr>
            <w:rFonts w:eastAsiaTheme="minorEastAsia" w:cstheme="minorHAnsi"/>
          </w:rPr>
          <w:delText xml:space="preserve"> </w:delText>
        </w:r>
        <w:r w:rsidR="004A2364" w:rsidRPr="00091E6B" w:rsidDel="00637130">
          <w:rPr>
            <w:rFonts w:eastAsiaTheme="minorEastAsia" w:cstheme="minorHAnsi"/>
          </w:rPr>
          <w:delText xml:space="preserve">This is in line with predictions, </w:delText>
        </w:r>
        <w:r w:rsidR="007D3A89" w:rsidRPr="00091E6B" w:rsidDel="00637130">
          <w:rPr>
            <w:rFonts w:eastAsiaTheme="minorEastAsia" w:cstheme="minorHAnsi"/>
            <w:lang w:val="sv-SE"/>
            <w:rPrChange w:id="71" w:author="Max Lindmark" w:date="2020-07-27T12:40:00Z">
              <w:rPr>
                <w:rFonts w:eastAsiaTheme="minorEastAsia" w:cstheme="minorHAnsi"/>
                <w:lang w:val="en-GB"/>
              </w:rPr>
            </w:rPrChange>
          </w:rPr>
          <w:delText xml:space="preserve">as growth rates </w:delText>
        </w:r>
        <w:r w:rsidR="00723111" w:rsidRPr="00091E6B" w:rsidDel="00637130">
          <w:rPr>
            <w:rFonts w:eastAsiaTheme="minorEastAsia" w:cstheme="minorHAnsi"/>
            <w:lang w:val="sv-SE"/>
            <w:rPrChange w:id="72" w:author="Max Lindmark" w:date="2020-07-27T12:40:00Z">
              <w:rPr>
                <w:rFonts w:eastAsiaTheme="minorEastAsia" w:cstheme="minorHAnsi"/>
                <w:lang w:val="en-GB"/>
              </w:rPr>
            </w:rPrChange>
          </w:rPr>
          <w:delText>increase with temperature until a peak is reached</w:delText>
        </w:r>
        <w:r w:rsidR="007D3A89" w:rsidRPr="00091E6B" w:rsidDel="00637130">
          <w:rPr>
            <w:rFonts w:eastAsiaTheme="minorEastAsia" w:cstheme="minorHAnsi"/>
            <w:lang w:val="sv-SE"/>
            <w:rPrChange w:id="73" w:author="Max Lindmark" w:date="2020-07-27T12:40:00Z">
              <w:rPr>
                <w:rFonts w:eastAsiaTheme="minorEastAsia" w:cstheme="minorHAnsi"/>
                <w:lang w:val="en-GB"/>
              </w:rPr>
            </w:rPrChange>
          </w:rPr>
          <w:delText xml:space="preserve">, and species </w:delText>
        </w:r>
        <w:r w:rsidR="00A26F06" w:rsidRPr="00091E6B" w:rsidDel="00637130">
          <w:rPr>
            <w:rFonts w:eastAsiaTheme="minorEastAsia" w:cstheme="minorHAnsi"/>
            <w:lang w:val="sv-SE"/>
            <w:rPrChange w:id="74" w:author="Max Lindmark" w:date="2020-07-27T12:40:00Z">
              <w:rPr>
                <w:rFonts w:eastAsiaTheme="minorEastAsia" w:cstheme="minorHAnsi"/>
                <w:lang w:val="en-GB"/>
              </w:rPr>
            </w:rPrChange>
          </w:rPr>
          <w:delText xml:space="preserve">in general </w:delText>
        </w:r>
        <w:r w:rsidR="007D3A89" w:rsidRPr="00091E6B" w:rsidDel="00637130">
          <w:rPr>
            <w:rFonts w:eastAsiaTheme="minorEastAsia" w:cstheme="minorHAnsi"/>
            <w:lang w:val="sv-SE"/>
            <w:rPrChange w:id="75" w:author="Max Lindmark" w:date="2020-07-27T12:40:00Z">
              <w:rPr>
                <w:rFonts w:eastAsiaTheme="minorEastAsia" w:cstheme="minorHAnsi"/>
                <w:lang w:val="en-GB"/>
              </w:rPr>
            </w:rPrChange>
          </w:rPr>
          <w:delText xml:space="preserve">occupy habitats </w:delText>
        </w:r>
        <w:r w:rsidR="00B223E5" w:rsidRPr="00091E6B" w:rsidDel="00637130">
          <w:rPr>
            <w:rFonts w:eastAsiaTheme="minorEastAsia" w:cstheme="minorHAnsi"/>
            <w:lang w:val="sv-SE"/>
            <w:rPrChange w:id="76" w:author="Max Lindmark" w:date="2020-07-27T12:40:00Z">
              <w:rPr>
                <w:rFonts w:eastAsiaTheme="minorEastAsia" w:cstheme="minorHAnsi"/>
                <w:lang w:val="en-GB"/>
              </w:rPr>
            </w:rPrChange>
          </w:rPr>
          <w:delText xml:space="preserve">with average temperatures </w:delText>
        </w:r>
        <w:r w:rsidR="007D3A89" w:rsidRPr="00091E6B" w:rsidDel="00637130">
          <w:rPr>
            <w:rFonts w:eastAsiaTheme="minorEastAsia" w:cstheme="minorHAnsi"/>
            <w:lang w:val="sv-SE"/>
            <w:rPrChange w:id="77" w:author="Max Lindmark" w:date="2020-07-27T12:40:00Z">
              <w:rPr>
                <w:rFonts w:eastAsiaTheme="minorEastAsia" w:cstheme="minorHAnsi"/>
                <w:lang w:val="en-GB"/>
              </w:rPr>
            </w:rPrChange>
          </w:rPr>
          <w:delText xml:space="preserve">below their peak growth temperature </w:delText>
        </w:r>
        <w:r w:rsidR="00723111" w:rsidRPr="00091E6B" w:rsidDel="00637130">
          <w:rPr>
            <w:rFonts w:eastAsiaTheme="minorEastAsia" w:cstheme="minorHAnsi"/>
          </w:rPr>
          <w:fldChar w:fldCharType="begin"/>
        </w:r>
        <w:r w:rsidR="00FF40B9" w:rsidRPr="00091E6B" w:rsidDel="00637130">
          <w:rPr>
            <w:rFonts w:eastAsiaTheme="minorEastAsia" w:cstheme="minorHAnsi"/>
            <w:lang w:val="sv-SE"/>
            <w:rPrChange w:id="78"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091E6B" w:rsidDel="00637130">
          <w:rPr>
            <w:rFonts w:eastAsiaTheme="minorEastAsia" w:cstheme="minorHAnsi"/>
            <w:lang w:val="sv-SE"/>
            <w:rPrChange w:id="79"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283CDF" w:rsidDel="00637130">
          <w:rPr>
            <w:rFonts w:eastAsiaTheme="minorEastAsia" w:cstheme="minorHAnsi"/>
            <w:lang w:val="sv-SE"/>
            <w:rPrChange w:id="80" w:author="Max Lindmark" w:date="2020-09-12T18:37:00Z">
              <w:rPr>
                <w:rFonts w:eastAsiaTheme="minorEastAsia" w:cstheme="minorHAnsi"/>
                <w:lang w:val="en-GB"/>
              </w:rPr>
            </w:rPrChange>
          </w:rPr>
          <w:delInstrText>{</w:delInstrText>
        </w:r>
        <w:r w:rsidR="00FF40B9" w:rsidRPr="00283CDF" w:rsidDel="00637130">
          <w:rPr>
            <w:rFonts w:eastAsiaTheme="minorEastAsia" w:cstheme="minorHAnsi"/>
            <w:lang w:val="en-US"/>
            <w:rPrChange w:id="81" w:author="Max Lindmark" w:date="2020-09-12T18:37: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091E6B" w:rsidDel="00637130">
          <w:rPr>
            <w:rFonts w:eastAsiaTheme="minorEastAsia" w:cstheme="minorHAnsi"/>
          </w:rPr>
          <w:fldChar w:fldCharType="separate"/>
        </w:r>
        <w:r w:rsidR="00FF40B9" w:rsidRPr="00283CDF" w:rsidDel="00637130">
          <w:rPr>
            <w:lang w:val="en-US"/>
            <w:rPrChange w:id="82" w:author="Max Lindmark" w:date="2020-09-12T18:37:00Z">
              <w:rPr>
                <w:lang w:val="en-GB"/>
              </w:rPr>
            </w:rPrChange>
          </w:rPr>
          <w:delText xml:space="preserve">(Brett </w:delText>
        </w:r>
        <w:r w:rsidR="00FF40B9" w:rsidRPr="00283CDF" w:rsidDel="00637130">
          <w:rPr>
            <w:i/>
            <w:iCs/>
            <w:lang w:val="en-US"/>
            <w:rPrChange w:id="83" w:author="Max Lindmark" w:date="2020-09-12T18:37:00Z">
              <w:rPr>
                <w:i/>
                <w:iCs/>
                <w:lang w:val="en-GB"/>
              </w:rPr>
            </w:rPrChange>
          </w:rPr>
          <w:delText>et al.</w:delText>
        </w:r>
        <w:r w:rsidR="00FF40B9" w:rsidRPr="00283CDF" w:rsidDel="00637130">
          <w:rPr>
            <w:lang w:val="en-US"/>
            <w:rPrChange w:id="84" w:author="Max Lindmark" w:date="2020-09-12T18:37:00Z">
              <w:rPr>
                <w:lang w:val="en-GB"/>
              </w:rPr>
            </w:rPrChange>
          </w:rPr>
          <w:delText xml:space="preserve"> 1969; Elliott &amp; Hurley 1995; Jobling 1997; Neuheimer </w:delText>
        </w:r>
        <w:r w:rsidR="00FF40B9" w:rsidRPr="00283CDF" w:rsidDel="00637130">
          <w:rPr>
            <w:i/>
            <w:iCs/>
            <w:lang w:val="en-US"/>
            <w:rPrChange w:id="85" w:author="Max Lindmark" w:date="2020-09-12T18:37:00Z">
              <w:rPr>
                <w:i/>
                <w:iCs/>
                <w:lang w:val="en-GB"/>
              </w:rPr>
            </w:rPrChange>
          </w:rPr>
          <w:delText>et al.</w:delText>
        </w:r>
        <w:r w:rsidR="00FF40B9" w:rsidRPr="00283CDF" w:rsidDel="00637130">
          <w:rPr>
            <w:lang w:val="en-US"/>
            <w:rPrChange w:id="86" w:author="Max Lindmark" w:date="2020-09-12T18:37:00Z">
              <w:rPr>
                <w:lang w:val="en-GB"/>
              </w:rPr>
            </w:rPrChange>
          </w:rPr>
          <w:delText xml:space="preserve"> 2011)</w:delText>
        </w:r>
        <w:r w:rsidR="00723111" w:rsidRPr="00091E6B" w:rsidDel="00637130">
          <w:rPr>
            <w:rFonts w:eastAsiaTheme="minorEastAsia" w:cstheme="minorHAnsi"/>
          </w:rPr>
          <w:fldChar w:fldCharType="end"/>
        </w:r>
        <w:r w:rsidR="00723111" w:rsidRPr="00091E6B" w:rsidDel="00637130">
          <w:rPr>
            <w:rFonts w:eastAsiaTheme="minorEastAsia" w:cstheme="minorHAnsi"/>
          </w:rPr>
          <w:delText>.</w:delText>
        </w:r>
      </w:del>
      <w:r w:rsidR="00DD4FDE" w:rsidRPr="00091E6B">
        <w:rPr>
          <w:rFonts w:eastAsiaTheme="minorEastAsia" w:cstheme="minorHAnsi"/>
        </w:rPr>
        <w:t xml:space="preserve"> </w:t>
      </w:r>
      <w:commentRangeStart w:id="87"/>
      <w:commentRangeStart w:id="88"/>
      <w:r w:rsidR="00C15ECF" w:rsidRPr="00091E6B">
        <w:rPr>
          <w:rFonts w:eastAsiaTheme="minorEastAsia" w:cstheme="minorHAnsi"/>
        </w:rPr>
        <w:t xml:space="preserve">However, </w:t>
      </w:r>
      <w:ins w:id="89" w:author="Max Lindmark" w:date="2020-07-27T12:37:00Z">
        <w:r w:rsidR="00224021" w:rsidRPr="00091E6B">
          <w:rPr>
            <w:rFonts w:eastAsiaTheme="minorEastAsia" w:cstheme="minorHAnsi"/>
            <w:lang w:val="en-US"/>
          </w:rPr>
          <w:t xml:space="preserve">it is </w:t>
        </w:r>
      </w:ins>
      <w:r w:rsidR="00C15ECF" w:rsidRPr="00091E6B">
        <w:rPr>
          <w:rFonts w:eastAsiaTheme="minorEastAsia" w:cstheme="minorHAnsi"/>
        </w:rPr>
        <w:t>l</w:t>
      </w:r>
      <w:r w:rsidR="001E5CA8" w:rsidRPr="00091E6B">
        <w:rPr>
          <w:rFonts w:eastAsiaTheme="minorEastAsia" w:cstheme="minorHAnsi"/>
          <w:lang w:val="en-GB"/>
        </w:rPr>
        <w:t>ess clear</w:t>
      </w:r>
      <w:r w:rsidR="00DF15EB" w:rsidRPr="00091E6B">
        <w:rPr>
          <w:rFonts w:eastAsiaTheme="minorEastAsia" w:cstheme="minorHAnsi"/>
          <w:lang w:val="en-GB"/>
        </w:rPr>
        <w:t xml:space="preserve"> </w:t>
      </w:r>
      <w:ins w:id="90" w:author="Max Lindmark" w:date="2020-07-27T12:38:00Z">
        <w:r w:rsidR="00224021" w:rsidRPr="00091E6B">
          <w:rPr>
            <w:rFonts w:eastAsiaTheme="minorEastAsia" w:cstheme="minorHAnsi"/>
            <w:lang w:val="en-GB"/>
          </w:rPr>
          <w:t>if</w:t>
        </w:r>
      </w:ins>
      <w:ins w:id="91" w:author="Max Lindmark" w:date="2020-07-27T12:41:00Z">
        <w:r w:rsidR="003D2C3F" w:rsidRPr="00091E6B">
          <w:rPr>
            <w:rFonts w:eastAsiaTheme="minorEastAsia" w:cstheme="minorHAnsi"/>
            <w:lang w:val="en-GB"/>
          </w:rPr>
          <w:t xml:space="preserve"> the positive effect of warming on </w:t>
        </w:r>
      </w:ins>
      <w:ins w:id="92" w:author="Max Lindmark" w:date="2020-07-27T12:38:00Z">
        <w:r w:rsidR="00224021" w:rsidRPr="00091E6B">
          <w:rPr>
            <w:rFonts w:eastAsiaTheme="minorEastAsia" w:cstheme="minorHAnsi"/>
            <w:lang w:val="en-GB"/>
          </w:rPr>
          <w:t xml:space="preserve">growth </w:t>
        </w:r>
      </w:ins>
      <w:ins w:id="93" w:author="Max Lindmark" w:date="2020-07-27T12:41:00Z">
        <w:r w:rsidR="003D2C3F" w:rsidRPr="00091E6B">
          <w:rPr>
            <w:rFonts w:eastAsiaTheme="minorEastAsia" w:cstheme="minorHAnsi"/>
            <w:lang w:val="en-GB"/>
          </w:rPr>
          <w:t xml:space="preserve">is limited to small individuals </w:t>
        </w:r>
      </w:ins>
      <w:ins w:id="94" w:author="Max Lindmark" w:date="2020-07-27T12:38:00Z">
        <w:r w:rsidR="00224021" w:rsidRPr="00091E6B">
          <w:rPr>
            <w:rFonts w:eastAsiaTheme="minorEastAsia" w:cstheme="minorHAnsi"/>
            <w:lang w:val="en-GB"/>
          </w:rPr>
          <w:t>within a species</w:t>
        </w:r>
      </w:ins>
      <w:del w:id="95" w:author="Max Lindmark" w:date="2020-07-27T12:41:00Z">
        <w:r w:rsidR="001E5CA8" w:rsidRPr="00091E6B" w:rsidDel="00E16195">
          <w:rPr>
            <w:rFonts w:eastAsiaTheme="minorEastAsia" w:cstheme="minorHAnsi"/>
            <w:lang w:val="en-GB"/>
          </w:rPr>
          <w:delText xml:space="preserve">is </w:delText>
        </w:r>
      </w:del>
      <w:del w:id="96" w:author="Max Lindmark" w:date="2020-07-27T12:38:00Z">
        <w:r w:rsidR="001E5CA8" w:rsidRPr="00091E6B" w:rsidDel="00224021">
          <w:rPr>
            <w:rFonts w:eastAsiaTheme="minorEastAsia" w:cstheme="minorHAnsi"/>
            <w:lang w:val="en-GB"/>
          </w:rPr>
          <w:delText xml:space="preserve">the </w:delText>
        </w:r>
      </w:del>
      <w:del w:id="97" w:author="Max Lindmark" w:date="2020-07-27T12:41:00Z">
        <w:r w:rsidR="001E5CA8" w:rsidRPr="00091E6B" w:rsidDel="003D2C3F">
          <w:rPr>
            <w:rFonts w:eastAsiaTheme="minorEastAsia" w:cstheme="minorHAnsi"/>
            <w:lang w:val="en-GB"/>
          </w:rPr>
          <w:delText xml:space="preserve">negative effect of warming on </w:delText>
        </w:r>
        <w:r w:rsidR="00C52EDF" w:rsidRPr="00091E6B" w:rsidDel="003D2C3F">
          <w:rPr>
            <w:rFonts w:eastAsiaTheme="minorEastAsia" w:cstheme="minorHAnsi"/>
            <w:lang w:val="en-GB"/>
          </w:rPr>
          <w:delText xml:space="preserve">the growth </w:delText>
        </w:r>
        <w:r w:rsidR="000E2AC2" w:rsidRPr="00091E6B" w:rsidDel="003D2C3F">
          <w:rPr>
            <w:rFonts w:eastAsiaTheme="minorEastAsia" w:cstheme="minorHAnsi"/>
            <w:lang w:val="en-GB"/>
          </w:rPr>
          <w:delText xml:space="preserve">or size </w:delText>
        </w:r>
        <w:r w:rsidR="00C52EDF" w:rsidRPr="00091E6B" w:rsidDel="003D2C3F">
          <w:rPr>
            <w:rFonts w:eastAsiaTheme="minorEastAsia" w:cstheme="minorHAnsi"/>
            <w:lang w:val="en-GB"/>
          </w:rPr>
          <w:delText>of large fish</w:delText>
        </w:r>
        <w:r w:rsidR="00473FDA" w:rsidRPr="00091E6B" w:rsidDel="003D2C3F">
          <w:rPr>
            <w:rFonts w:eastAsiaTheme="minorEastAsia" w:cstheme="minorHAnsi"/>
            <w:lang w:val="en-GB"/>
          </w:rPr>
          <w:delText xml:space="preserve"> within populations</w:delText>
        </w:r>
      </w:del>
      <w:r w:rsidR="007351B1" w:rsidRPr="00091E6B">
        <w:rPr>
          <w:rFonts w:eastAsiaTheme="minorEastAsia" w:cstheme="minorHAnsi"/>
          <w:lang w:val="en-GB"/>
        </w:rPr>
        <w:t xml:space="preserve">, as </w:t>
      </w:r>
      <w:del w:id="98" w:author="Max Lindmark" w:date="2020-07-27T12:43:00Z">
        <w:r w:rsidR="007351B1" w:rsidRPr="00091E6B" w:rsidDel="00C10F45">
          <w:rPr>
            <w:rFonts w:eastAsiaTheme="minorEastAsia" w:cstheme="minorHAnsi"/>
            <w:lang w:val="en-GB"/>
          </w:rPr>
          <w:delText xml:space="preserve">would be </w:delText>
        </w:r>
      </w:del>
      <w:r w:rsidR="007351B1" w:rsidRPr="00091E6B">
        <w:rPr>
          <w:rFonts w:eastAsiaTheme="minorEastAsia" w:cstheme="minorHAnsi"/>
          <w:lang w:val="en-GB"/>
        </w:rPr>
        <w:t>predicted f</w:t>
      </w:r>
      <w:r w:rsidR="0074280B" w:rsidRPr="00091E6B">
        <w:rPr>
          <w:rFonts w:eastAsiaTheme="minorEastAsia" w:cstheme="minorHAnsi"/>
          <w:lang w:val="en-GB"/>
        </w:rPr>
        <w:t>r</w:t>
      </w:r>
      <w:r w:rsidR="007351B1" w:rsidRPr="00091E6B">
        <w:rPr>
          <w:rFonts w:eastAsiaTheme="minorEastAsia" w:cstheme="minorHAnsi"/>
          <w:lang w:val="en-GB"/>
        </w:rPr>
        <w:t>om the temperature size-rule</w:t>
      </w:r>
      <w:commentRangeEnd w:id="87"/>
      <w:r w:rsidR="00605AB6" w:rsidRPr="00091E6B">
        <w:rPr>
          <w:rStyle w:val="CommentReference"/>
          <w:sz w:val="24"/>
          <w:szCs w:val="24"/>
        </w:rPr>
        <w:commentReference w:id="87"/>
      </w:r>
      <w:commentRangeEnd w:id="88"/>
      <w:r w:rsidR="00947039" w:rsidRPr="00091E6B">
        <w:rPr>
          <w:rStyle w:val="CommentReference"/>
          <w:sz w:val="24"/>
          <w:szCs w:val="24"/>
        </w:rPr>
        <w:commentReference w:id="88"/>
      </w:r>
      <w:r w:rsidR="00F14A63" w:rsidRPr="00091E6B">
        <w:rPr>
          <w:rFonts w:eastAsiaTheme="minorEastAsia" w:cstheme="minorHAnsi"/>
          <w:lang w:val="en-GB"/>
        </w:rPr>
        <w:t>.</w:t>
      </w:r>
      <w:r w:rsidR="00E10450" w:rsidRPr="00091E6B">
        <w:rPr>
          <w:lang w:val="en-GB"/>
        </w:rPr>
        <w:t xml:space="preserve"> </w:t>
      </w:r>
      <w:del w:id="99" w:author="Max Lindmark" w:date="2020-07-27T12:43:00Z">
        <w:r w:rsidR="006803CA" w:rsidRPr="00091E6B" w:rsidDel="008F1FDD">
          <w:rPr>
            <w:lang w:val="en-GB"/>
          </w:rPr>
          <w:delText>S</w:delText>
        </w:r>
        <w:r w:rsidR="00E10450" w:rsidRPr="00091E6B" w:rsidDel="008F1FDD">
          <w:rPr>
            <w:lang w:val="en-GB"/>
          </w:rPr>
          <w:delText>ome studies have found n</w:delText>
        </w:r>
      </w:del>
      <w:ins w:id="100" w:author="Max Lindmark" w:date="2020-07-27T12:43:00Z">
        <w:r w:rsidR="008F1FDD" w:rsidRPr="00091E6B">
          <w:rPr>
            <w:lang w:val="en-GB"/>
          </w:rPr>
          <w:t>N</w:t>
        </w:r>
      </w:ins>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ins w:id="101" w:author="Max Lindmark" w:date="2020-07-27T12:43:00Z">
        <w:r w:rsidR="00FD52E4" w:rsidRPr="00091E6B">
          <w:rPr>
            <w:lang w:val="en-GB"/>
          </w:rPr>
          <w:t xml:space="preserve">have been found </w:t>
        </w:r>
      </w:ins>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ins w:id="102" w:author="Max Lindmark" w:date="2020-07-27T12:44:00Z">
        <w:r w:rsidR="00EC6B52" w:rsidRPr="00091E6B">
          <w:rPr>
            <w:lang w:val="en-GB"/>
          </w:rPr>
          <w:t xml:space="preserve">negative </w:t>
        </w:r>
      </w:ins>
      <w:del w:id="103" w:author="Max Lindmark" w:date="2020-07-27T12:44:00Z">
        <w:r w:rsidR="00563D4D" w:rsidRPr="00091E6B" w:rsidDel="00EC6B52">
          <w:rPr>
            <w:lang w:val="en-GB"/>
          </w:rPr>
          <w:delText xml:space="preserve">this </w:delText>
        </w:r>
      </w:del>
      <w:r w:rsidR="00E10450" w:rsidRPr="00091E6B">
        <w:rPr>
          <w:lang w:val="en-GB"/>
        </w:rPr>
        <w:t>relationship</w:t>
      </w:r>
      <w:ins w:id="104" w:author="Max Lindmark" w:date="2020-07-27T12:44:00Z">
        <w:r w:rsidR="00EC6B52" w:rsidRPr="00091E6B">
          <w:rPr>
            <w:lang w:val="en-GB"/>
          </w:rPr>
          <w:t>s</w:t>
        </w:r>
      </w:ins>
      <w:r w:rsidR="00E10450" w:rsidRPr="00091E6B">
        <w:rPr>
          <w:lang w:val="en-GB"/>
        </w:rPr>
        <w:t xml:space="preserve"> between maximum size</w:t>
      </w:r>
      <w:ins w:id="105" w:author="Max Lindmark" w:date="2020-07-27T12:44:00Z">
        <w:r w:rsidR="00EC6B52" w:rsidRPr="00091E6B">
          <w:rPr>
            <w:lang w:val="en-GB"/>
          </w:rPr>
          <w:t xml:space="preserve"> or growth</w:t>
        </w:r>
      </w:ins>
      <w:r w:rsidR="006F53C1" w:rsidRPr="00091E6B">
        <w:rPr>
          <w:lang w:val="en-GB"/>
        </w:rPr>
        <w:t xml:space="preserve"> </w:t>
      </w:r>
      <w:ins w:id="106" w:author="Max Lindmark" w:date="2020-07-27T12:44:00Z">
        <w:r w:rsidR="00EC6B52" w:rsidRPr="00091E6B">
          <w:rPr>
            <w:lang w:val="en-GB"/>
          </w:rPr>
          <w:t xml:space="preserve">of old fish </w:t>
        </w:r>
      </w:ins>
      <w:r w:rsidR="00F802C7" w:rsidRPr="00091E6B">
        <w:rPr>
          <w:lang w:val="en-GB"/>
        </w:rPr>
        <w:t xml:space="preserve">and temperature </w:t>
      </w:r>
      <w:r w:rsidR="003354C8" w:rsidRPr="00091E6B">
        <w:fldChar w:fldCharType="begin"/>
      </w:r>
      <w:r w:rsidR="00E8108B" w:rsidRPr="00091E6B">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Bey3w5aa/wYVYKOJC","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E8108B" w:rsidRPr="009E63B0">
        <w:rPr>
          <w:lang w:val="en-US"/>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sidRPr="00091E6B">
        <w:fldChar w:fldCharType="separate"/>
      </w:r>
      <w:r w:rsidR="009D6C25" w:rsidRPr="00091E6B">
        <w:t xml:space="preserve">(Barneche </w:t>
      </w:r>
      <w:r w:rsidR="009D6C25" w:rsidRPr="00091E6B">
        <w:rPr>
          <w:i/>
          <w:iCs/>
        </w:rPr>
        <w:t>et al.</w:t>
      </w:r>
      <w:r w:rsidR="009D6C25" w:rsidRPr="00091E6B">
        <w:t xml:space="preserve"> 2019; Huss </w:t>
      </w:r>
      <w:r w:rsidR="009D6C25" w:rsidRPr="00091E6B">
        <w:rPr>
          <w:i/>
          <w:iCs/>
        </w:rPr>
        <w:t>et al.</w:t>
      </w:r>
      <w:r w:rsidR="009D6C25" w:rsidRPr="00091E6B">
        <w:t xml:space="preserve"> 2019; van Denderen </w:t>
      </w:r>
      <w:r w:rsidR="009D6C25" w:rsidRPr="00091E6B">
        <w:rPr>
          <w:i/>
          <w:iCs/>
        </w:rPr>
        <w:t>et al.</w:t>
      </w:r>
      <w:r w:rsidR="009D6C25" w:rsidRPr="00091E6B">
        <w:t xml:space="preserve"> 2019; van Dorst </w:t>
      </w:r>
      <w:r w:rsidR="009D6C25" w:rsidRPr="00091E6B">
        <w:rPr>
          <w:i/>
          <w:iCs/>
        </w:rPr>
        <w:t>et al.</w:t>
      </w:r>
      <w:r w:rsidR="009D6C25" w:rsidRPr="00091E6B">
        <w:t xml:space="preserve"> 2019)</w:t>
      </w:r>
      <w:r w:rsidR="003354C8" w:rsidRPr="00091E6B">
        <w:fldChar w:fldCharType="end"/>
      </w:r>
      <w:ins w:id="107" w:author="Max Lindmark" w:date="2020-09-10T17:37:00Z">
        <w:r w:rsidR="001505E8" w:rsidRPr="009E63B0">
          <w:rPr>
            <w:lang w:val="en-US"/>
          </w:rPr>
          <w:t>, and differences between species may be related to lif</w:t>
        </w:r>
      </w:ins>
      <w:ins w:id="108" w:author="Max Lindmark" w:date="2020-09-10T17:38:00Z">
        <w:r w:rsidR="001505E8" w:rsidRPr="009E63B0">
          <w:rPr>
            <w:lang w:val="en-US"/>
          </w:rPr>
          <w:t>e history traits</w:t>
        </w:r>
      </w:ins>
      <w:r w:rsidR="00B27D72">
        <w:rPr>
          <w:lang w:val="en-US"/>
        </w:rPr>
        <w:t xml:space="preserve"> </w:t>
      </w:r>
      <w:r w:rsidR="00B27D72">
        <w:rPr>
          <w:lang w:val="en-US"/>
        </w:rPr>
        <w:fldChar w:fldCharType="begin"/>
      </w:r>
      <w:r w:rsidR="00BE32DF">
        <w:rPr>
          <w:lang w:val="en-US"/>
        </w:rPr>
        <w:instrText xml:space="preserve"> ADDIN ZOTERO_ITEM CSL_CITATION {"citationID":"a2fs7ajhckn","properties":{"formattedCitation":"(Wang {\\i{}et al.} 2020)","plainCitation":"(Wang et al. 2020)","noteIndex":0},"citationItems":[{"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rPr>
          <w:lang w:val="en-US"/>
        </w:rPr>
        <w:fldChar w:fldCharType="separate"/>
      </w:r>
      <w:r w:rsidR="00BE32DF" w:rsidRPr="00BE32DF">
        <w:rPr>
          <w:rFonts w:ascii="Times New Roman" w:cs="Times New Roman"/>
          <w:lang w:val="en-GB"/>
        </w:rPr>
        <w:t xml:space="preserve">(Wang </w:t>
      </w:r>
      <w:r w:rsidR="00BE32DF" w:rsidRPr="00BE32DF">
        <w:rPr>
          <w:rFonts w:ascii="Times New Roman" w:cs="Times New Roman"/>
          <w:i/>
          <w:iCs/>
          <w:lang w:val="en-GB"/>
        </w:rPr>
        <w:t>et al.</w:t>
      </w:r>
      <w:r w:rsidR="00BE32DF" w:rsidRPr="00BE32DF">
        <w:rPr>
          <w:rFonts w:ascii="Times New Roman" w:cs="Times New Roman"/>
          <w:lang w:val="en-GB"/>
        </w:rPr>
        <w:t xml:space="preserve"> 2020)</w:t>
      </w:r>
      <w:r w:rsidR="00B27D72">
        <w:rPr>
          <w:lang w:val="en-US"/>
        </w:rPr>
        <w:fldChar w:fldCharType="end"/>
      </w:r>
      <w:ins w:id="109" w:author="Max Lindmark" w:date="2020-09-10T17:38:00Z">
        <w:r w:rsidR="001505E8" w:rsidRPr="009E63B0">
          <w:rPr>
            <w:lang w:val="en-US"/>
          </w:rPr>
          <w:t>.</w:t>
        </w:r>
      </w:ins>
      <w:r w:rsidR="00C7262F" w:rsidRPr="00091E6B">
        <w:rPr>
          <w:rFonts w:eastAsiaTheme="minorEastAsia" w:cstheme="minorHAnsi"/>
        </w:rPr>
        <w:t xml:space="preserve"> </w:t>
      </w:r>
    </w:p>
    <w:p w14:paraId="003F9BB3" w14:textId="769D189D" w:rsidR="00B11CDE" w:rsidRPr="00091E6B" w:rsidRDefault="00C25DF0" w:rsidP="002E3379">
      <w:pPr>
        <w:spacing w:line="480" w:lineRule="auto"/>
        <w:ind w:firstLine="284"/>
        <w:contextualSpacing/>
        <w:jc w:val="both"/>
        <w:rPr>
          <w:rFonts w:eastAsiaTheme="minorEastAsia"/>
          <w:lang w:val="en-GB"/>
        </w:rPr>
      </w:pPr>
      <w:r w:rsidRPr="00091E6B">
        <w:rPr>
          <w:rFonts w:eastAsiaTheme="minorEastAsia" w:cstheme="minorHAnsi"/>
          <w:lang w:val="en-GB"/>
        </w:rPr>
        <w:lastRenderedPageBreak/>
        <w:t xml:space="preserve">While </w:t>
      </w:r>
      <w:r w:rsidR="006A7E11" w:rsidRPr="00091E6B">
        <w:rPr>
          <w:rFonts w:eastAsiaTheme="minorEastAsia" w:cstheme="minorHAnsi"/>
          <w:lang w:val="en-GB"/>
        </w:rPr>
        <w:t>the underlying mechanisms of the TSR are not well understood</w:t>
      </w:r>
      <w:r w:rsidRPr="00091E6B">
        <w:rPr>
          <w:rFonts w:eastAsiaTheme="minorEastAsia" w:cstheme="minorHAnsi"/>
          <w:lang w:val="en-GB"/>
        </w:rPr>
        <w:t xml:space="preserve"> </w:t>
      </w:r>
      <w:r w:rsidR="006A7E11" w:rsidRPr="00091E6B">
        <w:rPr>
          <w:rFonts w:eastAsiaTheme="minorEastAsia"/>
        </w:rPr>
        <w:fldChar w:fldCharType="begin"/>
      </w:r>
      <w:r w:rsidR="00422B99" w:rsidRPr="00091E6B">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091E6B">
        <w:rPr>
          <w:rFonts w:eastAsiaTheme="minorEastAsia"/>
        </w:rPr>
        <w:fldChar w:fldCharType="separate"/>
      </w:r>
      <w:r w:rsidR="006A7E11" w:rsidRPr="00091E6B">
        <w:rPr>
          <w:lang w:val="en-GB"/>
        </w:rPr>
        <w:t xml:space="preserve">(Ohlberger 2013; Audzijonyte </w:t>
      </w:r>
      <w:r w:rsidR="006A7E11" w:rsidRPr="00091E6B">
        <w:rPr>
          <w:i/>
          <w:iCs/>
          <w:lang w:val="en-GB"/>
        </w:rPr>
        <w:t>et al.</w:t>
      </w:r>
      <w:r w:rsidR="006A7E11" w:rsidRPr="00091E6B">
        <w:rPr>
          <w:lang w:val="en-GB"/>
        </w:rPr>
        <w:t xml:space="preserve"> 2018; Neubauer &amp; Andersen 2019)</w:t>
      </w:r>
      <w:r w:rsidR="006A7E11" w:rsidRPr="00091E6B">
        <w:rPr>
          <w:rFonts w:eastAsiaTheme="minorEastAsia"/>
        </w:rPr>
        <w:fldChar w:fldCharType="end"/>
      </w:r>
      <w:r w:rsidR="000E2AC2" w:rsidRPr="00091E6B">
        <w:rPr>
          <w:rFonts w:eastAsiaTheme="minorEastAsia"/>
          <w:lang w:val="en-GB"/>
        </w:rPr>
        <w:t>, theoretical growth models</w:t>
      </w:r>
      <w:r w:rsidRPr="00091E6B">
        <w:rPr>
          <w:rFonts w:eastAsiaTheme="minorEastAsia"/>
          <w:lang w:val="en-GB"/>
        </w:rPr>
        <w:t xml:space="preserve"> predict similar </w:t>
      </w:r>
      <w:r w:rsidR="00E344CD" w:rsidRPr="00091E6B">
        <w:rPr>
          <w:rFonts w:eastAsiaTheme="minorEastAsia"/>
          <w:lang w:val="en-GB"/>
        </w:rPr>
        <w:t xml:space="preserve">organism </w:t>
      </w:r>
      <w:r w:rsidRPr="00091E6B">
        <w:rPr>
          <w:rFonts w:eastAsiaTheme="minorEastAsia"/>
          <w:lang w:val="en-GB"/>
        </w:rPr>
        <w:t>responses to warming</w:t>
      </w:r>
      <w:commentRangeStart w:id="110"/>
      <w:commentRangeStart w:id="111"/>
      <w:r w:rsidR="000E2AC2" w:rsidRPr="00091E6B">
        <w:rPr>
          <w:rFonts w:eastAsiaTheme="minorEastAsia"/>
          <w:lang w:val="en-GB"/>
        </w:rPr>
        <w:t>.</w:t>
      </w:r>
      <w:commentRangeEnd w:id="110"/>
      <w:r w:rsidRPr="00091E6B">
        <w:rPr>
          <w:rStyle w:val="CommentReference"/>
          <w:sz w:val="24"/>
          <w:szCs w:val="24"/>
        </w:rPr>
        <w:commentReference w:id="110"/>
      </w:r>
      <w:commentRangeEnd w:id="111"/>
      <w:r w:rsidR="009F2F89" w:rsidRPr="00091E6B">
        <w:rPr>
          <w:rStyle w:val="CommentReference"/>
          <w:sz w:val="24"/>
          <w:szCs w:val="24"/>
        </w:rPr>
        <w:commentReference w:id="111"/>
      </w:r>
      <w:del w:id="112" w:author="Max Lindmark" w:date="2020-09-10T22:48:00Z">
        <w:r w:rsidR="000E2AC2" w:rsidRPr="00091E6B" w:rsidDel="002A6529">
          <w:rPr>
            <w:rFonts w:eastAsiaTheme="minorEastAsia"/>
            <w:lang w:val="en-GB"/>
          </w:rPr>
          <w:delText xml:space="preserve"> </w:delText>
        </w:r>
        <w:r w:rsidR="00472952" w:rsidRPr="00091E6B" w:rsidDel="002A6529">
          <w:rPr>
            <w:rFonts w:eastAsiaTheme="minorEastAsia"/>
            <w:lang w:val="en-GB"/>
          </w:rPr>
          <w:delText>For instance,</w:delText>
        </w:r>
      </w:del>
      <w:r w:rsidR="00472952" w:rsidRPr="00091E6B">
        <w:rPr>
          <w:rFonts w:eastAsiaTheme="minorEastAsia"/>
          <w:lang w:val="en-GB"/>
        </w:rPr>
        <w:t xml:space="preserve"> </w:t>
      </w:r>
      <w:ins w:id="113" w:author="Max Lindmark" w:date="2020-07-27T14:14:00Z">
        <w:r w:rsidR="0020741B" w:rsidRPr="00091E6B">
          <w:rPr>
            <w:rFonts w:eastAsiaTheme="minorEastAsia"/>
            <w:lang w:val="en-GB"/>
          </w:rPr>
          <w:t>Pütter growth models</w:t>
        </w:r>
      </w:ins>
      <w:ins w:id="114" w:author="Max Lindmark" w:date="2020-07-27T14:18:00Z">
        <w:r w:rsidR="007D4277" w:rsidRPr="00091E6B">
          <w:rPr>
            <w:rFonts w:eastAsiaTheme="minorEastAsia"/>
            <w:lang w:val="en-GB"/>
          </w:rPr>
          <w:t xml:space="preserve"> </w:t>
        </w:r>
      </w:ins>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rFonts w:ascii="Times New Roman" w:cs="Times New Roman"/>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ins w:id="115" w:author="Max Lindmark" w:date="2020-09-10T22:49:00Z">
        <w:r w:rsidR="00FA099C">
          <w:rPr>
            <w:rFonts w:eastAsiaTheme="minorEastAsia"/>
            <w:lang w:val="en-GB"/>
          </w:rPr>
          <w:t xml:space="preserve">including </w:t>
        </w:r>
      </w:ins>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rFonts w:ascii="Times New Roman" w:cs="Times New Roman"/>
          <w:lang w:val="en-GB"/>
        </w:rPr>
        <w:t>(von Bertalanffy 1938)</w:t>
      </w:r>
      <w:r w:rsidR="00472952" w:rsidRPr="00091E6B">
        <w:rPr>
          <w:rFonts w:eastAsiaTheme="minorEastAsia" w:cstheme="minorHAnsi"/>
        </w:rPr>
        <w:fldChar w:fldCharType="end"/>
      </w:r>
      <w:r w:rsidR="007D4277" w:rsidRPr="00091E6B">
        <w:rPr>
          <w:rFonts w:eastAsiaTheme="minorEastAsia" w:cstheme="minorHAnsi"/>
          <w:lang w:val="en-US"/>
        </w:rPr>
        <w:t>,</w:t>
      </w:r>
      <w:ins w:id="116" w:author="Max Lindmark" w:date="2020-07-27T14:14:00Z">
        <w:r w:rsidR="00310C4C" w:rsidRPr="00091E6B">
          <w:rPr>
            <w:rFonts w:eastAsiaTheme="minorEastAsia" w:cstheme="minorHAnsi"/>
            <w:lang w:val="en-US"/>
          </w:rPr>
          <w:t xml:space="preserve"> </w:t>
        </w:r>
      </w:ins>
      <w:ins w:id="117" w:author="Max Lindmark" w:date="2020-09-10T22:48:00Z">
        <w:r w:rsidR="00F36555">
          <w:rPr>
            <w:rFonts w:eastAsiaTheme="minorEastAsia" w:cstheme="minorHAnsi"/>
            <w:lang w:val="en-US"/>
          </w:rPr>
          <w:t xml:space="preserve">where </w:t>
        </w:r>
      </w:ins>
      <w:ins w:id="118" w:author="Max Lindmark" w:date="2020-09-10T22:49:00Z">
        <w:r w:rsidR="00F36555">
          <w:rPr>
            <w:rFonts w:eastAsiaTheme="minorEastAsia" w:cstheme="minorHAnsi"/>
            <w:lang w:val="en-US"/>
          </w:rPr>
          <w:t xml:space="preserve">growth is the difference between two antagonistic allometric processes, </w:t>
        </w:r>
      </w:ins>
      <w:del w:id="119" w:author="Max Lindmark" w:date="2020-07-27T14:14:00Z">
        <w:r w:rsidR="00472952" w:rsidRPr="00091E6B" w:rsidDel="00310C4C">
          <w:rPr>
            <w:rFonts w:eastAsiaTheme="minorEastAsia" w:cstheme="minorHAnsi"/>
          </w:rPr>
          <w:delText xml:space="preserve"> </w:delText>
        </w:r>
      </w:del>
      <w:r w:rsidR="00472952" w:rsidRPr="00091E6B">
        <w:rPr>
          <w:rFonts w:eastAsiaTheme="minorEastAsia"/>
          <w:lang w:val="en-GB"/>
        </w:rPr>
        <w:t>predict</w:t>
      </w:r>
      <w:del w:id="120" w:author="Max Lindmark" w:date="2020-07-27T14:14:00Z">
        <w:r w:rsidR="00472952" w:rsidRPr="00091E6B" w:rsidDel="00310C4C">
          <w:rPr>
            <w:rFonts w:eastAsiaTheme="minorEastAsia"/>
            <w:lang w:val="en-GB"/>
          </w:rPr>
          <w:delText>s</w:delText>
        </w:r>
      </w:del>
      <w:r w:rsidR="00472952" w:rsidRPr="00091E6B">
        <w:rPr>
          <w:rFonts w:eastAsiaTheme="minorEastAsia"/>
          <w:lang w:val="en-GB"/>
        </w:rPr>
        <w:t xml:space="preserve"> </w:t>
      </w:r>
      <w:r w:rsidR="001D234D" w:rsidRPr="00091E6B">
        <w:rPr>
          <w:rFonts w:eastAsiaTheme="minorEastAsia" w:cstheme="minorHAnsi"/>
          <w:lang w:val="en-GB"/>
        </w:rPr>
        <w:t xml:space="preserve">declines in </w:t>
      </w:r>
      <w:del w:id="121" w:author="Max Lindmark" w:date="2020-07-27T14:15:00Z">
        <w:r w:rsidR="0067491B" w:rsidRPr="00091E6B" w:rsidDel="00B45B3D">
          <w:rPr>
            <w:rFonts w:eastAsiaTheme="minorEastAsia" w:cstheme="minorHAnsi"/>
            <w:lang w:val="en-GB"/>
          </w:rPr>
          <w:delText xml:space="preserve">both </w:delText>
        </w:r>
      </w:del>
      <w:r w:rsidR="001D234D" w:rsidRPr="00091E6B">
        <w:rPr>
          <w:rFonts w:eastAsiaTheme="minorEastAsia" w:cstheme="minorHAnsi"/>
          <w:lang w:val="en-GB"/>
        </w:rPr>
        <w:t>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122" w:author="Max Lindmark" w:date="2020-07-27T13:55:00Z">
        <w:r w:rsidR="008C573F" w:rsidRPr="00091E6B">
          <w:rPr>
            <w:rFonts w:eastAsiaTheme="minorEastAsia" w:cstheme="minorHAnsi"/>
            <w:lang w:val="en-GB"/>
          </w:rPr>
          <w:t xml:space="preserve"> </w:t>
        </w:r>
        <w:r w:rsidR="008C573F" w:rsidRPr="00091E6B">
          <w:rPr>
            <w:rFonts w:eastAsiaTheme="minorEastAsia" w:cstheme="minorHAnsi"/>
          </w:rPr>
          <w:fldChar w:fldCharType="begin"/>
        </w:r>
      </w:ins>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23" w:author="Max Lindmark" w:date="2020-07-27T13:55:00Z">
        <w:r w:rsidR="008C573F" w:rsidRPr="00091E6B">
          <w:rPr>
            <w:rFonts w:eastAsiaTheme="minorEastAsia" w:cstheme="minorHAnsi"/>
          </w:rPr>
          <w:fldChar w:fldCharType="separate"/>
        </w:r>
      </w:ins>
      <w:r w:rsidR="00422B99" w:rsidRPr="00091E6B">
        <w:rPr>
          <w:rFonts w:ascii="Times New Roman" w:cs="Times New Roman"/>
          <w:lang w:val="en-GB"/>
        </w:rPr>
        <w:t xml:space="preserve">(Morita </w:t>
      </w:r>
      <w:r w:rsidR="00422B99" w:rsidRPr="00091E6B">
        <w:rPr>
          <w:rFonts w:ascii="Times New Roman" w:cs="Times New Roman"/>
          <w:i/>
          <w:iCs/>
          <w:lang w:val="en-GB"/>
        </w:rPr>
        <w:t>et al.</w:t>
      </w:r>
      <w:r w:rsidR="00422B99" w:rsidRPr="00091E6B">
        <w:rPr>
          <w:rFonts w:ascii="Times New Roman" w:cs="Times New Roman"/>
          <w:lang w:val="en-GB"/>
        </w:rPr>
        <w:t xml:space="preserve"> 2010; Pauly &amp; Cheung 2018b)</w:t>
      </w:r>
      <w:ins w:id="124" w:author="Max Lindmark" w:date="2020-07-27T13:55:00Z">
        <w:r w:rsidR="008C573F" w:rsidRPr="00091E6B">
          <w:rPr>
            <w:rFonts w:eastAsiaTheme="minorEastAsia" w:cstheme="minorHAnsi"/>
          </w:rPr>
          <w:fldChar w:fldCharType="end"/>
        </w:r>
      </w:ins>
      <w:r w:rsidR="002928E4" w:rsidRPr="00091E6B">
        <w:rPr>
          <w:rFonts w:eastAsiaTheme="minorEastAsia" w:cstheme="minorHAnsi"/>
          <w:lang w:val="en-GB"/>
        </w:rPr>
        <w:t xml:space="preserve">. </w:t>
      </w:r>
      <w:r w:rsidR="00C07692" w:rsidRPr="00091E6B">
        <w:rPr>
          <w:rFonts w:eastAsiaTheme="minorEastAsia" w:cstheme="minorHAnsi"/>
          <w:lang w:val="en-GB"/>
        </w:rPr>
        <w:t xml:space="preserve">However, </w:t>
      </w:r>
      <w:ins w:id="125" w:author="Max Lindmark" w:date="2020-09-10T22:51:00Z">
        <w:r w:rsidR="006D4120">
          <w:rPr>
            <w:rFonts w:eastAsiaTheme="minorEastAsia" w:cstheme="minorHAnsi"/>
            <w:lang w:val="en-GB"/>
          </w:rPr>
          <w:t xml:space="preserve">the invoking of </w:t>
        </w:r>
      </w:ins>
      <w:ins w:id="126" w:author="Max Lindmark" w:date="2020-09-10T22:52:00Z">
        <w:r w:rsidR="009C1345">
          <w:rPr>
            <w:rFonts w:eastAsiaTheme="minorEastAsia" w:cstheme="minorHAnsi"/>
            <w:lang w:val="en-GB"/>
          </w:rPr>
          <w:t xml:space="preserve">simple </w:t>
        </w:r>
      </w:ins>
      <w:ins w:id="127" w:author="Max Lindmark" w:date="2020-09-10T22:55:00Z">
        <w:r w:rsidR="00D122E7">
          <w:rPr>
            <w:rFonts w:eastAsiaTheme="minorEastAsia" w:cstheme="minorHAnsi"/>
            <w:lang w:val="en-GB"/>
          </w:rPr>
          <w:t>surface-to-</w:t>
        </w:r>
        <w:r w:rsidR="00AE5948">
          <w:rPr>
            <w:rFonts w:eastAsiaTheme="minorEastAsia" w:cstheme="minorHAnsi"/>
            <w:lang w:val="en-GB"/>
          </w:rPr>
          <w:t>volume scaling rules</w:t>
        </w:r>
      </w:ins>
      <w:ins w:id="128" w:author="Max Lindmark" w:date="2020-09-10T22:52:00Z">
        <w:r w:rsidR="00755E69">
          <w:rPr>
            <w:rFonts w:eastAsiaTheme="minorEastAsia" w:cstheme="minorHAnsi"/>
            <w:lang w:val="en-GB"/>
          </w:rPr>
          <w:t xml:space="preserve"> </w:t>
        </w:r>
      </w:ins>
      <w:ins w:id="129" w:author="Max Lindmark" w:date="2020-09-10T22:53:00Z">
        <w:r w:rsidR="009A5664">
          <w:rPr>
            <w:rFonts w:eastAsiaTheme="minorEastAsia" w:cstheme="minorHAnsi"/>
            <w:lang w:val="en-GB"/>
          </w:rPr>
          <w:t xml:space="preserve">in favour of empirically derived parameters </w:t>
        </w:r>
        <w:r w:rsidR="009C6B60">
          <w:rPr>
            <w:rFonts w:eastAsiaTheme="minorEastAsia" w:cstheme="minorHAnsi"/>
            <w:lang w:val="en-GB"/>
          </w:rPr>
          <w:t xml:space="preserve">in these models </w:t>
        </w:r>
      </w:ins>
      <w:ins w:id="130" w:author="Max Lindmark" w:date="2020-09-10T22:52:00Z">
        <w:r w:rsidR="000F515A">
          <w:rPr>
            <w:rFonts w:eastAsiaTheme="minorEastAsia" w:cstheme="minorHAnsi"/>
            <w:lang w:val="en-GB"/>
          </w:rPr>
          <w:t xml:space="preserve">has led to </w:t>
        </w:r>
      </w:ins>
      <w:ins w:id="131" w:author="Max Lindmark" w:date="2020-09-10T22:53:00Z">
        <w:r w:rsidR="002764F8">
          <w:rPr>
            <w:rFonts w:eastAsiaTheme="minorEastAsia" w:cstheme="minorHAnsi"/>
            <w:lang w:val="en-GB"/>
          </w:rPr>
          <w:t xml:space="preserve">questioning of </w:t>
        </w:r>
      </w:ins>
      <w:r w:rsidR="00B773AC" w:rsidRPr="00091E6B">
        <w:rPr>
          <w:lang w:val="en-GB"/>
        </w:rPr>
        <w:t>the</w:t>
      </w:r>
      <w:ins w:id="132" w:author="Max Lindmark" w:date="2020-09-10T22:53:00Z">
        <w:r w:rsidR="00FA333A">
          <w:rPr>
            <w:lang w:val="en-GB"/>
          </w:rPr>
          <w:t>ir</w:t>
        </w:r>
      </w:ins>
      <w:r w:rsidR="00B773AC" w:rsidRPr="00091E6B">
        <w:rPr>
          <w:lang w:val="en-GB"/>
        </w:rPr>
        <w:t xml:space="preserve"> physiological basis </w:t>
      </w:r>
      <w:del w:id="133" w:author="Max Lindmark" w:date="2020-09-10T22:53:00Z">
        <w:r w:rsidR="00B773AC" w:rsidRPr="00091E6B" w:rsidDel="00FA333A">
          <w:rPr>
            <w:lang w:val="en-GB"/>
          </w:rPr>
          <w:delText xml:space="preserve">of </w:delText>
        </w:r>
      </w:del>
      <w:del w:id="134" w:author="Max Lindmark" w:date="2020-07-27T14:12:00Z">
        <w:r w:rsidR="00B773AC" w:rsidRPr="00091E6B" w:rsidDel="001D5816">
          <w:rPr>
            <w:lang w:val="en-GB"/>
          </w:rPr>
          <w:delText xml:space="preserve">these </w:delText>
        </w:r>
      </w:del>
      <w:del w:id="135" w:author="Max Lindmark" w:date="2020-09-10T22:53:00Z">
        <w:r w:rsidR="00B773AC" w:rsidRPr="00091E6B" w:rsidDel="00FA333A">
          <w:rPr>
            <w:lang w:val="en-GB"/>
          </w:rPr>
          <w:delText xml:space="preserve">models </w:delText>
        </w:r>
      </w:del>
      <w:del w:id="136" w:author="Max Lindmark" w:date="2020-09-10T22:52:00Z">
        <w:r w:rsidR="00B773AC" w:rsidRPr="00091E6B" w:rsidDel="0021657A">
          <w:rPr>
            <w:lang w:val="en-GB"/>
          </w:rPr>
          <w:delText>has been questioned for multiple reasons</w:delText>
        </w:r>
      </w:del>
      <w:del w:id="137" w:author="Max Lindmark" w:date="2020-07-27T14:24:00Z">
        <w:r w:rsidR="004D240D" w:rsidRPr="00091E6B" w:rsidDel="0039458E">
          <w:rPr>
            <w:lang w:val="en-GB"/>
          </w:rPr>
          <w:delText xml:space="preserve">, </w:delText>
        </w:r>
      </w:del>
      <w:del w:id="138" w:author="Max Lindmark" w:date="2020-08-17T12:06:00Z">
        <w:r w:rsidR="005A46BB" w:rsidRPr="00091E6B" w:rsidDel="00E51415">
          <w:rPr>
            <w:lang w:val="en-GB"/>
          </w:rPr>
          <w:delText>includ</w:delText>
        </w:r>
      </w:del>
      <w:del w:id="139" w:author="Max Lindmark" w:date="2020-07-27T14:24:00Z">
        <w:r w:rsidR="005A46BB" w:rsidRPr="00091E6B" w:rsidDel="0039458E">
          <w:rPr>
            <w:lang w:val="en-GB"/>
          </w:rPr>
          <w:delText xml:space="preserve">ing unrealistically large effects of temperature on asymptotic </w:delText>
        </w:r>
      </w:del>
      <w:del w:id="140" w:author="Max Lindmark" w:date="2020-07-27T14:15:00Z">
        <w:r w:rsidR="005A46BB" w:rsidRPr="00091E6B" w:rsidDel="00581065">
          <w:rPr>
            <w:lang w:val="en-GB"/>
          </w:rPr>
          <w:delText xml:space="preserve">size </w:delText>
        </w:r>
      </w:del>
      <w:del w:id="141" w:author="Max Lindmark" w:date="2020-07-27T14:24:00Z">
        <w:r w:rsidR="005A46BB" w:rsidRPr="00091E6B" w:rsidDel="0039458E">
          <w:rPr>
            <w:lang w:val="en-GB"/>
          </w:rPr>
          <w:delText xml:space="preserve">and </w:delText>
        </w:r>
      </w:del>
      <w:del w:id="142" w:author="Max Lindmark" w:date="2020-09-10T22:52:00Z">
        <w:r w:rsidR="004D240D" w:rsidRPr="00091E6B" w:rsidDel="0021657A">
          <w:rPr>
            <w:lang w:val="en-GB"/>
          </w:rPr>
          <w:delText xml:space="preserve">mass scaling exponents </w:delText>
        </w:r>
      </w:del>
      <w:del w:id="143" w:author="Max Lindmark" w:date="2020-08-17T12:00:00Z">
        <w:r w:rsidR="004D240D" w:rsidRPr="00091E6B" w:rsidDel="00841119">
          <w:rPr>
            <w:lang w:val="en-GB"/>
          </w:rPr>
          <w:delText xml:space="preserve">not </w:delText>
        </w:r>
      </w:del>
      <w:del w:id="144" w:author="Max Lindmark" w:date="2020-07-27T14:22:00Z">
        <w:r w:rsidR="004D240D" w:rsidRPr="00091E6B" w:rsidDel="00C052D9">
          <w:rPr>
            <w:lang w:val="en-GB"/>
          </w:rPr>
          <w:delText>match</w:delText>
        </w:r>
        <w:r w:rsidR="00EB68AE" w:rsidRPr="00091E6B" w:rsidDel="00C052D9">
          <w:rPr>
            <w:lang w:val="en-GB"/>
          </w:rPr>
          <w:delText xml:space="preserve">ing </w:delText>
        </w:r>
      </w:del>
      <w:del w:id="145" w:author="Max Lindmark" w:date="2020-09-10T22:52:00Z">
        <w:r w:rsidR="004D240D" w:rsidRPr="00091E6B" w:rsidDel="0021657A">
          <w:rPr>
            <w:lang w:val="en-GB"/>
          </w:rPr>
          <w:delText xml:space="preserve">empirical </w:delText>
        </w:r>
        <w:r w:rsidR="00534169" w:rsidRPr="00091E6B" w:rsidDel="0021657A">
          <w:rPr>
            <w:lang w:val="en-GB"/>
          </w:rPr>
          <w:delText>observations</w:delText>
        </w:r>
      </w:del>
      <w:del w:id="146" w:author="Max Lindmark" w:date="2020-08-17T12:00:00Z">
        <w:r w:rsidR="00534169" w:rsidRPr="00091E6B" w:rsidDel="00841119">
          <w:rPr>
            <w:lang w:val="en-GB"/>
          </w:rPr>
          <w:delText xml:space="preserve"> </w:delText>
        </w:r>
      </w:del>
      <w:r w:rsidR="009A5AD0" w:rsidRPr="00091E6B">
        <w:rPr>
          <w:lang w:val="en-GB"/>
        </w:rPr>
        <w:fldChar w:fldCharType="begin"/>
      </w:r>
      <w:r w:rsidR="00422B99" w:rsidRPr="00091E6B">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0B45B9" w:rsidRPr="00091E6B">
        <w:rPr>
          <w:lang w:val="en-GB"/>
        </w:rPr>
        <w:t xml:space="preserve">(Lefevre </w:t>
      </w:r>
      <w:r w:rsidR="000B45B9" w:rsidRPr="00091E6B">
        <w:rPr>
          <w:i/>
          <w:iCs/>
          <w:lang w:val="en-GB"/>
        </w:rPr>
        <w:t>et al.</w:t>
      </w:r>
      <w:r w:rsidR="000B45B9" w:rsidRPr="00091E6B">
        <w:rPr>
          <w:lang w:val="en-GB"/>
        </w:rPr>
        <w:t xml:space="preserve"> 2017; Marshall &amp; White 2019a, b)</w:t>
      </w:r>
      <w:r w:rsidR="009A5AD0" w:rsidRPr="00091E6B">
        <w:rPr>
          <w:lang w:val="en-GB"/>
        </w:rPr>
        <w:fldChar w:fldCharType="end"/>
      </w:r>
      <w:commentRangeStart w:id="147"/>
      <w:commentRangeStart w:id="148"/>
      <w:r w:rsidR="00D176FD" w:rsidRPr="00091E6B">
        <w:rPr>
          <w:rFonts w:eastAsiaTheme="minorEastAsia"/>
          <w:lang w:val="en-GB"/>
        </w:rPr>
        <w:t>.</w:t>
      </w:r>
      <w:commentRangeEnd w:id="147"/>
      <w:r w:rsidR="00650801" w:rsidRPr="00091E6B">
        <w:rPr>
          <w:rStyle w:val="CommentReference"/>
          <w:sz w:val="24"/>
          <w:szCs w:val="24"/>
        </w:rPr>
        <w:commentReference w:id="147"/>
      </w:r>
      <w:commentRangeEnd w:id="148"/>
      <w:r w:rsidR="00C052D9" w:rsidRPr="00091E6B">
        <w:rPr>
          <w:rStyle w:val="CommentReference"/>
          <w:sz w:val="24"/>
          <w:szCs w:val="24"/>
        </w:rPr>
        <w:commentReference w:id="148"/>
      </w:r>
      <w:ins w:id="149" w:author="Max Lindmark" w:date="2020-07-27T14:18:00Z">
        <w:r w:rsidR="007D4277" w:rsidRPr="00091E6B">
          <w:rPr>
            <w:rFonts w:eastAsiaTheme="minorEastAsia"/>
            <w:lang w:val="en-GB"/>
          </w:rPr>
          <w:t xml:space="preserve"> </w:t>
        </w:r>
        <w:commentRangeStart w:id="150"/>
        <w:r w:rsidR="007D4277" w:rsidRPr="00091E6B">
          <w:rPr>
            <w:rFonts w:eastAsiaTheme="minorEastAsia"/>
            <w:lang w:val="en-GB"/>
          </w:rPr>
          <w:t>Hence, despite</w:t>
        </w:r>
      </w:ins>
      <w:ins w:id="151" w:author="Max Lindmark" w:date="2020-07-27T14:19:00Z">
        <w:r w:rsidR="00B236EE" w:rsidRPr="00091E6B">
          <w:rPr>
            <w:rFonts w:eastAsiaTheme="minorEastAsia"/>
            <w:lang w:val="en-GB"/>
          </w:rPr>
          <w:t xml:space="preserve"> attempting to </w:t>
        </w:r>
      </w:ins>
      <w:ins w:id="152" w:author="Max Lindmark" w:date="2020-07-27T14:18:00Z">
        <w:r w:rsidR="007D4277" w:rsidRPr="00091E6B">
          <w:rPr>
            <w:rFonts w:eastAsiaTheme="minorEastAsia"/>
            <w:lang w:val="en-GB"/>
          </w:rPr>
          <w:t>describ</w:t>
        </w:r>
      </w:ins>
      <w:ins w:id="153" w:author="Max Lindmark" w:date="2020-07-27T14:19:00Z">
        <w:r w:rsidR="00387698" w:rsidRPr="00091E6B">
          <w:rPr>
            <w:rFonts w:eastAsiaTheme="minorEastAsia"/>
            <w:lang w:val="en-GB"/>
          </w:rPr>
          <w:t>e</w:t>
        </w:r>
      </w:ins>
      <w:ins w:id="154" w:author="Max Lindmark" w:date="2020-07-27T14:18:00Z">
        <w:r w:rsidR="007D4277" w:rsidRPr="00091E6B">
          <w:rPr>
            <w:rFonts w:eastAsiaTheme="minorEastAsia"/>
            <w:lang w:val="en-GB"/>
          </w:rPr>
          <w:t xml:space="preserve"> growth </w:t>
        </w:r>
      </w:ins>
      <w:ins w:id="155" w:author="Max Lindmark" w:date="2020-07-27T14:19:00Z">
        <w:r w:rsidR="00387698" w:rsidRPr="00091E6B">
          <w:rPr>
            <w:rFonts w:eastAsiaTheme="minorEastAsia"/>
            <w:lang w:val="en-GB"/>
          </w:rPr>
          <w:t xml:space="preserve">from </w:t>
        </w:r>
      </w:ins>
      <w:ins w:id="156" w:author="Max Lindmark" w:date="2020-07-27T14:26:00Z">
        <w:r w:rsidR="006541FA" w:rsidRPr="00091E6B">
          <w:rPr>
            <w:rFonts w:eastAsiaTheme="minorEastAsia"/>
            <w:lang w:val="en-GB"/>
          </w:rPr>
          <w:t xml:space="preserve">first </w:t>
        </w:r>
      </w:ins>
      <w:ins w:id="157" w:author="Max Lindmark" w:date="2020-07-27T14:19:00Z">
        <w:r w:rsidR="00387698" w:rsidRPr="00091E6B">
          <w:rPr>
            <w:rFonts w:eastAsiaTheme="minorEastAsia"/>
            <w:lang w:val="en-GB"/>
          </w:rPr>
          <w:t>principles</w:t>
        </w:r>
        <w:r w:rsidR="00357FB4" w:rsidRPr="00091E6B">
          <w:rPr>
            <w:rFonts w:eastAsiaTheme="minorEastAsia"/>
            <w:lang w:val="en-GB"/>
          </w:rPr>
          <w:t xml:space="preserve">, </w:t>
        </w:r>
      </w:ins>
      <w:ins w:id="158" w:author="Max Lindmark" w:date="2020-07-27T14:20:00Z">
        <w:r w:rsidR="00EA7C2E" w:rsidRPr="00091E6B">
          <w:rPr>
            <w:rFonts w:eastAsiaTheme="minorEastAsia"/>
            <w:lang w:val="en-GB"/>
          </w:rPr>
          <w:t>Pütter growth models can also be viewed as phenomenological</w:t>
        </w:r>
      </w:ins>
      <w:ins w:id="159" w:author="Max Lindmark" w:date="2020-07-27T14:26:00Z">
        <w:r w:rsidR="008D04F7" w:rsidRPr="00091E6B">
          <w:rPr>
            <w:rFonts w:eastAsiaTheme="minorEastAsia"/>
            <w:lang w:val="en-GB"/>
          </w:rPr>
          <w:t xml:space="preserve"> if those </w:t>
        </w:r>
      </w:ins>
      <w:ins w:id="160" w:author="Max Lindmark" w:date="2020-07-27T14:27:00Z">
        <w:r w:rsidR="009D683C" w:rsidRPr="00091E6B">
          <w:rPr>
            <w:rFonts w:eastAsiaTheme="minorEastAsia"/>
            <w:lang w:val="en-GB"/>
          </w:rPr>
          <w:t>principles</w:t>
        </w:r>
      </w:ins>
      <w:ins w:id="161" w:author="Max Lindmark" w:date="2020-07-27T14:26:00Z">
        <w:r w:rsidR="008D04F7" w:rsidRPr="00091E6B">
          <w:rPr>
            <w:rFonts w:eastAsiaTheme="minorEastAsia"/>
            <w:lang w:val="en-GB"/>
          </w:rPr>
          <w:t xml:space="preserve"> </w:t>
        </w:r>
        <w:r w:rsidR="009D683C" w:rsidRPr="00091E6B">
          <w:rPr>
            <w:rFonts w:eastAsiaTheme="minorEastAsia"/>
            <w:lang w:val="en-GB"/>
          </w:rPr>
          <w:t>are erroneous</w:t>
        </w:r>
      </w:ins>
      <w:ins w:id="162" w:author="Max Lindmark" w:date="2020-09-10T21:44:00Z">
        <w:r w:rsidR="0048131C">
          <w:rPr>
            <w:rFonts w:eastAsiaTheme="minorEastAsia"/>
            <w:lang w:val="en-GB"/>
          </w:rPr>
          <w:t xml:space="preserve"> or overly </w:t>
        </w:r>
        <w:r w:rsidR="00451D23">
          <w:rPr>
            <w:rFonts w:eastAsiaTheme="minorEastAsia"/>
            <w:lang w:val="en-GB"/>
          </w:rPr>
          <w:t>simplified</w:t>
        </w:r>
      </w:ins>
      <w:ins w:id="163" w:author="Max Lindmark" w:date="2020-07-27T14:20:00Z">
        <w:r w:rsidR="00B34B75" w:rsidRPr="00091E6B">
          <w:rPr>
            <w:rFonts w:eastAsiaTheme="minorEastAsia"/>
            <w:lang w:val="en-GB"/>
          </w:rPr>
          <w:t>.</w:t>
        </w:r>
      </w:ins>
      <w:r w:rsidR="00D176FD" w:rsidRPr="00091E6B">
        <w:rPr>
          <w:rFonts w:eastAsiaTheme="minorEastAsia"/>
          <w:lang w:val="en-GB"/>
        </w:rPr>
        <w:t xml:space="preserve"> </w:t>
      </w:r>
      <w:commentRangeEnd w:id="150"/>
      <w:r w:rsidR="006F7D68" w:rsidRPr="00091E6B">
        <w:rPr>
          <w:rStyle w:val="CommentReference"/>
          <w:sz w:val="24"/>
          <w:szCs w:val="24"/>
        </w:rPr>
        <w:commentReference w:id="150"/>
      </w:r>
      <w:ins w:id="164" w:author="Max Lindmark" w:date="2020-07-27T14:35:00Z">
        <w:r w:rsidR="00407D87" w:rsidRPr="00091E6B">
          <w:rPr>
            <w:rFonts w:eastAsiaTheme="minorEastAsia"/>
            <w:lang w:val="en-GB"/>
          </w:rPr>
          <w:t xml:space="preserve">Therefore, </w:t>
        </w:r>
      </w:ins>
      <w:commentRangeStart w:id="165"/>
      <w:commentRangeStart w:id="166"/>
      <w:del w:id="167" w:author="Max Lindmark" w:date="2020-07-27T14:36:00Z">
        <w:r w:rsidR="0017062E" w:rsidRPr="00091E6B" w:rsidDel="00BA6486">
          <w:rPr>
            <w:rFonts w:eastAsiaTheme="minorEastAsia"/>
            <w:lang w:val="en-GB"/>
          </w:rPr>
          <w:delText>A</w:delText>
        </w:r>
      </w:del>
      <w:ins w:id="168" w:author="Max Lindmark" w:date="2020-07-27T14:35:00Z">
        <w:r w:rsidR="00407D87" w:rsidRPr="00091E6B">
          <w:rPr>
            <w:rFonts w:eastAsiaTheme="minorEastAsia"/>
            <w:lang w:val="en-GB"/>
          </w:rPr>
          <w:t>a</w:t>
        </w:r>
      </w:ins>
      <w:r w:rsidR="0017062E" w:rsidRPr="00091E6B">
        <w:rPr>
          <w:rFonts w:eastAsiaTheme="minorEastAsia"/>
          <w:lang w:val="en-GB"/>
        </w:rPr>
        <w:t xml:space="preserve">s </w:t>
      </w:r>
      <w:r w:rsidR="00293233" w:rsidRPr="00091E6B">
        <w:rPr>
          <w:rFonts w:eastAsiaTheme="minorEastAsia"/>
          <w:lang w:val="en-GB"/>
        </w:rPr>
        <w:t xml:space="preserve">empirical findings </w:t>
      </w:r>
      <w:r w:rsidR="004507B0" w:rsidRPr="00091E6B">
        <w:rPr>
          <w:rFonts w:eastAsiaTheme="minorEastAsia"/>
          <w:lang w:val="en-GB"/>
        </w:rPr>
        <w:t>vary</w:t>
      </w:r>
      <w:r w:rsidR="00293233" w:rsidRPr="00091E6B">
        <w:rPr>
          <w:rFonts w:eastAsiaTheme="minorEastAsia"/>
          <w:lang w:val="en-GB"/>
        </w:rPr>
        <w:t xml:space="preserve"> and theoretical predictions</w:t>
      </w:r>
      <w:r w:rsidR="00A0241D" w:rsidRPr="00091E6B">
        <w:rPr>
          <w:rFonts w:eastAsiaTheme="minorEastAsia"/>
          <w:lang w:val="en-GB"/>
        </w:rPr>
        <w:t xml:space="preserve"> </w:t>
      </w:r>
      <w:r w:rsidR="00854E89" w:rsidRPr="00091E6B">
        <w:rPr>
          <w:rFonts w:eastAsiaTheme="minorEastAsia"/>
          <w:lang w:val="en-GB"/>
        </w:rPr>
        <w:t xml:space="preserve">are questioned, </w:t>
      </w:r>
      <w:r w:rsidR="00ED3B77" w:rsidRPr="00091E6B">
        <w:rPr>
          <w:rFonts w:eastAsiaTheme="minorEastAsia"/>
          <w:lang w:val="en-GB"/>
        </w:rPr>
        <w:t xml:space="preserve">it </w:t>
      </w:r>
      <w:r w:rsidR="00854E89" w:rsidRPr="00091E6B">
        <w:rPr>
          <w:rFonts w:eastAsiaTheme="minorEastAsia"/>
          <w:lang w:val="en-GB"/>
        </w:rPr>
        <w:t xml:space="preserve">remains unclear </w:t>
      </w:r>
      <w:ins w:id="169" w:author="Max Lindmark" w:date="2020-07-27T14:37:00Z">
        <w:r w:rsidR="006C78E0" w:rsidRPr="00091E6B">
          <w:rPr>
            <w:rFonts w:eastAsiaTheme="minorEastAsia"/>
            <w:lang w:val="en-GB"/>
          </w:rPr>
          <w:t xml:space="preserve">if and </w:t>
        </w:r>
        <w:r w:rsidR="00021CB3" w:rsidRPr="00091E6B">
          <w:rPr>
            <w:rFonts w:eastAsiaTheme="minorEastAsia"/>
            <w:lang w:val="en-GB"/>
          </w:rPr>
          <w:t>how</w:t>
        </w:r>
        <w:r w:rsidR="00CE73C5" w:rsidRPr="00091E6B">
          <w:rPr>
            <w:rFonts w:eastAsiaTheme="minorEastAsia"/>
            <w:lang w:val="en-GB"/>
          </w:rPr>
          <w:t xml:space="preserve"> </w:t>
        </w:r>
      </w:ins>
      <w:del w:id="170" w:author="Max Lindmark" w:date="2020-07-27T14:37:00Z">
        <w:r w:rsidR="00854E89" w:rsidRPr="00091E6B" w:rsidDel="006C78E0">
          <w:rPr>
            <w:rFonts w:eastAsiaTheme="minorEastAsia"/>
            <w:lang w:val="en-GB"/>
          </w:rPr>
          <w:delText xml:space="preserve">to which extent </w:delText>
        </w:r>
        <w:r w:rsidR="00854E89" w:rsidRPr="00091E6B" w:rsidDel="004A0FA9">
          <w:rPr>
            <w:rFonts w:eastAsiaTheme="minorEastAsia"/>
            <w:lang w:val="en-GB"/>
          </w:rPr>
          <w:delText xml:space="preserve">the </w:delText>
        </w:r>
      </w:del>
      <w:r w:rsidR="00854E89" w:rsidRPr="00091E6B">
        <w:rPr>
          <w:rFonts w:eastAsiaTheme="minorEastAsia"/>
          <w:lang w:val="en-GB"/>
        </w:rPr>
        <w:t xml:space="preserve">growth of large fish within </w:t>
      </w:r>
      <w:r w:rsidR="00322AFB" w:rsidRPr="00091E6B">
        <w:rPr>
          <w:rFonts w:eastAsiaTheme="minorEastAsia"/>
          <w:lang w:val="en-GB"/>
        </w:rPr>
        <w:t>population</w:t>
      </w:r>
      <w:r w:rsidR="000A6647" w:rsidRPr="00091E6B">
        <w:rPr>
          <w:rFonts w:eastAsiaTheme="minorEastAsia"/>
          <w:lang w:val="en-GB"/>
        </w:rPr>
        <w:t>s</w:t>
      </w:r>
      <w:r w:rsidR="00854E89" w:rsidRPr="00091E6B">
        <w:rPr>
          <w:rFonts w:eastAsiaTheme="minorEastAsia"/>
          <w:lang w:val="en-GB"/>
        </w:rPr>
        <w:t xml:space="preserve"> is limited by </w:t>
      </w:r>
      <w:r w:rsidR="002F5EAC" w:rsidRPr="00091E6B">
        <w:rPr>
          <w:rFonts w:eastAsiaTheme="minorEastAsia"/>
          <w:lang w:val="en-GB"/>
        </w:rPr>
        <w:t>temperature</w:t>
      </w:r>
      <w:r w:rsidR="00C56C63" w:rsidRPr="00091E6B">
        <w:rPr>
          <w:rFonts w:eastAsiaTheme="minorEastAsia"/>
          <w:lang w:val="en-GB"/>
        </w:rPr>
        <w:t xml:space="preserve">. </w:t>
      </w:r>
    </w:p>
    <w:p w14:paraId="4DEBBDBB" w14:textId="6662462C" w:rsidR="00F261A4" w:rsidRPr="00091E6B" w:rsidRDefault="009927EB" w:rsidP="002E3379">
      <w:pPr>
        <w:spacing w:line="480" w:lineRule="auto"/>
        <w:ind w:firstLine="284"/>
        <w:contextualSpacing/>
        <w:jc w:val="both"/>
        <w:rPr>
          <w:rFonts w:eastAsiaTheme="minorEastAsia"/>
          <w:lang w:val="en-GB"/>
        </w:rPr>
      </w:pPr>
      <w:r w:rsidRPr="00091E6B">
        <w:rPr>
          <w:rFonts w:eastAsiaTheme="minorEastAsia"/>
          <w:lang w:val="en-GB"/>
        </w:rPr>
        <w:t>In more mechanistic growth models</w:t>
      </w:r>
      <w:commentRangeEnd w:id="165"/>
      <w:r w:rsidR="00D9252D" w:rsidRPr="00091E6B">
        <w:rPr>
          <w:rStyle w:val="CommentReference"/>
          <w:sz w:val="24"/>
          <w:szCs w:val="24"/>
        </w:rPr>
        <w:commentReference w:id="165"/>
      </w:r>
      <w:commentRangeEnd w:id="166"/>
      <w:r w:rsidR="001D5816" w:rsidRPr="00091E6B">
        <w:rPr>
          <w:rStyle w:val="CommentReference"/>
          <w:sz w:val="24"/>
          <w:szCs w:val="24"/>
        </w:rPr>
        <w:commentReference w:id="166"/>
      </w:r>
      <w:r w:rsidRPr="00091E6B">
        <w:rPr>
          <w:rFonts w:eastAsiaTheme="minorEastAsia"/>
          <w:lang w:val="en-GB"/>
        </w:rPr>
        <w:t xml:space="preserve">, </w:t>
      </w:r>
      <w:del w:id="171" w:author="Max Lindmark" w:date="2020-07-27T14:38:00Z">
        <w:r w:rsidR="00DF5EF8" w:rsidRPr="00091E6B" w:rsidDel="00C55190">
          <w:rPr>
            <w:rFonts w:eastAsiaTheme="minorEastAsia"/>
            <w:lang w:val="en-GB"/>
          </w:rPr>
          <w:delText xml:space="preserve">somatic </w:delText>
        </w:r>
        <w:r w:rsidR="00FF088C" w:rsidRPr="00091E6B" w:rsidDel="00C55190">
          <w:rPr>
            <w:rFonts w:eastAsiaTheme="minorEastAsia"/>
            <w:lang w:val="en-GB"/>
          </w:rPr>
          <w:delText xml:space="preserve">growth </w:delText>
        </w:r>
        <w:r w:rsidR="00D71D52" w:rsidRPr="00091E6B" w:rsidDel="00C55190">
          <w:rPr>
            <w:rFonts w:eastAsiaTheme="minorEastAsia"/>
            <w:lang w:val="en-GB"/>
          </w:rPr>
          <w:delText>can</w:delText>
        </w:r>
        <w:r w:rsidR="00EB2461" w:rsidRPr="00091E6B" w:rsidDel="00C55190">
          <w:rPr>
            <w:rFonts w:eastAsiaTheme="minorEastAsia"/>
            <w:lang w:val="en-GB"/>
          </w:rPr>
          <w:delText xml:space="preserve"> be represented as the </w:delText>
        </w:r>
      </w:del>
      <w:ins w:id="172" w:author="Max Lindmark" w:date="2020-07-27T14:38:00Z">
        <w:r w:rsidR="00C55190" w:rsidRPr="00091E6B">
          <w:rPr>
            <w:rFonts w:eastAsiaTheme="minorEastAsia"/>
            <w:lang w:val="en-GB"/>
          </w:rPr>
          <w:t xml:space="preserve">the </w:t>
        </w:r>
      </w:ins>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A90200" w:rsidRPr="00091E6B">
        <w:rPr>
          <w:rFonts w:eastAsiaTheme="minorEastAsia"/>
          <w:lang w:val="en-GB"/>
        </w:rPr>
        <w:t>acquisition and expenditure</w:t>
      </w:r>
      <w:r w:rsidR="00967649" w:rsidRPr="00091E6B">
        <w:rPr>
          <w:rFonts w:eastAsiaTheme="minorEastAsia"/>
          <w:lang w:val="en-GB"/>
        </w:rPr>
        <w:t xml:space="preserve"> </w:t>
      </w:r>
      <w:r w:rsidR="00967649" w:rsidRPr="00091E6B">
        <w:rPr>
          <w:rFonts w:eastAsiaTheme="minorEastAsia"/>
        </w:rPr>
        <w:fldChar w:fldCharType="begin"/>
      </w:r>
      <w:r w:rsidR="00422B99" w:rsidRPr="00091E6B">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091E6B">
        <w:rPr>
          <w:rFonts w:eastAsiaTheme="minorEastAsia"/>
        </w:rPr>
        <w:fldChar w:fldCharType="separate"/>
      </w:r>
      <w:r w:rsidR="00C164F0" w:rsidRPr="00091E6B">
        <w:rPr>
          <w:lang w:val="en-GB"/>
        </w:rPr>
        <w:t xml:space="preserve">(Ursin 1967; Kitchell </w:t>
      </w:r>
      <w:r w:rsidR="00C164F0" w:rsidRPr="00091E6B">
        <w:rPr>
          <w:i/>
          <w:iCs/>
          <w:lang w:val="en-GB"/>
        </w:rPr>
        <w:t>et al.</w:t>
      </w:r>
      <w:r w:rsidR="00C164F0" w:rsidRPr="00091E6B">
        <w:rPr>
          <w:lang w:val="en-GB"/>
        </w:rPr>
        <w:t xml:space="preserve"> 1977; Jobling 1997)</w:t>
      </w:r>
      <w:r w:rsidR="00967649" w:rsidRPr="00091E6B">
        <w:rPr>
          <w:rFonts w:eastAsiaTheme="minorEastAsia"/>
        </w:rPr>
        <w:fldChar w:fldCharType="end"/>
      </w:r>
      <w:del w:id="173" w:author="Max Lindmark" w:date="2020-07-27T14:38:00Z">
        <w:r w:rsidR="005A1690" w:rsidRPr="00091E6B" w:rsidDel="0084683F">
          <w:rPr>
            <w:rFonts w:eastAsiaTheme="minorEastAsia"/>
            <w:lang w:val="en-GB"/>
          </w:rPr>
          <w:delText xml:space="preserve">. </w:delText>
        </w:r>
        <w:r w:rsidR="00915E9A" w:rsidRPr="00091E6B" w:rsidDel="0084683F">
          <w:rPr>
            <w:rFonts w:eastAsiaTheme="minorEastAsia"/>
            <w:lang w:val="en-GB"/>
          </w:rPr>
          <w:delText>I</w:delText>
        </w:r>
        <w:r w:rsidR="00915E9A" w:rsidRPr="00091E6B" w:rsidDel="00BF5CD8">
          <w:rPr>
            <w:rFonts w:eastAsiaTheme="minorEastAsia"/>
            <w:lang w:val="en-GB"/>
          </w:rPr>
          <w:delText>n mature individuals</w:delText>
        </w:r>
      </w:del>
      <w:ins w:id="174" w:author="Max Lindmark" w:date="2020-07-27T14:38:00Z">
        <w:r w:rsidR="00C55190" w:rsidRPr="00091E6B">
          <w:rPr>
            <w:rFonts w:eastAsiaTheme="minorEastAsia"/>
            <w:lang w:val="en-GB"/>
          </w:rPr>
          <w:t xml:space="preserve"> is </w:t>
        </w:r>
      </w:ins>
      <w:del w:id="175" w:author="Max Lindmark" w:date="2020-07-27T14:38:00Z">
        <w:r w:rsidR="005A1690" w:rsidRPr="00091E6B" w:rsidDel="00C55190">
          <w:rPr>
            <w:rFonts w:eastAsiaTheme="minorEastAsia"/>
            <w:lang w:val="en-GB"/>
          </w:rPr>
          <w:delText xml:space="preserve">, </w:delText>
        </w:r>
        <w:r w:rsidR="009930B4" w:rsidRPr="00091E6B" w:rsidDel="00C55190">
          <w:rPr>
            <w:rFonts w:eastAsiaTheme="minorEastAsia"/>
            <w:lang w:val="en-GB"/>
          </w:rPr>
          <w:delText xml:space="preserve">the remaining excess energy is </w:delText>
        </w:r>
      </w:del>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3A69D1" w:rsidRPr="00091E6B">
        <w:rPr>
          <w:rFonts w:eastAsiaTheme="minorEastAsia"/>
          <w:lang w:val="en-GB"/>
        </w:rPr>
        <w:t>.</w:t>
      </w:r>
      <w:r w:rsidR="00A90200" w:rsidRPr="00091E6B">
        <w:rPr>
          <w:rFonts w:eastAsiaTheme="minorEastAsia"/>
          <w:lang w:val="en-GB"/>
        </w:rPr>
        <w:t xml:space="preserve"> </w:t>
      </w:r>
      <w:del w:id="176" w:author="Max Lindmark" w:date="2020-07-27T14:39:00Z">
        <w:r w:rsidR="00BF72DF" w:rsidRPr="00091E6B" w:rsidDel="00E81A8E">
          <w:rPr>
            <w:rFonts w:eastAsiaTheme="minorEastAsia"/>
            <w:lang w:val="en-GB"/>
          </w:rPr>
          <w:delText>Usually, e</w:delText>
        </w:r>
      </w:del>
      <w:ins w:id="177" w:author="Max Lindmark" w:date="2020-07-27T14:39:00Z">
        <w:r w:rsidR="00E81A8E" w:rsidRPr="00091E6B">
          <w:rPr>
            <w:rFonts w:eastAsiaTheme="minorEastAsia"/>
            <w:lang w:val="en-GB"/>
          </w:rPr>
          <w:t>E</w:t>
        </w:r>
      </w:ins>
      <w:r w:rsidR="00047B55" w:rsidRPr="00091E6B">
        <w:rPr>
          <w:rFonts w:eastAsiaTheme="minorEastAsia"/>
          <w:lang w:val="en-GB"/>
        </w:rPr>
        <w:t xml:space="preserve">nergy acquisition is </w:t>
      </w:r>
      <w:ins w:id="178" w:author="Max Lindmark" w:date="2020-07-27T14:39:00Z">
        <w:r w:rsidR="006267C1" w:rsidRPr="00091E6B">
          <w:rPr>
            <w:rFonts w:eastAsiaTheme="minorEastAsia"/>
            <w:lang w:val="en-GB"/>
          </w:rPr>
          <w:t>no</w:t>
        </w:r>
      </w:ins>
      <w:ins w:id="179" w:author="Max Lindmark" w:date="2020-07-27T14:40:00Z">
        <w:r w:rsidR="006267C1" w:rsidRPr="00091E6B">
          <w:rPr>
            <w:rFonts w:eastAsiaTheme="minorEastAsia"/>
            <w:lang w:val="en-GB"/>
          </w:rPr>
          <w:t>rmally</w:t>
        </w:r>
      </w:ins>
      <w:ins w:id="180" w:author="Max Lindmark" w:date="2020-07-27T14:39:00Z">
        <w:r w:rsidR="00661550" w:rsidRPr="00091E6B">
          <w:rPr>
            <w:rFonts w:eastAsiaTheme="minorEastAsia"/>
            <w:lang w:val="en-GB"/>
          </w:rPr>
          <w:t xml:space="preserve"> </w:t>
        </w:r>
      </w:ins>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del w:id="181" w:author="Max Lindmark" w:date="2020-07-27T14:40:00Z">
        <w:r w:rsidR="00CC4991" w:rsidRPr="00091E6B" w:rsidDel="00625DD6">
          <w:rPr>
            <w:rFonts w:eastAsiaTheme="minorEastAsia"/>
            <w:lang w:val="en-GB"/>
          </w:rPr>
          <w:delText xml:space="preserve">typically </w:delText>
        </w:r>
      </w:del>
      <w:ins w:id="182" w:author="Max Lindmark" w:date="2020-07-27T14:40:00Z">
        <w:r w:rsidR="00625DD6" w:rsidRPr="00091E6B">
          <w:rPr>
            <w:rFonts w:eastAsiaTheme="minorEastAsia"/>
            <w:lang w:val="en-GB"/>
          </w:rPr>
          <w:t xml:space="preserve">often </w:t>
        </w:r>
      </w:ins>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w:t>
      </w:r>
      <w:del w:id="183" w:author="Max Lindmark" w:date="2020-07-27T14:40:00Z">
        <w:r w:rsidR="003441F1" w:rsidRPr="00091E6B" w:rsidDel="00706F13">
          <w:rPr>
            <w:rFonts w:eastAsiaTheme="minorEastAsia"/>
            <w:lang w:val="en-GB"/>
          </w:rPr>
          <w:delText>often</w:delText>
        </w:r>
        <w:r w:rsidR="00DF5565" w:rsidRPr="00091E6B" w:rsidDel="00706F13">
          <w:rPr>
            <w:rFonts w:eastAsiaTheme="minorEastAsia"/>
            <w:lang w:val="en-GB"/>
          </w:rPr>
          <w:delText xml:space="preserve"> </w:delText>
        </w:r>
      </w:del>
      <w:r w:rsidR="00FB0DE4" w:rsidRPr="00091E6B">
        <w:rPr>
          <w:rFonts w:eastAsiaTheme="minorEastAsia"/>
          <w:lang w:val="en-GB"/>
        </w:rPr>
        <w:t xml:space="preserve">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091E6B">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BC4180" w:rsidRPr="00091E6B">
        <w:rPr>
          <w:rFonts w:eastAsiaTheme="minorEastAsia"/>
          <w:lang w:val="en-GB"/>
        </w:rPr>
        <w:t xml:space="preserve"> </w:t>
      </w:r>
      <w:r w:rsidR="00745784" w:rsidRPr="00091E6B">
        <w:rPr>
          <w:rFonts w:eastAsiaTheme="minorEastAsia"/>
          <w:lang w:val="en-GB"/>
        </w:rPr>
        <w:t xml:space="preserve">In order to understand </w:t>
      </w:r>
      <w:r w:rsidR="00980758" w:rsidRPr="00091E6B">
        <w:rPr>
          <w:rFonts w:eastAsiaTheme="minorEastAsia"/>
          <w:lang w:val="en-GB"/>
        </w:rPr>
        <w:t xml:space="preserve">growth dynamics in changing </w:t>
      </w:r>
      <w:r w:rsidR="00751E84" w:rsidRPr="00091E6B">
        <w:rPr>
          <w:rFonts w:eastAsiaTheme="minorEastAsia"/>
          <w:lang w:val="en-GB"/>
        </w:rPr>
        <w:t>environments and</w:t>
      </w:r>
      <w:r w:rsidR="00E2529C" w:rsidRPr="00091E6B">
        <w:rPr>
          <w:rFonts w:eastAsiaTheme="minorEastAsia"/>
          <w:lang w:val="en-GB"/>
        </w:rPr>
        <w:t xml:space="preserve"> to evaluate the </w:t>
      </w:r>
      <w:r w:rsidR="00195A96" w:rsidRPr="00091E6B">
        <w:rPr>
          <w:rFonts w:eastAsiaTheme="minorEastAsia"/>
          <w:lang w:val="en-GB"/>
        </w:rPr>
        <w:t xml:space="preserve">physiological basis of growth models of varying complexity, </w:t>
      </w:r>
      <w:r w:rsidR="00195A96" w:rsidRPr="00091E6B">
        <w:rPr>
          <w:rFonts w:eastAsiaTheme="minorEastAsia"/>
          <w:lang w:val="en-GB"/>
        </w:rPr>
        <w:lastRenderedPageBreak/>
        <w:t xml:space="preserve">it is therefore important to understand </w:t>
      </w:r>
      <w:r w:rsidR="00AD69EB" w:rsidRPr="00091E6B">
        <w:rPr>
          <w:rFonts w:eastAsiaTheme="minorEastAsia"/>
          <w:lang w:val="en-GB"/>
        </w:rPr>
        <w:t>how metabolism and consumption rates scale with body size and temperature</w:t>
      </w:r>
      <w:r w:rsidR="00B60152" w:rsidRPr="00091E6B">
        <w:rPr>
          <w:rFonts w:eastAsiaTheme="minorEastAsia"/>
          <w:lang w:val="en-GB"/>
        </w:rPr>
        <w:t xml:space="preserve">. </w:t>
      </w:r>
    </w:p>
    <w:p w14:paraId="1D282C26" w14:textId="7A00F649" w:rsidR="002A05AA" w:rsidRPr="00091E6B" w:rsidRDefault="00A72469" w:rsidP="002E3379">
      <w:pPr>
        <w:spacing w:line="480" w:lineRule="auto"/>
        <w:ind w:firstLine="284"/>
        <w:contextualSpacing/>
        <w:jc w:val="both"/>
        <w:rPr>
          <w:rFonts w:cstheme="minorHAnsi"/>
          <w:lang w:val="en-GB"/>
        </w:rPr>
      </w:pPr>
      <w:r w:rsidRPr="00091E6B">
        <w:rPr>
          <w:rFonts w:eastAsiaTheme="minorEastAsia"/>
          <w:lang w:val="en-GB"/>
        </w:rPr>
        <w:t>The effect of body mass and temperature</w:t>
      </w:r>
      <w:r w:rsidR="00723E79" w:rsidRPr="00091E6B">
        <w:rPr>
          <w:rFonts w:eastAsiaTheme="minorEastAsia"/>
          <w:lang w:val="en-GB"/>
        </w:rPr>
        <w:t xml:space="preserve"> on</w:t>
      </w:r>
      <w:r w:rsidRPr="00091E6B">
        <w:rPr>
          <w:rFonts w:eastAsiaTheme="minorEastAsia"/>
          <w:lang w:val="en-GB"/>
        </w:rPr>
        <w:t xml:space="preserve"> </w:t>
      </w:r>
      <w:r w:rsidR="00D52A74" w:rsidRPr="00091E6B">
        <w:rPr>
          <w:rFonts w:eastAsiaTheme="minorEastAsia"/>
          <w:lang w:val="en-GB"/>
        </w:rPr>
        <w:t>growth</w:t>
      </w:r>
      <w:r w:rsidR="005B1145" w:rsidRPr="00091E6B">
        <w:rPr>
          <w:rFonts w:eastAsiaTheme="minorEastAsia"/>
          <w:lang w:val="en-GB"/>
        </w:rPr>
        <w:t xml:space="preserve">, </w:t>
      </w:r>
      <w:r w:rsidR="00D52A74" w:rsidRPr="00091E6B">
        <w:rPr>
          <w:rFonts w:eastAsiaTheme="minorEastAsia"/>
          <w:lang w:val="en-GB"/>
        </w:rPr>
        <w:t>consumption</w:t>
      </w:r>
      <w:r w:rsidR="005B1145" w:rsidRPr="00091E6B">
        <w:rPr>
          <w:rFonts w:eastAsiaTheme="minorEastAsia"/>
          <w:lang w:val="en-GB"/>
        </w:rPr>
        <w:t xml:space="preserve"> and</w:t>
      </w:r>
      <w:r w:rsidR="00723E79" w:rsidRPr="00091E6B">
        <w:rPr>
          <w:rFonts w:eastAsiaTheme="minorEastAsia"/>
          <w:lang w:val="en-GB"/>
        </w:rPr>
        <w:t xml:space="preserve"> </w:t>
      </w:r>
      <w:r w:rsidR="00D52A74" w:rsidRPr="00091E6B">
        <w:rPr>
          <w:rFonts w:eastAsiaTheme="minorEastAsia"/>
          <w:lang w:val="en-GB"/>
        </w:rPr>
        <w:t xml:space="preserve">metabolism </w:t>
      </w:r>
      <w:r w:rsidR="00CE74D2" w:rsidRPr="00091E6B">
        <w:rPr>
          <w:rFonts w:eastAsiaTheme="minorEastAsia"/>
          <w:lang w:val="en-GB"/>
        </w:rPr>
        <w:t xml:space="preserve">should ideally be </w:t>
      </w:r>
      <w:r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9005AF" w:rsidRPr="00091E6B">
        <w:rPr>
          <w:rFonts w:eastAsiaTheme="minorEastAsia"/>
          <w:lang w:val="en-GB"/>
        </w:rPr>
        <w:t xml:space="preserve">, as they represent </w:t>
      </w:r>
      <w:r w:rsidR="00E6031C" w:rsidRPr="00091E6B">
        <w:rPr>
          <w:rFonts w:eastAsiaTheme="minorEastAsia"/>
          <w:lang w:val="en-GB"/>
        </w:rPr>
        <w:t>individual-level processes</w:t>
      </w:r>
      <w:r w:rsidR="00CE74D2" w:rsidRPr="00091E6B">
        <w:rPr>
          <w:rFonts w:eastAsiaTheme="minorEastAsia"/>
          <w:lang w:val="en-GB"/>
        </w:rPr>
        <w:t xml:space="preserve">, </w:t>
      </w:r>
      <w:r w:rsidR="00497690" w:rsidRPr="00091E6B">
        <w:rPr>
          <w:rFonts w:eastAsiaTheme="minorEastAsia"/>
          <w:lang w:val="en-GB"/>
        </w:rPr>
        <w:t>and because allometric and temperature relationships</w:t>
      </w:r>
      <w:r w:rsidR="00F21834" w:rsidRPr="00091E6B">
        <w:rPr>
          <w:rFonts w:eastAsiaTheme="minorEastAsia"/>
          <w:lang w:val="en-GB"/>
        </w:rPr>
        <w:t xml:space="preserve"> can differ</w:t>
      </w:r>
      <w:r w:rsidR="00497690" w:rsidRPr="00091E6B">
        <w:rPr>
          <w:rFonts w:eastAsiaTheme="minorEastAsia"/>
          <w:lang w:val="en-GB"/>
        </w:rPr>
        <w:t xml:space="preserve"> </w:t>
      </w:r>
      <w:r w:rsidR="00821494" w:rsidRPr="00091E6B">
        <w:rPr>
          <w:rFonts w:eastAsiaTheme="minorEastAsia"/>
          <w:lang w:val="en-GB"/>
        </w:rPr>
        <w:t>within and between species</w:t>
      </w:r>
      <w:r w:rsidR="00CE74D2" w:rsidRPr="00091E6B">
        <w:rPr>
          <w:rFonts w:eastAsiaTheme="minorEastAsia"/>
          <w:lang w:val="en-GB"/>
        </w:rPr>
        <w:t xml:space="preserve"> </w:t>
      </w:r>
      <w:r w:rsidR="000F5D28" w:rsidRPr="00091E6B">
        <w:rPr>
          <w:rFonts w:eastAsiaTheme="minorEastAsia"/>
        </w:rPr>
        <w:fldChar w:fldCharType="begin"/>
      </w:r>
      <w:r w:rsidR="00422B99"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sidRPr="00091E6B">
        <w:rPr>
          <w:rFonts w:eastAsiaTheme="minorEastAsia"/>
        </w:rPr>
        <w:fldChar w:fldCharType="separate"/>
      </w:r>
      <w:r w:rsidR="009D6C25" w:rsidRPr="00091E6B">
        <w:rPr>
          <w:lang w:val="en-GB"/>
        </w:rPr>
        <w:t xml:space="preserve">(Glazier 2005; Rall </w:t>
      </w:r>
      <w:r w:rsidR="009D6C25" w:rsidRPr="00091E6B">
        <w:rPr>
          <w:i/>
          <w:iCs/>
          <w:lang w:val="en-GB"/>
        </w:rPr>
        <w:t>et al.</w:t>
      </w:r>
      <w:r w:rsidR="009D6C25" w:rsidRPr="00091E6B">
        <w:rPr>
          <w:lang w:val="en-GB"/>
        </w:rPr>
        <w:t xml:space="preserve"> 2012; Jerde </w:t>
      </w:r>
      <w:r w:rsidR="009D6C25" w:rsidRPr="00091E6B">
        <w:rPr>
          <w:i/>
          <w:iCs/>
          <w:lang w:val="en-GB"/>
        </w:rPr>
        <w:t>et al.</w:t>
      </w:r>
      <w:r w:rsidR="009D6C25" w:rsidRPr="00091E6B">
        <w:rPr>
          <w:lang w:val="en-GB"/>
        </w:rPr>
        <w:t xml:space="preserve"> 2019)</w:t>
      </w:r>
      <w:r w:rsidR="000F5D28" w:rsidRPr="00091E6B">
        <w:rPr>
          <w:rFonts w:eastAsiaTheme="minorEastAsia"/>
        </w:rPr>
        <w:fldChar w:fldCharType="end"/>
      </w:r>
      <w:r w:rsidR="00CE74D2" w:rsidRPr="00091E6B">
        <w:rPr>
          <w:rFonts w:eastAsiaTheme="minorEastAsia"/>
          <w:lang w:val="en-GB"/>
        </w:rPr>
        <w:t>.</w:t>
      </w:r>
      <w:r w:rsidR="00EE0226" w:rsidRPr="00091E6B">
        <w:rPr>
          <w:rFonts w:eastAsiaTheme="minorEastAsia"/>
          <w:lang w:val="en-GB"/>
        </w:rPr>
        <w:t xml:space="preserve"> </w:t>
      </w:r>
      <w:r w:rsidR="00941E76" w:rsidRPr="00091E6B">
        <w:rPr>
          <w:rFonts w:eastAsiaTheme="minorEastAsia"/>
          <w:lang w:val="en-GB"/>
        </w:rPr>
        <w:t xml:space="preserve">However, </w:t>
      </w:r>
      <w:r w:rsidR="009F39FD" w:rsidRPr="00091E6B">
        <w:rPr>
          <w:rFonts w:eastAsiaTheme="minorEastAsia"/>
          <w:lang w:val="en-GB"/>
        </w:rPr>
        <w:t xml:space="preserve">despite this potential difference,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200157" w:rsidRPr="00091E6B">
        <w:rPr>
          <w:rFonts w:eastAsiaTheme="minorEastAsia"/>
          <w:lang w:val="en-GB"/>
        </w:rPr>
        <w:t xml:space="preserve"> </w:t>
      </w:r>
      <w:ins w:id="184" w:author="Max Lindmark" w:date="2020-07-27T14:49:00Z">
        <w:r w:rsidR="001C3243" w:rsidRPr="00091E6B">
          <w:rPr>
            <w:rFonts w:eastAsiaTheme="minorEastAsia"/>
            <w:lang w:val="en-GB"/>
          </w:rPr>
          <w:t xml:space="preserve">Hence, </w:t>
        </w:r>
        <w:r w:rsidR="001C3243" w:rsidRPr="00091E6B">
          <w:rPr>
            <w:rFonts w:cstheme="minorHAnsi"/>
            <w:lang w:val="en-GB"/>
          </w:rPr>
          <w:t>the intraspecific scaling of biological</w:t>
        </w:r>
        <w:commentRangeStart w:id="185"/>
        <w:commentRangeStart w:id="186"/>
        <w:r w:rsidR="001C3243" w:rsidRPr="00091E6B">
          <w:rPr>
            <w:rFonts w:cstheme="minorHAnsi"/>
            <w:lang w:val="en-GB"/>
          </w:rPr>
          <w:t xml:space="preserve"> </w:t>
        </w:r>
        <w:commentRangeEnd w:id="185"/>
        <w:r w:rsidR="001C3243" w:rsidRPr="00091E6B">
          <w:rPr>
            <w:rStyle w:val="CommentReference"/>
            <w:sz w:val="24"/>
            <w:szCs w:val="24"/>
          </w:rPr>
          <w:commentReference w:id="185"/>
        </w:r>
        <w:commentRangeEnd w:id="186"/>
        <w:r w:rsidR="001C3243" w:rsidRPr="00091E6B">
          <w:rPr>
            <w:rStyle w:val="CommentReference"/>
            <w:sz w:val="24"/>
            <w:szCs w:val="24"/>
          </w:rPr>
          <w:commentReference w:id="186"/>
        </w:r>
        <w:r w:rsidR="001C3243" w:rsidRPr="00091E6B">
          <w:rPr>
            <w:rFonts w:cstheme="minorHAnsi"/>
            <w:lang w:val="en-GB"/>
          </w:rPr>
          <w:t>rates with mass and temperature is less understood than interspecific scaling relationships</w:t>
        </w:r>
        <w:r w:rsidR="003115EB" w:rsidRPr="00091E6B">
          <w:rPr>
            <w:rFonts w:cstheme="minorHAnsi"/>
            <w:lang w:val="en-GB"/>
          </w:rPr>
          <w:t>.</w:t>
        </w:r>
        <w:r w:rsidR="001C3243" w:rsidRPr="00091E6B">
          <w:rPr>
            <w:rFonts w:eastAsiaTheme="minorEastAsia"/>
            <w:lang w:val="en-GB"/>
          </w:rPr>
          <w:t xml:space="preserve"> </w:t>
        </w:r>
      </w:ins>
      <w:r w:rsidR="005250F0" w:rsidRPr="00091E6B">
        <w:rPr>
          <w:rFonts w:eastAsiaTheme="minorEastAsia"/>
          <w:lang w:val="en-GB"/>
        </w:rPr>
        <w:t xml:space="preserve">In addition, </w:t>
      </w:r>
      <w:r w:rsidR="00BE02D0" w:rsidRPr="00091E6B">
        <w:rPr>
          <w:rFonts w:eastAsiaTheme="minorEastAsia"/>
          <w:lang w:val="en-GB"/>
        </w:rPr>
        <w:t>t</w:t>
      </w:r>
      <w:r w:rsidR="00B33258" w:rsidRPr="00091E6B">
        <w:rPr>
          <w:rFonts w:eastAsiaTheme="minorEastAsia"/>
          <w:lang w:val="en-GB"/>
        </w:rPr>
        <w:t xml:space="preserve">he </w:t>
      </w:r>
      <w:r w:rsidR="00937F82" w:rsidRPr="00091E6B">
        <w:rPr>
          <w:rFonts w:eastAsiaTheme="minorEastAsia"/>
          <w:lang w:val="en-GB"/>
        </w:rPr>
        <w:t>temperature</w:t>
      </w:r>
      <w:r w:rsidR="00DE719D" w:rsidRPr="00091E6B">
        <w:rPr>
          <w:rFonts w:eastAsiaTheme="minorEastAsia"/>
          <w:lang w:val="en-GB"/>
        </w:rPr>
        <w:t xml:space="preserve"> </w:t>
      </w:r>
      <w:r w:rsidR="00937F82" w:rsidRPr="00091E6B">
        <w:rPr>
          <w:rFonts w:eastAsiaTheme="minorEastAsia"/>
          <w:lang w:val="en-GB"/>
        </w:rPr>
        <w:t xml:space="preserve">and mass dependence </w:t>
      </w:r>
      <w:r w:rsidR="00942177" w:rsidRPr="00091E6B">
        <w:rPr>
          <w:rFonts w:eastAsiaTheme="minorEastAsia"/>
          <w:lang w:val="en-GB"/>
        </w:rPr>
        <w:t xml:space="preserve">of metabolism </w:t>
      </w:r>
      <w:r w:rsidR="007B7402" w:rsidRPr="00091E6B">
        <w:rPr>
          <w:rFonts w:eastAsiaTheme="minorEastAsia"/>
          <w:lang w:val="en-GB"/>
        </w:rPr>
        <w:t xml:space="preserve">and other related rates are </w:t>
      </w:r>
      <w:r w:rsidR="00B33258" w:rsidRPr="00091E6B">
        <w:rPr>
          <w:rFonts w:eastAsiaTheme="minorEastAsia"/>
          <w:lang w:val="en-GB"/>
        </w:rPr>
        <w:t xml:space="preserve">often assumed to </w:t>
      </w:r>
      <w:commentRangeStart w:id="187"/>
      <w:r w:rsidR="00BB6D4A" w:rsidRPr="00091E6B">
        <w:rPr>
          <w:rFonts w:eastAsiaTheme="minorEastAsia"/>
          <w:lang w:val="en-GB"/>
        </w:rPr>
        <w:t xml:space="preserve">follow </w:t>
      </w:r>
      <w:r w:rsidR="0005492C" w:rsidRPr="00091E6B">
        <w:rPr>
          <w:rFonts w:eastAsiaTheme="minorEastAsia"/>
          <w:lang w:val="en-GB"/>
        </w:rPr>
        <w:t xml:space="preserve">the </w:t>
      </w:r>
      <w:r w:rsidR="00F4313B" w:rsidRPr="00091E6B">
        <w:rPr>
          <w:rFonts w:eastAsiaTheme="minorEastAsia"/>
          <w:lang w:val="en-GB"/>
        </w:rPr>
        <w:t>Arrhenius fractal supply model (AFS)</w:t>
      </w:r>
      <w:r w:rsidR="00163459" w:rsidRPr="00091E6B">
        <w:rPr>
          <w:rFonts w:eastAsiaTheme="minorEastAsia"/>
          <w:lang w:val="en-GB"/>
        </w:rPr>
        <w:t xml:space="preserve">, </w:t>
      </w:r>
      <w:r w:rsidR="00D00BC0" w:rsidRPr="00091E6B">
        <w:rPr>
          <w:rFonts w:eastAsiaTheme="minorEastAsia"/>
          <w:lang w:val="en-GB"/>
        </w:rPr>
        <w:t xml:space="preserve">including </w:t>
      </w:r>
      <w:r w:rsidR="006902B8" w:rsidRPr="00091E6B">
        <w:rPr>
          <w:rFonts w:eastAsiaTheme="minorEastAsia"/>
          <w:lang w:val="en-GB"/>
        </w:rPr>
        <w:t>in the metabolic theory of ecology</w:t>
      </w:r>
      <w:r w:rsidR="00D578E1" w:rsidRPr="00091E6B">
        <w:rPr>
          <w:rFonts w:eastAsiaTheme="minorEastAsia"/>
          <w:lang w:val="en-GB"/>
        </w:rPr>
        <w:t xml:space="preserve"> </w:t>
      </w:r>
      <w:r w:rsidR="0053086E" w:rsidRPr="00091E6B">
        <w:rPr>
          <w:rFonts w:eastAsiaTheme="minorEastAsia"/>
        </w:rPr>
        <w:fldChar w:fldCharType="begin"/>
      </w:r>
      <w:r w:rsidR="00422B9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sidRPr="00091E6B">
        <w:rPr>
          <w:rFonts w:eastAsiaTheme="minorEastAsia"/>
        </w:rPr>
        <w:fldChar w:fldCharType="separate"/>
      </w:r>
      <w:r w:rsidR="00D45FB7" w:rsidRPr="00091E6B">
        <w:rPr>
          <w:lang w:val="en-GB"/>
        </w:rPr>
        <w:t xml:space="preserve">(Gillooly </w:t>
      </w:r>
      <w:r w:rsidR="00D45FB7" w:rsidRPr="00091E6B">
        <w:rPr>
          <w:i/>
          <w:iCs/>
          <w:lang w:val="en-GB"/>
        </w:rPr>
        <w:t>et al.</w:t>
      </w:r>
      <w:r w:rsidR="00D45FB7" w:rsidRPr="00091E6B">
        <w:rPr>
          <w:lang w:val="en-GB"/>
        </w:rPr>
        <w:t xml:space="preserve"> 2001; Brown </w:t>
      </w:r>
      <w:r w:rsidR="00D45FB7" w:rsidRPr="00091E6B">
        <w:rPr>
          <w:i/>
          <w:iCs/>
          <w:lang w:val="en-GB"/>
        </w:rPr>
        <w:t>et al.</w:t>
      </w:r>
      <w:r w:rsidR="00D45FB7" w:rsidRPr="00091E6B">
        <w:rPr>
          <w:lang w:val="en-GB"/>
        </w:rPr>
        <w:t xml:space="preserve"> 2004; Downs </w:t>
      </w:r>
      <w:r w:rsidR="00D45FB7" w:rsidRPr="00091E6B">
        <w:rPr>
          <w:i/>
          <w:iCs/>
          <w:lang w:val="en-GB"/>
        </w:rPr>
        <w:t>et al.</w:t>
      </w:r>
      <w:r w:rsidR="00D45FB7" w:rsidRPr="00091E6B">
        <w:rPr>
          <w:lang w:val="en-GB"/>
        </w:rPr>
        <w:t xml:space="preserve"> 2008)</w:t>
      </w:r>
      <w:r w:rsidR="0053086E" w:rsidRPr="00091E6B">
        <w:rPr>
          <w:rFonts w:eastAsiaTheme="minorEastAsia"/>
        </w:rPr>
        <w:fldChar w:fldCharType="end"/>
      </w:r>
      <w:r w:rsidR="009B5328" w:rsidRPr="00091E6B">
        <w:rPr>
          <w:rFonts w:eastAsiaTheme="minorEastAsia"/>
          <w:lang w:val="en-GB"/>
        </w:rPr>
        <w:t xml:space="preserve">. </w:t>
      </w:r>
      <w:r w:rsidR="003410FC" w:rsidRPr="00091E6B">
        <w:rPr>
          <w:rFonts w:eastAsiaTheme="minorEastAsia"/>
          <w:lang w:val="en-GB"/>
        </w:rPr>
        <w:t xml:space="preserve">The AFS </w:t>
      </w:r>
      <w:r w:rsidR="00A31029" w:rsidRPr="00091E6B">
        <w:rPr>
          <w:rFonts w:eastAsiaTheme="minorEastAsia"/>
          <w:lang w:val="en-GB"/>
        </w:rPr>
        <w:t xml:space="preserve">assumes </w:t>
      </w:r>
      <w:r w:rsidR="006D0829" w:rsidRPr="00091E6B">
        <w:rPr>
          <w:rFonts w:eastAsiaTheme="minorEastAsia"/>
          <w:lang w:val="en-GB"/>
        </w:rPr>
        <w:t xml:space="preserve">that </w:t>
      </w:r>
      <w:r w:rsidR="00F533D4" w:rsidRPr="00091E6B">
        <w:rPr>
          <w:rFonts w:eastAsiaTheme="minorEastAsia"/>
          <w:lang w:val="en-GB"/>
        </w:rPr>
        <w:t>metabolically-driven rates</w:t>
      </w:r>
      <w:r w:rsidR="00DD3995" w:rsidRPr="00091E6B">
        <w:rPr>
          <w:rFonts w:eastAsiaTheme="minorEastAsia"/>
          <w:lang w:val="en-GB"/>
        </w:rPr>
        <w:t xml:space="preserve"> </w:t>
      </w:r>
      <w:r w:rsidR="00941DB4" w:rsidRPr="00091E6B">
        <w:rPr>
          <w:rFonts w:eastAsiaTheme="minorEastAsia"/>
          <w:lang w:val="en-GB"/>
        </w:rPr>
        <w:t>(</w:t>
      </w:r>
      <m:oMath>
        <m:r>
          <w:rPr>
            <w:rFonts w:ascii="Cambria Math" w:eastAsiaTheme="minorEastAsia" w:hAnsi="Cambria Math"/>
            <w:lang w:val="en-GB"/>
          </w:rPr>
          <m:t>I</m:t>
        </m:r>
      </m:oMath>
      <w:r w:rsidR="00B635FF" w:rsidRPr="00091E6B">
        <w:rPr>
          <w:rFonts w:eastAsiaTheme="minorEastAsia"/>
          <w:lang w:val="en-GB"/>
        </w:rPr>
        <w:t xml:space="preserve">, </w:t>
      </w:r>
      <w:r w:rsidR="0050081B" w:rsidRPr="00091E6B">
        <w:rPr>
          <w:rFonts w:eastAsiaTheme="minorEastAsia"/>
          <w:lang w:val="en-GB"/>
        </w:rPr>
        <w:t xml:space="preserve">e.g. </w:t>
      </w:r>
      <w:r w:rsidR="00DD3995" w:rsidRPr="00091E6B">
        <w:rPr>
          <w:rFonts w:eastAsiaTheme="minorEastAsia"/>
          <w:lang w:val="en-GB"/>
        </w:rPr>
        <w:t>metabolism and consumption</w:t>
      </w:r>
      <w:r w:rsidR="00941DB4" w:rsidRPr="00091E6B">
        <w:rPr>
          <w:rFonts w:eastAsiaTheme="minorEastAsia"/>
          <w:lang w:val="en-GB"/>
        </w:rPr>
        <w:t>)</w:t>
      </w:r>
      <w:r w:rsidR="00DC4E27" w:rsidRPr="00091E6B">
        <w:rPr>
          <w:rFonts w:eastAsiaTheme="minorEastAsia"/>
          <w:lang w:val="en-GB"/>
        </w:rPr>
        <w:t xml:space="preserve"> </w:t>
      </w:r>
      <w:r w:rsidR="00F533D4" w:rsidRPr="00091E6B">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091E6B">
        <w:rPr>
          <w:rFonts w:eastAsiaTheme="minorEastAsia"/>
          <w:lang w:val="en-GB"/>
        </w:rPr>
        <w:t>,</w:t>
      </w:r>
      <w:r w:rsidR="00EC3069" w:rsidRPr="00091E6B">
        <w:rPr>
          <w:rFonts w:eastAsiaTheme="minorEastAsia"/>
          <w:lang w:val="en-GB"/>
        </w:rPr>
        <w:t xml:space="preserve"> where </w:t>
      </w:r>
      <m:oMath>
        <m:r>
          <w:rPr>
            <w:rFonts w:ascii="Cambria Math" w:eastAsiaTheme="minorEastAsia" w:hAnsi="Cambria Math"/>
          </w:rPr>
          <m:t>E</m:t>
        </m:r>
      </m:oMath>
      <w:r w:rsidR="00EC3069" w:rsidRPr="00091E6B">
        <w:rPr>
          <w:rFonts w:eastAsiaTheme="minorEastAsia"/>
          <w:lang w:val="en-GB"/>
        </w:rPr>
        <w:t xml:space="preserve"> is the activation energy</w:t>
      </w:r>
      <w:r w:rsidR="003966DD" w:rsidRPr="00091E6B">
        <w:rPr>
          <w:rFonts w:eastAsiaTheme="minorEastAsia"/>
          <w:lang w:val="en-GB"/>
        </w:rPr>
        <w:t xml:space="preserve"> [</w:t>
      </w:r>
      <m:oMath>
        <m:r>
          <m:rPr>
            <m:sty m:val="p"/>
          </m:rPr>
          <w:rPr>
            <w:rFonts w:ascii="Cambria Math" w:eastAsiaTheme="minorEastAsia" w:hAnsi="Cambria Math"/>
            <w:lang w:val="en-GB"/>
          </w:rPr>
          <m:t>eV</m:t>
        </m:r>
      </m:oMath>
      <w:r w:rsidR="003966DD" w:rsidRPr="00091E6B">
        <w:rPr>
          <w:rFonts w:eastAsiaTheme="minorEastAsia"/>
          <w:lang w:val="en-GB"/>
        </w:rPr>
        <w:t>]</w:t>
      </w:r>
      <w:r w:rsidR="00EC3069" w:rsidRPr="00091E6B">
        <w:rPr>
          <w:rFonts w:eastAsiaTheme="minorEastAsia"/>
          <w:lang w:val="en-GB"/>
        </w:rPr>
        <w:t xml:space="preserve">, </w:t>
      </w:r>
      <m:oMath>
        <m:r>
          <w:rPr>
            <w:rFonts w:ascii="Cambria Math" w:eastAsiaTheme="minorEastAsia" w:hAnsi="Cambria Math"/>
          </w:rPr>
          <m:t>k</m:t>
        </m:r>
      </m:oMath>
      <w:r w:rsidR="00EC3069" w:rsidRPr="00091E6B">
        <w:rPr>
          <w:rFonts w:eastAsiaTheme="minorEastAsia"/>
          <w:lang w:val="en-GB"/>
        </w:rPr>
        <w:t xml:space="preserve"> is Boltzmann’s constant</w:t>
      </w:r>
      <w:r w:rsidR="00BD33E6" w:rsidRPr="00091E6B">
        <w:rPr>
          <w:rFonts w:eastAsiaTheme="minorEastAsia"/>
          <w:lang w:val="en-GB"/>
        </w:rPr>
        <w:t xml:space="preserve"> [</w:t>
      </w:r>
      <m:oMath>
        <m:r>
          <m:rPr>
            <m:sty m:val="p"/>
          </m:rPr>
          <w:rPr>
            <w:rFonts w:ascii="Cambria Math" w:eastAsiaTheme="minorEastAsia" w:hAnsi="Cambria Math"/>
            <w:lang w:val="en-GB"/>
          </w:rPr>
          <m:t>eV</m:t>
        </m:r>
        <m:r>
          <w:ins w:id="188" w:author="Max Lindmark" w:date="2020-09-10T11:00:00Z">
            <m:rPr>
              <m:sty m:val="p"/>
            </m:rPr>
            <w:rPr>
              <w:rFonts w:ascii="Cambria Math" w:eastAsiaTheme="minorEastAsia" w:hAnsi="Cambria Math"/>
              <w:lang w:val="en-GB"/>
            </w:rPr>
            <m:t>×</m:t>
          </w:ins>
        </m:r>
        <m:r>
          <w:del w:id="189" w:author="Max Lindmark" w:date="2020-09-10T11:00:00Z">
            <m:rPr>
              <m:sty m:val="p"/>
            </m:rPr>
            <w:rPr>
              <w:rFonts w:ascii="Cambria Math" w:eastAsiaTheme="minorEastAsia" w:hAnsi="Cambria Math"/>
              <w:lang w:val="en-GB"/>
            </w:rPr>
            <m:t>∙</m:t>
          </w:del>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sidRPr="00091E6B">
        <w:rPr>
          <w:rFonts w:eastAsiaTheme="minorEastAsia"/>
          <w:lang w:val="en-GB"/>
        </w:rPr>
        <w:t>]</w:t>
      </w:r>
      <w:r w:rsidR="00EC3069" w:rsidRPr="00091E6B">
        <w:rPr>
          <w:rFonts w:eastAsiaTheme="minorEastAsia"/>
          <w:lang w:val="en-GB"/>
        </w:rPr>
        <w:t xml:space="preserve"> and </w:t>
      </w:r>
      <m:oMath>
        <m:r>
          <w:rPr>
            <w:rFonts w:ascii="Cambria Math" w:eastAsiaTheme="minorEastAsia" w:hAnsi="Cambria Math"/>
          </w:rPr>
          <m:t>T</m:t>
        </m:r>
      </m:oMath>
      <w:r w:rsidR="00EC3069" w:rsidRPr="00091E6B">
        <w:rPr>
          <w:rFonts w:eastAsiaTheme="minorEastAsia"/>
          <w:lang w:val="en-GB"/>
        </w:rPr>
        <w:t xml:space="preserve"> is temperature </w:t>
      </w:r>
      <w:r w:rsidR="009B18F4" w:rsidRPr="00091E6B">
        <w:rPr>
          <w:rFonts w:eastAsiaTheme="minorEastAsia"/>
          <w:lang w:val="en-GB"/>
        </w:rPr>
        <w:t>[</w:t>
      </w:r>
      <m:oMath>
        <m:r>
          <m:rPr>
            <m:sty m:val="p"/>
          </m:rPr>
          <w:rPr>
            <w:rFonts w:ascii="Cambria Math" w:eastAsiaTheme="minorEastAsia" w:hAnsi="Cambria Math"/>
            <w:lang w:val="en-GB"/>
          </w:rPr>
          <m:t>K</m:t>
        </m:r>
      </m:oMath>
      <w:r w:rsidR="009B18F4" w:rsidRPr="00091E6B">
        <w:rPr>
          <w:rFonts w:eastAsiaTheme="minorEastAsia"/>
          <w:iCs/>
          <w:lang w:val="en-GB"/>
        </w:rPr>
        <w:t>]</w:t>
      </w:r>
      <w:r w:rsidR="00EC3069" w:rsidRPr="00091E6B">
        <w:rPr>
          <w:rFonts w:eastAsiaTheme="minorEastAsia"/>
          <w:lang w:val="en-GB"/>
        </w:rPr>
        <w:t>.</w:t>
      </w:r>
      <w:r w:rsidR="00F533D4" w:rsidRPr="00091E6B">
        <w:rPr>
          <w:rFonts w:eastAsiaTheme="minorEastAsia"/>
          <w:lang w:val="en-GB"/>
        </w:rPr>
        <w:t xml:space="preserve"> </w:t>
      </w:r>
      <w:r w:rsidR="001A58EF" w:rsidRPr="00091E6B">
        <w:rPr>
          <w:rFonts w:eastAsiaTheme="minorEastAsia"/>
          <w:lang w:val="en-GB"/>
        </w:rPr>
        <w:t>Importantly</w:t>
      </w:r>
      <w:commentRangeEnd w:id="187"/>
      <w:r w:rsidR="009279D3">
        <w:rPr>
          <w:rStyle w:val="CommentReference"/>
        </w:rPr>
        <w:commentReference w:id="187"/>
      </w:r>
      <w:r w:rsidR="001A58EF" w:rsidRPr="00091E6B">
        <w:rPr>
          <w:rFonts w:eastAsiaTheme="minorEastAsia"/>
          <w:lang w:val="en-GB"/>
        </w:rPr>
        <w:t xml:space="preserve">, </w:t>
      </w:r>
      <w:r w:rsidR="00DE3B82" w:rsidRPr="00091E6B">
        <w:rPr>
          <w:rFonts w:eastAsiaTheme="minorEastAsia"/>
          <w:lang w:val="en-GB"/>
        </w:rPr>
        <w:t xml:space="preserve">the model assumes </w:t>
      </w:r>
      <w:r w:rsidR="009261DD" w:rsidRPr="00091E6B">
        <w:rPr>
          <w:rFonts w:eastAsiaTheme="minorEastAsia"/>
          <w:lang w:val="en-GB"/>
        </w:rPr>
        <w:t xml:space="preserve">a </w:t>
      </w:r>
      <w:r w:rsidR="007D1821" w:rsidRPr="00091E6B">
        <w:rPr>
          <w:rFonts w:eastAsiaTheme="minorEastAsia"/>
          <w:lang w:val="en-GB"/>
        </w:rPr>
        <w:t>mass-scaling</w:t>
      </w:r>
      <w:r w:rsidR="00254661" w:rsidRPr="00091E6B">
        <w:rPr>
          <w:rFonts w:eastAsiaTheme="minorEastAsia"/>
          <w:lang w:val="en-GB"/>
        </w:rPr>
        <w:t xml:space="preserve"> exponent</w:t>
      </w:r>
      <w:r w:rsidR="007D1821" w:rsidRPr="00091E6B">
        <w:rPr>
          <w:rFonts w:eastAsiaTheme="minorEastAsia"/>
          <w:lang w:val="en-GB"/>
        </w:rPr>
        <w:t xml:space="preserve"> </w:t>
      </w:r>
      <w:r w:rsidR="00AE058A" w:rsidRPr="00091E6B">
        <w:rPr>
          <w:rFonts w:eastAsiaTheme="minorEastAsia"/>
          <w:lang w:val="en-GB"/>
        </w:rPr>
        <w:t xml:space="preserve">of </w:t>
      </w:r>
      <w:r w:rsidR="00D00BC0" w:rsidRPr="00091E6B">
        <w:rPr>
          <w:rFonts w:eastAsiaTheme="minorEastAsia"/>
          <w:lang w:val="en-GB"/>
        </w:rPr>
        <w:t xml:space="preserve">¾ </w:t>
      </w:r>
      <w:r w:rsidR="00D60929" w:rsidRPr="00091E6B">
        <w:rPr>
          <w:rFonts w:eastAsiaTheme="minorEastAsia"/>
          <w:lang w:val="en-GB"/>
        </w:rPr>
        <w:t>when estimating temperature effects</w:t>
      </w:r>
      <w:r w:rsidR="003A330F" w:rsidRPr="00091E6B">
        <w:rPr>
          <w:rFonts w:eastAsiaTheme="minorEastAsia"/>
          <w:lang w:val="en-GB"/>
        </w:rPr>
        <w:t>, as well as independent effect</w:t>
      </w:r>
      <w:r w:rsidR="006C45BE" w:rsidRPr="00091E6B">
        <w:rPr>
          <w:rFonts w:eastAsiaTheme="minorEastAsia"/>
          <w:lang w:val="en-GB"/>
        </w:rPr>
        <w:t>s</w:t>
      </w:r>
      <w:r w:rsidR="003A330F" w:rsidRPr="00091E6B">
        <w:rPr>
          <w:rFonts w:eastAsiaTheme="minorEastAsia"/>
          <w:lang w:val="en-GB"/>
        </w:rPr>
        <w:t xml:space="preserve"> of mass and </w:t>
      </w:r>
      <w:r w:rsidR="005F14AB" w:rsidRPr="00091E6B">
        <w:rPr>
          <w:rFonts w:eastAsiaTheme="minorEastAsia"/>
          <w:lang w:val="en-GB"/>
        </w:rPr>
        <w:t>temperature</w:t>
      </w:r>
      <w:r w:rsidR="008463E5" w:rsidRPr="00091E6B">
        <w:rPr>
          <w:rFonts w:eastAsiaTheme="minorEastAsia"/>
          <w:lang w:val="en-GB"/>
        </w:rPr>
        <w:t xml:space="preserve"> </w:t>
      </w:r>
      <w:r w:rsidR="002B66B3" w:rsidRPr="00091E6B">
        <w:rPr>
          <w:rFonts w:eastAsiaTheme="minorEastAsia"/>
        </w:rPr>
        <w:fldChar w:fldCharType="begin"/>
      </w:r>
      <w:r w:rsidR="00422B99" w:rsidRPr="00091E6B">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sidRPr="00091E6B">
        <w:rPr>
          <w:rFonts w:eastAsiaTheme="minorEastAsia"/>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2B66B3" w:rsidRPr="00091E6B">
        <w:rPr>
          <w:rFonts w:eastAsiaTheme="minorEastAsia"/>
        </w:rPr>
        <w:fldChar w:fldCharType="end"/>
      </w:r>
      <w:r w:rsidR="009E0631" w:rsidRPr="00091E6B">
        <w:rPr>
          <w:rFonts w:eastAsiaTheme="minorEastAsia"/>
          <w:lang w:val="en-GB"/>
        </w:rPr>
        <w:t xml:space="preserve">. </w:t>
      </w:r>
      <w:r w:rsidR="008D7E70" w:rsidRPr="00091E6B">
        <w:rPr>
          <w:rFonts w:eastAsiaTheme="minorEastAsia"/>
          <w:lang w:val="en-GB"/>
        </w:rPr>
        <w:t xml:space="preserve">However, </w:t>
      </w:r>
      <w:r w:rsidR="00E145C6" w:rsidRPr="00091E6B">
        <w:rPr>
          <w:rFonts w:cstheme="minorHAnsi"/>
          <w:lang w:val="en-GB"/>
        </w:rPr>
        <w:t xml:space="preserve">deviations from </w:t>
      </w:r>
      <w:r w:rsidR="000645E4" w:rsidRPr="00091E6B">
        <w:rPr>
          <w:rFonts w:cstheme="minorHAnsi"/>
          <w:lang w:val="en-GB"/>
        </w:rPr>
        <w:t xml:space="preserve">the </w:t>
      </w:r>
      <w:r w:rsidR="00622A66" w:rsidRPr="00091E6B">
        <w:rPr>
          <w:rFonts w:cstheme="minorHAnsi"/>
          <w:lang w:val="en-GB"/>
        </w:rPr>
        <w:t xml:space="preserve">¾ </w:t>
      </w:r>
      <w:r w:rsidR="000645E4"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6A1A0C" w:rsidRPr="00091E6B">
        <w:rPr>
          <w:rFonts w:cstheme="minorHAnsi"/>
          <w:lang w:val="en-GB"/>
        </w:rPr>
        <w:t xml:space="preserve">, and body mass and temperature can have interactive effects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091E6B">
        <w:t xml:space="preserve">(Xie &amp; Sun 1990; Glazier 2005; García García </w:t>
      </w:r>
      <w:r w:rsidR="00EB6461" w:rsidRPr="00091E6B">
        <w:rPr>
          <w:i/>
          <w:iCs/>
        </w:rPr>
        <w:t>et al.</w:t>
      </w:r>
      <w:r w:rsidR="00EB6461" w:rsidRPr="00091E6B">
        <w:t xml:space="preserve"> 2011; Ohlberger </w:t>
      </w:r>
      <w:r w:rsidR="00EB6461" w:rsidRPr="00091E6B">
        <w:rPr>
          <w:i/>
          <w:iCs/>
        </w:rPr>
        <w:t>et al.</w:t>
      </w:r>
      <w:r w:rsidR="00EB6461" w:rsidRPr="00091E6B">
        <w:t xml:space="preserve"> 2012; Lindmark </w:t>
      </w:r>
      <w:r w:rsidR="00EB6461" w:rsidRPr="00091E6B">
        <w:rPr>
          <w:i/>
          <w:iCs/>
        </w:rPr>
        <w:t>et al.</w:t>
      </w:r>
      <w:r w:rsidR="00EB6461" w:rsidRPr="00091E6B">
        <w:t xml:space="preserve"> 2018)</w:t>
      </w:r>
      <w:r w:rsidR="006A1A0C" w:rsidRPr="00091E6B">
        <w:rPr>
          <w:rFonts w:cstheme="minorHAnsi"/>
        </w:rPr>
        <w:fldChar w:fldCharType="end"/>
      </w:r>
      <w:r w:rsidR="009223C1" w:rsidRPr="00091E6B">
        <w:rPr>
          <w:rFonts w:cstheme="minorHAnsi"/>
        </w:rPr>
        <w:t xml:space="preserve"> (but see</w:t>
      </w:r>
      <w:r w:rsidR="00020BC0" w:rsidRPr="00091E6B">
        <w:rPr>
          <w:rFonts w:cstheme="minorHAnsi"/>
        </w:rPr>
        <w:t xml:space="preserve"> Jerde </w:t>
      </w:r>
      <w:r w:rsidR="00020BC0" w:rsidRPr="00091E6B">
        <w:rPr>
          <w:rFonts w:cstheme="minorHAnsi"/>
          <w:i/>
          <w:iCs/>
        </w:rPr>
        <w:t>et al</w:t>
      </w:r>
      <w:r w:rsidR="00020BC0" w:rsidRPr="00091E6B">
        <w:rPr>
          <w:rFonts w:cstheme="minorHAnsi"/>
        </w:rPr>
        <w:t xml:space="preserve">. </w:t>
      </w:r>
      <w:r w:rsidR="009223C1" w:rsidRPr="00091E6B">
        <w:rPr>
          <w:rFonts w:cstheme="minorHAnsi"/>
        </w:rPr>
        <w:t xml:space="preserve"> </w:t>
      </w:r>
      <w:r w:rsidR="009223C1" w:rsidRPr="00091E6B">
        <w:rPr>
          <w:rFonts w:cstheme="minorHAnsi"/>
        </w:rPr>
        <w:fldChar w:fldCharType="begin"/>
      </w:r>
      <w:r w:rsidR="00422B99" w:rsidRPr="00091E6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091E6B">
        <w:t>(2019)</w:t>
      </w:r>
      <w:r w:rsidR="009223C1" w:rsidRPr="00091E6B">
        <w:rPr>
          <w:rFonts w:cstheme="minorHAnsi"/>
        </w:rPr>
        <w:fldChar w:fldCharType="end"/>
      </w:r>
      <w:r w:rsidR="009223C1" w:rsidRPr="00091E6B">
        <w:rPr>
          <w:rFonts w:cstheme="minorHAnsi"/>
        </w:rPr>
        <w:t>)</w:t>
      </w:r>
      <w:r w:rsidR="00EB7199" w:rsidRPr="00091E6B">
        <w:rPr>
          <w:rFonts w:cstheme="minorHAnsi"/>
        </w:rPr>
        <w:t>.</w:t>
      </w:r>
      <w:r w:rsidR="00FA11B2" w:rsidRPr="00091E6B">
        <w:rPr>
          <w:rFonts w:cstheme="minorHAnsi"/>
        </w:rPr>
        <w:t xml:space="preserve"> </w:t>
      </w:r>
      <w:r w:rsidR="00E97E74" w:rsidRPr="00091E6B">
        <w:rPr>
          <w:rFonts w:cstheme="minorHAnsi"/>
        </w:rPr>
        <w:t>In addition, while t</w:t>
      </w:r>
      <w:r w:rsidR="00636995" w:rsidRPr="00091E6B">
        <w:rPr>
          <w:rFonts w:eastAsiaTheme="minorEastAsia"/>
        </w:rPr>
        <w:t>he AFS tend</w:t>
      </w:r>
      <w:r w:rsidR="005C1289" w:rsidRPr="00091E6B">
        <w:rPr>
          <w:rFonts w:eastAsiaTheme="minorEastAsia"/>
        </w:rPr>
        <w:t>s</w:t>
      </w:r>
      <w:r w:rsidR="00636995" w:rsidRPr="00091E6B">
        <w:rPr>
          <w:rFonts w:eastAsiaTheme="minorEastAsia"/>
        </w:rPr>
        <w:t xml:space="preserve"> to </w:t>
      </w:r>
      <w:r w:rsidR="003D4E1C" w:rsidRPr="00091E6B">
        <w:rPr>
          <w:rFonts w:eastAsiaTheme="minorEastAsia"/>
        </w:rPr>
        <w:t>provide good statistical fits to</w:t>
      </w:r>
      <w:r w:rsidR="00636995" w:rsidRPr="00091E6B">
        <w:rPr>
          <w:rFonts w:eastAsiaTheme="minorEastAsia"/>
        </w:rPr>
        <w:t xml:space="preserve"> interspecific data </w:t>
      </w:r>
      <w:r w:rsidR="00D454D2" w:rsidRPr="00091E6B">
        <w:rPr>
          <w:rFonts w:eastAsiaTheme="minorEastAsia"/>
        </w:rPr>
        <w:fldChar w:fldCharType="begin"/>
      </w:r>
      <w:r w:rsidR="00422B99" w:rsidRPr="00091E6B">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sidRPr="00091E6B">
        <w:rPr>
          <w:rFonts w:eastAsiaTheme="minorEastAsia"/>
        </w:rPr>
        <w:fldChar w:fldCharType="separate"/>
      </w:r>
      <w:r w:rsidR="0044238B" w:rsidRPr="00091E6B">
        <w:rPr>
          <w:rFonts w:eastAsiaTheme="minorEastAsia"/>
          <w:noProof/>
        </w:rPr>
        <w:t>(Clarke 2004)</w:t>
      </w:r>
      <w:r w:rsidR="00D454D2" w:rsidRPr="00091E6B">
        <w:rPr>
          <w:rFonts w:eastAsiaTheme="minorEastAsia"/>
        </w:rPr>
        <w:fldChar w:fldCharType="end"/>
      </w:r>
      <w:r w:rsidR="00933FBE" w:rsidRPr="00091E6B">
        <w:rPr>
          <w:rFonts w:eastAsiaTheme="minorEastAsia"/>
        </w:rPr>
        <w:t xml:space="preserve"> </w:t>
      </w:r>
      <w:r w:rsidR="00636995" w:rsidRPr="00091E6B">
        <w:rPr>
          <w:rFonts w:eastAsiaTheme="minorEastAsia"/>
        </w:rPr>
        <w:t xml:space="preserve">and intraspecific data </w:t>
      </w:r>
      <w:r w:rsidR="00D657AD" w:rsidRPr="00091E6B">
        <w:rPr>
          <w:rFonts w:eastAsiaTheme="minorEastAsia"/>
        </w:rPr>
        <w:t xml:space="preserve">with a restricted </w:t>
      </w:r>
      <w:r w:rsidR="00636995" w:rsidRPr="00091E6B">
        <w:rPr>
          <w:rFonts w:eastAsiaTheme="minorEastAsia"/>
        </w:rPr>
        <w:t xml:space="preserve">temperature range </w:t>
      </w:r>
      <w:r w:rsidR="00636995" w:rsidRPr="00091E6B">
        <w:rPr>
          <w:rFonts w:eastAsiaTheme="minorEastAsia"/>
        </w:rPr>
        <w:fldChar w:fldCharType="begin"/>
      </w:r>
      <w:r w:rsidR="00422B99" w:rsidRPr="00091E6B">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091E6B">
        <w:rPr>
          <w:rFonts w:eastAsiaTheme="minorEastAsia"/>
        </w:rPr>
        <w:fldChar w:fldCharType="separate"/>
      </w:r>
      <w:r w:rsidR="009D6C25" w:rsidRPr="00091E6B">
        <w:rPr>
          <w:lang w:val="en-GB"/>
        </w:rPr>
        <w:t xml:space="preserve">(Brown </w:t>
      </w:r>
      <w:r w:rsidR="009D6C25" w:rsidRPr="00091E6B">
        <w:rPr>
          <w:i/>
          <w:iCs/>
          <w:lang w:val="en-GB"/>
        </w:rPr>
        <w:t>et al.</w:t>
      </w:r>
      <w:r w:rsidR="009D6C25" w:rsidRPr="00091E6B">
        <w:rPr>
          <w:lang w:val="en-GB"/>
        </w:rPr>
        <w:t xml:space="preserve"> 2004; Clarke 2004; Rall </w:t>
      </w:r>
      <w:r w:rsidR="009D6C25" w:rsidRPr="00091E6B">
        <w:rPr>
          <w:i/>
          <w:iCs/>
          <w:lang w:val="en-GB"/>
        </w:rPr>
        <w:t>et al.</w:t>
      </w:r>
      <w:r w:rsidR="009D6C25" w:rsidRPr="00091E6B">
        <w:rPr>
          <w:lang w:val="en-GB"/>
        </w:rPr>
        <w:t xml:space="preserve"> 2012)</w:t>
      </w:r>
      <w:r w:rsidR="00636995" w:rsidRPr="00091E6B">
        <w:rPr>
          <w:rFonts w:eastAsiaTheme="minorEastAsia"/>
        </w:rPr>
        <w:fldChar w:fldCharType="end"/>
      </w:r>
      <w:r w:rsidR="001F1494" w:rsidRPr="00091E6B">
        <w:rPr>
          <w:rFonts w:eastAsiaTheme="minorEastAsia"/>
          <w:lang w:val="en-GB"/>
        </w:rPr>
        <w:t xml:space="preserve">, </w:t>
      </w:r>
      <w:r w:rsidR="00435974" w:rsidRPr="00091E6B">
        <w:rPr>
          <w:rFonts w:eastAsiaTheme="minorEastAsia"/>
          <w:lang w:val="en-GB"/>
        </w:rPr>
        <w:t xml:space="preserve">within-species </w:t>
      </w:r>
      <w:r w:rsidR="008F0A77" w:rsidRPr="00091E6B">
        <w:rPr>
          <w:rFonts w:eastAsiaTheme="minorEastAsia"/>
          <w:lang w:val="en-GB"/>
        </w:rPr>
        <w:t xml:space="preserve">thermal response curves are </w:t>
      </w:r>
      <w:r w:rsidR="0021343A" w:rsidRPr="00091E6B">
        <w:rPr>
          <w:rFonts w:eastAsiaTheme="minorEastAsia"/>
          <w:lang w:val="en-GB"/>
        </w:rPr>
        <w:t xml:space="preserve">generally </w:t>
      </w:r>
      <w:r w:rsidR="008F0A77" w:rsidRPr="00091E6B">
        <w:rPr>
          <w:rFonts w:eastAsiaTheme="minorEastAsia"/>
          <w:lang w:val="en-GB"/>
        </w:rPr>
        <w:t xml:space="preserve">unimodal </w:t>
      </w:r>
      <w:r w:rsidR="00636995" w:rsidRPr="00091E6B">
        <w:rPr>
          <w:rFonts w:eastAsiaTheme="minorEastAsia"/>
        </w:rPr>
        <w:fldChar w:fldCharType="begin"/>
      </w:r>
      <w:r w:rsidR="00422B99"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Pr>
          <w:rFonts w:eastAsiaTheme="minorEastAsia"/>
        </w:rPr>
        <w:fldChar w:fldCharType="separate"/>
      </w:r>
      <w:r w:rsidR="00EB6461" w:rsidRPr="00091E6B">
        <w:rPr>
          <w:lang w:val="en-GB"/>
        </w:rPr>
        <w:t xml:space="preserve">(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 Rall </w:t>
      </w:r>
      <w:r w:rsidR="00EB6461" w:rsidRPr="00091E6B">
        <w:rPr>
          <w:i/>
          <w:iCs/>
          <w:lang w:val="en-GB"/>
        </w:rPr>
        <w:t>et al.</w:t>
      </w:r>
      <w:r w:rsidR="00EB6461" w:rsidRPr="00091E6B">
        <w:rPr>
          <w:lang w:val="en-GB"/>
        </w:rPr>
        <w:t xml:space="preserve"> 2012; Uiterwaal &amp; DeLong 2020)</w:t>
      </w:r>
      <w:r w:rsidR="00636995" w:rsidRPr="00091E6B">
        <w:rPr>
          <w:rFonts w:eastAsiaTheme="minorEastAsia"/>
        </w:rPr>
        <w:fldChar w:fldCharType="end"/>
      </w:r>
      <w:r w:rsidR="00636995" w:rsidRPr="00091E6B">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 xml:space="preserve">are estimated </w:t>
      </w:r>
      <w:r w:rsidR="000A467D" w:rsidRPr="00091E6B">
        <w:rPr>
          <w:rFonts w:cstheme="minorHAnsi"/>
          <w:lang w:val="en-GB"/>
        </w:rPr>
        <w:lastRenderedPageBreak/>
        <w:t>jointly</w:t>
      </w:r>
      <w:r w:rsidR="00FC70D6" w:rsidRPr="00091E6B">
        <w:rPr>
          <w:rFonts w:cstheme="minorHAnsi"/>
          <w:lang w:val="en-GB"/>
        </w:rPr>
        <w:t xml:space="preserve"> </w:t>
      </w:r>
      <w:r w:rsidR="00FC70D6" w:rsidRPr="00091E6B">
        <w:rPr>
          <w:rFonts w:cstheme="minorHAnsi"/>
        </w:rPr>
        <w:fldChar w:fldCharType="begin"/>
      </w:r>
      <w:r w:rsidR="00422B99" w:rsidRPr="00091E6B">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ins w:id="190" w:author="Max Lindmark" w:date="2020-09-12T18:44:00Z">
        <w:r w:rsidR="004D2710">
          <w:rPr>
            <w:rFonts w:cstheme="minorHAnsi"/>
            <w:lang w:val="en-GB"/>
          </w:rPr>
          <w:t xml:space="preserve">or polynomial </w:t>
        </w:r>
      </w:ins>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commentRangeStart w:id="191"/>
    </w:p>
    <w:p w14:paraId="2CC89FE7" w14:textId="2575E6B8" w:rsidR="003C1FC7" w:rsidRPr="00091E6B" w:rsidDel="002B7B1B" w:rsidRDefault="00503613" w:rsidP="002E3379">
      <w:pPr>
        <w:spacing w:line="480" w:lineRule="auto"/>
        <w:ind w:firstLine="284"/>
        <w:contextualSpacing/>
        <w:jc w:val="both"/>
        <w:rPr>
          <w:del w:id="192" w:author="Max Lindmark" w:date="2020-07-27T14:51:00Z"/>
          <w:rFonts w:eastAsiaTheme="minorEastAsia"/>
          <w:lang w:val="en-GB"/>
        </w:rPr>
      </w:pPr>
      <w:del w:id="193" w:author="Max Lindmark" w:date="2020-07-27T14:51:00Z">
        <w:r w:rsidRPr="00091E6B" w:rsidDel="002B7B1B">
          <w:rPr>
            <w:rFonts w:cstheme="minorHAnsi"/>
            <w:lang w:val="en-GB"/>
          </w:rPr>
          <w:delText>The</w:delText>
        </w:r>
        <w:r w:rsidR="00272129" w:rsidRPr="00091E6B" w:rsidDel="002B7B1B">
          <w:rPr>
            <w:rFonts w:cstheme="minorHAnsi"/>
            <w:lang w:val="en-GB"/>
          </w:rPr>
          <w:delText xml:space="preserve"> intraspecific scaling </w:delText>
        </w:r>
        <w:r w:rsidR="00821494" w:rsidRPr="00091E6B" w:rsidDel="002B7B1B">
          <w:rPr>
            <w:rFonts w:cstheme="minorHAnsi"/>
            <w:lang w:val="en-GB"/>
          </w:rPr>
          <w:delText>of</w:delText>
        </w:r>
        <w:commentRangeStart w:id="194"/>
        <w:commentRangeStart w:id="195"/>
        <w:r w:rsidR="00821494" w:rsidRPr="00091E6B" w:rsidDel="002B7B1B">
          <w:rPr>
            <w:rFonts w:cstheme="minorHAnsi"/>
            <w:lang w:val="en-GB"/>
          </w:rPr>
          <w:delText xml:space="preserve"> </w:delText>
        </w:r>
        <w:commentRangeEnd w:id="194"/>
        <w:r w:rsidRPr="00091E6B" w:rsidDel="002B7B1B">
          <w:rPr>
            <w:rStyle w:val="CommentReference"/>
            <w:sz w:val="24"/>
            <w:szCs w:val="24"/>
          </w:rPr>
          <w:commentReference w:id="194"/>
        </w:r>
        <w:commentRangeEnd w:id="195"/>
        <w:r w:rsidR="001C3243" w:rsidRPr="00091E6B" w:rsidDel="002B7B1B">
          <w:rPr>
            <w:rStyle w:val="CommentReference"/>
            <w:sz w:val="24"/>
            <w:szCs w:val="24"/>
          </w:rPr>
          <w:commentReference w:id="195"/>
        </w:r>
        <w:r w:rsidR="00821494" w:rsidRPr="00091E6B" w:rsidDel="002B7B1B">
          <w:rPr>
            <w:rFonts w:cstheme="minorHAnsi"/>
            <w:lang w:val="en-GB"/>
          </w:rPr>
          <w:delText xml:space="preserve">rates with mass and temperature </w:delText>
        </w:r>
        <w:r w:rsidR="0065177E" w:rsidRPr="00091E6B" w:rsidDel="002B7B1B">
          <w:rPr>
            <w:rFonts w:cstheme="minorHAnsi"/>
            <w:lang w:val="en-GB"/>
          </w:rPr>
          <w:delText>is less understood</w:delText>
        </w:r>
        <w:r w:rsidR="0063639A" w:rsidRPr="00091E6B" w:rsidDel="002B7B1B">
          <w:rPr>
            <w:rFonts w:cstheme="minorHAnsi"/>
            <w:lang w:val="en-GB"/>
          </w:rPr>
          <w:delText xml:space="preserve"> than interspecific scaling relationships</w:delText>
        </w:r>
      </w:del>
      <w:del w:id="196" w:author="Max Lindmark" w:date="2020-07-27T14:45:00Z">
        <w:r w:rsidR="0063639A" w:rsidRPr="00091E6B" w:rsidDel="000B5140">
          <w:rPr>
            <w:rFonts w:cstheme="minorHAnsi"/>
            <w:lang w:val="en-GB"/>
          </w:rPr>
          <w:delText xml:space="preserve">. </w:delText>
        </w:r>
        <w:commentRangeStart w:id="197"/>
        <w:commentRangeStart w:id="198"/>
        <w:r w:rsidR="005060BA" w:rsidRPr="00091E6B" w:rsidDel="000B5140">
          <w:rPr>
            <w:rFonts w:eastAsiaTheme="minorEastAsia"/>
            <w:lang w:val="en-GB"/>
          </w:rPr>
          <w:delText>L</w:delText>
        </w:r>
        <w:r w:rsidR="00272129" w:rsidRPr="00091E6B" w:rsidDel="000B5140">
          <w:rPr>
            <w:rFonts w:eastAsiaTheme="minorEastAsia"/>
            <w:lang w:val="en-GB"/>
          </w:rPr>
          <w:delText xml:space="preserve">ogistical challenges of replicating experiments for ranges of body masses and </w:delText>
        </w:r>
        <w:r w:rsidR="00724796" w:rsidRPr="00091E6B" w:rsidDel="000B5140">
          <w:rPr>
            <w:rFonts w:eastAsiaTheme="minorEastAsia"/>
            <w:lang w:val="en-GB"/>
          </w:rPr>
          <w:delText>temperatu</w:delText>
        </w:r>
        <w:r w:rsidR="00296CC1" w:rsidRPr="00091E6B" w:rsidDel="000B5140">
          <w:rPr>
            <w:rFonts w:eastAsiaTheme="minorEastAsia"/>
            <w:lang w:val="en-GB"/>
          </w:rPr>
          <w:delText>re</w:delText>
        </w:r>
        <w:r w:rsidR="005060BA" w:rsidRPr="00091E6B" w:rsidDel="000B5140">
          <w:rPr>
            <w:rFonts w:eastAsiaTheme="minorEastAsia"/>
            <w:lang w:val="en-GB"/>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species and confronted this data with </w:delInstrText>
        </w:r>
        <w:r w:rsidR="00272129" w:rsidRPr="00091E6B" w:rsidDel="000B5140">
          <w:rPr>
            <w:rFonts w:eastAsiaTheme="minorEastAsia"/>
          </w:rPr>
          <w:delInstrText>ﬂ</w:delInstrText>
        </w:r>
        <w:r w:rsidR="00272129" w:rsidRPr="00091E6B"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 of 0.89 with a SIC interval spanning 0.82 to 0.99, implying that mechanistically derived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Jerde </w:delText>
        </w:r>
        <w:r w:rsidR="0044238B" w:rsidRPr="00091E6B" w:rsidDel="000B5140">
          <w:rPr>
            <w:i/>
            <w:iCs/>
            <w:lang w:val="en-GB"/>
          </w:rPr>
          <w:delText>et al.</w:delText>
        </w:r>
        <w:r w:rsidR="0044238B" w:rsidRPr="00091E6B" w:rsidDel="000B5140">
          <w:rPr>
            <w:lang w:val="en-GB"/>
          </w:rPr>
          <w:delText xml:space="preserve"> 2019)</w:delText>
        </w:r>
        <w:r w:rsidR="00272129" w:rsidRPr="00091E6B" w:rsidDel="000B5140">
          <w:rPr>
            <w:rFonts w:eastAsiaTheme="minorEastAsia"/>
          </w:rPr>
          <w:fldChar w:fldCharType="end"/>
        </w:r>
        <w:r w:rsidR="00272129" w:rsidRPr="00091E6B" w:rsidDel="000B5140">
          <w:rPr>
            <w:rFonts w:eastAsiaTheme="minorEastAsia"/>
            <w:lang w:val="en-GB"/>
          </w:rPr>
          <w:delText xml:space="preserve"> and </w:delText>
        </w:r>
        <w:r w:rsidR="002A05AA" w:rsidRPr="00091E6B" w:rsidDel="000B5140">
          <w:rPr>
            <w:rFonts w:eastAsiaTheme="minorEastAsia"/>
            <w:lang w:val="en-GB"/>
          </w:rPr>
          <w:delText>a</w:delText>
        </w:r>
        <w:r w:rsidR="00272129" w:rsidRPr="00091E6B" w:rsidDel="000B5140">
          <w:rPr>
            <w:rFonts w:eastAsiaTheme="minorEastAsia"/>
            <w:lang w:val="en-GB"/>
          </w:rPr>
          <w:delText xml:space="preserve"> lack of comprehensive data</w:delText>
        </w:r>
        <w:r w:rsidR="003E45F6" w:rsidRPr="00091E6B" w:rsidDel="000B5140">
          <w:rPr>
            <w:rFonts w:eastAsiaTheme="minorEastAsia"/>
            <w:lang w:val="en-GB"/>
          </w:rPr>
          <w:delText xml:space="preserve"> sets</w:delText>
        </w:r>
        <w:r w:rsidR="00272129" w:rsidRPr="00091E6B" w:rsidDel="000B5140">
          <w:rPr>
            <w:rFonts w:eastAsiaTheme="minorEastAsia"/>
            <w:lang w:val="en-GB"/>
          </w:rPr>
          <w:delText xml:space="preserve"> </w:delText>
        </w:r>
        <w:r w:rsidR="000A3F4B" w:rsidRPr="00091E6B" w:rsidDel="000B5140">
          <w:rPr>
            <w:rFonts w:eastAsiaTheme="minorEastAsia"/>
            <w:lang w:val="en-GB"/>
          </w:rPr>
          <w:delText>(in particular for consumption and growth rates</w:delText>
        </w:r>
        <w:r w:rsidR="000A3F4B" w:rsidRPr="00091E6B" w:rsidDel="000B5140">
          <w:rPr>
            <w:rFonts w:eastAsiaTheme="minorEastAsia"/>
          </w:rPr>
          <w:delText>)</w:delText>
        </w:r>
        <w:r w:rsidR="000A3F4B" w:rsidRPr="00091E6B" w:rsidDel="000B5140">
          <w:rPr>
            <w:rFonts w:eastAsiaTheme="minorEastAsia"/>
            <w:lang w:val="en-GB"/>
          </w:rPr>
          <w:delText xml:space="preserve"> </w:delText>
        </w:r>
        <w:r w:rsidR="008C5632" w:rsidRPr="00091E6B" w:rsidDel="000B5140">
          <w:rPr>
            <w:rFonts w:eastAsiaTheme="minorEastAsia"/>
            <w:lang w:val="en-GB"/>
          </w:rPr>
          <w:delText>likely contribute to this</w:delText>
        </w:r>
        <w:r w:rsidR="008C5632" w:rsidRPr="00091E6B" w:rsidDel="000B5140">
          <w:rPr>
            <w:rFonts w:eastAsiaTheme="minorEastAsia"/>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Dell </w:delText>
        </w:r>
        <w:r w:rsidR="0044238B" w:rsidRPr="00091E6B" w:rsidDel="000B5140">
          <w:rPr>
            <w:i/>
            <w:iCs/>
            <w:lang w:val="en-GB"/>
          </w:rPr>
          <w:delText>et al.</w:delText>
        </w:r>
        <w:r w:rsidR="0044238B" w:rsidRPr="00091E6B" w:rsidDel="000B5140">
          <w:rPr>
            <w:lang w:val="en-GB"/>
          </w:rPr>
          <w:delText xml:space="preserve"> 2011)</w:delText>
        </w:r>
        <w:r w:rsidR="00272129" w:rsidRPr="00091E6B" w:rsidDel="000B5140">
          <w:rPr>
            <w:rFonts w:eastAsiaTheme="minorEastAsia"/>
          </w:rPr>
          <w:fldChar w:fldCharType="end"/>
        </w:r>
        <w:r w:rsidR="00272129" w:rsidRPr="00091E6B" w:rsidDel="000B5140">
          <w:rPr>
            <w:rFonts w:eastAsiaTheme="minorEastAsia"/>
            <w:lang w:val="en-GB"/>
          </w:rPr>
          <w:delText xml:space="preserve">. </w:delText>
        </w:r>
        <w:r w:rsidR="00264D99" w:rsidRPr="00091E6B" w:rsidDel="000B5140">
          <w:rPr>
            <w:rFonts w:eastAsiaTheme="minorEastAsia"/>
            <w:lang w:val="en-GB"/>
          </w:rPr>
          <w:delText xml:space="preserve">Intraspecific </w:delText>
        </w:r>
        <w:r w:rsidR="00367214" w:rsidRPr="00091E6B" w:rsidDel="000B5140">
          <w:rPr>
            <w:rFonts w:eastAsiaTheme="minorEastAsia"/>
            <w:lang w:val="en-GB"/>
          </w:rPr>
          <w:delText>s</w:delText>
        </w:r>
        <w:r w:rsidR="00272129" w:rsidRPr="00091E6B" w:rsidDel="000B5140">
          <w:rPr>
            <w:rFonts w:eastAsiaTheme="minorEastAsia"/>
            <w:lang w:val="en-GB"/>
          </w:rPr>
          <w:delText xml:space="preserve">caling parameters are therefore often </w:delText>
        </w:r>
        <w:r w:rsidR="002A05AA" w:rsidRPr="00091E6B" w:rsidDel="000B5140">
          <w:rPr>
            <w:rFonts w:eastAsiaTheme="minorEastAsia"/>
            <w:lang w:val="en-GB"/>
          </w:rPr>
          <w:delText>based on</w:delText>
        </w:r>
        <w:r w:rsidR="00272129" w:rsidRPr="00091E6B" w:rsidDel="000B5140">
          <w:rPr>
            <w:rFonts w:eastAsiaTheme="minorEastAsia"/>
            <w:lang w:val="en-GB"/>
          </w:rPr>
          <w:delText xml:space="preserve"> </w:delText>
        </w:r>
        <w:r w:rsidR="002A05AA" w:rsidRPr="00091E6B" w:rsidDel="000B5140">
          <w:rPr>
            <w:rFonts w:eastAsiaTheme="minorEastAsia"/>
            <w:lang w:val="en-GB"/>
          </w:rPr>
          <w:delText>single</w:delText>
        </w:r>
        <w:r w:rsidR="00272129" w:rsidRPr="00091E6B" w:rsidDel="000B5140">
          <w:rPr>
            <w:rFonts w:eastAsiaTheme="minorEastAsia"/>
            <w:lang w:val="en-GB"/>
          </w:rPr>
          <w:delText xml:space="preserve"> experiments, which makes </w:delText>
        </w:r>
        <w:r w:rsidR="00DC7BC2" w:rsidRPr="00091E6B" w:rsidDel="000B5140">
          <w:rPr>
            <w:rFonts w:eastAsiaTheme="minorEastAsia"/>
            <w:lang w:val="en-GB"/>
          </w:rPr>
          <w:delText>generalization</w:delText>
        </w:r>
        <w:r w:rsidR="00272129" w:rsidRPr="00091E6B" w:rsidDel="000B5140">
          <w:rPr>
            <w:rFonts w:eastAsiaTheme="minorEastAsia"/>
            <w:lang w:val="en-GB"/>
          </w:rPr>
          <w:delText xml:space="preserve"> </w:delText>
        </w:r>
        <w:r w:rsidR="00BE4B04" w:rsidRPr="00091E6B" w:rsidDel="000B5140">
          <w:rPr>
            <w:rFonts w:eastAsiaTheme="minorEastAsia"/>
            <w:lang w:val="en-GB"/>
          </w:rPr>
          <w:delText xml:space="preserve">across species </w:delText>
        </w:r>
        <w:r w:rsidR="002B385D" w:rsidRPr="00091E6B" w:rsidDel="000B5140">
          <w:rPr>
            <w:rFonts w:eastAsiaTheme="minorEastAsia"/>
            <w:lang w:val="en-GB"/>
          </w:rPr>
          <w:delText>difficult</w:delText>
        </w:r>
        <w:r w:rsidR="00272129" w:rsidRPr="00091E6B" w:rsidDel="000B5140">
          <w:rPr>
            <w:rFonts w:eastAsiaTheme="minorEastAsia"/>
            <w:lang w:val="en-GB"/>
          </w:rPr>
          <w:delText>.</w:delText>
        </w:r>
        <w:r w:rsidR="003E1D22" w:rsidRPr="00091E6B" w:rsidDel="000B5140">
          <w:rPr>
            <w:rFonts w:eastAsiaTheme="minorEastAsia"/>
            <w:lang w:val="en-GB"/>
          </w:rPr>
          <w:delText xml:space="preserve"> </w:delText>
        </w:r>
        <w:r w:rsidR="00B84A42" w:rsidRPr="00091E6B" w:rsidDel="000B5140">
          <w:rPr>
            <w:rFonts w:eastAsiaTheme="minorEastAsia"/>
            <w:lang w:val="en-GB"/>
          </w:rPr>
          <w:delText>However,</w:delText>
        </w:r>
        <w:r w:rsidR="00AB432F" w:rsidRPr="00091E6B" w:rsidDel="000B5140">
          <w:rPr>
            <w:rFonts w:eastAsiaTheme="minorEastAsia"/>
            <w:lang w:val="en-GB"/>
          </w:rPr>
          <w:delText xml:space="preserve"> as body size is a trait of an individual as well as a species, it </w:delText>
        </w:r>
        <w:r w:rsidR="00B84A42" w:rsidRPr="00091E6B" w:rsidDel="000B5140">
          <w:rPr>
            <w:rFonts w:eastAsiaTheme="minorEastAsia"/>
            <w:lang w:val="en-GB"/>
          </w:rPr>
          <w:delText>is important to understand both general tendencies and variability of intraspecific body mass</w:delText>
        </w:r>
        <w:r w:rsidR="000772A5" w:rsidRPr="00091E6B" w:rsidDel="000B5140">
          <w:rPr>
            <w:rFonts w:eastAsiaTheme="minorEastAsia"/>
            <w:lang w:val="en-GB"/>
          </w:rPr>
          <w:delText>-</w:delText>
        </w:r>
        <w:r w:rsidR="00B84A42" w:rsidRPr="00091E6B" w:rsidDel="000B5140">
          <w:rPr>
            <w:rFonts w:eastAsiaTheme="minorEastAsia"/>
            <w:lang w:val="en-GB"/>
          </w:rPr>
          <w:delText xml:space="preserve"> and temperature</w:delText>
        </w:r>
        <w:r w:rsidR="0010623B" w:rsidRPr="00091E6B" w:rsidDel="000B5140">
          <w:rPr>
            <w:rFonts w:eastAsiaTheme="minorEastAsia"/>
            <w:lang w:val="en-GB"/>
          </w:rPr>
          <w:delText xml:space="preserve"> </w:delText>
        </w:r>
        <w:r w:rsidR="00B84A42" w:rsidRPr="00091E6B" w:rsidDel="000B5140">
          <w:rPr>
            <w:rFonts w:eastAsiaTheme="minorEastAsia"/>
            <w:lang w:val="en-GB"/>
          </w:rPr>
          <w:delText>scaling</w:delText>
        </w:r>
        <w:r w:rsidR="000772A5" w:rsidRPr="00091E6B" w:rsidDel="000B5140">
          <w:rPr>
            <w:rFonts w:eastAsiaTheme="minorEastAsia"/>
            <w:lang w:val="en-GB"/>
          </w:rPr>
          <w:delText xml:space="preserve"> across species</w:delText>
        </w:r>
        <w:r w:rsidR="0058454E" w:rsidRPr="00091E6B" w:rsidDel="000B5140">
          <w:rPr>
            <w:rFonts w:eastAsiaTheme="minorEastAsia"/>
            <w:lang w:val="en-GB"/>
          </w:rPr>
          <w:delText xml:space="preserve"> </w:delText>
        </w:r>
        <w:r w:rsidR="0058454E" w:rsidRPr="00091E6B" w:rsidDel="000B5140">
          <w:rPr>
            <w:rFonts w:eastAsiaTheme="minorEastAsia"/>
          </w:rPr>
          <w:fldChar w:fldCharType="begin"/>
        </w:r>
        <w:r w:rsidR="00EB6461" w:rsidRPr="00091E6B"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091E6B" w:rsidDel="000B5140">
          <w:rPr>
            <w:rFonts w:eastAsiaTheme="minorEastAsia"/>
          </w:rPr>
          <w:del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RPr="00091E6B" w:rsidDel="000B5140">
          <w:rPr>
            <w:rFonts w:eastAsiaTheme="minorEastAsia"/>
          </w:rPr>
          <w:fldChar w:fldCharType="separate"/>
        </w:r>
        <w:r w:rsidR="00EB6461" w:rsidRPr="00091E6B" w:rsidDel="000B5140">
          <w:delText xml:space="preserve">(Bolnick </w:delText>
        </w:r>
        <w:r w:rsidR="00EB6461" w:rsidRPr="00091E6B" w:rsidDel="000B5140">
          <w:rPr>
            <w:i/>
            <w:iCs/>
          </w:rPr>
          <w:delText>et al.</w:delText>
        </w:r>
        <w:r w:rsidR="00EB6461" w:rsidRPr="00091E6B" w:rsidDel="000B5140">
          <w:delText xml:space="preserve"> 2011; Miller &amp; Rudolf 2011; Persson &amp; De Roos 2013; Brose </w:delText>
        </w:r>
        <w:r w:rsidR="00EB6461" w:rsidRPr="00091E6B" w:rsidDel="000B5140">
          <w:rPr>
            <w:i/>
            <w:iCs/>
          </w:rPr>
          <w:delText>et al.</w:delText>
        </w:r>
        <w:r w:rsidR="00EB6461" w:rsidRPr="00091E6B" w:rsidDel="000B5140">
          <w:delText xml:space="preserve"> 2017)</w:delText>
        </w:r>
        <w:r w:rsidR="0058454E" w:rsidRPr="00091E6B" w:rsidDel="000B5140">
          <w:rPr>
            <w:rFonts w:eastAsiaTheme="minorEastAsia"/>
          </w:rPr>
          <w:fldChar w:fldCharType="end"/>
        </w:r>
        <w:r w:rsidR="0058454E" w:rsidRPr="00091E6B" w:rsidDel="000B5140">
          <w:rPr>
            <w:rFonts w:eastAsiaTheme="minorEastAsia"/>
          </w:rPr>
          <w:delText>.</w:delText>
        </w:r>
      </w:del>
      <w:del w:id="199" w:author="Max Lindmark" w:date="2020-07-27T14:51:00Z">
        <w:r w:rsidR="00877665" w:rsidRPr="00091E6B" w:rsidDel="002B7B1B">
          <w:rPr>
            <w:rFonts w:eastAsiaTheme="minorEastAsia"/>
          </w:rPr>
          <w:delText xml:space="preserve"> </w:delText>
        </w:r>
        <w:commentRangeEnd w:id="197"/>
        <w:r w:rsidR="008D5889" w:rsidRPr="00091E6B" w:rsidDel="002B7B1B">
          <w:rPr>
            <w:rStyle w:val="CommentReference"/>
            <w:sz w:val="24"/>
            <w:szCs w:val="24"/>
          </w:rPr>
          <w:commentReference w:id="197"/>
        </w:r>
        <w:commentRangeEnd w:id="198"/>
        <w:r w:rsidR="000B5140" w:rsidRPr="00091E6B" w:rsidDel="002B7B1B">
          <w:rPr>
            <w:rStyle w:val="CommentReference"/>
            <w:sz w:val="24"/>
            <w:szCs w:val="24"/>
          </w:rPr>
          <w:commentReference w:id="198"/>
        </w:r>
        <w:r w:rsidR="0048240B" w:rsidRPr="00091E6B" w:rsidDel="002B7B1B">
          <w:rPr>
            <w:rFonts w:eastAsiaTheme="minorEastAsia"/>
            <w:lang w:val="en-GB"/>
          </w:rPr>
          <w:delText xml:space="preserve">Therefore, overcoming the knowledge gap about intraspecific </w:delText>
        </w:r>
        <w:r w:rsidR="00D161CF" w:rsidRPr="00091E6B" w:rsidDel="002B7B1B">
          <w:rPr>
            <w:rFonts w:eastAsiaTheme="minorEastAsia"/>
            <w:lang w:val="en-GB"/>
          </w:rPr>
          <w:delText xml:space="preserve">mass- and temperature </w:delText>
        </w:r>
        <w:r w:rsidR="0048240B" w:rsidRPr="00091E6B" w:rsidDel="002B7B1B">
          <w:rPr>
            <w:rFonts w:eastAsiaTheme="minorEastAsia"/>
            <w:lang w:val="en-GB"/>
          </w:rPr>
          <w:delText xml:space="preserve">scaling </w:delText>
        </w:r>
        <w:r w:rsidR="00092F61" w:rsidRPr="00091E6B" w:rsidDel="002B7B1B">
          <w:rPr>
            <w:rFonts w:eastAsiaTheme="minorEastAsia"/>
            <w:lang w:val="en-GB"/>
          </w:rPr>
          <w:delText xml:space="preserve">is important </w:delText>
        </w:r>
        <w:r w:rsidR="00D84B69" w:rsidRPr="00091E6B" w:rsidDel="002B7B1B">
          <w:rPr>
            <w:rFonts w:eastAsiaTheme="minorEastAsia"/>
            <w:lang w:val="en-GB"/>
          </w:rPr>
          <w:delText xml:space="preserve">for </w:delText>
        </w:r>
      </w:del>
      <w:commentRangeStart w:id="200"/>
      <w:commentRangeStart w:id="201"/>
      <w:ins w:id="202" w:author="Jan Ohlberger" w:date="2020-05-22T07:36:00Z">
        <w:del w:id="203" w:author="Max Lindmark" w:date="2020-07-27T14:51:00Z">
          <w:r w:rsidR="008D5889" w:rsidRPr="00091E6B" w:rsidDel="002B7B1B">
            <w:rPr>
              <w:rFonts w:eastAsiaTheme="minorEastAsia"/>
              <w:lang w:val="en-GB"/>
            </w:rPr>
            <w:delText xml:space="preserve">understanding </w:delText>
          </w:r>
          <w:r w:rsidR="008D5889" w:rsidRPr="00091E6B" w:rsidDel="002B7B1B">
            <w:rPr>
              <w:rFonts w:cstheme="minorHAnsi"/>
              <w:lang w:val="en-GB"/>
            </w:rPr>
            <w:delText>individual and population respon</w:delText>
          </w:r>
        </w:del>
      </w:ins>
      <w:ins w:id="204" w:author="Jan Ohlberger" w:date="2020-05-22T07:37:00Z">
        <w:del w:id="205" w:author="Max Lindmark" w:date="2020-07-27T14:51:00Z">
          <w:r w:rsidR="008D5889" w:rsidRPr="00091E6B" w:rsidDel="002B7B1B">
            <w:rPr>
              <w:rFonts w:cstheme="minorHAnsi"/>
              <w:lang w:val="en-GB"/>
            </w:rPr>
            <w:delText>ses</w:delText>
          </w:r>
        </w:del>
      </w:ins>
      <w:ins w:id="206" w:author="Jan Ohlberger" w:date="2020-05-22T07:36:00Z">
        <w:del w:id="207" w:author="Max Lindmark" w:date="2020-07-27T14:51:00Z">
          <w:r w:rsidR="008D5889" w:rsidRPr="00091E6B" w:rsidDel="002B7B1B">
            <w:rPr>
              <w:rFonts w:cstheme="minorHAnsi"/>
              <w:lang w:val="en-GB"/>
            </w:rPr>
            <w:delText xml:space="preserve"> to </w:delText>
          </w:r>
        </w:del>
      </w:ins>
      <w:ins w:id="208" w:author="Jan Ohlberger" w:date="2020-05-22T07:37:00Z">
        <w:del w:id="209" w:author="Max Lindmark" w:date="2020-07-27T14:51:00Z">
          <w:r w:rsidR="008D5889" w:rsidRPr="00091E6B" w:rsidDel="002B7B1B">
            <w:rPr>
              <w:rFonts w:cstheme="minorHAnsi"/>
              <w:lang w:val="en-GB"/>
            </w:rPr>
            <w:delText xml:space="preserve">climate </w:delText>
          </w:r>
        </w:del>
      </w:ins>
      <w:ins w:id="210" w:author="Jan Ohlberger" w:date="2020-05-22T07:36:00Z">
        <w:del w:id="211" w:author="Max Lindmark" w:date="2020-07-27T14:51:00Z">
          <w:r w:rsidR="008D5889" w:rsidRPr="00091E6B" w:rsidDel="002B7B1B">
            <w:rPr>
              <w:rFonts w:cstheme="minorHAnsi"/>
              <w:lang w:val="en-GB"/>
            </w:rPr>
            <w:delText>warming</w:delText>
          </w:r>
          <w:r w:rsidR="008D5889" w:rsidRPr="00091E6B" w:rsidDel="002B7B1B">
            <w:rPr>
              <w:rFonts w:eastAsiaTheme="minorEastAsia"/>
              <w:lang w:val="en-GB"/>
            </w:rPr>
            <w:delText xml:space="preserve"> </w:delText>
          </w:r>
        </w:del>
      </w:ins>
      <w:ins w:id="212" w:author="Jan Ohlberger" w:date="2020-05-22T07:37:00Z">
        <w:del w:id="213" w:author="Max Lindmark" w:date="2020-07-27T14:51:00Z">
          <w:r w:rsidR="008D5889" w:rsidRPr="00091E6B" w:rsidDel="002B7B1B">
            <w:rPr>
              <w:rFonts w:eastAsiaTheme="minorEastAsia"/>
              <w:lang w:val="en-GB"/>
            </w:rPr>
            <w:delText xml:space="preserve">and for </w:delText>
          </w:r>
        </w:del>
      </w:ins>
      <w:commentRangeEnd w:id="200"/>
      <w:ins w:id="214" w:author="Jan Ohlberger" w:date="2020-05-22T07:38:00Z">
        <w:del w:id="215" w:author="Max Lindmark" w:date="2020-07-27T14:51:00Z">
          <w:r w:rsidR="003E344E" w:rsidRPr="00091E6B" w:rsidDel="002B7B1B">
            <w:rPr>
              <w:rStyle w:val="CommentReference"/>
              <w:sz w:val="24"/>
              <w:szCs w:val="24"/>
            </w:rPr>
            <w:commentReference w:id="200"/>
          </w:r>
        </w:del>
      </w:ins>
      <w:commentRangeEnd w:id="201"/>
      <w:del w:id="216" w:author="Max Lindmark" w:date="2020-07-27T14:51:00Z">
        <w:r w:rsidR="00DB68B5" w:rsidRPr="00091E6B" w:rsidDel="002B7B1B">
          <w:rPr>
            <w:rStyle w:val="CommentReference"/>
            <w:sz w:val="24"/>
            <w:szCs w:val="24"/>
          </w:rPr>
          <w:commentReference w:id="201"/>
        </w:r>
        <w:r w:rsidR="00D84B69" w:rsidRPr="00091E6B" w:rsidDel="002B7B1B">
          <w:rPr>
            <w:rFonts w:eastAsiaTheme="minorEastAsia"/>
            <w:lang w:val="en-GB"/>
          </w:rPr>
          <w:delText>advancing trait-based approaches to ecology</w:delText>
        </w:r>
        <w:r w:rsidR="009C5D01" w:rsidRPr="00091E6B" w:rsidDel="002B7B1B">
          <w:rPr>
            <w:rFonts w:eastAsiaTheme="minorEastAsia"/>
            <w:lang w:val="en-GB"/>
          </w:rPr>
          <w:delText>.</w:delText>
        </w:r>
      </w:del>
      <w:commentRangeEnd w:id="191"/>
      <w:r w:rsidR="002B7B1B" w:rsidRPr="00091E6B">
        <w:rPr>
          <w:rStyle w:val="CommentReference"/>
          <w:sz w:val="24"/>
          <w:szCs w:val="24"/>
        </w:rPr>
        <w:commentReference w:id="191"/>
      </w:r>
    </w:p>
    <w:p w14:paraId="7ABDF969" w14:textId="7545589B" w:rsidR="00D00BD9" w:rsidRPr="00091E6B" w:rsidRDefault="003854DB" w:rsidP="002E3379">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 xml:space="preserve">consumption and metabolic rates of fish from experiments in which the effect of fish body mass is replicated across multiple temperatures within species.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 xml:space="preserve">. </w:t>
      </w:r>
      <w:commentRangeStart w:id="217"/>
      <w:commentRangeStart w:id="218"/>
      <w:r w:rsidR="002D5019" w:rsidRPr="00091E6B">
        <w:rPr>
          <w:rFonts w:eastAsiaTheme="minorEastAsia"/>
          <w:lang w:val="en-GB"/>
        </w:rPr>
        <w:t xml:space="preserve">For consumption rates, we also fit </w:t>
      </w:r>
      <w:r w:rsidR="00C845E1" w:rsidRPr="00091E6B">
        <w:rPr>
          <w:rFonts w:eastAsiaTheme="minorEastAsia"/>
          <w:lang w:val="en-GB"/>
        </w:rPr>
        <w:t xml:space="preserve">polynomial </w:t>
      </w:r>
      <w:r w:rsidR="002D5019" w:rsidRPr="00091E6B">
        <w:rPr>
          <w:rFonts w:eastAsiaTheme="minorEastAsia"/>
          <w:lang w:val="en-GB"/>
        </w:rPr>
        <w:t xml:space="preserve">models </w:t>
      </w:r>
      <w:r w:rsidR="00BE2436" w:rsidRPr="00091E6B">
        <w:rPr>
          <w:rFonts w:eastAsiaTheme="minorEastAsia"/>
          <w:lang w:val="en-GB"/>
        </w:rPr>
        <w:t xml:space="preserve">to </w:t>
      </w:r>
      <w:r w:rsidR="00790CF0" w:rsidRPr="00091E6B">
        <w:rPr>
          <w:rFonts w:eastAsiaTheme="minorEastAsia"/>
          <w:lang w:val="en-GB"/>
        </w:rPr>
        <w:t xml:space="preserve">a subset of the data </w:t>
      </w:r>
      <w:r w:rsidR="009D7352" w:rsidRPr="00091E6B">
        <w:rPr>
          <w:rFonts w:eastAsiaTheme="minorEastAsia"/>
          <w:lang w:val="en-GB"/>
        </w:rPr>
        <w:t xml:space="preserve">to </w:t>
      </w:r>
      <w:r w:rsidR="00BE2436" w:rsidRPr="00091E6B">
        <w:rPr>
          <w:rFonts w:eastAsiaTheme="minorEastAsia"/>
          <w:lang w:val="en-GB"/>
        </w:rPr>
        <w:t>characterize the unimodal temperature dependence</w:t>
      </w:r>
      <w:commentRangeEnd w:id="217"/>
      <w:r w:rsidR="00844DDD" w:rsidRPr="00091E6B">
        <w:rPr>
          <w:rStyle w:val="CommentReference"/>
          <w:sz w:val="24"/>
          <w:szCs w:val="24"/>
        </w:rPr>
        <w:commentReference w:id="217"/>
      </w:r>
      <w:commentRangeEnd w:id="218"/>
      <w:r w:rsidR="00A34E60" w:rsidRPr="00091E6B">
        <w:rPr>
          <w:rStyle w:val="CommentReference"/>
          <w:sz w:val="24"/>
          <w:szCs w:val="24"/>
        </w:rPr>
        <w:commentReference w:id="218"/>
      </w:r>
      <w:ins w:id="219" w:author="Max Lindmark" w:date="2020-07-27T14:52:00Z">
        <w:r w:rsidR="00340E8D" w:rsidRPr="00091E6B">
          <w:rPr>
            <w:rFonts w:eastAsiaTheme="minorEastAsia"/>
            <w:lang w:val="en-GB"/>
          </w:rPr>
          <w:t xml:space="preserve"> seen in data</w:t>
        </w:r>
      </w:ins>
      <w:r w:rsidR="000B6768" w:rsidRPr="00091E6B">
        <w:rPr>
          <w:rFonts w:eastAsiaTheme="minorEastAsia"/>
          <w:lang w:val="en-GB"/>
        </w:rPr>
        <w:t xml:space="preserve">. </w:t>
      </w:r>
      <w:r w:rsidR="00A436C2" w:rsidRPr="00091E6B">
        <w:rPr>
          <w:rFonts w:eastAsiaTheme="minorEastAsia"/>
          <w:lang w:val="en-GB"/>
        </w:rPr>
        <w:t xml:space="preserve">We find </w:t>
      </w:r>
      <w:r w:rsidR="00BE3C26" w:rsidRPr="00091E6B">
        <w:rPr>
          <w:rFonts w:eastAsiaTheme="minorEastAsia"/>
          <w:lang w:val="en-GB"/>
        </w:rPr>
        <w:t xml:space="preserve">that </w:t>
      </w:r>
      <w:r w:rsidR="009946FF" w:rsidRPr="00091E6B">
        <w:rPr>
          <w:rFonts w:eastAsiaTheme="minorEastAsia"/>
          <w:lang w:val="en-GB"/>
        </w:rPr>
        <w:t xml:space="preserve">the </w:t>
      </w:r>
      <w:r w:rsidR="007F141C" w:rsidRPr="00091E6B">
        <w:rPr>
          <w:rFonts w:eastAsiaTheme="minorEastAsia"/>
          <w:lang w:val="en-GB"/>
        </w:rPr>
        <w:t>temperature</w:t>
      </w:r>
      <w:r w:rsidR="0010623B" w:rsidRPr="00091E6B">
        <w:rPr>
          <w:rFonts w:eastAsiaTheme="minorEastAsia"/>
          <w:lang w:val="en-GB"/>
        </w:rPr>
        <w:t xml:space="preserve"> </w:t>
      </w:r>
      <w:r w:rsidR="007F141C" w:rsidRPr="00091E6B">
        <w:rPr>
          <w:rFonts w:eastAsiaTheme="minorEastAsia"/>
          <w:lang w:val="en-GB"/>
        </w:rPr>
        <w:t xml:space="preserve">dependence of </w:t>
      </w:r>
      <w:r w:rsidR="004A4061" w:rsidRPr="00091E6B">
        <w:rPr>
          <w:rFonts w:eastAsiaTheme="minorEastAsia"/>
          <w:lang w:val="en-GB"/>
        </w:rPr>
        <w:t xml:space="preserve">growth, consumption and metabolism </w:t>
      </w:r>
      <w:r w:rsidR="00722A05" w:rsidRPr="00091E6B">
        <w:rPr>
          <w:rFonts w:eastAsiaTheme="minorEastAsia"/>
          <w:lang w:val="en-GB"/>
        </w:rPr>
        <w:t>at below</w:t>
      </w:r>
      <w:r w:rsidR="0010623B" w:rsidRPr="00091E6B">
        <w:rPr>
          <w:rFonts w:eastAsiaTheme="minorEastAsia"/>
          <w:lang w:val="en-GB"/>
        </w:rPr>
        <w:t xml:space="preserve"> </w:t>
      </w:r>
      <w:r w:rsidR="00722A05" w:rsidRPr="00091E6B">
        <w:rPr>
          <w:rFonts w:eastAsiaTheme="minorEastAsia"/>
          <w:lang w:val="en-GB"/>
        </w:rPr>
        <w:t xml:space="preserve">peak temperatures </w:t>
      </w:r>
      <w:r w:rsidR="00272963" w:rsidRPr="00091E6B">
        <w:rPr>
          <w:rFonts w:eastAsiaTheme="minorEastAsia"/>
          <w:lang w:val="en-GB"/>
        </w:rPr>
        <w:t xml:space="preserve">is </w:t>
      </w:r>
      <w:r w:rsidR="004A4061" w:rsidRPr="00091E6B">
        <w:rPr>
          <w:rFonts w:eastAsiaTheme="minorEastAsia"/>
          <w:lang w:val="en-GB"/>
        </w:rPr>
        <w:t>close to average intraspecific predictions (activation energies approximately 0.6</w:t>
      </w:r>
      <w:r w:rsidR="007622AD" w:rsidRPr="00091E6B">
        <w:rPr>
          <w:rFonts w:eastAsiaTheme="minorEastAsia"/>
          <w:lang w:val="en-GB"/>
        </w:rPr>
        <w:t>5</w:t>
      </w:r>
      <w:r w:rsidR="004A4061" w:rsidRPr="00091E6B">
        <w:rPr>
          <w:rFonts w:eastAsiaTheme="minorEastAsia"/>
          <w:lang w:val="en-GB"/>
        </w:rPr>
        <w:t xml:space="preserve"> </w:t>
      </w:r>
      <m:oMath>
        <m:r>
          <m:rPr>
            <m:sty m:val="p"/>
          </m:rPr>
          <w:rPr>
            <w:rFonts w:ascii="Cambria Math" w:eastAsiaTheme="minorEastAsia" w:hAnsi="Cambria Math"/>
            <w:lang w:val="en-GB"/>
          </w:rPr>
          <m:t>eV</m:t>
        </m:r>
      </m:oMath>
      <w:r w:rsidR="004A4061" w:rsidRPr="00091E6B">
        <w:rPr>
          <w:rFonts w:eastAsiaTheme="minorEastAsia"/>
          <w:lang w:val="en-GB"/>
        </w:rPr>
        <w:t>)</w:t>
      </w:r>
      <w:r w:rsidR="00093FB5" w:rsidRPr="00091E6B">
        <w:rPr>
          <w:rFonts w:eastAsiaTheme="minorEastAsia"/>
          <w:lang w:val="en-GB"/>
        </w:rPr>
        <w:t xml:space="preserve">, </w:t>
      </w:r>
      <w:commentRangeStart w:id="220"/>
      <w:commentRangeStart w:id="221"/>
      <w:r w:rsidR="00093FB5" w:rsidRPr="00091E6B">
        <w:rPr>
          <w:rFonts w:eastAsiaTheme="minorEastAsia"/>
          <w:lang w:val="en-GB"/>
        </w:rPr>
        <w:t xml:space="preserve">whereas </w:t>
      </w:r>
      <w:r w:rsidR="006C25DE" w:rsidRPr="00091E6B">
        <w:rPr>
          <w:rFonts w:eastAsiaTheme="minorEastAsia"/>
          <w:lang w:val="en-GB"/>
        </w:rPr>
        <w:t xml:space="preserve">the </w:t>
      </w:r>
      <w:r w:rsidR="00093FB5" w:rsidRPr="00091E6B">
        <w:rPr>
          <w:rFonts w:eastAsiaTheme="minorEastAsia"/>
          <w:lang w:val="en-GB"/>
        </w:rPr>
        <w:t>mass</w:t>
      </w:r>
      <w:r w:rsidR="0010623B" w:rsidRPr="00091E6B">
        <w:rPr>
          <w:rFonts w:eastAsiaTheme="minorEastAsia"/>
          <w:lang w:val="en-GB"/>
        </w:rPr>
        <w:t xml:space="preserve"> </w:t>
      </w:r>
      <w:r w:rsidR="00435490" w:rsidRPr="00091E6B">
        <w:rPr>
          <w:rFonts w:eastAsiaTheme="minorEastAsia"/>
          <w:lang w:val="en-GB"/>
        </w:rPr>
        <w:t>exponent</w:t>
      </w:r>
      <w:ins w:id="222" w:author="Max Lindmark" w:date="2020-07-27T14:54:00Z">
        <w:r w:rsidR="00F802B6" w:rsidRPr="00091E6B">
          <w:rPr>
            <w:rFonts w:eastAsiaTheme="minorEastAsia"/>
            <w:lang w:val="en-GB"/>
          </w:rPr>
          <w:t>s</w:t>
        </w:r>
      </w:ins>
      <w:r w:rsidR="003F463C" w:rsidRPr="00091E6B">
        <w:rPr>
          <w:rFonts w:eastAsiaTheme="minorEastAsia"/>
          <w:lang w:val="en-GB"/>
        </w:rPr>
        <w:t xml:space="preserve"> </w:t>
      </w:r>
      <w:ins w:id="223" w:author="Max Lindmark" w:date="2020-07-27T14:54:00Z">
        <w:r w:rsidR="00F802B6" w:rsidRPr="00091E6B">
          <w:rPr>
            <w:rFonts w:eastAsiaTheme="minorEastAsia"/>
            <w:lang w:val="en-GB"/>
          </w:rPr>
          <w:t xml:space="preserve">are larger and smaller than </w:t>
        </w:r>
      </w:ins>
      <w:del w:id="224" w:author="Max Lindmark" w:date="2020-07-27T14:54:00Z">
        <w:r w:rsidR="003F463C" w:rsidRPr="00091E6B" w:rsidDel="00F802B6">
          <w:rPr>
            <w:rFonts w:eastAsiaTheme="minorEastAsia"/>
            <w:lang w:val="en-GB"/>
          </w:rPr>
          <w:delText xml:space="preserve">of </w:delText>
        </w:r>
      </w:del>
      <w:ins w:id="225" w:author="Max Lindmark" w:date="2020-07-27T14:54:00Z">
        <w:r w:rsidR="00F802B6" w:rsidRPr="00091E6B">
          <w:rPr>
            <w:rFonts w:eastAsiaTheme="minorEastAsia"/>
            <w:lang w:val="en-GB"/>
          </w:rPr>
          <w:t>¾ for metabolism and maximum consumption, respectively</w:t>
        </w:r>
      </w:ins>
      <w:del w:id="226" w:author="Max Lindmark" w:date="2020-07-27T14:54:00Z">
        <w:r w:rsidR="003F463C" w:rsidRPr="00091E6B" w:rsidDel="00F802B6">
          <w:rPr>
            <w:rFonts w:eastAsiaTheme="minorEastAsia"/>
            <w:lang w:val="en-GB"/>
          </w:rPr>
          <w:delText xml:space="preserve">maximum consumption is </w:delText>
        </w:r>
        <w:r w:rsidR="002A6C12" w:rsidRPr="00091E6B" w:rsidDel="00F802B6">
          <w:rPr>
            <w:rFonts w:eastAsiaTheme="minorEastAsia"/>
            <w:lang w:val="en-GB"/>
          </w:rPr>
          <w:delText xml:space="preserve">smaller </w:delText>
        </w:r>
        <w:r w:rsidR="003F463C" w:rsidRPr="00091E6B" w:rsidDel="00F802B6">
          <w:rPr>
            <w:rFonts w:eastAsiaTheme="minorEastAsia"/>
            <w:lang w:val="en-GB"/>
          </w:rPr>
          <w:delText xml:space="preserve">than </w:delText>
        </w:r>
        <w:r w:rsidR="00435490" w:rsidRPr="00091E6B" w:rsidDel="00F802B6">
          <w:rPr>
            <w:rFonts w:eastAsiaTheme="minorEastAsia"/>
            <w:lang w:val="en-GB"/>
          </w:rPr>
          <w:delText xml:space="preserve">the predicted </w:delText>
        </w:r>
        <w:r w:rsidR="00272265" w:rsidRPr="00091E6B" w:rsidDel="00F802B6">
          <w:rPr>
            <w:rFonts w:eastAsiaTheme="minorEastAsia"/>
            <w:lang w:val="en-GB"/>
          </w:rPr>
          <w:delText>3/4</w:delText>
        </w:r>
      </w:del>
      <w:commentRangeEnd w:id="220"/>
      <w:r w:rsidR="00D276BD" w:rsidRPr="00091E6B">
        <w:rPr>
          <w:rStyle w:val="CommentReference"/>
          <w:sz w:val="24"/>
          <w:szCs w:val="24"/>
        </w:rPr>
        <w:commentReference w:id="220"/>
      </w:r>
      <w:commentRangeEnd w:id="221"/>
      <w:r w:rsidR="009D31F8" w:rsidRPr="00091E6B">
        <w:rPr>
          <w:rStyle w:val="CommentReference"/>
          <w:sz w:val="24"/>
          <w:szCs w:val="24"/>
        </w:rPr>
        <w:commentReference w:id="221"/>
      </w:r>
      <w:r w:rsidR="00435490" w:rsidRPr="00091E6B">
        <w:rPr>
          <w:rFonts w:eastAsiaTheme="minorEastAsia"/>
          <w:lang w:val="en-GB"/>
        </w:rPr>
        <w:t>.</w:t>
      </w:r>
      <w:r w:rsidR="005A5A64" w:rsidRPr="00091E6B">
        <w:rPr>
          <w:rFonts w:eastAsiaTheme="minorEastAsia"/>
          <w:lang w:val="en-GB"/>
        </w:rPr>
        <w:t xml:space="preserve"> </w:t>
      </w:r>
      <w:r w:rsidR="007D5386" w:rsidRPr="00091E6B">
        <w:rPr>
          <w:rFonts w:eastAsiaTheme="minorEastAsia"/>
          <w:lang w:val="en-GB"/>
        </w:rPr>
        <w:t xml:space="preserve">Over the full temperature range, consumption rates are unimodal, suggesting declines in optimum </w:t>
      </w:r>
      <w:r w:rsidR="006507ED" w:rsidRPr="00091E6B">
        <w:rPr>
          <w:rFonts w:eastAsiaTheme="minorEastAsia"/>
          <w:lang w:val="en-GB"/>
        </w:rPr>
        <w:t xml:space="preserve">(peak) </w:t>
      </w:r>
      <w:r w:rsidR="007D5386" w:rsidRPr="00091E6B">
        <w:rPr>
          <w:rFonts w:eastAsiaTheme="minorEastAsia"/>
          <w:lang w:val="en-GB"/>
        </w:rPr>
        <w:t xml:space="preserve">growth </w:t>
      </w:r>
      <w:r w:rsidR="004F222A" w:rsidRPr="00091E6B">
        <w:rPr>
          <w:rFonts w:eastAsiaTheme="minorEastAsia"/>
          <w:lang w:val="en-GB"/>
        </w:rPr>
        <w:t>temperatures</w:t>
      </w:r>
      <w:r w:rsidR="006507ED" w:rsidRPr="00091E6B">
        <w:rPr>
          <w:rFonts w:eastAsiaTheme="minorEastAsia"/>
          <w:lang w:val="en-GB"/>
        </w:rPr>
        <w:t xml:space="preserve"> </w:t>
      </w:r>
      <w:r w:rsidR="007D5386" w:rsidRPr="00091E6B">
        <w:rPr>
          <w:rFonts w:eastAsiaTheme="minorEastAsia"/>
          <w:lang w:val="en-GB"/>
        </w:rPr>
        <w:t xml:space="preserve">with body mass. </w:t>
      </w:r>
      <w:r w:rsidR="005E6FB6" w:rsidRPr="00091E6B">
        <w:rPr>
          <w:rFonts w:eastAsiaTheme="minorEastAsia"/>
          <w:lang w:val="en-GB"/>
        </w:rPr>
        <w:t>U</w:t>
      </w:r>
      <w:r w:rsidR="007D5386" w:rsidRPr="00091E6B">
        <w:rPr>
          <w:rFonts w:eastAsiaTheme="minorEastAsia"/>
          <w:lang w:val="en-GB"/>
        </w:rPr>
        <w:t xml:space="preserve">sing an independent data set, we demonstrate that optimum growth temperatures </w:t>
      </w:r>
      <w:r w:rsidR="005E6FB6" w:rsidRPr="00091E6B">
        <w:rPr>
          <w:rFonts w:eastAsiaTheme="minorEastAsia"/>
          <w:lang w:val="en-GB"/>
        </w:rPr>
        <w:t xml:space="preserve">indeed </w:t>
      </w:r>
      <w:r w:rsidR="007D5386" w:rsidRPr="00091E6B">
        <w:rPr>
          <w:rFonts w:eastAsiaTheme="minorEastAsia"/>
          <w:lang w:val="en-GB"/>
        </w:rPr>
        <w:t>decline with body mass.</w:t>
      </w:r>
    </w:p>
    <w:p w14:paraId="37F30596" w14:textId="77777777" w:rsidR="004A467F" w:rsidRDefault="004A467F" w:rsidP="002E3379">
      <w:pPr>
        <w:spacing w:line="480" w:lineRule="auto"/>
        <w:contextualSpacing/>
        <w:jc w:val="both"/>
        <w:rPr>
          <w:rFonts w:cstheme="minorHAnsi"/>
          <w:b/>
          <w:lang w:val="en-GB"/>
        </w:rPr>
      </w:pPr>
    </w:p>
    <w:p w14:paraId="791867EB" w14:textId="3D5D1B74"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0FDCD865" w:rsidR="00EC56CF" w:rsidRPr="0040058B" w:rsidDel="00812C85" w:rsidRDefault="000F1792" w:rsidP="002E3379">
      <w:pPr>
        <w:tabs>
          <w:tab w:val="center" w:pos="4513"/>
        </w:tabs>
        <w:spacing w:line="480" w:lineRule="auto"/>
        <w:contextualSpacing/>
        <w:jc w:val="both"/>
        <w:rPr>
          <w:del w:id="227" w:author="Max Lindmark" w:date="2020-09-11T16:58:00Z"/>
          <w:rFonts w:cstheme="minorHAnsi"/>
          <w:lang w:val="en-GB"/>
        </w:rPr>
      </w:pPr>
      <w:r w:rsidRPr="0040058B">
        <w:rPr>
          <w:rFonts w:cstheme="minorHAnsi"/>
          <w:lang w:val="en-GB"/>
        </w:rPr>
        <w:t>We searched the literature for experimental studies measuring the temperature</w:t>
      </w:r>
      <w:r w:rsidR="008940BB" w:rsidRPr="0040058B">
        <w:rPr>
          <w:rFonts w:cstheme="minorHAnsi"/>
          <w:lang w:val="en-GB"/>
        </w:rPr>
        <w:t>-</w:t>
      </w:r>
      <w:r w:rsidRPr="0040058B">
        <w:rPr>
          <w:rFonts w:cstheme="minorHAnsi"/>
          <w:lang w:val="en-GB"/>
        </w:rPr>
        <w:t xml:space="preserve"> and mass dependence of </w:t>
      </w:r>
      <w:r w:rsidR="003018E4" w:rsidRPr="0040058B">
        <w:rPr>
          <w:rFonts w:cstheme="minorHAnsi"/>
          <w:lang w:val="en-GB"/>
        </w:rPr>
        <w:t xml:space="preserve">individual growth rate, </w:t>
      </w:r>
      <w:r w:rsidRPr="0040058B">
        <w:rPr>
          <w:rFonts w:cstheme="minorHAnsi"/>
          <w:lang w:val="en-GB"/>
        </w:rPr>
        <w:t xml:space="preserve">maximum consumption rate (feeding rate at unlimited food supply, </w:t>
      </w:r>
      <w:r w:rsidRPr="0040058B">
        <w:rPr>
          <w:rFonts w:cstheme="minorHAnsi"/>
          <w:i/>
          <w:lang w:val="en-GB"/>
        </w:rPr>
        <w:t>ad libitum</w:t>
      </w:r>
      <w:r w:rsidRPr="0040058B">
        <w:rPr>
          <w:rFonts w:cstheme="minorHAnsi"/>
          <w:lang w:val="en-GB"/>
        </w:rPr>
        <w:t>) and resting</w:t>
      </w:r>
      <w:r w:rsidR="00FF7D80" w:rsidRPr="0040058B">
        <w:rPr>
          <w:rFonts w:cstheme="minorHAnsi"/>
          <w:lang w:val="en-GB"/>
        </w:rPr>
        <w:t xml:space="preserve">, routine and </w:t>
      </w:r>
      <w:r w:rsidRPr="0040058B">
        <w:rPr>
          <w:rFonts w:cstheme="minorHAnsi"/>
          <w:lang w:val="en-GB"/>
        </w:rPr>
        <w:t>standard oxygen consumption rate</w:t>
      </w:r>
      <w:r w:rsidR="00550D11" w:rsidRPr="0040058B">
        <w:rPr>
          <w:rFonts w:cstheme="minorHAnsi"/>
          <w:lang w:val="en-GB"/>
        </w:rPr>
        <w:t xml:space="preserve"> as</w:t>
      </w:r>
      <w:r w:rsidR="0098538E" w:rsidRPr="0040058B">
        <w:rPr>
          <w:rFonts w:cstheme="minorHAnsi"/>
          <w:lang w:val="en-GB"/>
        </w:rPr>
        <w:t xml:space="preserve"> a </w:t>
      </w:r>
      <w:r w:rsidRPr="0040058B">
        <w:rPr>
          <w:rFonts w:cstheme="minorHAnsi"/>
          <w:lang w:val="en-GB"/>
        </w:rPr>
        <w:t>proxy for metabolic rate</w:t>
      </w:r>
      <w:r w:rsidR="003D314E" w:rsidRPr="0040058B">
        <w:rPr>
          <w:rFonts w:cstheme="minorHAnsi"/>
          <w:lang w:val="en-GB"/>
        </w:rPr>
        <w:t xml:space="preserve"> </w:t>
      </w:r>
      <w:r w:rsidR="003D314E" w:rsidRPr="0040058B">
        <w:rPr>
          <w:rFonts w:cstheme="minorHAnsi"/>
        </w:rPr>
        <w:fldChar w:fldCharType="begin"/>
      </w:r>
      <w:r w:rsidR="00422B99"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sidRPr="0040058B">
        <w:rPr>
          <w:rFonts w:cstheme="minorHAnsi"/>
        </w:rPr>
        <w:fldChar w:fldCharType="separate"/>
      </w:r>
      <w:r w:rsidR="0044238B" w:rsidRPr="0040058B">
        <w:rPr>
          <w:rFonts w:cstheme="minorHAnsi"/>
          <w:noProof/>
          <w:lang w:val="en-GB"/>
        </w:rPr>
        <w:t>(Nelson 2016)</w:t>
      </w:r>
      <w:r w:rsidR="003D314E" w:rsidRPr="0040058B">
        <w:rPr>
          <w:rFonts w:cstheme="minorHAnsi"/>
        </w:rPr>
        <w:fldChar w:fldCharType="end"/>
      </w:r>
      <w:r w:rsidR="00550D11" w:rsidRPr="0040058B">
        <w:rPr>
          <w:rFonts w:eastAsiaTheme="minorEastAsia" w:cstheme="minorHAnsi"/>
          <w:lang w:val="en-GB"/>
        </w:rPr>
        <w:t>. We used</w:t>
      </w:r>
      <w:r w:rsidRPr="0040058B">
        <w:rPr>
          <w:rFonts w:cstheme="minorHAnsi"/>
          <w:lang w:val="en-GB"/>
        </w:rPr>
        <w:t xml:space="preserve"> </w:t>
      </w:r>
      <w:r w:rsidR="00683DA0" w:rsidRPr="0040058B">
        <w:rPr>
          <w:rFonts w:cstheme="minorHAnsi"/>
          <w:lang w:val="en-GB"/>
        </w:rPr>
        <w:t xml:space="preserve">three different searches on </w:t>
      </w:r>
      <w:r w:rsidRPr="0040058B">
        <w:rPr>
          <w:rFonts w:cstheme="minorHAnsi"/>
          <w:lang w:val="en-GB"/>
        </w:rPr>
        <w:t xml:space="preserve">the Web of Science Core </w:t>
      </w:r>
      <w:r w:rsidRPr="0040058B">
        <w:rPr>
          <w:rFonts w:cstheme="minorHAnsi"/>
          <w:lang w:val="en-GB"/>
        </w:rPr>
        <w:lastRenderedPageBreak/>
        <w:t>Collection</w:t>
      </w:r>
      <w:ins w:id="228" w:author="Max Lindmark" w:date="2020-08-17T12:12:00Z">
        <w:r w:rsidR="00B61EF8" w:rsidRPr="0040058B">
          <w:rPr>
            <w:rFonts w:cstheme="minorHAnsi"/>
            <w:lang w:val="en-GB"/>
          </w:rPr>
          <w:t xml:space="preserve"> (</w:t>
        </w:r>
        <w:r w:rsidR="00B61EF8" w:rsidRPr="0040058B">
          <w:rPr>
            <w:rFonts w:cstheme="minorHAnsi"/>
            <w:lang w:val="en-US"/>
          </w:rPr>
          <w:t xml:space="preserve">see </w:t>
        </w:r>
      </w:ins>
      <w:ins w:id="229" w:author="Max Lindmark" w:date="2020-09-12T19:00:00Z">
        <w:r w:rsidR="00372190" w:rsidRPr="0025283E">
          <w:rPr>
            <w:rFonts w:eastAsiaTheme="minorEastAsia" w:cstheme="minorHAnsi"/>
            <w:i/>
            <w:iCs/>
            <w:lang w:val="en-GB"/>
          </w:rPr>
          <w:t>SI Appendix</w:t>
        </w:r>
      </w:ins>
      <w:ins w:id="230" w:author="Max Lindmark" w:date="2020-09-12T18:58:00Z">
        <w:r w:rsidR="00A93AEF">
          <w:rPr>
            <w:rFonts w:cstheme="minorHAnsi"/>
            <w:lang w:val="en-US"/>
          </w:rPr>
          <w:t>,</w:t>
        </w:r>
      </w:ins>
      <w:ins w:id="231" w:author="Max Lindmark" w:date="2020-08-17T12:12:00Z">
        <w:r w:rsidR="00B61EF8" w:rsidRPr="0040058B">
          <w:rPr>
            <w:rFonts w:cstheme="minorHAnsi"/>
            <w:lang w:val="en-US"/>
          </w:rPr>
          <w:t xml:space="preserve"> for details)</w:t>
        </w:r>
      </w:ins>
      <w:r w:rsidRPr="0040058B">
        <w:rPr>
          <w:rFonts w:cstheme="minorHAnsi"/>
          <w:lang w:val="en-GB"/>
        </w:rPr>
        <w:t>.</w:t>
      </w:r>
      <w:commentRangeStart w:id="232"/>
      <w:r w:rsidRPr="0040058B">
        <w:rPr>
          <w:rFonts w:cstheme="minorHAnsi"/>
          <w:lang w:val="en-GB"/>
        </w:rPr>
        <w:t xml:space="preserve"> </w:t>
      </w:r>
      <w:commentRangeEnd w:id="232"/>
      <w:r w:rsidR="00332688" w:rsidRPr="0040058B">
        <w:rPr>
          <w:rStyle w:val="CommentReference"/>
          <w:sz w:val="24"/>
          <w:szCs w:val="24"/>
        </w:rPr>
        <w:commentReference w:id="232"/>
      </w:r>
      <w:del w:id="233" w:author="Max Lindmark" w:date="2020-08-17T12:12:00Z">
        <w:r w:rsidR="008D54E8" w:rsidRPr="0040058B" w:rsidDel="005E6281">
          <w:rPr>
            <w:rFonts w:cstheme="minorHAnsi"/>
            <w:lang w:val="en-GB"/>
          </w:rPr>
          <w:delText xml:space="preserve">For growth rate, we used the following topic terms: </w:delText>
        </w:r>
        <w:r w:rsidR="0010402F" w:rsidRPr="0040058B" w:rsidDel="005E6281">
          <w:rPr>
            <w:rFonts w:cstheme="minorHAnsi"/>
            <w:lang w:val="en-GB"/>
          </w:rPr>
          <w:delText>(growth) AND (mass OR weight OR size) AND (temperature*) AND (optimum)</w:delText>
        </w:r>
        <w:r w:rsidR="00637D70" w:rsidRPr="0040058B" w:rsidDel="005E6281">
          <w:rPr>
            <w:rFonts w:cstheme="minorHAnsi"/>
            <w:lang w:val="en-GB"/>
          </w:rPr>
          <w:delText xml:space="preserve">, as well as: </w:delText>
        </w:r>
        <w:r w:rsidR="00835DC4" w:rsidRPr="0040058B" w:rsidDel="005E6281">
          <w:rPr>
            <w:rFonts w:cstheme="minorHAnsi"/>
            <w:lang w:val="en-GB"/>
          </w:rPr>
          <w:delText>(growth) AND (mass OR weight OR size) AND (temperature*) AND (optim*)</w:delText>
        </w:r>
        <w:r w:rsidR="00515C37" w:rsidRPr="0040058B" w:rsidDel="005E6281">
          <w:rPr>
            <w:rFonts w:cstheme="minorHAnsi"/>
            <w:lang w:val="en-GB"/>
          </w:rPr>
          <w:delText xml:space="preserve">. </w:delText>
        </w:r>
        <w:commentRangeStart w:id="234"/>
        <w:r w:rsidR="005834F1" w:rsidRPr="0040058B" w:rsidDel="005E6281">
          <w:rPr>
            <w:rFonts w:cstheme="minorHAnsi"/>
            <w:lang w:val="en-GB"/>
          </w:rPr>
          <w:delText>F</w:delText>
        </w:r>
        <w:r w:rsidR="00DA50B3" w:rsidRPr="0040058B" w:rsidDel="005E6281">
          <w:rPr>
            <w:rFonts w:cstheme="minorHAnsi"/>
            <w:lang w:val="en-GB"/>
          </w:rPr>
          <w:delText>or maximum consumption we used: (consumption OR bioenerg* OR ingestion OR “food-intake”) AND (mass OR weight OR size) AND (temperature*), as well as: (feeding-rate OR bio-energ*) AND (mass OR weight OR size) AND (temperature*) and: (“food intake”) AND (mass OR weight OR size) AND (temperature*</w:delText>
        </w:r>
        <w:r w:rsidR="00171FE8" w:rsidRPr="0040058B" w:rsidDel="005E6281">
          <w:rPr>
            <w:rFonts w:cstheme="minorHAnsi"/>
            <w:lang w:val="en-GB"/>
          </w:rPr>
          <w:delText>)</w:delText>
        </w:r>
        <w:commentRangeEnd w:id="234"/>
        <w:r w:rsidR="009630A8" w:rsidRPr="0040058B" w:rsidDel="005E6281">
          <w:rPr>
            <w:rStyle w:val="CommentReference"/>
            <w:sz w:val="24"/>
            <w:szCs w:val="24"/>
          </w:rPr>
          <w:commentReference w:id="234"/>
        </w:r>
        <w:r w:rsidR="00887694" w:rsidRPr="0040058B" w:rsidDel="005E6281">
          <w:rPr>
            <w:rFonts w:cstheme="minorHAnsi"/>
            <w:lang w:val="en-GB"/>
          </w:rPr>
          <w:delText>.</w:delText>
        </w:r>
        <w:r w:rsidR="00893FB8" w:rsidRPr="0040058B" w:rsidDel="005E6281">
          <w:rPr>
            <w:rFonts w:cstheme="minorHAnsi"/>
            <w:lang w:val="en-GB"/>
          </w:rPr>
          <w:delText xml:space="preserve"> </w:delText>
        </w:r>
        <w:r w:rsidR="008B22CD" w:rsidRPr="0040058B" w:rsidDel="005E6281">
          <w:rPr>
            <w:rFonts w:cstheme="minorHAnsi"/>
            <w:lang w:val="en-GB"/>
          </w:rPr>
          <w:delText>For metabolic rate we used: (metabolism OR "oxygen-consumption" OR "oxygen consumption") AND (mass OR weight OR size) AND (temperature*)</w:delText>
        </w:r>
        <w:commentRangeStart w:id="235"/>
        <w:commentRangeStart w:id="236"/>
        <w:r w:rsidR="008B22CD" w:rsidRPr="0040058B" w:rsidDel="005E6281">
          <w:rPr>
            <w:rFonts w:cstheme="minorHAnsi"/>
            <w:lang w:val="en-GB"/>
          </w:rPr>
          <w:delText>.</w:delText>
        </w:r>
        <w:commentRangeEnd w:id="235"/>
        <w:r w:rsidR="000C4EC5" w:rsidRPr="0040058B" w:rsidDel="005E6281">
          <w:rPr>
            <w:rStyle w:val="CommentReference"/>
            <w:sz w:val="24"/>
            <w:szCs w:val="24"/>
          </w:rPr>
          <w:commentReference w:id="235"/>
        </w:r>
        <w:commentRangeEnd w:id="236"/>
        <w:r w:rsidR="00D53555" w:rsidRPr="0040058B" w:rsidDel="005E6281">
          <w:rPr>
            <w:rStyle w:val="CommentReference"/>
            <w:sz w:val="24"/>
            <w:szCs w:val="24"/>
          </w:rPr>
          <w:commentReference w:id="236"/>
        </w:r>
        <w:r w:rsidR="008B22CD" w:rsidRPr="0040058B" w:rsidDel="005E6281">
          <w:rPr>
            <w:rFonts w:cstheme="minorHAnsi"/>
            <w:lang w:val="en-GB"/>
          </w:rPr>
          <w:delText xml:space="preserve"> </w:delText>
        </w:r>
        <w:r w:rsidR="00F46964" w:rsidRPr="0040058B" w:rsidDel="005E6281">
          <w:rPr>
            <w:rFonts w:cstheme="minorHAnsi"/>
            <w:lang w:val="en-GB"/>
          </w:rPr>
          <w:delText>We also applied additional filters</w:delText>
        </w:r>
        <w:r w:rsidR="006877A4" w:rsidRPr="0040058B" w:rsidDel="005E6281">
          <w:rPr>
            <w:rFonts w:cstheme="minorHAnsi"/>
            <w:lang w:val="en-GB"/>
          </w:rPr>
          <w:delText xml:space="preserve"> by selecting only the following</w:delText>
        </w:r>
        <w:r w:rsidR="00F46964" w:rsidRPr="0040058B" w:rsidDel="005E6281">
          <w:rPr>
            <w:rFonts w:cstheme="minorHAnsi"/>
            <w:lang w:val="en-GB"/>
          </w:rPr>
          <w:delText xml:space="preserve"> subject</w:delText>
        </w:r>
        <w:r w:rsidR="00E57546" w:rsidRPr="0040058B" w:rsidDel="005E6281">
          <w:rPr>
            <w:rFonts w:cstheme="minorHAnsi"/>
            <w:lang w:val="en-GB"/>
          </w:rPr>
          <w:delText>s</w:delText>
        </w:r>
        <w:r w:rsidR="00F46964" w:rsidRPr="0040058B" w:rsidDel="005E6281">
          <w:rPr>
            <w:rFonts w:cstheme="minorHAnsi"/>
            <w:lang w:val="en-GB"/>
          </w:rPr>
          <w:delText>: ‘marine freshwater biology’, ‘fisheries’, ‘ecology’, ‘zoology’, ‘biology’, ‘physiology</w:delText>
        </w:r>
        <w:r w:rsidR="00EC56CF" w:rsidRPr="0040058B" w:rsidDel="005E6281">
          <w:rPr>
            <w:rFonts w:cstheme="minorHAnsi"/>
            <w:lang w:val="en-GB"/>
          </w:rPr>
          <w:delText>’. For growth rates, we in addition included ‘limnology’ and for maximum consumption we included ‘limnology’ and ‘evolutionary biology’.</w:delText>
        </w:r>
        <w:r w:rsidR="00C7495F" w:rsidRPr="0040058B" w:rsidDel="005E6281">
          <w:rPr>
            <w:rFonts w:cstheme="minorHAnsi"/>
            <w:lang w:val="en-GB"/>
          </w:rPr>
          <w:delText xml:space="preserve"> </w:delText>
        </w:r>
        <w:commentRangeStart w:id="237"/>
        <w:commentRangeStart w:id="238"/>
        <w:commentRangeStart w:id="239"/>
        <w:r w:rsidR="00C7495F" w:rsidRPr="0040058B" w:rsidDel="005E6281">
          <w:rPr>
            <w:rFonts w:cstheme="minorHAnsi"/>
            <w:lang w:val="en-GB"/>
          </w:rPr>
          <w:delText xml:space="preserve">The </w:delText>
        </w:r>
      </w:del>
      <w:del w:id="240" w:author="Max Lindmark" w:date="2020-07-28T14:08:00Z">
        <w:r w:rsidR="00FC4840" w:rsidRPr="0040058B" w:rsidDel="004429FA">
          <w:rPr>
            <w:rFonts w:cstheme="minorHAnsi"/>
            <w:lang w:val="en-GB"/>
          </w:rPr>
          <w:delText>broader</w:delText>
        </w:r>
        <w:r w:rsidR="00C7495F" w:rsidRPr="0040058B" w:rsidDel="004429FA">
          <w:rPr>
            <w:rFonts w:cstheme="minorHAnsi"/>
            <w:lang w:val="en-GB"/>
          </w:rPr>
          <w:delText xml:space="preserve"> searches </w:delText>
        </w:r>
      </w:del>
      <w:del w:id="241" w:author="Max Lindmark" w:date="2020-08-17T12:12:00Z">
        <w:r w:rsidR="00C7495F" w:rsidRPr="0040058B" w:rsidDel="005E6281">
          <w:rPr>
            <w:rFonts w:cstheme="minorHAnsi"/>
            <w:lang w:val="en-GB"/>
          </w:rPr>
          <w:delText xml:space="preserve">for growth and consumption </w:delText>
        </w:r>
        <w:r w:rsidR="00F66AFB" w:rsidRPr="0040058B" w:rsidDel="005E6281">
          <w:rPr>
            <w:rFonts w:cstheme="minorHAnsi"/>
            <w:lang w:val="en-GB"/>
          </w:rPr>
          <w:delText>reflects the lower data availability</w:delText>
        </w:r>
        <w:r w:rsidR="008940BB" w:rsidRPr="0040058B" w:rsidDel="005E6281">
          <w:rPr>
            <w:rFonts w:cstheme="minorHAnsi"/>
            <w:lang w:val="en-GB"/>
          </w:rPr>
          <w:delText xml:space="preserve"> compared to metabolism</w:delText>
        </w:r>
        <w:r w:rsidR="00B10F41" w:rsidRPr="0040058B" w:rsidDel="005E6281">
          <w:rPr>
            <w:rFonts w:cstheme="minorHAnsi"/>
            <w:lang w:val="en-GB"/>
          </w:rPr>
          <w:delText xml:space="preserve">. </w:delText>
        </w:r>
        <w:commentRangeEnd w:id="237"/>
        <w:r w:rsidR="000C4EC5" w:rsidRPr="0040058B" w:rsidDel="005E6281">
          <w:rPr>
            <w:rStyle w:val="CommentReference"/>
            <w:sz w:val="24"/>
            <w:szCs w:val="24"/>
          </w:rPr>
          <w:commentReference w:id="237"/>
        </w:r>
        <w:commentRangeEnd w:id="238"/>
        <w:r w:rsidR="00925CBB" w:rsidRPr="0040058B" w:rsidDel="005E6281">
          <w:rPr>
            <w:rStyle w:val="CommentReference"/>
            <w:sz w:val="24"/>
            <w:szCs w:val="24"/>
          </w:rPr>
          <w:commentReference w:id="238"/>
        </w:r>
        <w:commentRangeEnd w:id="239"/>
        <w:r w:rsidR="00DA33A5" w:rsidRPr="0040058B" w:rsidDel="005E6281">
          <w:rPr>
            <w:rStyle w:val="CommentReference"/>
            <w:sz w:val="24"/>
            <w:szCs w:val="24"/>
          </w:rPr>
          <w:commentReference w:id="239"/>
        </w:r>
      </w:del>
    </w:p>
    <w:p w14:paraId="7F411C3F" w14:textId="77777777" w:rsidR="008463DC" w:rsidRDefault="006C7AAB" w:rsidP="00812C85">
      <w:pPr>
        <w:tabs>
          <w:tab w:val="center" w:pos="4513"/>
        </w:tabs>
        <w:spacing w:line="480" w:lineRule="auto"/>
        <w:contextualSpacing/>
        <w:jc w:val="both"/>
        <w:rPr>
          <w:rFonts w:eastAsiaTheme="minorEastAsia" w:cstheme="minorHAnsi"/>
          <w:lang w:val="en-GB"/>
        </w:rPr>
      </w:pPr>
      <w:del w:id="242" w:author="Max Lindmark" w:date="2020-09-12T18:58:00Z">
        <w:r w:rsidRPr="0040058B" w:rsidDel="008A24C6">
          <w:rPr>
            <w:rFonts w:cstheme="minorHAnsi"/>
            <w:lang w:val="en-GB"/>
          </w:rPr>
          <w:tab/>
        </w:r>
      </w:del>
      <w:del w:id="243" w:author="Max Lindmark" w:date="2020-09-10T17:14:00Z">
        <w:r w:rsidR="008700A7" w:rsidRPr="0040058B" w:rsidDel="009432CB">
          <w:rPr>
            <w:rFonts w:cstheme="minorHAnsi"/>
            <w:lang w:val="en-GB"/>
          </w:rPr>
          <w:delText xml:space="preserve">We selected studies with a </w:delText>
        </w:r>
      </w:del>
      <w:del w:id="244" w:author="Max Lindmark" w:date="2020-07-28T14:16:00Z">
        <w:r w:rsidR="008700A7" w:rsidRPr="0040058B" w:rsidDel="00BF52BC">
          <w:rPr>
            <w:rFonts w:cstheme="minorHAnsi"/>
            <w:lang w:val="en-GB"/>
          </w:rPr>
          <w:delText xml:space="preserve">factorial </w:delText>
        </w:r>
      </w:del>
      <w:del w:id="245" w:author="Max Lindmark" w:date="2020-09-10T17:14:00Z">
        <w:r w:rsidR="008700A7" w:rsidRPr="0040058B" w:rsidDel="009432CB">
          <w:rPr>
            <w:rFonts w:cstheme="minorHAnsi"/>
            <w:lang w:val="en-GB"/>
          </w:rPr>
          <w:delText>body mass-temperature setup i</w:delText>
        </w:r>
      </w:del>
      <w:ins w:id="246" w:author="Max Lindmark" w:date="2020-09-10T17:14:00Z">
        <w:r w:rsidR="009432CB">
          <w:rPr>
            <w:rFonts w:cstheme="minorHAnsi"/>
            <w:lang w:val="en-GB"/>
          </w:rPr>
          <w:t>I</w:t>
        </w:r>
      </w:ins>
      <w:r w:rsidR="008700A7" w:rsidRPr="0040058B">
        <w:rPr>
          <w:rFonts w:cstheme="minorHAnsi"/>
          <w:lang w:val="en-GB"/>
        </w:rPr>
        <w:t xml:space="preserve">n order to </w:t>
      </w:r>
      <w:r w:rsidR="000F1792" w:rsidRPr="0040058B">
        <w:rPr>
          <w:rFonts w:cstheme="minorHAnsi"/>
          <w:lang w:val="en-GB"/>
        </w:rPr>
        <w:t>estimate how the</w:t>
      </w:r>
      <w:r w:rsidR="008F1CA0" w:rsidRPr="0040058B">
        <w:rPr>
          <w:rFonts w:cstheme="minorHAnsi"/>
          <w:lang w:val="en-GB"/>
        </w:rPr>
        <w:t>se</w:t>
      </w:r>
      <w:r w:rsidR="007F141C" w:rsidRPr="0040058B">
        <w:rPr>
          <w:rFonts w:cstheme="minorHAnsi"/>
          <w:lang w:val="en-GB"/>
        </w:rPr>
        <w:t xml:space="preserve"> </w:t>
      </w:r>
      <w:r w:rsidR="000F1792" w:rsidRPr="0040058B">
        <w:rPr>
          <w:rFonts w:cstheme="minorHAnsi"/>
          <w:lang w:val="en-GB"/>
        </w:rPr>
        <w:t xml:space="preserve">rates depend on </w:t>
      </w:r>
      <w:r w:rsidR="008940BB" w:rsidRPr="0040058B">
        <w:rPr>
          <w:rFonts w:cstheme="minorHAnsi"/>
          <w:lang w:val="en-GB"/>
        </w:rPr>
        <w:t xml:space="preserve">both </w:t>
      </w:r>
      <w:r w:rsidR="000F1792" w:rsidRPr="0040058B">
        <w:rPr>
          <w:rFonts w:cstheme="minorHAnsi"/>
          <w:lang w:val="en-GB"/>
        </w:rPr>
        <w:t xml:space="preserve">body size and temperature </w:t>
      </w:r>
      <w:r w:rsidR="00AB3806" w:rsidRPr="0040058B">
        <w:rPr>
          <w:rFonts w:cstheme="minorHAnsi"/>
          <w:lang w:val="en-GB"/>
        </w:rPr>
        <w:t>within species</w:t>
      </w:r>
      <w:ins w:id="247" w:author="Max Lindmark" w:date="2020-09-10T17:17:00Z">
        <w:r w:rsidR="00346555">
          <w:rPr>
            <w:rFonts w:cstheme="minorHAnsi"/>
            <w:lang w:val="en-GB"/>
          </w:rPr>
          <w:t>,</w:t>
        </w:r>
      </w:ins>
      <w:r w:rsidR="00F071D9" w:rsidRPr="0040058B">
        <w:rPr>
          <w:rFonts w:cstheme="minorHAnsi"/>
          <w:lang w:val="en-GB"/>
        </w:rPr>
        <w:t xml:space="preserve"> </w:t>
      </w:r>
      <w:del w:id="248" w:author="Max Lindmark" w:date="2020-09-10T17:17:00Z">
        <w:r w:rsidR="001B15C0" w:rsidRPr="0040058B" w:rsidDel="00346555">
          <w:rPr>
            <w:rFonts w:cstheme="minorHAnsi"/>
            <w:lang w:val="en-GB"/>
          </w:rPr>
          <w:delText>(</w:delText>
        </w:r>
        <w:r w:rsidR="000C4EC5" w:rsidRPr="0040058B" w:rsidDel="00346555">
          <w:rPr>
            <w:rFonts w:cstheme="minorHAnsi"/>
            <w:lang w:val="en-GB"/>
          </w:rPr>
          <w:delText xml:space="preserve">at least two </w:delText>
        </w:r>
        <w:r w:rsidR="001B15C0" w:rsidRPr="0040058B" w:rsidDel="00D5487A">
          <w:rPr>
            <w:rFonts w:eastAsiaTheme="minorEastAsia" w:cstheme="minorHAnsi"/>
            <w:lang w:val="en-GB"/>
          </w:rPr>
          <w:delText xml:space="preserve">size </w:delText>
        </w:r>
        <w:r w:rsidR="000C4EC5" w:rsidRPr="0040058B" w:rsidDel="00D5487A">
          <w:rPr>
            <w:rFonts w:eastAsiaTheme="minorEastAsia" w:cstheme="minorHAnsi"/>
            <w:lang w:val="en-GB"/>
          </w:rPr>
          <w:delText>and</w:delText>
        </w:r>
        <w:commentRangeStart w:id="249"/>
        <w:commentRangeStart w:id="250"/>
        <w:r w:rsidR="001B15C0" w:rsidRPr="0040058B" w:rsidDel="00D5487A">
          <w:rPr>
            <w:rFonts w:eastAsiaTheme="minorEastAsia" w:cstheme="minorHAnsi"/>
            <w:lang w:val="en-GB"/>
          </w:rPr>
          <w:delText xml:space="preserve"> </w:delText>
        </w:r>
        <w:commentRangeEnd w:id="249"/>
        <w:r w:rsidR="000C4EC5" w:rsidRPr="0040058B" w:rsidDel="00D5487A">
          <w:rPr>
            <w:rStyle w:val="CommentReference"/>
            <w:sz w:val="24"/>
            <w:szCs w:val="24"/>
          </w:rPr>
          <w:commentReference w:id="249"/>
        </w:r>
        <w:commentRangeEnd w:id="250"/>
        <w:r w:rsidR="00604705" w:rsidRPr="0040058B" w:rsidDel="00D5487A">
          <w:rPr>
            <w:rStyle w:val="CommentReference"/>
            <w:sz w:val="24"/>
            <w:szCs w:val="24"/>
          </w:rPr>
          <w:commentReference w:id="250"/>
        </w:r>
        <w:r w:rsidR="001B15C0" w:rsidRPr="0040058B" w:rsidDel="00346555">
          <w:rPr>
            <w:rFonts w:eastAsiaTheme="minorEastAsia" w:cstheme="minorHAnsi"/>
            <w:lang w:val="en-GB"/>
          </w:rPr>
          <w:delText>temperature treatments</w:delText>
        </w:r>
        <w:r w:rsidR="00F071D9" w:rsidRPr="0040058B" w:rsidDel="00346555">
          <w:rPr>
            <w:rFonts w:cstheme="minorHAnsi"/>
            <w:lang w:val="en-GB"/>
          </w:rPr>
          <w:delText>)</w:delText>
        </w:r>
      </w:del>
      <w:ins w:id="251" w:author="Max Lindmark" w:date="2020-09-10T17:14:00Z">
        <w:r w:rsidR="009432CB">
          <w:rPr>
            <w:rFonts w:cstheme="minorHAnsi"/>
            <w:lang w:val="en-GB"/>
          </w:rPr>
          <w:t>w</w:t>
        </w:r>
        <w:r w:rsidR="009432CB" w:rsidRPr="0040058B">
          <w:rPr>
            <w:rFonts w:cstheme="minorHAnsi"/>
            <w:lang w:val="en-GB"/>
          </w:rPr>
          <w:t>e selected studies with a combination of body mass-temperature setup</w:t>
        </w:r>
      </w:ins>
      <w:ins w:id="252" w:author="Max Lindmark" w:date="2020-09-10T17:18:00Z">
        <w:r w:rsidR="00E21EA0">
          <w:rPr>
            <w:rFonts w:cstheme="minorHAnsi"/>
            <w:lang w:val="en-GB"/>
          </w:rPr>
          <w:t xml:space="preserve"> </w:t>
        </w:r>
      </w:ins>
      <w:ins w:id="253" w:author="Max Lindmark" w:date="2020-09-10T17:17:00Z">
        <w:r w:rsidR="00346555" w:rsidRPr="0040058B">
          <w:rPr>
            <w:rFonts w:cstheme="minorHAnsi"/>
            <w:lang w:val="en-GB"/>
          </w:rPr>
          <w:t xml:space="preserve">(at least two </w:t>
        </w:r>
        <w:r w:rsidR="00346555" w:rsidRPr="0040058B">
          <w:rPr>
            <w:rFonts w:eastAsiaTheme="minorEastAsia" w:cstheme="minorHAnsi"/>
            <w:lang w:val="en-GB"/>
          </w:rPr>
          <w:t>temperature treatments</w:t>
        </w:r>
        <w:r w:rsidR="00346555">
          <w:rPr>
            <w:rFonts w:eastAsiaTheme="minorEastAsia" w:cstheme="minorHAnsi"/>
            <w:lang w:val="en-GB"/>
          </w:rPr>
          <w:t xml:space="preserve"> and a size range</w:t>
        </w:r>
      </w:ins>
      <w:r w:rsidR="00AB3806" w:rsidRPr="0040058B">
        <w:rPr>
          <w:rFonts w:cstheme="minorHAnsi"/>
          <w:lang w:val="en-GB"/>
        </w:rPr>
        <w:t xml:space="preserve">. </w:t>
      </w:r>
      <w:r w:rsidR="00597801" w:rsidRPr="0040058B">
        <w:rPr>
          <w:rFonts w:cstheme="minorHAnsi"/>
          <w:lang w:val="en-GB"/>
        </w:rPr>
        <w:t>T</w:t>
      </w:r>
      <w:r w:rsidR="00AB3806" w:rsidRPr="0040058B">
        <w:rPr>
          <w:rFonts w:cstheme="minorHAnsi"/>
          <w:lang w:val="en-GB"/>
        </w:rPr>
        <w:t xml:space="preserve">his reduces the number of data </w:t>
      </w:r>
      <w:r w:rsidR="00901DAB" w:rsidRPr="0040058B">
        <w:rPr>
          <w:rFonts w:cstheme="minorHAnsi"/>
          <w:lang w:val="en-GB"/>
        </w:rPr>
        <w:t>set</w:t>
      </w:r>
      <w:r w:rsidR="00CC1FE0" w:rsidRPr="0040058B">
        <w:rPr>
          <w:rFonts w:cstheme="minorHAnsi"/>
          <w:lang w:val="en-GB"/>
        </w:rPr>
        <w:t>s</w:t>
      </w:r>
      <w:r w:rsidR="00AB3806" w:rsidRPr="0040058B">
        <w:rPr>
          <w:rFonts w:cstheme="minorHAnsi"/>
          <w:lang w:val="en-GB"/>
        </w:rPr>
        <w:t xml:space="preserve"> available in the literature</w:t>
      </w:r>
      <w:r w:rsidR="0090099A" w:rsidRPr="0040058B">
        <w:rPr>
          <w:rFonts w:cstheme="minorHAnsi"/>
          <w:lang w:val="en-GB"/>
        </w:rPr>
        <w:t xml:space="preserve">, </w:t>
      </w:r>
      <w:r w:rsidR="00AB3806" w:rsidRPr="0040058B">
        <w:rPr>
          <w:rFonts w:cstheme="minorHAnsi"/>
          <w:lang w:val="en-GB"/>
        </w:rPr>
        <w:t>as most experimental studies</w:t>
      </w:r>
      <w:r w:rsidR="00E703B6" w:rsidRPr="0040058B">
        <w:rPr>
          <w:rFonts w:cstheme="minorHAnsi"/>
          <w:lang w:val="en-GB"/>
        </w:rPr>
        <w:t xml:space="preserve"> use either</w:t>
      </w:r>
      <w:r w:rsidR="00AB3806" w:rsidRPr="0040058B">
        <w:rPr>
          <w:rFonts w:cstheme="minorHAnsi"/>
          <w:lang w:val="en-GB"/>
        </w:rPr>
        <w:t xml:space="preserve"> size or</w:t>
      </w:r>
      <w:r w:rsidR="007F141C" w:rsidRPr="0040058B">
        <w:rPr>
          <w:rFonts w:cstheme="minorHAnsi"/>
          <w:lang w:val="en-GB"/>
        </w:rPr>
        <w:t xml:space="preserve"> </w:t>
      </w:r>
      <w:r w:rsidR="00AB3806" w:rsidRPr="0040058B">
        <w:rPr>
          <w:rFonts w:cstheme="minorHAnsi"/>
          <w:lang w:val="en-GB"/>
        </w:rPr>
        <w:t>temperature treatment</w:t>
      </w:r>
      <w:r w:rsidR="00EF1F2C" w:rsidRPr="0040058B">
        <w:rPr>
          <w:rFonts w:cstheme="minorHAnsi"/>
          <w:lang w:val="en-GB"/>
        </w:rPr>
        <w:t>s</w:t>
      </w:r>
      <w:r w:rsidR="005347B9" w:rsidRPr="0040058B">
        <w:rPr>
          <w:rFonts w:cstheme="minorHAnsi"/>
          <w:lang w:val="en-GB"/>
        </w:rPr>
        <w:t>, not both</w:t>
      </w:r>
      <w:r w:rsidR="0020304E" w:rsidRPr="0040058B">
        <w:rPr>
          <w:rFonts w:cstheme="minorHAnsi"/>
          <w:lang w:val="en-GB"/>
        </w:rPr>
        <w:t xml:space="preserve">. However, </w:t>
      </w:r>
      <w:r w:rsidR="004A023C" w:rsidRPr="0040058B">
        <w:rPr>
          <w:rFonts w:cstheme="minorHAnsi"/>
          <w:lang w:val="en-GB"/>
        </w:rPr>
        <w:t>this criterion</w:t>
      </w:r>
      <w:r w:rsidR="00376710" w:rsidRPr="0040058B">
        <w:rPr>
          <w:rFonts w:cstheme="minorHAnsi"/>
          <w:lang w:val="en-GB"/>
        </w:rPr>
        <w:t xml:space="preserve"> allows us to fit </w:t>
      </w:r>
      <w:r w:rsidR="000F1792" w:rsidRPr="0040058B">
        <w:rPr>
          <w:rFonts w:cstheme="minorHAnsi"/>
          <w:lang w:val="en-GB"/>
        </w:rPr>
        <w:t>multi</w:t>
      </w:r>
      <w:r w:rsidR="00DD1FFD" w:rsidRPr="0040058B">
        <w:rPr>
          <w:rFonts w:cstheme="minorHAnsi"/>
          <w:lang w:val="en-GB"/>
        </w:rPr>
        <w:t xml:space="preserve">ple regression </w:t>
      </w:r>
      <w:r w:rsidR="000F1792" w:rsidRPr="0040058B">
        <w:rPr>
          <w:rFonts w:cstheme="minorHAnsi"/>
          <w:lang w:val="en-GB"/>
        </w:rPr>
        <w:t>models</w:t>
      </w:r>
      <w:r w:rsidR="00683D7D" w:rsidRPr="0040058B">
        <w:rPr>
          <w:rFonts w:cstheme="minorHAnsi"/>
          <w:lang w:val="en-GB"/>
        </w:rPr>
        <w:t xml:space="preserve"> </w:t>
      </w:r>
      <w:r w:rsidR="00AF7500" w:rsidRPr="0040058B">
        <w:rPr>
          <w:rFonts w:cstheme="minorHAnsi"/>
          <w:lang w:val="en-GB"/>
        </w:rPr>
        <w:t xml:space="preserve">and </w:t>
      </w:r>
      <w:r w:rsidR="00DA1A8B" w:rsidRPr="0040058B">
        <w:rPr>
          <w:rFonts w:cstheme="minorHAnsi"/>
          <w:lang w:val="en-GB"/>
        </w:rPr>
        <w:t xml:space="preserve">estimate </w:t>
      </w:r>
      <w:r w:rsidR="005E503C" w:rsidRPr="0040058B">
        <w:rPr>
          <w:rFonts w:cstheme="minorHAnsi"/>
          <w:lang w:val="en-GB"/>
        </w:rPr>
        <w:t xml:space="preserve">the effects of mass and </w:t>
      </w:r>
      <w:r w:rsidR="008005EC" w:rsidRPr="0040058B">
        <w:rPr>
          <w:rFonts w:cstheme="minorHAnsi"/>
          <w:lang w:val="en-GB"/>
        </w:rPr>
        <w:t>temperature</w:t>
      </w:r>
      <w:r w:rsidR="005E503C" w:rsidRPr="0040058B">
        <w:rPr>
          <w:rFonts w:cstheme="minorHAnsi"/>
          <w:lang w:val="en-GB"/>
        </w:rPr>
        <w:t xml:space="preserve"> jointly, </w:t>
      </w:r>
      <w:r w:rsidR="00DA1A8B" w:rsidRPr="0040058B">
        <w:rPr>
          <w:rFonts w:cstheme="minorHAnsi"/>
          <w:lang w:val="en-GB"/>
        </w:rPr>
        <w:t>and to</w:t>
      </w:r>
      <w:r w:rsidR="005E503C" w:rsidRPr="0040058B">
        <w:rPr>
          <w:rFonts w:cstheme="minorHAnsi"/>
          <w:lang w:val="en-GB"/>
        </w:rPr>
        <w:t xml:space="preserve"> evaluate the probability </w:t>
      </w:r>
      <w:r w:rsidR="005D2F5D" w:rsidRPr="0040058B">
        <w:rPr>
          <w:rFonts w:cstheme="minorHAnsi"/>
          <w:lang w:val="en-GB"/>
        </w:rPr>
        <w:t>o</w:t>
      </w:r>
      <w:r w:rsidR="005E503C" w:rsidRPr="0040058B">
        <w:rPr>
          <w:rFonts w:cstheme="minorHAnsi"/>
          <w:lang w:val="en-GB"/>
        </w:rPr>
        <w:t xml:space="preserve">f </w:t>
      </w:r>
      <w:r w:rsidR="00683D7D" w:rsidRPr="0040058B">
        <w:rPr>
          <w:rFonts w:cstheme="minorHAnsi"/>
          <w:lang w:val="en-GB"/>
        </w:rPr>
        <w:t xml:space="preserve">interactive </w:t>
      </w:r>
      <w:r w:rsidR="007F141C" w:rsidRPr="0040058B">
        <w:rPr>
          <w:rFonts w:cstheme="minorHAnsi"/>
          <w:lang w:val="en-GB"/>
        </w:rPr>
        <w:t xml:space="preserve">mass- and temperature </w:t>
      </w:r>
      <w:r w:rsidR="00683D7D" w:rsidRPr="0040058B">
        <w:rPr>
          <w:rFonts w:cstheme="minorHAnsi"/>
          <w:lang w:val="en-GB"/>
        </w:rPr>
        <w:t>effects</w:t>
      </w:r>
      <w:r w:rsidR="0035178A" w:rsidRPr="0040058B">
        <w:rPr>
          <w:rFonts w:cstheme="minorHAnsi"/>
          <w:lang w:val="en-GB"/>
        </w:rPr>
        <w:t xml:space="preserve"> within species</w:t>
      </w:r>
      <w:r w:rsidR="000F1792" w:rsidRPr="0040058B">
        <w:rPr>
          <w:rFonts w:cstheme="minorHAnsi"/>
          <w:lang w:val="en-GB"/>
        </w:rPr>
        <w:t xml:space="preserve">. </w:t>
      </w:r>
      <w:ins w:id="254" w:author="Max Lindmark" w:date="2020-07-28T14:32:00Z">
        <w:r w:rsidR="002B6DB2" w:rsidRPr="0040058B">
          <w:rPr>
            <w:rFonts w:cstheme="minorHAnsi"/>
            <w:lang w:val="en-GB"/>
          </w:rPr>
          <w:t xml:space="preserve">Following common practice </w:t>
        </w:r>
      </w:ins>
      <w:del w:id="255" w:author="Max Lindmark" w:date="2020-07-28T14:32:00Z">
        <w:r w:rsidR="000F1792" w:rsidRPr="0040058B" w:rsidDel="002B6DB2">
          <w:rPr>
            <w:rFonts w:eastAsiaTheme="minorEastAsia" w:cstheme="minorHAnsi"/>
            <w:lang w:val="en-GB"/>
          </w:rPr>
          <w:delText>W</w:delText>
        </w:r>
      </w:del>
      <w:ins w:id="256" w:author="Max Lindmark" w:date="2020-07-28T14:32:00Z">
        <w:r w:rsidR="002B6DB2" w:rsidRPr="0040058B">
          <w:rPr>
            <w:rFonts w:eastAsiaTheme="minorEastAsia" w:cstheme="minorHAnsi"/>
            <w:lang w:val="en-GB"/>
          </w:rPr>
          <w:t>w</w:t>
        </w:r>
      </w:ins>
      <w:r w:rsidR="000F1792" w:rsidRPr="0040058B">
        <w:rPr>
          <w:rFonts w:eastAsiaTheme="minorEastAsia" w:cstheme="minorHAnsi"/>
          <w:lang w:val="en-GB"/>
        </w:rPr>
        <w:t>e excluded larva</w:t>
      </w:r>
      <w:r w:rsidR="00652503" w:rsidRPr="0040058B">
        <w:rPr>
          <w:rFonts w:eastAsiaTheme="minorEastAsia" w:cstheme="minorHAnsi"/>
          <w:lang w:val="en-GB"/>
        </w:rPr>
        <w:t>l</w:t>
      </w:r>
      <w:r w:rsidR="000F1792" w:rsidRPr="0040058B">
        <w:rPr>
          <w:rFonts w:eastAsiaTheme="minorEastAsia" w:cstheme="minorHAnsi"/>
          <w:lang w:val="en-GB"/>
        </w:rPr>
        <w:t xml:space="preserve"> studies</w:t>
      </w:r>
      <w:ins w:id="257" w:author="Max Lindmark" w:date="2020-07-28T14:32:00Z">
        <w:r w:rsidR="002E311E" w:rsidRPr="0040058B">
          <w:rPr>
            <w:rFonts w:eastAsiaTheme="minorEastAsia" w:cstheme="minorHAnsi"/>
            <w:lang w:val="en-GB"/>
          </w:rPr>
          <w:t>,</w:t>
        </w:r>
      </w:ins>
      <w:ins w:id="258" w:author="Max Lindmark" w:date="2020-07-28T14:33:00Z">
        <w:r w:rsidR="002E311E" w:rsidRPr="0040058B">
          <w:rPr>
            <w:rFonts w:eastAsiaTheme="minorEastAsia" w:cstheme="minorHAnsi"/>
            <w:lang w:val="en-GB"/>
          </w:rPr>
          <w:t xml:space="preserve"> because larvae can exhibit </w:t>
        </w:r>
        <w:r w:rsidR="00AC292E" w:rsidRPr="0040058B">
          <w:rPr>
            <w:rFonts w:eastAsiaTheme="minorEastAsia" w:cstheme="minorHAnsi"/>
            <w:lang w:val="en-GB"/>
          </w:rPr>
          <w:t xml:space="preserve">different </w:t>
        </w:r>
      </w:ins>
      <w:ins w:id="259" w:author="Max Lindmark" w:date="2020-07-28T14:34:00Z">
        <w:r w:rsidR="00015711" w:rsidRPr="0040058B">
          <w:rPr>
            <w:rFonts w:eastAsiaTheme="minorEastAsia" w:cstheme="minorHAnsi"/>
            <w:lang w:val="en-GB"/>
          </w:rPr>
          <w:t>isometric scaling</w:t>
        </w:r>
        <w:r w:rsidR="003F1E70" w:rsidRPr="0040058B">
          <w:rPr>
            <w:rFonts w:eastAsiaTheme="minorEastAsia" w:cstheme="minorHAnsi"/>
            <w:lang w:val="en-GB"/>
          </w:rPr>
          <w:t xml:space="preserve"> </w:t>
        </w:r>
      </w:ins>
      <w:del w:id="260" w:author="Max Lindmark" w:date="2020-07-28T14:32:00Z">
        <w:r w:rsidR="000F1792" w:rsidRPr="0040058B" w:rsidDel="002E311E">
          <w:rPr>
            <w:rFonts w:eastAsiaTheme="minorEastAsia" w:cstheme="minorHAnsi"/>
            <w:lang w:val="en-GB"/>
          </w:rPr>
          <w:delText xml:space="preserve"> </w:delText>
        </w:r>
      </w:del>
      <w:commentRangeStart w:id="261"/>
      <w:commentRangeStart w:id="262"/>
      <w:r w:rsidR="00FB3DD8" w:rsidRPr="0040058B">
        <w:rPr>
          <w:rFonts w:eastAsiaTheme="minorEastAsia" w:cstheme="minorHAnsi"/>
          <w:lang w:val="en-GB"/>
        </w:rPr>
        <w:t>a</w:t>
      </w:r>
      <w:ins w:id="263" w:author="Max Lindmark" w:date="2020-07-28T14:35:00Z">
        <w:r w:rsidR="00E450E9" w:rsidRPr="0040058B">
          <w:rPr>
            <w:rFonts w:eastAsiaTheme="minorEastAsia" w:cstheme="minorHAnsi"/>
            <w:lang w:val="en-GB"/>
          </w:rPr>
          <w:t>nd do not feed independently</w:t>
        </w:r>
      </w:ins>
      <w:ins w:id="264" w:author="Max Lindmark" w:date="2020-07-28T14:36:00Z">
        <w:r w:rsidR="00640FE7" w:rsidRPr="0040058B">
          <w:rPr>
            <w:rFonts w:eastAsiaTheme="minorEastAsia" w:cstheme="minorHAnsi"/>
            <w:lang w:val="en-GB"/>
          </w:rPr>
          <w:t xml:space="preserve"> </w:t>
        </w:r>
      </w:ins>
      <w:r w:rsidR="00DD0F69" w:rsidRPr="0040058B">
        <w:rPr>
          <w:rFonts w:eastAsiaTheme="minorEastAsia" w:cstheme="minorHAnsi"/>
          <w:lang w:val="en-GB"/>
        </w:rPr>
        <w:fldChar w:fldCharType="begin"/>
      </w:r>
      <w:r w:rsidR="00422B99"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DD0F69" w:rsidRPr="0040058B">
        <w:rPr>
          <w:rFonts w:eastAsiaTheme="minorEastAsia" w:cstheme="minorHAnsi"/>
          <w:lang w:val="en-GB"/>
        </w:rPr>
        <w:fldChar w:fldCharType="separate"/>
      </w:r>
      <w:r w:rsidR="00422B99" w:rsidRPr="0040058B">
        <w:rPr>
          <w:rFonts w:ascii="Times New Roman" w:cs="Times New Roman"/>
          <w:lang w:val="en-GB"/>
        </w:rPr>
        <w:t>(Glazier 2005)</w:t>
      </w:r>
      <w:r w:rsidR="00DD0F69" w:rsidRPr="0040058B">
        <w:rPr>
          <w:rFonts w:eastAsiaTheme="minorEastAsia" w:cstheme="minorHAnsi"/>
          <w:lang w:val="en-GB"/>
        </w:rPr>
        <w:fldChar w:fldCharType="end"/>
      </w:r>
      <w:del w:id="265" w:author="Max Lindmark" w:date="2020-07-28T14:34:00Z">
        <w:r w:rsidR="00FB3DD8" w:rsidRPr="0040058B" w:rsidDel="00E450E9">
          <w:rPr>
            <w:rFonts w:eastAsiaTheme="minorEastAsia" w:cstheme="minorHAnsi"/>
            <w:lang w:val="en-GB"/>
          </w:rPr>
          <w:delText xml:space="preserve">s </w:delText>
        </w:r>
        <w:r w:rsidR="00550062" w:rsidRPr="0040058B" w:rsidDel="00E450E9">
          <w:rPr>
            <w:rFonts w:eastAsiaTheme="minorEastAsia" w:cstheme="minorHAnsi"/>
            <w:lang w:val="en-GB"/>
          </w:rPr>
          <w:delText xml:space="preserve">they </w:delText>
        </w:r>
        <w:r w:rsidR="00FB3DD8" w:rsidRPr="0040058B" w:rsidDel="00E450E9">
          <w:rPr>
            <w:rFonts w:eastAsiaTheme="minorEastAsia" w:cstheme="minorHAnsi"/>
            <w:lang w:val="en-GB"/>
          </w:rPr>
          <w:delText>represent a small</w:delText>
        </w:r>
        <w:r w:rsidR="005743FB" w:rsidRPr="0040058B" w:rsidDel="00E450E9">
          <w:rPr>
            <w:rFonts w:eastAsiaTheme="minorEastAsia" w:cstheme="minorHAnsi"/>
            <w:lang w:val="en-GB"/>
          </w:rPr>
          <w:delText xml:space="preserve"> fraction of the ontogeny of </w:delText>
        </w:r>
        <w:r w:rsidR="00B639AB" w:rsidRPr="0040058B" w:rsidDel="00E450E9">
          <w:rPr>
            <w:rFonts w:eastAsiaTheme="minorEastAsia" w:cstheme="minorHAnsi"/>
            <w:lang w:val="en-GB"/>
          </w:rPr>
          <w:delText>most fish</w:delText>
        </w:r>
      </w:del>
      <w:commentRangeEnd w:id="261"/>
      <w:r w:rsidR="002B25CC" w:rsidRPr="0040058B">
        <w:rPr>
          <w:rStyle w:val="CommentReference"/>
          <w:sz w:val="24"/>
          <w:szCs w:val="24"/>
        </w:rPr>
        <w:commentReference w:id="261"/>
      </w:r>
      <w:commentRangeEnd w:id="262"/>
      <w:r w:rsidR="002E311E" w:rsidRPr="0040058B">
        <w:rPr>
          <w:rStyle w:val="CommentReference"/>
          <w:sz w:val="24"/>
          <w:szCs w:val="24"/>
        </w:rPr>
        <w:commentReference w:id="262"/>
      </w:r>
      <w:r w:rsidR="000F1792" w:rsidRPr="0040058B">
        <w:rPr>
          <w:rFonts w:eastAsiaTheme="minorEastAsia" w:cstheme="minorHAnsi"/>
          <w:lang w:val="en-GB"/>
        </w:rPr>
        <w:t xml:space="preserve">. </w:t>
      </w:r>
    </w:p>
    <w:p w14:paraId="704D9D4D" w14:textId="2B7C544F" w:rsidR="000F1792" w:rsidRPr="0040058B" w:rsidRDefault="008463DC" w:rsidP="008463DC">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000F1792" w:rsidRPr="0040058B">
        <w:rPr>
          <w:rFonts w:eastAsiaTheme="minorEastAsia" w:cstheme="minorHAnsi"/>
          <w:lang w:val="en-GB"/>
        </w:rPr>
        <w:t xml:space="preserve">Studies were </w:t>
      </w:r>
      <w:r w:rsidR="00652503" w:rsidRPr="0040058B">
        <w:rPr>
          <w:rFonts w:eastAsiaTheme="minorEastAsia" w:cstheme="minorHAnsi"/>
          <w:lang w:val="en-GB"/>
        </w:rPr>
        <w:t xml:space="preserve">included </w:t>
      </w:r>
      <w:r w:rsidR="000F1792" w:rsidRPr="0040058B">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40058B">
        <w:rPr>
          <w:rFonts w:eastAsiaTheme="minorEastAsia" w:cstheme="minorHAnsi"/>
          <w:lang w:val="en-GB"/>
        </w:rPr>
        <w:t>), (i</w:t>
      </w:r>
      <w:r w:rsidR="003D470D" w:rsidRPr="0040058B">
        <w:rPr>
          <w:rFonts w:eastAsiaTheme="minorEastAsia" w:cstheme="minorHAnsi"/>
          <w:lang w:val="en-GB"/>
        </w:rPr>
        <w:t>i</w:t>
      </w:r>
      <w:r w:rsidR="000F1792" w:rsidRPr="0040058B">
        <w:rPr>
          <w:rFonts w:eastAsiaTheme="minorEastAsia" w:cstheme="minorHAnsi"/>
          <w:lang w:val="en-GB"/>
        </w:rPr>
        <w:t xml:space="preserve">) fish were provided food at </w:t>
      </w:r>
      <w:r w:rsidR="000F1792" w:rsidRPr="0040058B">
        <w:rPr>
          <w:rFonts w:eastAsiaTheme="minorEastAsia" w:cstheme="minorHAnsi"/>
          <w:i/>
          <w:lang w:val="en-GB"/>
        </w:rPr>
        <w:t>ad libitum</w:t>
      </w:r>
      <w:r w:rsidR="000F1792" w:rsidRPr="0040058B">
        <w:rPr>
          <w:rFonts w:eastAsiaTheme="minorEastAsia" w:cstheme="minorHAnsi"/>
          <w:lang w:val="en-GB"/>
        </w:rPr>
        <w:t xml:space="preserve"> </w:t>
      </w:r>
      <w:r w:rsidR="001A09F5" w:rsidRPr="0040058B">
        <w:rPr>
          <w:rFonts w:eastAsiaTheme="minorEastAsia" w:cstheme="minorHAnsi"/>
          <w:lang w:val="en-GB"/>
        </w:rPr>
        <w:t>(</w:t>
      </w:r>
      <w:r w:rsidR="000F1792" w:rsidRPr="0040058B">
        <w:rPr>
          <w:rFonts w:eastAsiaTheme="minorEastAsia" w:cstheme="minorHAnsi"/>
          <w:lang w:val="en-GB"/>
        </w:rPr>
        <w:t>consumption and</w:t>
      </w:r>
      <w:r w:rsidR="00C2359E" w:rsidRPr="0040058B">
        <w:rPr>
          <w:rFonts w:eastAsiaTheme="minorEastAsia" w:cstheme="minorHAnsi"/>
          <w:lang w:val="en-GB"/>
        </w:rPr>
        <w:t xml:space="preserve"> growth data</w:t>
      </w:r>
      <w:r w:rsidR="002B25CC" w:rsidRPr="0040058B">
        <w:rPr>
          <w:rFonts w:eastAsiaTheme="minorEastAsia" w:cstheme="minorHAnsi"/>
          <w:lang w:val="en-GB"/>
        </w:rPr>
        <w:t>)</w:t>
      </w:r>
      <w:r w:rsidR="001A09F5" w:rsidRPr="0040058B">
        <w:rPr>
          <w:rFonts w:eastAsiaTheme="minorEastAsia" w:cstheme="minorHAnsi"/>
          <w:lang w:val="en-GB"/>
        </w:rPr>
        <w:t xml:space="preserve"> or if they </w:t>
      </w:r>
      <w:r w:rsidR="00B11254" w:rsidRPr="0040058B">
        <w:rPr>
          <w:rFonts w:eastAsiaTheme="minorEastAsia" w:cstheme="minorHAnsi"/>
          <w:lang w:val="en-GB"/>
        </w:rPr>
        <w:t xml:space="preserve">were unfed </w:t>
      </w:r>
      <w:r w:rsidR="001A09F5" w:rsidRPr="0040058B">
        <w:rPr>
          <w:rFonts w:eastAsiaTheme="minorEastAsia" w:cstheme="minorHAnsi"/>
          <w:lang w:val="en-GB"/>
        </w:rPr>
        <w:t>(</w:t>
      </w:r>
      <w:r w:rsidR="000F1792" w:rsidRPr="0040058B">
        <w:rPr>
          <w:rFonts w:eastAsiaTheme="minorEastAsia" w:cstheme="minorHAnsi"/>
          <w:lang w:val="en-GB"/>
        </w:rPr>
        <w:t>resting</w:t>
      </w:r>
      <w:r w:rsidR="00CA6861" w:rsidRPr="0040058B">
        <w:rPr>
          <w:rFonts w:eastAsiaTheme="minorEastAsia" w:cstheme="minorHAnsi"/>
          <w:lang w:val="en-GB"/>
        </w:rPr>
        <w:t xml:space="preserve">, standard </w:t>
      </w:r>
      <w:r w:rsidR="000F1792" w:rsidRPr="0040058B">
        <w:rPr>
          <w:rFonts w:eastAsiaTheme="minorEastAsia" w:cstheme="minorHAnsi"/>
          <w:lang w:val="en-GB"/>
        </w:rPr>
        <w:t>or routine metabolic rate</w:t>
      </w:r>
      <w:r w:rsidR="001A09F5" w:rsidRPr="0040058B">
        <w:rPr>
          <w:rFonts w:eastAsiaTheme="minorEastAsia" w:cstheme="minorHAnsi"/>
          <w:lang w:val="en-GB"/>
        </w:rPr>
        <w:t>)</w:t>
      </w:r>
      <w:r w:rsidR="000F1792" w:rsidRPr="0040058B">
        <w:rPr>
          <w:rFonts w:eastAsiaTheme="minorEastAsia" w:cstheme="minorHAnsi"/>
          <w:lang w:val="en-GB"/>
        </w:rPr>
        <w:t xml:space="preserve">, </w:t>
      </w:r>
      <w:r w:rsidR="002B25CC" w:rsidRPr="0040058B">
        <w:rPr>
          <w:rFonts w:eastAsiaTheme="minorEastAsia" w:cstheme="minorHAnsi"/>
          <w:lang w:val="en-GB"/>
        </w:rPr>
        <w:t xml:space="preserve">and </w:t>
      </w:r>
      <w:r w:rsidR="000F1792" w:rsidRPr="0040058B">
        <w:rPr>
          <w:rFonts w:eastAsiaTheme="minorEastAsia" w:cstheme="minorHAnsi"/>
          <w:lang w:val="en-GB"/>
        </w:rPr>
        <w:t>(</w:t>
      </w:r>
      <w:r w:rsidR="00BC3E4C" w:rsidRPr="0040058B">
        <w:rPr>
          <w:rFonts w:eastAsiaTheme="minorEastAsia" w:cstheme="minorHAnsi"/>
          <w:lang w:val="en-GB"/>
        </w:rPr>
        <w:t>ii</w:t>
      </w:r>
      <w:r w:rsidR="009F3157" w:rsidRPr="0040058B">
        <w:rPr>
          <w:rFonts w:eastAsiaTheme="minorEastAsia" w:cstheme="minorHAnsi"/>
          <w:lang w:val="en-GB"/>
        </w:rPr>
        <w:t>i</w:t>
      </w:r>
      <w:r w:rsidR="000F1792" w:rsidRPr="0040058B">
        <w:rPr>
          <w:rFonts w:eastAsiaTheme="minorEastAsia" w:cstheme="minorHAnsi"/>
          <w:lang w:val="en-GB"/>
        </w:rPr>
        <w:t xml:space="preserve">) fish exhibited normal </w:t>
      </w:r>
      <w:r w:rsidR="008A18AC" w:rsidRPr="0040058B">
        <w:rPr>
          <w:rFonts w:eastAsiaTheme="minorEastAsia" w:cstheme="minorHAnsi"/>
          <w:lang w:val="en-GB"/>
        </w:rPr>
        <w:t>behavio</w:t>
      </w:r>
      <w:r w:rsidR="008940BB" w:rsidRPr="0040058B">
        <w:rPr>
          <w:rFonts w:eastAsiaTheme="minorEastAsia" w:cstheme="minorHAnsi"/>
          <w:lang w:val="en-GB"/>
        </w:rPr>
        <w:t>u</w:t>
      </w:r>
      <w:r w:rsidR="008A18AC" w:rsidRPr="0040058B">
        <w:rPr>
          <w:rFonts w:eastAsiaTheme="minorEastAsia" w:cstheme="minorHAnsi"/>
          <w:lang w:val="en-GB"/>
        </w:rPr>
        <w:t>r</w:t>
      </w:r>
      <w:r w:rsidR="00C7792C" w:rsidRPr="0040058B">
        <w:rPr>
          <w:rFonts w:eastAsiaTheme="minorEastAsia" w:cstheme="minorHAnsi"/>
          <w:lang w:val="en-GB"/>
        </w:rPr>
        <w:t xml:space="preserve"> during the experiments</w:t>
      </w:r>
      <w:r w:rsidR="00883603" w:rsidRPr="0040058B">
        <w:rPr>
          <w:rFonts w:eastAsiaTheme="minorEastAsia" w:cstheme="minorHAnsi"/>
          <w:lang w:val="en-GB"/>
        </w:rPr>
        <w:t xml:space="preserve">. </w:t>
      </w:r>
      <w:r w:rsidR="000F1792" w:rsidRPr="0040058B">
        <w:rPr>
          <w:rFonts w:eastAsiaTheme="minorEastAsia" w:cstheme="minorHAnsi"/>
          <w:lang w:val="en-GB"/>
        </w:rPr>
        <w:t xml:space="preserve">We used only one </w:t>
      </w:r>
      <w:r w:rsidR="008C0F9C" w:rsidRPr="0040058B">
        <w:rPr>
          <w:rFonts w:eastAsiaTheme="minorEastAsia" w:cstheme="minorHAnsi"/>
          <w:lang w:val="en-GB"/>
        </w:rPr>
        <w:t>study</w:t>
      </w:r>
      <w:r w:rsidR="000F1792" w:rsidRPr="0040058B">
        <w:rPr>
          <w:rFonts w:eastAsiaTheme="minorEastAsia" w:cstheme="minorHAnsi"/>
          <w:lang w:val="en-GB"/>
        </w:rPr>
        <w:t xml:space="preserve"> per species</w:t>
      </w:r>
      <w:r w:rsidR="00A71431" w:rsidRPr="0040058B">
        <w:rPr>
          <w:rFonts w:eastAsiaTheme="minorEastAsia" w:cstheme="minorHAnsi"/>
          <w:lang w:val="en-GB"/>
        </w:rPr>
        <w:t xml:space="preserve"> and rate</w:t>
      </w:r>
      <w:r w:rsidR="00B11254" w:rsidRPr="0040058B">
        <w:rPr>
          <w:rFonts w:eastAsiaTheme="minorEastAsia" w:cstheme="minorHAnsi"/>
          <w:lang w:val="en-GB"/>
        </w:rPr>
        <w:t xml:space="preserve"> to </w:t>
      </w:r>
      <w:r w:rsidR="000F1792" w:rsidRPr="0040058B">
        <w:rPr>
          <w:rFonts w:eastAsiaTheme="minorEastAsia" w:cstheme="minorHAnsi"/>
          <w:lang w:val="en-GB"/>
        </w:rPr>
        <w:t>ensure that all data within a given species are comparable as measurements of these rates can vary between studies due to e.g. measurement bias</w:t>
      </w:r>
      <w:r w:rsidR="004C62DE" w:rsidRPr="0040058B">
        <w:rPr>
          <w:rFonts w:eastAsiaTheme="minorEastAsia" w:cstheme="minorHAnsi"/>
          <w:lang w:val="en-GB"/>
        </w:rPr>
        <w:t xml:space="preserve">, </w:t>
      </w:r>
      <w:r w:rsidR="000F1792" w:rsidRPr="0040058B">
        <w:rPr>
          <w:rFonts w:eastAsiaTheme="minorEastAsia" w:cstheme="minorHAnsi"/>
          <w:lang w:val="en-GB"/>
        </w:rPr>
        <w:t>differences in experimental protocols</w:t>
      </w:r>
      <w:r w:rsidR="004C62DE" w:rsidRPr="0040058B">
        <w:rPr>
          <w:rFonts w:eastAsiaTheme="minorEastAsia" w:cstheme="minorHAnsi"/>
          <w:lang w:val="en-GB"/>
        </w:rPr>
        <w:t xml:space="preserve"> or because different sub-populations were used</w:t>
      </w:r>
      <w:r w:rsidR="000F1792" w:rsidRPr="0040058B">
        <w:rPr>
          <w:rFonts w:eastAsiaTheme="minorEastAsia" w:cstheme="minorHAnsi"/>
          <w:lang w:val="en-GB"/>
        </w:rPr>
        <w:t xml:space="preserve"> </w:t>
      </w:r>
      <w:r w:rsidR="000F1792" w:rsidRPr="0040058B">
        <w:rPr>
          <w:rFonts w:eastAsiaTheme="minorEastAsia" w:cstheme="minorHAnsi"/>
        </w:rPr>
        <w:fldChar w:fldCharType="begin"/>
      </w:r>
      <w:r w:rsidR="00422B99"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40058B">
        <w:rPr>
          <w:rFonts w:eastAsiaTheme="minorEastAsia" w:cstheme="minorHAnsi"/>
        </w:rPr>
        <w:fldChar w:fldCharType="separate"/>
      </w:r>
      <w:r w:rsidR="0044238B" w:rsidRPr="0040058B">
        <w:rPr>
          <w:lang w:val="en-GB"/>
        </w:rPr>
        <w:t xml:space="preserve">(Armstrong &amp; Hawkins 2008; Jerde </w:t>
      </w:r>
      <w:r w:rsidR="0044238B" w:rsidRPr="0040058B">
        <w:rPr>
          <w:i/>
          <w:iCs/>
          <w:lang w:val="en-GB"/>
        </w:rPr>
        <w:t>et al.</w:t>
      </w:r>
      <w:r w:rsidR="0044238B" w:rsidRPr="0040058B">
        <w:rPr>
          <w:lang w:val="en-GB"/>
        </w:rPr>
        <w:t xml:space="preserve"> 2019)</w:t>
      </w:r>
      <w:r w:rsidR="000F1792" w:rsidRPr="0040058B">
        <w:rPr>
          <w:rFonts w:eastAsiaTheme="minorEastAsia" w:cstheme="minorHAnsi"/>
        </w:rPr>
        <w:fldChar w:fldCharType="end"/>
      </w:r>
      <w:r w:rsidR="000F1792" w:rsidRPr="0040058B">
        <w:rPr>
          <w:rFonts w:eastAsiaTheme="minorEastAsia" w:cstheme="minorHAnsi"/>
          <w:lang w:val="en-GB"/>
        </w:rPr>
        <w:t>. In cases where we found more than one study for a species</w:t>
      </w:r>
      <w:r w:rsidR="00177218" w:rsidRPr="0040058B">
        <w:rPr>
          <w:rFonts w:eastAsiaTheme="minorEastAsia" w:cstheme="minorHAnsi"/>
          <w:lang w:val="en-GB"/>
        </w:rPr>
        <w:t xml:space="preserve"> for a rate</w:t>
      </w:r>
      <w:r w:rsidR="000F1792" w:rsidRPr="0040058B">
        <w:rPr>
          <w:rFonts w:eastAsiaTheme="minorEastAsia" w:cstheme="minorHAnsi"/>
          <w:lang w:val="en-GB"/>
        </w:rPr>
        <w:t>, we selected the most suitable</w:t>
      </w:r>
      <w:r w:rsidR="005E7314" w:rsidRPr="0040058B">
        <w:rPr>
          <w:rFonts w:eastAsiaTheme="minorEastAsia" w:cstheme="minorHAnsi"/>
          <w:lang w:val="en-GB"/>
        </w:rPr>
        <w:t xml:space="preserve"> study</w:t>
      </w:r>
      <w:r w:rsidR="000F1792" w:rsidRPr="0040058B">
        <w:rPr>
          <w:rFonts w:eastAsiaTheme="minorEastAsia" w:cstheme="minorHAnsi"/>
          <w:lang w:val="en-GB"/>
        </w:rPr>
        <w:t xml:space="preserve"> based on our pre-defined criteria</w:t>
      </w:r>
      <w:r w:rsidR="001E06F7" w:rsidRPr="0040058B">
        <w:rPr>
          <w:rFonts w:eastAsiaTheme="minorEastAsia" w:cstheme="minorHAnsi"/>
          <w:lang w:val="en-GB"/>
        </w:rPr>
        <w:t xml:space="preserve"> (</w:t>
      </w:r>
      <w:r w:rsidR="00817173" w:rsidRPr="0040058B">
        <w:rPr>
          <w:rFonts w:eastAsiaTheme="minorEastAsia" w:cstheme="minorHAnsi"/>
          <w:lang w:val="en-GB"/>
        </w:rPr>
        <w:t xml:space="preserve">for details, see </w:t>
      </w:r>
      <w:r w:rsidR="001E06F7" w:rsidRPr="009F31A4">
        <w:rPr>
          <w:rFonts w:eastAsiaTheme="minorEastAsia" w:cstheme="minorHAnsi"/>
          <w:i/>
          <w:iCs/>
          <w:lang w:val="en-GB"/>
        </w:rPr>
        <w:t>S</w:t>
      </w:r>
      <w:r w:rsidR="00E9247F" w:rsidRPr="009F31A4">
        <w:rPr>
          <w:rFonts w:eastAsiaTheme="minorEastAsia" w:cstheme="minorHAnsi"/>
          <w:i/>
          <w:iCs/>
          <w:lang w:val="en-GB"/>
        </w:rPr>
        <w:t>I</w:t>
      </w:r>
      <w:r w:rsidR="0074124F" w:rsidRPr="009F31A4">
        <w:rPr>
          <w:rFonts w:eastAsiaTheme="minorEastAsia" w:cstheme="minorHAnsi"/>
          <w:i/>
          <w:iCs/>
          <w:lang w:val="en-GB"/>
        </w:rPr>
        <w:t xml:space="preserve"> Appendix</w:t>
      </w:r>
      <w:r w:rsidR="001E06F7" w:rsidRPr="0040058B">
        <w:rPr>
          <w:rFonts w:eastAsiaTheme="minorEastAsia" w:cstheme="minorHAnsi"/>
          <w:lang w:val="en-GB"/>
        </w:rPr>
        <w:t>)</w:t>
      </w:r>
      <w:r w:rsidR="000F1792" w:rsidRPr="0040058B">
        <w:rPr>
          <w:rFonts w:eastAsiaTheme="minorEastAsia" w:cstheme="minorHAnsi"/>
          <w:lang w:val="en-GB"/>
        </w:rPr>
        <w:t xml:space="preserve">. </w:t>
      </w:r>
      <w:r w:rsidR="000F1792" w:rsidRPr="0040058B">
        <w:rPr>
          <w:rFonts w:cstheme="minorHAnsi"/>
          <w:lang w:val="en-GB"/>
        </w:rPr>
        <w:t>A more detailed description of the search protocol, data</w:t>
      </w:r>
      <w:r w:rsidR="00B61000" w:rsidRPr="0040058B">
        <w:rPr>
          <w:rFonts w:cstheme="minorHAnsi"/>
          <w:lang w:val="en-GB"/>
        </w:rPr>
        <w:t xml:space="preserve"> selection</w:t>
      </w:r>
      <w:r w:rsidR="000F1792" w:rsidRPr="0040058B">
        <w:rPr>
          <w:rFonts w:cstheme="minorHAnsi"/>
          <w:lang w:val="en-GB"/>
        </w:rPr>
        <w:t xml:space="preserve">, acquisition, quality control, collation of </w:t>
      </w:r>
      <w:r w:rsidR="006A61DB" w:rsidRPr="0040058B">
        <w:rPr>
          <w:rFonts w:cstheme="minorHAnsi"/>
          <w:lang w:val="en-GB"/>
        </w:rPr>
        <w:t xml:space="preserve">additional </w:t>
      </w:r>
      <w:r w:rsidR="000F1792" w:rsidRPr="0040058B">
        <w:rPr>
          <w:rFonts w:cstheme="minorHAnsi"/>
          <w:lang w:val="en-GB"/>
        </w:rPr>
        <w:t xml:space="preserve">information and standardizing rates to common units can be found in </w:t>
      </w:r>
      <w:r w:rsidR="0074124F" w:rsidRPr="0025283E">
        <w:rPr>
          <w:rFonts w:eastAsiaTheme="minorEastAsia" w:cstheme="minorHAnsi"/>
          <w:i/>
          <w:iCs/>
          <w:lang w:val="en-GB"/>
        </w:rPr>
        <w:t>SI Appendix</w:t>
      </w:r>
      <w:r w:rsidR="00FB4389" w:rsidRPr="0040058B">
        <w:rPr>
          <w:rFonts w:cstheme="minorHAnsi"/>
          <w:lang w:val="en-GB"/>
        </w:rPr>
        <w:t>.</w:t>
      </w:r>
    </w:p>
    <w:p w14:paraId="681F464B" w14:textId="2D7566A1" w:rsidR="00255656" w:rsidRPr="0040058B" w:rsidRDefault="00E904F5" w:rsidP="002E3379">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w:t>
      </w:r>
      <w:r w:rsidR="00912072" w:rsidRPr="0040058B">
        <w:rPr>
          <w:rFonts w:cstheme="minorHAnsi"/>
          <w:lang w:val="en-GB"/>
        </w:rPr>
        <w:t xml:space="preserve"> rate</w:t>
      </w:r>
      <w:r w:rsidRPr="0040058B">
        <w:rPr>
          <w:rFonts w:cstheme="minorHAnsi"/>
          <w:lang w:val="en-GB"/>
        </w:rPr>
        <w:t xml:space="preserve">, </w:t>
      </w:r>
      <w:r w:rsidR="00055D2C" w:rsidRPr="0040058B">
        <w:rPr>
          <w:rFonts w:cstheme="minorHAnsi"/>
          <w:lang w:val="en-GB"/>
        </w:rPr>
        <w:t>maximum consumption rate</w:t>
      </w:r>
      <w:r w:rsidR="00912072" w:rsidRPr="0040058B">
        <w:rPr>
          <w:rFonts w:cstheme="minorHAnsi"/>
          <w:lang w:val="en-GB"/>
        </w:rPr>
        <w:t xml:space="preserve">, </w:t>
      </w:r>
      <w:r w:rsidR="00861FA8" w:rsidRPr="0040058B">
        <w:rPr>
          <w:rFonts w:cstheme="minorHAnsi"/>
          <w:lang w:val="en-GB"/>
        </w:rPr>
        <w:t>metabolic</w:t>
      </w:r>
      <w:r w:rsidR="00A728C1" w:rsidRPr="0040058B">
        <w:rPr>
          <w:rFonts w:cstheme="minorHAnsi"/>
          <w:lang w:val="en-GB"/>
        </w:rPr>
        <w:t xml:space="preserve"> rate</w:t>
      </w:r>
      <w:r w:rsidR="00912072" w:rsidRPr="0040058B">
        <w:rPr>
          <w:rFonts w:cstheme="minorHAnsi"/>
          <w:lang w:val="en-GB"/>
        </w:rPr>
        <w:t xml:space="preserve"> and the </w:t>
      </w:r>
      <w:commentRangeStart w:id="266"/>
      <w:commentRangeStart w:id="267"/>
      <w:commentRangeStart w:id="268"/>
      <w:r w:rsidR="00912072" w:rsidRPr="0040058B">
        <w:rPr>
          <w:rFonts w:cstheme="minorHAnsi"/>
          <w:lang w:val="en-GB"/>
        </w:rPr>
        <w:t>optimum</w:t>
      </w:r>
      <w:ins w:id="269" w:author="Max Lindmark" w:date="2020-08-17T12:58:00Z">
        <w:r w:rsidR="00782F2C" w:rsidRPr="0040058B">
          <w:rPr>
            <w:rFonts w:cstheme="minorHAnsi"/>
            <w:lang w:val="en-GB"/>
          </w:rPr>
          <w:t xml:space="preserve"> </w:t>
        </w:r>
      </w:ins>
      <w:del w:id="270" w:author="Max Lindmark" w:date="2020-08-17T13:04:00Z">
        <w:r w:rsidR="00912072" w:rsidRPr="0040058B" w:rsidDel="000634CD">
          <w:rPr>
            <w:rFonts w:cstheme="minorHAnsi"/>
            <w:lang w:val="en-GB"/>
          </w:rPr>
          <w:delText xml:space="preserve"> </w:delText>
        </w:r>
      </w:del>
      <w:r w:rsidR="00912072" w:rsidRPr="0040058B">
        <w:rPr>
          <w:rFonts w:cstheme="minorHAnsi"/>
          <w:lang w:val="en-GB"/>
        </w:rPr>
        <w:t xml:space="preserve">growth </w:t>
      </w:r>
      <w:ins w:id="271" w:author="Max Lindmark" w:date="2020-08-17T13:04:00Z">
        <w:r w:rsidR="000634CD" w:rsidRPr="0040058B">
          <w:rPr>
            <w:rFonts w:cstheme="minorHAnsi"/>
            <w:lang w:val="en-GB"/>
          </w:rPr>
          <w:t>temperature</w:t>
        </w:r>
        <w:r w:rsidR="000634CD" w:rsidRPr="0040058B" w:rsidDel="00782F2C">
          <w:rPr>
            <w:rFonts w:cstheme="minorHAnsi"/>
            <w:lang w:val="en-GB"/>
          </w:rPr>
          <w:t xml:space="preserve"> </w:t>
        </w:r>
      </w:ins>
      <w:del w:id="272" w:author="Max Lindmark" w:date="2020-08-17T12:58:00Z">
        <w:r w:rsidR="00912072" w:rsidRPr="0040058B" w:rsidDel="00782F2C">
          <w:rPr>
            <w:rFonts w:cstheme="minorHAnsi"/>
            <w:lang w:val="en-GB"/>
          </w:rPr>
          <w:delText xml:space="preserve">rate temperature </w:delText>
        </w:r>
      </w:del>
      <w:commentRangeEnd w:id="266"/>
      <w:r w:rsidR="006254BA" w:rsidRPr="0040058B">
        <w:rPr>
          <w:rStyle w:val="CommentReference"/>
          <w:sz w:val="24"/>
          <w:szCs w:val="24"/>
        </w:rPr>
        <w:commentReference w:id="266"/>
      </w:r>
      <w:commentRangeEnd w:id="267"/>
      <w:r w:rsidR="002621BA" w:rsidRPr="0040058B">
        <w:rPr>
          <w:rStyle w:val="CommentReference"/>
          <w:sz w:val="24"/>
          <w:szCs w:val="24"/>
        </w:rPr>
        <w:commentReference w:id="267"/>
      </w:r>
      <w:commentRangeEnd w:id="268"/>
      <w:r w:rsidR="00782F2C" w:rsidRPr="0040058B">
        <w:rPr>
          <w:rStyle w:val="CommentReference"/>
          <w:sz w:val="24"/>
          <w:szCs w:val="24"/>
        </w:rPr>
        <w:commentReference w:id="268"/>
      </w:r>
      <w:r w:rsidR="00912072" w:rsidRPr="0040058B">
        <w:rPr>
          <w:rFonts w:cstheme="minorHAnsi"/>
          <w:lang w:val="en-GB"/>
        </w:rPr>
        <w:t>for each combination of body mass group and species</w:t>
      </w:r>
      <w:r w:rsidR="001F203A" w:rsidRPr="0040058B">
        <w:rPr>
          <w:rFonts w:cstheme="minorHAnsi"/>
          <w:lang w:val="en-GB"/>
        </w:rPr>
        <w:t xml:space="preserve">. </w:t>
      </w:r>
      <w:r w:rsidR="00255656" w:rsidRPr="0040058B">
        <w:rPr>
          <w:rFonts w:cstheme="minorHAnsi"/>
          <w:lang w:val="en-GB"/>
        </w:rPr>
        <w:t xml:space="preserve">We compiled in total </w:t>
      </w:r>
      <w:r w:rsidR="00D2324B" w:rsidRPr="0040058B">
        <w:rPr>
          <w:rFonts w:cstheme="minorHAnsi"/>
          <w:lang w:val="en-GB"/>
        </w:rPr>
        <w:t xml:space="preserve">227 </w:t>
      </w:r>
      <w:r w:rsidR="002A7D35" w:rsidRPr="0040058B">
        <w:rPr>
          <w:rFonts w:cstheme="minorHAnsi"/>
          <w:lang w:val="en-GB"/>
        </w:rPr>
        <w:t xml:space="preserve">(growth rate) </w:t>
      </w:r>
      <w:r w:rsidR="00033D8C" w:rsidRPr="0040058B">
        <w:rPr>
          <w:rFonts w:cstheme="minorHAnsi"/>
          <w:lang w:val="en-GB"/>
        </w:rPr>
        <w:t>(</w:t>
      </w:r>
      <w:r w:rsidR="002A7D35" w:rsidRPr="0040058B">
        <w:rPr>
          <w:rFonts w:cstheme="minorHAnsi"/>
          <w:lang w:val="en-GB"/>
        </w:rPr>
        <w:t xml:space="preserve">and </w:t>
      </w:r>
      <w:r w:rsidR="00033D8C" w:rsidRPr="0040058B">
        <w:rPr>
          <w:rFonts w:cstheme="minorHAnsi"/>
          <w:lang w:val="en-GB"/>
        </w:rPr>
        <w:t xml:space="preserve">45 </w:t>
      </w:r>
      <w:r w:rsidR="00215F1C" w:rsidRPr="0040058B">
        <w:rPr>
          <w:rFonts w:cstheme="minorHAnsi"/>
          <w:lang w:val="en-GB"/>
        </w:rPr>
        <w:t>optimum</w:t>
      </w:r>
      <w:r w:rsidR="00033D8C" w:rsidRPr="0040058B">
        <w:rPr>
          <w:rFonts w:cstheme="minorHAnsi"/>
          <w:lang w:val="en-GB"/>
        </w:rPr>
        <w:t xml:space="preserve"> temperatur</w:t>
      </w:r>
      <w:r w:rsidR="00215F1C" w:rsidRPr="0040058B">
        <w:rPr>
          <w:rFonts w:cstheme="minorHAnsi"/>
          <w:lang w:val="en-GB"/>
        </w:rPr>
        <w:t>e</w:t>
      </w:r>
      <w:r w:rsidR="00873E6F" w:rsidRPr="0040058B">
        <w:rPr>
          <w:rFonts w:cstheme="minorHAnsi"/>
          <w:lang w:val="en-GB"/>
        </w:rPr>
        <w:t>s)</w:t>
      </w:r>
      <w:r w:rsidR="00255656" w:rsidRPr="0040058B">
        <w:rPr>
          <w:rFonts w:cstheme="minorHAnsi"/>
          <w:lang w:val="en-GB"/>
        </w:rPr>
        <w:t xml:space="preserve">, </w:t>
      </w:r>
      <w:r w:rsidR="007C5E04" w:rsidRPr="0040058B">
        <w:rPr>
          <w:rFonts w:cstheme="minorHAnsi"/>
          <w:lang w:val="en-GB"/>
        </w:rPr>
        <w:t xml:space="preserve">746 </w:t>
      </w:r>
      <w:r w:rsidR="002A7D35" w:rsidRPr="0040058B">
        <w:rPr>
          <w:rFonts w:cstheme="minorHAnsi"/>
          <w:lang w:val="en-GB"/>
        </w:rPr>
        <w:t>(maximum consumption rate)</w:t>
      </w:r>
      <w:r w:rsidR="00255656" w:rsidRPr="0040058B">
        <w:rPr>
          <w:rFonts w:cstheme="minorHAnsi"/>
          <w:lang w:val="en-GB"/>
        </w:rPr>
        <w:t xml:space="preserve"> and </w:t>
      </w:r>
      <w:del w:id="273" w:author="Max Lindmark" w:date="2020-09-10T15:25:00Z">
        <w:r w:rsidR="007C5E04" w:rsidRPr="0040058B" w:rsidDel="00486FB6">
          <w:rPr>
            <w:rFonts w:cstheme="minorHAnsi"/>
            <w:lang w:val="en-GB"/>
          </w:rPr>
          <w:delText>2695</w:delText>
        </w:r>
        <w:r w:rsidR="00031533" w:rsidRPr="0040058B" w:rsidDel="00486FB6">
          <w:rPr>
            <w:rFonts w:cstheme="minorHAnsi"/>
            <w:lang w:val="en-GB"/>
          </w:rPr>
          <w:delText xml:space="preserve"> </w:delText>
        </w:r>
      </w:del>
      <w:ins w:id="274" w:author="Max Lindmark" w:date="2020-09-10T15:25:00Z">
        <w:r w:rsidR="00486FB6" w:rsidRPr="0040058B">
          <w:rPr>
            <w:rFonts w:cstheme="minorHAnsi"/>
            <w:lang w:val="en-GB"/>
          </w:rPr>
          <w:t xml:space="preserve">2699 </w:t>
        </w:r>
      </w:ins>
      <w:r w:rsidR="002A7D35" w:rsidRPr="0040058B">
        <w:rPr>
          <w:rFonts w:cstheme="minorHAnsi"/>
          <w:lang w:val="en-GB"/>
        </w:rPr>
        <w:t xml:space="preserve">(metabolic rate) </w:t>
      </w:r>
      <w:r w:rsidR="00255656" w:rsidRPr="0040058B">
        <w:rPr>
          <w:rFonts w:cstheme="minorHAnsi"/>
          <w:lang w:val="en-GB"/>
        </w:rPr>
        <w:t>data points from published articles</w:t>
      </w:r>
      <w:r w:rsidR="001258FE" w:rsidRPr="0040058B">
        <w:rPr>
          <w:rFonts w:cstheme="minorHAnsi"/>
          <w:lang w:val="en-GB"/>
        </w:rPr>
        <w:t xml:space="preserve"> for each rate</w:t>
      </w:r>
      <w:r w:rsidR="00EB6461" w:rsidRPr="0040058B">
        <w:rPr>
          <w:rFonts w:cstheme="minorHAnsi"/>
          <w:lang w:val="en-GB"/>
        </w:rPr>
        <w:t xml:space="preserve">, </w:t>
      </w:r>
      <w:r w:rsidR="00255656" w:rsidRPr="0040058B">
        <w:rPr>
          <w:rFonts w:eastAsiaTheme="minorEastAsia" w:cstheme="minorHAnsi"/>
          <w:lang w:val="en-GB"/>
        </w:rPr>
        <w:t>from 13</w:t>
      </w:r>
      <w:r w:rsidR="00255656" w:rsidRPr="0040058B">
        <w:rPr>
          <w:rFonts w:cstheme="minorHAnsi"/>
          <w:lang w:val="en-GB"/>
        </w:rPr>
        <w:t xml:space="preserve">, </w:t>
      </w:r>
      <w:r w:rsidR="00E402FB" w:rsidRPr="0040058B">
        <w:rPr>
          <w:rFonts w:cstheme="minorHAnsi"/>
          <w:lang w:val="en-GB"/>
        </w:rPr>
        <w:t xml:space="preserve">20 </w:t>
      </w:r>
      <w:r w:rsidR="00255656" w:rsidRPr="0040058B">
        <w:rPr>
          <w:rFonts w:cstheme="minorHAnsi"/>
          <w:lang w:val="en-GB"/>
        </w:rPr>
        <w:t xml:space="preserve">and </w:t>
      </w:r>
      <w:r w:rsidR="00E402FB" w:rsidRPr="0040058B">
        <w:rPr>
          <w:rFonts w:cstheme="minorHAnsi"/>
          <w:lang w:val="en-GB"/>
        </w:rPr>
        <w:t>34</w:t>
      </w:r>
      <w:r w:rsidR="00031533" w:rsidRPr="0040058B">
        <w:rPr>
          <w:rFonts w:eastAsiaTheme="minorEastAsia" w:cstheme="minorHAnsi"/>
          <w:lang w:val="en-GB"/>
        </w:rPr>
        <w:t xml:space="preserve"> </w:t>
      </w:r>
      <w:r w:rsidR="00255656" w:rsidRPr="0040058B">
        <w:rPr>
          <w:rFonts w:eastAsiaTheme="minorEastAsia" w:cstheme="minorHAnsi"/>
          <w:lang w:val="en-GB"/>
        </w:rPr>
        <w:t xml:space="preserve">species, respectively, </w:t>
      </w:r>
      <w:commentRangeStart w:id="275"/>
      <w:del w:id="276" w:author="Max Lindmark" w:date="2020-09-12T12:18:00Z">
        <w:r w:rsidR="00255656" w:rsidRPr="0040058B" w:rsidDel="00B7555A">
          <w:rPr>
            <w:rFonts w:eastAsiaTheme="minorEastAsia" w:cstheme="minorHAnsi"/>
            <w:lang w:val="en-GB"/>
          </w:rPr>
          <w:delText xml:space="preserve">representing </w:delText>
        </w:r>
      </w:del>
      <w:ins w:id="277" w:author="Max Lindmark" w:date="2020-09-12T12:18:00Z">
        <w:r w:rsidR="00B7555A">
          <w:rPr>
            <w:rFonts w:eastAsiaTheme="minorEastAsia" w:cstheme="minorHAnsi"/>
            <w:lang w:val="en-GB"/>
          </w:rPr>
          <w:t xml:space="preserve">from different </w:t>
        </w:r>
        <w:commentRangeEnd w:id="275"/>
        <w:r w:rsidR="00B7555A">
          <w:rPr>
            <w:rStyle w:val="CommentReference"/>
          </w:rPr>
          <w:commentReference w:id="275"/>
        </w:r>
      </w:ins>
      <w:del w:id="278" w:author="Max Lindmark" w:date="2020-09-12T12:18:00Z">
        <w:r w:rsidR="00255656" w:rsidRPr="0040058B" w:rsidDel="00B7555A">
          <w:rPr>
            <w:rFonts w:eastAsiaTheme="minorEastAsia" w:cstheme="minorHAnsi"/>
            <w:lang w:val="en-GB"/>
          </w:rPr>
          <w:delText xml:space="preserve">a diverse range of </w:delText>
        </w:r>
      </w:del>
      <w:r w:rsidR="00255656" w:rsidRPr="0040058B">
        <w:rPr>
          <w:rFonts w:eastAsiaTheme="minorEastAsia" w:cstheme="minorHAnsi"/>
          <w:lang w:val="en-GB"/>
        </w:rPr>
        <w:t xml:space="preserve">taxonomic groups, habitats and </w:t>
      </w:r>
      <w:r w:rsidR="00255656" w:rsidRPr="0040058B">
        <w:rPr>
          <w:rFonts w:eastAsiaTheme="minorEastAsia" w:cstheme="minorHAnsi"/>
          <w:lang w:val="en-GB"/>
        </w:rPr>
        <w:lastRenderedPageBreak/>
        <w:t>lifestyles (</w:t>
      </w:r>
      <w:r w:rsidR="009F31A4" w:rsidRPr="0025283E">
        <w:rPr>
          <w:rFonts w:eastAsiaTheme="minorEastAsia" w:cstheme="minorHAnsi"/>
          <w:i/>
          <w:iCs/>
          <w:lang w:val="en-GB"/>
        </w:rPr>
        <w:t>SI Appendix</w:t>
      </w:r>
      <w:r w:rsidR="00255656" w:rsidRPr="0040058B">
        <w:rPr>
          <w:rFonts w:eastAsiaTheme="minorEastAsia" w:cstheme="minorHAnsi"/>
          <w:lang w:val="en-GB"/>
        </w:rPr>
        <w:t xml:space="preserve">). </w:t>
      </w:r>
      <w:r w:rsidR="002B5D4C" w:rsidRPr="0040058B">
        <w:rPr>
          <w:rFonts w:eastAsiaTheme="minorEastAsia" w:cstheme="minorHAnsi"/>
          <w:lang w:val="en-GB"/>
        </w:rPr>
        <w:t>We asked all the corresponding authors of each article to share data, else d</w:t>
      </w:r>
      <w:r w:rsidR="00255656" w:rsidRPr="0040058B">
        <w:rPr>
          <w:rFonts w:eastAsiaTheme="minorEastAsia" w:cstheme="minorHAnsi"/>
          <w:lang w:val="en-GB"/>
        </w:rPr>
        <w:t xml:space="preserve">ata were extracted from tables or figures using </w:t>
      </w:r>
      <w:r w:rsidR="00255656" w:rsidRPr="0040058B">
        <w:rPr>
          <w:rFonts w:cstheme="minorHAnsi"/>
          <w:lang w:val="en-GB"/>
        </w:rPr>
        <w:t xml:space="preserve">Web Plot Digitizer </w:t>
      </w:r>
      <w:r w:rsidR="00255656" w:rsidRPr="0040058B">
        <w:rPr>
          <w:rFonts w:cstheme="minorHAnsi"/>
        </w:rPr>
        <w:fldChar w:fldCharType="begin"/>
      </w:r>
      <w:r w:rsidR="00422B99"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40058B">
        <w:rPr>
          <w:rFonts w:cstheme="minorHAnsi"/>
        </w:rPr>
        <w:fldChar w:fldCharType="separate"/>
      </w:r>
      <w:r w:rsidR="00592C85" w:rsidRPr="0040058B">
        <w:rPr>
          <w:lang w:val="en-GB"/>
        </w:rPr>
        <w:t>(Rohatgi 2012)</w:t>
      </w:r>
      <w:r w:rsidR="00255656" w:rsidRPr="0040058B">
        <w:rPr>
          <w:rFonts w:cstheme="minorHAnsi"/>
        </w:rPr>
        <w:fldChar w:fldCharType="end"/>
      </w:r>
      <w:r w:rsidR="00255656" w:rsidRPr="0040058B">
        <w:rPr>
          <w:rFonts w:eastAsiaTheme="minorEastAsia" w:cstheme="minorHAnsi"/>
          <w:lang w:val="en-GB"/>
        </w:rPr>
        <w:t xml:space="preserve">. </w:t>
      </w:r>
      <w:r w:rsidR="00255656" w:rsidRPr="0040058B">
        <w:rPr>
          <w:rFonts w:cstheme="minorHAnsi"/>
          <w:lang w:val="en-GB"/>
        </w:rPr>
        <w:t xml:space="preserve"> </w:t>
      </w:r>
    </w:p>
    <w:p w14:paraId="5493C674" w14:textId="77777777" w:rsidR="003E256F" w:rsidRPr="0040058B" w:rsidRDefault="003E256F" w:rsidP="002E3379">
      <w:pPr>
        <w:spacing w:line="480" w:lineRule="auto"/>
        <w:contextualSpacing/>
        <w:jc w:val="both"/>
        <w:rPr>
          <w:rFonts w:cstheme="minorHAnsi"/>
          <w:b/>
          <w:lang w:val="en-GB"/>
        </w:rPr>
      </w:pPr>
    </w:p>
    <w:p w14:paraId="18EC7E3D" w14:textId="28DD15D4" w:rsidR="003E127B" w:rsidRDefault="003E127B" w:rsidP="002E3379">
      <w:pPr>
        <w:spacing w:line="480" w:lineRule="auto"/>
        <w:contextualSpacing/>
        <w:jc w:val="both"/>
        <w:rPr>
          <w:rFonts w:cstheme="minorHAnsi"/>
          <w:b/>
          <w:lang w:val="en-GB"/>
        </w:rPr>
      </w:pPr>
      <w:r w:rsidRPr="004A6DA5">
        <w:rPr>
          <w:rFonts w:cstheme="minorHAnsi"/>
          <w:b/>
          <w:highlight w:val="magenta"/>
          <w:lang w:val="en-GB"/>
        </w:rPr>
        <w:t>Model fitting</w:t>
      </w:r>
    </w:p>
    <w:p w14:paraId="47424792"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description</w:t>
      </w:r>
    </w:p>
    <w:p w14:paraId="54C082A8" w14:textId="33C9FE2B" w:rsidR="000F2DF5" w:rsidRPr="0040058B" w:rsidRDefault="000F2DF5" w:rsidP="000F2DF5">
      <w:pPr>
        <w:pStyle w:val="CommentText"/>
        <w:spacing w:line="480" w:lineRule="auto"/>
        <w:jc w:val="both"/>
        <w:rPr>
          <w:rFonts w:ascii="Times New Roman" w:hAnsi="Times New Roman" w:cs="Times New Roman"/>
          <w:sz w:val="24"/>
          <w:szCs w:val="24"/>
          <w:lang w:val="en-US"/>
        </w:rPr>
      </w:pPr>
      <w:r w:rsidRPr="0040058B">
        <w:rPr>
          <w:rFonts w:ascii="Times New Roman" w:hAnsi="Times New Roman" w:cs="Times New Roman"/>
          <w:sz w:val="24"/>
          <w:szCs w:val="24"/>
          <w:lang w:val="en-US"/>
        </w:rPr>
        <w:t>To each dataset, w</w:t>
      </w:r>
      <w:r w:rsidRPr="0040058B">
        <w:rPr>
          <w:rFonts w:ascii="Times New Roman" w:hAnsi="Times New Roman" w:cs="Times New Roman"/>
          <w:bCs/>
          <w:sz w:val="24"/>
          <w:szCs w:val="24"/>
          <w:lang w:val="en-GB"/>
        </w:rPr>
        <w:t xml:space="preserve">e fit hierarchical models with different combinations of </w:t>
      </w:r>
      <w:del w:id="279" w:author="Max Lindmark" w:date="2020-09-11T17:06:00Z">
        <w:r w:rsidRPr="0040058B" w:rsidDel="007C7E10">
          <w:rPr>
            <w:rFonts w:ascii="Times New Roman" w:hAnsi="Times New Roman" w:cs="Times New Roman"/>
            <w:bCs/>
            <w:sz w:val="24"/>
            <w:szCs w:val="24"/>
            <w:lang w:val="en-GB"/>
          </w:rPr>
          <w:delText>group (</w:delText>
        </w:r>
      </w:del>
      <w:r w:rsidRPr="0040058B">
        <w:rPr>
          <w:rFonts w:ascii="Times New Roman" w:hAnsi="Times New Roman" w:cs="Times New Roman"/>
          <w:bCs/>
          <w:sz w:val="24"/>
          <w:szCs w:val="24"/>
          <w:lang w:val="en-GB"/>
        </w:rPr>
        <w:t>species</w:t>
      </w:r>
      <w:del w:id="280" w:author="Max Lindmark" w:date="2020-09-11T17:06:00Z">
        <w:r w:rsidRPr="0040058B" w:rsidDel="007C7E10">
          <w:rPr>
            <w:rFonts w:ascii="Times New Roman" w:hAnsi="Times New Roman" w:cs="Times New Roman"/>
            <w:bCs/>
            <w:sz w:val="24"/>
            <w:szCs w:val="24"/>
            <w:lang w:val="en-GB"/>
          </w:rPr>
          <w:delText>)</w:delText>
        </w:r>
      </w:del>
      <w:r w:rsidRPr="0040058B">
        <w:rPr>
          <w:rFonts w:ascii="Times New Roman" w:hAnsi="Times New Roman" w:cs="Times New Roman"/>
          <w:bCs/>
          <w:sz w:val="24"/>
          <w:szCs w:val="24"/>
          <w:lang w:val="en-GB"/>
        </w:rPr>
        <w:t>-varying coefficients</w:t>
      </w:r>
      <w:ins w:id="281" w:author="Max Lindmark" w:date="2020-09-11T17:06:00Z">
        <w:r w:rsidR="007C7E10">
          <w:rPr>
            <w:rFonts w:ascii="Times New Roman" w:hAnsi="Times New Roman" w:cs="Times New Roman"/>
            <w:bCs/>
            <w:sz w:val="24"/>
            <w:szCs w:val="24"/>
            <w:lang w:val="en-GB"/>
          </w:rPr>
          <w:t xml:space="preserve">, meaning </w:t>
        </w:r>
      </w:ins>
      <w:del w:id="282" w:author="Max Lindmark" w:date="2020-09-11T17:06:00Z">
        <w:r w:rsidRPr="0040058B" w:rsidDel="007C7E10">
          <w:rPr>
            <w:rFonts w:ascii="Times New Roman" w:hAnsi="Times New Roman" w:cs="Times New Roman"/>
            <w:bCs/>
            <w:sz w:val="24"/>
            <w:szCs w:val="24"/>
            <w:lang w:val="en-GB"/>
          </w:rPr>
          <w:delText xml:space="preserve">. The species-varying coefficients are thus </w:delText>
        </w:r>
      </w:del>
      <w:ins w:id="283" w:author="Max Lindmark" w:date="2020-09-11T17:06:00Z">
        <w:r w:rsidR="007C7E10">
          <w:rPr>
            <w:rFonts w:ascii="Times New Roman" w:hAnsi="Times New Roman" w:cs="Times New Roman"/>
            <w:bCs/>
            <w:sz w:val="24"/>
            <w:szCs w:val="24"/>
            <w:lang w:val="en-GB"/>
          </w:rPr>
          <w:t xml:space="preserve">they </w:t>
        </w:r>
      </w:ins>
      <w:ins w:id="284" w:author="Max Lindmark" w:date="2020-09-11T17:07:00Z">
        <w:r w:rsidR="007C7E10">
          <w:rPr>
            <w:rFonts w:ascii="Times New Roman" w:hAnsi="Times New Roman" w:cs="Times New Roman"/>
            <w:bCs/>
            <w:sz w:val="24"/>
            <w:szCs w:val="24"/>
            <w:lang w:val="en-GB"/>
          </w:rPr>
          <w:t xml:space="preserve">are </w:t>
        </w:r>
      </w:ins>
      <w:r w:rsidRPr="0040058B">
        <w:rPr>
          <w:rFonts w:ascii="Times New Roman" w:hAnsi="Times New Roman" w:cs="Times New Roman"/>
          <w:bCs/>
          <w:sz w:val="24"/>
          <w:szCs w:val="24"/>
          <w:lang w:val="en-GB"/>
        </w:rPr>
        <w:t>estimated with shrinkage</w:t>
      </w:r>
      <w:del w:id="285" w:author="Max Lindmark" w:date="2020-09-11T17:07:00Z">
        <w:r w:rsidRPr="0040058B" w:rsidDel="007C7E10">
          <w:rPr>
            <w:rFonts w:ascii="Times New Roman" w:hAnsi="Times New Roman" w:cs="Times New Roman"/>
            <w:bCs/>
            <w:sz w:val="24"/>
            <w:szCs w:val="24"/>
            <w:lang w:val="en-GB"/>
          </w:rPr>
          <w:delText>,</w:delText>
        </w:r>
      </w:del>
      <w:ins w:id="286" w:author="Max Lindmark" w:date="2020-09-11T17:07:00Z">
        <w:r w:rsidR="007C7E10">
          <w:rPr>
            <w:rFonts w:ascii="Times New Roman" w:hAnsi="Times New Roman" w:cs="Times New Roman"/>
            <w:bCs/>
            <w:sz w:val="24"/>
            <w:szCs w:val="24"/>
            <w:lang w:val="en-GB"/>
          </w:rPr>
          <w:t xml:space="preserve">. This </w:t>
        </w:r>
      </w:ins>
      <w:del w:id="287" w:author="Max Lindmark" w:date="2020-09-11T17:07:00Z">
        <w:r w:rsidRPr="0040058B" w:rsidDel="007C7E10">
          <w:rPr>
            <w:rFonts w:ascii="Times New Roman" w:hAnsi="Times New Roman" w:cs="Times New Roman"/>
            <w:bCs/>
            <w:sz w:val="24"/>
            <w:szCs w:val="24"/>
            <w:lang w:val="en-GB"/>
          </w:rPr>
          <w:delText xml:space="preserve"> which </w:delText>
        </w:r>
      </w:del>
      <w:r w:rsidRPr="0040058B">
        <w:rPr>
          <w:rFonts w:ascii="Times New Roman" w:hAnsi="Times New Roman" w:cs="Times New Roman"/>
          <w:bCs/>
          <w:sz w:val="24"/>
          <w:szCs w:val="24"/>
          <w:lang w:val="en-GB"/>
        </w:rPr>
        <w:t xml:space="preserve">reduces the influence of outliers which could occur in species with small samples sizes </w:t>
      </w:r>
      <w:r w:rsidRPr="0040058B">
        <w:rPr>
          <w:rFonts w:ascii="Times New Roman" w:hAnsi="Times New Roman" w:cs="Times New Roman"/>
          <w:bCs/>
          <w:sz w:val="24"/>
          <w:szCs w:val="24"/>
          <w:lang w:val="en-GB"/>
        </w:rPr>
        <w:fldChar w:fldCharType="begin"/>
      </w:r>
      <w:r w:rsidR="00E8108B" w:rsidRPr="0040058B">
        <w:rPr>
          <w:rFonts w:ascii="Times New Roman" w:hAnsi="Times New Roman" w:cs="Times New Roman"/>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rFonts w:ascii="Times New Roman" w:hAnsi="Times New Roman" w:cs="Times New Roman"/>
          <w:bCs/>
          <w:sz w:val="24"/>
          <w:szCs w:val="24"/>
          <w:lang w:val="en-GB"/>
        </w:rPr>
        <w:fldChar w:fldCharType="separate"/>
      </w:r>
      <w:r w:rsidRPr="0040058B">
        <w:rPr>
          <w:rFonts w:ascii="Times New Roman" w:hAnsi="Times New Roman" w:cs="Times New Roman"/>
          <w:sz w:val="24"/>
          <w:szCs w:val="24"/>
          <w:lang w:val="en-GB"/>
        </w:rPr>
        <w:t xml:space="preserve">(Gelman &amp; Hill 2007; Harrison </w:t>
      </w:r>
      <w:r w:rsidRPr="0040058B">
        <w:rPr>
          <w:rFonts w:ascii="Times New Roman" w:hAnsi="Times New Roman" w:cs="Times New Roman"/>
          <w:i/>
          <w:iCs/>
          <w:sz w:val="24"/>
          <w:szCs w:val="24"/>
          <w:lang w:val="en-GB"/>
        </w:rPr>
        <w:t>et al.</w:t>
      </w:r>
      <w:r w:rsidRPr="0040058B">
        <w:rPr>
          <w:rFonts w:ascii="Times New Roman" w:hAnsi="Times New Roman" w:cs="Times New Roman"/>
          <w:sz w:val="24"/>
          <w:szCs w:val="24"/>
          <w:lang w:val="en-GB"/>
        </w:rPr>
        <w:t xml:space="preserve"> 2018)</w:t>
      </w:r>
      <w:r w:rsidRPr="0040058B">
        <w:rPr>
          <w:rFonts w:ascii="Times New Roman" w:hAnsi="Times New Roman" w:cs="Times New Roman"/>
          <w:bCs/>
          <w:sz w:val="24"/>
          <w:szCs w:val="24"/>
          <w:lang w:val="en-GB"/>
        </w:rPr>
        <w:fldChar w:fldCharType="end"/>
      </w:r>
      <w:r w:rsidRPr="0040058B">
        <w:rPr>
          <w:rFonts w:ascii="Times New Roman" w:hAnsi="Times New Roman" w:cs="Times New Roman"/>
          <w:bCs/>
          <w:sz w:val="24"/>
          <w:szCs w:val="24"/>
          <w:lang w:val="en-GB"/>
        </w:rPr>
        <w:t>. The general form the model is:</w:t>
      </w:r>
    </w:p>
    <w:commentRangeStart w:id="288"/>
    <w:p w14:paraId="78613FF8" w14:textId="3DD8C531" w:rsidR="000F2DF5" w:rsidRPr="0040058B" w:rsidRDefault="0018147A" w:rsidP="000F2DF5">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N(</m:t>
        </m:r>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 σ)</m:t>
        </m:r>
      </m:oMath>
      <w:r w:rsidR="000F2DF5" w:rsidRPr="0040058B">
        <w:rPr>
          <w:rFonts w:ascii="Times New Roman" w:eastAsiaTheme="minorEastAsia" w:hAnsi="Times New Roman" w:cs="Times New Roman"/>
          <w:lang w:val="en-US"/>
        </w:rPr>
        <w:t xml:space="preserve">                                                                 (1)</w:t>
      </w:r>
    </w:p>
    <w:p w14:paraId="45DFFE3C" w14:textId="3CF848DB" w:rsidR="000F2DF5" w:rsidRPr="0040058B" w:rsidRDefault="0018147A" w:rsidP="000F2DF5">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r>
              <w:rPr>
                <w:rFonts w:ascii="Cambria Math" w:hAnsi="Cambria Math" w:cs="Times New Roman"/>
              </w:rPr>
              <m:t>×</m:t>
            </m:r>
          </m:e>
        </m:nary>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000F2DF5" w:rsidRPr="0040058B">
        <w:rPr>
          <w:rFonts w:ascii="Times New Roman" w:eastAsiaTheme="minorEastAsia" w:hAnsi="Times New Roman" w:cs="Times New Roman"/>
          <w:lang w:val="en-US"/>
        </w:rPr>
        <w:t xml:space="preserve">             </w:t>
      </w:r>
      <w:r w:rsidR="006E12ED" w:rsidRPr="0040058B">
        <w:rPr>
          <w:rFonts w:ascii="Times New Roman" w:eastAsiaTheme="minorEastAsia" w:hAnsi="Times New Roman" w:cs="Times New Roman"/>
          <w:lang w:val="en-US"/>
        </w:rPr>
        <w:t xml:space="preserve">          </w:t>
      </w:r>
      <w:r w:rsidR="000F2DF5" w:rsidRPr="0040058B">
        <w:rPr>
          <w:rFonts w:ascii="Times New Roman" w:eastAsiaTheme="minorEastAsia" w:hAnsi="Times New Roman" w:cs="Times New Roman"/>
          <w:lang w:val="en-US"/>
        </w:rPr>
        <w:t xml:space="preserve">                                    (2)</w:t>
      </w:r>
    </w:p>
    <w:p w14:paraId="3D29286D" w14:textId="77777777" w:rsidR="000F2DF5" w:rsidRPr="0040058B" w:rsidRDefault="0018147A" w:rsidP="000F2DF5">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oMath>
      <w:r w:rsidR="000F2DF5" w:rsidRPr="0040058B">
        <w:rPr>
          <w:rFonts w:ascii="Times New Roman" w:eastAsiaTheme="minorEastAsia" w:hAnsi="Times New Roman" w:cs="Times New Roman"/>
          <w:lang w:val="en-US"/>
        </w:rPr>
        <w:t xml:space="preserve">                                                                (3)</w:t>
      </w:r>
      <w:commentRangeEnd w:id="288"/>
      <w:r w:rsidR="000F2DF5" w:rsidRPr="0040058B">
        <w:rPr>
          <w:rStyle w:val="CommentReference"/>
          <w:rFonts w:cs="Times New Roman"/>
          <w:sz w:val="24"/>
          <w:szCs w:val="24"/>
        </w:rPr>
        <w:commentReference w:id="288"/>
      </w:r>
    </w:p>
    <w:p w14:paraId="6F00B543" w14:textId="0DCD6554" w:rsidR="000F2DF5" w:rsidRPr="0040058B" w:rsidRDefault="000F2DF5" w:rsidP="000F2DF5">
      <w:pPr>
        <w:spacing w:line="480" w:lineRule="auto"/>
        <w:jc w:val="both"/>
        <w:rPr>
          <w:rFonts w:ascii="Times New Roman" w:eastAsiaTheme="minorEastAsia" w:hAnsi="Times New Roman" w:cs="Times New Roman"/>
          <w:lang w:val="en-US"/>
        </w:rPr>
      </w:pPr>
      <w:r w:rsidRPr="0040058B">
        <w:rPr>
          <w:rFonts w:ascii="Times New Roman" w:eastAsiaTheme="minorEastAsia" w:hAnsi="Times New Roman" w:cs="Times New Roman"/>
          <w:lang w:val="en-GB"/>
        </w:rPr>
        <w:t xml:space="preserve">where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for rate </w:t>
      </w:r>
      <w:r w:rsidRPr="0040058B">
        <w:rPr>
          <w:rFonts w:ascii="Times New Roman" w:eastAsiaTheme="minorEastAsia" w:hAnsi="Times New Roman" w:cs="Times New Roman"/>
          <w:bCs/>
          <w:i/>
          <w:lang w:val="en-GB"/>
        </w:rPr>
        <w:t>y</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oMath>
      <w:r w:rsidRPr="0040058B">
        <w:rPr>
          <w:rFonts w:ascii="Times New Roman" w:eastAsiaTheme="minorEastAsia" w:hAnsi="Times New Roman" w:cs="Times New Roman"/>
          <w:bCs/>
          <w:iCs/>
          <w:lang w:val="en-US"/>
        </w:rPr>
        <w:t xml:space="preserve"> is a </w:t>
      </w:r>
      <w:r w:rsidR="00F64D02" w:rsidRPr="0040058B">
        <w:rPr>
          <w:rFonts w:ascii="Times New Roman" w:eastAsiaTheme="minorEastAsia" w:hAnsi="Times New Roman" w:cs="Times New Roman"/>
          <w:bCs/>
          <w:iCs/>
          <w:lang w:val="en-US"/>
        </w:rPr>
        <w:t>species</w:t>
      </w:r>
      <w:r w:rsidRPr="0040058B">
        <w:rPr>
          <w:rFonts w:ascii="Times New Roman" w:eastAsiaTheme="minorEastAsia" w:hAnsi="Times New Roman" w:cs="Times New Roman"/>
          <w:bCs/>
          <w:iCs/>
          <w:lang w:val="en-US"/>
        </w:rPr>
        <w:t>-varying intercept,</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Pr="0040058B">
        <w:rPr>
          <w:rFonts w:ascii="Times New Roman" w:eastAsiaTheme="minorEastAsia" w:hAnsi="Times New Roman" w:cs="Times New Roman"/>
          <w:lang w:val="en-US"/>
        </w:rPr>
        <w:t xml:space="preserve"> is a predictor </w:t>
      </w:r>
      <w:del w:id="289" w:author="Max Lindmark" w:date="2020-09-10T14:32:00Z">
        <w:r w:rsidRPr="0040058B" w:rsidDel="00371CC0">
          <w:rPr>
            <w:rFonts w:ascii="Times New Roman" w:eastAsiaTheme="minorEastAsia" w:hAnsi="Times New Roman" w:cs="Times New Roman"/>
            <w:lang w:val="en-US"/>
          </w:rPr>
          <w:delText>(</w:delText>
        </w:r>
      </w:del>
      <w:del w:id="290" w:author="Max Lindmark" w:date="2020-09-10T14:31:00Z">
        <w:r w:rsidRPr="0040058B" w:rsidDel="0055333E">
          <w:rPr>
            <w:rFonts w:ascii="Times New Roman" w:eastAsiaTheme="minorEastAsia" w:hAnsi="Times New Roman" w:cs="Times New Roman"/>
            <w:lang w:val="en-US"/>
          </w:rPr>
          <w:delText>e.g.</w:delText>
        </w:r>
      </w:del>
      <w:del w:id="291" w:author="Max Lindmark" w:date="2020-09-10T14:32:00Z">
        <w:r w:rsidRPr="0040058B" w:rsidDel="00371CC0">
          <w:rPr>
            <w:rFonts w:ascii="Times New Roman" w:eastAsiaTheme="minorEastAsia" w:hAnsi="Times New Roman" w:cs="Times New Roman"/>
            <w:lang w:val="en-US"/>
          </w:rPr>
          <w:delText xml:space="preserve"> mass, temperature</w:delText>
        </w:r>
        <w:r w:rsidRPr="0040058B" w:rsidDel="002B7FD8">
          <w:rPr>
            <w:rFonts w:ascii="Times New Roman" w:eastAsiaTheme="minorEastAsia" w:hAnsi="Times New Roman" w:cs="Times New Roman"/>
            <w:lang w:val="en-US"/>
          </w:rPr>
          <w:delText xml:space="preserve"> or </w:delText>
        </w:r>
        <w:r w:rsidRPr="0040058B" w:rsidDel="00444A9D">
          <w:rPr>
            <w:rFonts w:ascii="Times New Roman" w:eastAsiaTheme="minorEastAsia" w:hAnsi="Times New Roman" w:cs="Times New Roman"/>
            <w:lang w:val="en-US"/>
          </w:rPr>
          <w:delText xml:space="preserve">an </w:delText>
        </w:r>
        <w:r w:rsidRPr="0040058B" w:rsidDel="00371CC0">
          <w:rPr>
            <w:rFonts w:ascii="Times New Roman" w:eastAsiaTheme="minorEastAsia" w:hAnsi="Times New Roman" w:cs="Times New Roman"/>
            <w:lang w:val="en-US"/>
          </w:rPr>
          <w:delText xml:space="preserve">interaction) </w:delText>
        </w:r>
      </w:del>
      <w:r w:rsidRPr="0040058B">
        <w:rPr>
          <w:rFonts w:ascii="Times New Roman" w:eastAsiaTheme="minorEastAsia" w:hAnsi="Times New Roman" w:cs="Times New Roman"/>
          <w:lang w:val="en-US"/>
        </w:rPr>
        <w:t xml:space="preserve">and </w:t>
      </w:r>
      <m:oMath>
        <m:sSub>
          <m:sSubPr>
            <m:ctrlPr>
              <w:rPr>
                <w:rFonts w:ascii="Cambria Math" w:eastAsiaTheme="minorEastAsia" w:hAnsi="Cambria Math" w:cs="Times New Roman"/>
                <w:i/>
              </w:rPr>
            </m:ctrlPr>
          </m:sSubPr>
          <m:e>
            <m:r>
              <w:rPr>
                <w:rFonts w:ascii="Cambria Math" w:hAnsi="Cambria Math" w:cs="Times New Roman"/>
              </w:rPr>
              <m:t>β</m:t>
            </m:r>
            <m:ctrlPr>
              <w:rPr>
                <w:rFonts w:ascii="Cambria Math" w:hAnsi="Cambria Math" w:cs="Times New Roman"/>
                <w:i/>
              </w:rPr>
            </m:ctrlPr>
          </m:e>
          <m:sub>
            <m:r>
              <w:rPr>
                <w:rFonts w:ascii="Cambria Math" w:eastAsiaTheme="minorEastAsia" w:hAnsi="Cambria Math" w:cs="Times New Roman"/>
              </w:rPr>
              <m:t>p</m:t>
            </m:r>
          </m:sub>
        </m:sSub>
      </m:oMath>
      <w:r w:rsidRPr="0040058B">
        <w:rPr>
          <w:rFonts w:ascii="Times New Roman" w:eastAsiaTheme="minorEastAsia" w:hAnsi="Times New Roman" w:cs="Times New Roman"/>
          <w:lang w:val="en-US"/>
        </w:rPr>
        <w:t xml:space="preserve"> is its coefficient (</w:t>
      </w:r>
      <w:commentRangeStart w:id="292"/>
      <m:oMath>
        <m:r>
          <w:rPr>
            <w:rFonts w:ascii="Cambria Math" w:eastAsiaTheme="minorEastAsia" w:hAnsi="Cambria Math" w:cs="Times New Roman"/>
            <w:lang w:val="en-US"/>
          </w:rPr>
          <m:t>p=1,..n</m:t>
        </m:r>
        <w:commentRangeEnd w:id="292"/>
        <m:r>
          <m:rPr>
            <m:sty m:val="p"/>
          </m:rPr>
          <w:rPr>
            <w:rStyle w:val="CommentReference"/>
            <w:rFonts w:ascii="Cambria Math" w:hAnsi="Cambria Math" w:cs="Times New Roman"/>
            <w:sz w:val="24"/>
            <w:szCs w:val="24"/>
          </w:rPr>
          <w:commentReference w:id="292"/>
        </m:r>
      </m:oMath>
      <w:r w:rsidRPr="0040058B">
        <w:rPr>
          <w:rFonts w:ascii="Times New Roman" w:eastAsiaTheme="minorEastAsia" w:hAnsi="Times New Roman" w:cs="Times New Roman"/>
          <w:lang w:val="en-US"/>
        </w:rPr>
        <w:t xml:space="preserve">, where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is the number of predictors considered in the model). Species-level intercepts </w:t>
      </w:r>
      <w:r w:rsidRPr="0040058B">
        <w:rPr>
          <w:rFonts w:ascii="Times New Roman" w:eastAsiaTheme="minorEastAsia" w:hAnsi="Times New Roman" w:cs="Times New Roman"/>
          <w:lang w:val="en-GB"/>
        </w:rPr>
        <w:t xml:space="preserve">follow a normal distribution with hyperparameters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 xml:space="preserve"> </m:t>
        </m:r>
      </m:oMath>
      <w:r w:rsidRPr="0040058B">
        <w:rPr>
          <w:rFonts w:ascii="Times New Roman" w:eastAsiaTheme="minorEastAsia" w:hAnsi="Times New Roman" w:cs="Times New Roman"/>
          <w:lang w:val="en-US"/>
        </w:rPr>
        <w:t>(</w:t>
      </w:r>
      <w:ins w:id="293" w:author="Max Lindmark" w:date="2020-09-10T14:30:00Z">
        <w:r w:rsidR="00A4133A" w:rsidRPr="0040058B">
          <w:rPr>
            <w:rFonts w:ascii="Times New Roman" w:eastAsiaTheme="minorEastAsia" w:hAnsi="Times New Roman" w:cs="Times New Roman"/>
            <w:lang w:val="en-US"/>
          </w:rPr>
          <w:t>global</w:t>
        </w:r>
      </w:ins>
      <w:r w:rsidRPr="0040058B">
        <w:rPr>
          <w:rFonts w:ascii="Times New Roman" w:eastAsiaTheme="minorEastAsia" w:hAnsi="Times New Roman" w:cs="Times New Roman"/>
          <w:lang w:val="en-US"/>
        </w:rPr>
        <w:t xml:space="preserve"> intercept) and </w:t>
      </w:r>
      <m:oMath>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w:r w:rsidRPr="0040058B">
        <w:rPr>
          <w:rFonts w:ascii="Times New Roman" w:eastAsiaTheme="minorEastAsia" w:hAnsi="Times New Roman" w:cs="Times New Roman"/>
          <w:lang w:val="en-US"/>
        </w:rPr>
        <w:t xml:space="preserve"> (between-species standard deviation). For most models we also allow the </w:t>
      </w:r>
      <w:del w:id="294" w:author="Max Lindmark" w:date="2020-09-10T14:32:00Z">
        <w:r w:rsidRPr="0040058B" w:rsidDel="00372684">
          <w:rPr>
            <w:rFonts w:ascii="Times New Roman" w:eastAsiaTheme="minorEastAsia" w:hAnsi="Times New Roman" w:cs="Times New Roman"/>
            <w:lang w:val="en-US"/>
          </w:rPr>
          <w:delText>coefficient</w:delText>
        </w:r>
      </w:del>
      <w:ins w:id="295" w:author="Max Lindmark" w:date="2020-09-10T14:32:00Z">
        <w:r w:rsidR="00372684" w:rsidRPr="0040058B">
          <w:rPr>
            <w:rFonts w:ascii="Times New Roman" w:eastAsiaTheme="minorEastAsia" w:hAnsi="Times New Roman" w:cs="Times New Roman"/>
            <w:lang w:val="en-US"/>
          </w:rPr>
          <w:t>effects of predictor</w:t>
        </w:r>
      </w:ins>
      <w:r w:rsidRPr="0040058B">
        <w:rPr>
          <w:rFonts w:ascii="Times New Roman" w:eastAsiaTheme="minorEastAsia" w:hAnsi="Times New Roman" w:cs="Times New Roman"/>
          <w:lang w:val="en-US"/>
        </w:rPr>
        <w:t>(s)</w:t>
      </w:r>
      <w:ins w:id="296" w:author="Max Lindmark" w:date="2020-09-10T14:33:00Z">
        <w:r w:rsidR="00372684" w:rsidRPr="0040058B">
          <w:rPr>
            <w:rFonts w:ascii="Times New Roman" w:eastAsiaTheme="minorEastAsia" w:hAnsi="Times New Roman" w:cs="Times New Roman"/>
            <w:lang w:val="en-US"/>
          </w:rPr>
          <w:t xml:space="preserve"> to</w:t>
        </w:r>
      </w:ins>
      <m:oMath>
        <m:r>
          <w:rPr>
            <w:rFonts w:ascii="Cambria Math" w:hAnsi="Cambria Math" w:cs="Times New Roman"/>
          </w:rPr>
          <m:t xml:space="preserve"> </m:t>
        </m:r>
      </m:oMath>
      <w:r w:rsidRPr="0040058B">
        <w:rPr>
          <w:rFonts w:ascii="Times New Roman" w:eastAsiaTheme="minorEastAsia" w:hAnsi="Times New Roman" w:cs="Times New Roman"/>
          <w:bCs/>
          <w:iCs/>
          <w:lang w:val="en-US"/>
        </w:rPr>
        <w:t xml:space="preserve">vary between species, such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oMath>
      <w:r w:rsidRPr="0040058B">
        <w:rPr>
          <w:rFonts w:ascii="Times New Roman" w:eastAsiaTheme="minorEastAsia" w:hAnsi="Times New Roman" w:cs="Times New Roman"/>
          <w:lang w:val="en-US"/>
        </w:rPr>
        <w:t xml:space="preserve"> </w:t>
      </w:r>
      <w:ins w:id="297" w:author="Max Lindmark" w:date="2020-09-10T14:30:00Z">
        <w:r w:rsidR="00D02856" w:rsidRPr="0040058B">
          <w:rPr>
            <w:rFonts w:ascii="Times New Roman" w:eastAsiaTheme="minorEastAsia" w:hAnsi="Times New Roman" w:cs="Times New Roman"/>
            <w:lang w:val="en-US"/>
          </w:rPr>
          <w:t xml:space="preserve">becomes </w:t>
        </w:r>
      </w:ins>
      <w:del w:id="298" w:author="Max Lindmark" w:date="2020-09-10T14:30:00Z">
        <w:r w:rsidRPr="0040058B" w:rsidDel="00D02856">
          <w:rPr>
            <w:rFonts w:ascii="Times New Roman" w:eastAsiaTheme="minorEastAsia" w:hAnsi="Times New Roman" w:cs="Times New Roman"/>
            <w:lang w:val="en-US"/>
          </w:rPr>
          <w:delText xml:space="preserve">is replaced by </w:delText>
        </w:r>
      </w:del>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j</m:t>
            </m:r>
          </m:sub>
        </m:sSub>
      </m:oMath>
      <w:ins w:id="299" w:author="Max Lindmark" w:date="2020-09-10T14:39:00Z">
        <w:r w:rsidR="000102A5" w:rsidRPr="0040058B">
          <w:rPr>
            <w:rFonts w:ascii="Times New Roman" w:eastAsiaTheme="minorEastAsia" w:hAnsi="Times New Roman" w:cs="Times New Roman"/>
            <w:lang w:val="en-US"/>
          </w:rPr>
          <w:t xml:space="preserve"> and </w:t>
        </w:r>
      </w:ins>
      <m:oMath>
        <m:sSub>
          <m:sSubPr>
            <m:ctrlPr>
              <w:ins w:id="300" w:author="Max Lindmark" w:date="2020-09-10T14:39:00Z">
                <w:rPr>
                  <w:rFonts w:ascii="Cambria Math" w:hAnsi="Cambria Math" w:cs="Times New Roman"/>
                  <w:i/>
                  <w:lang w:val="sv-SE"/>
                </w:rPr>
              </w:ins>
            </m:ctrlPr>
          </m:sSubPr>
          <m:e>
            <m:r>
              <w:ins w:id="301" w:author="Max Lindmark" w:date="2020-09-10T14:39:00Z">
                <w:rPr>
                  <w:rFonts w:ascii="Cambria Math" w:hAnsi="Cambria Math" w:cs="Times New Roman"/>
                  <w:lang w:val="sv-SE"/>
                </w:rPr>
                <m:t>x</m:t>
              </w:ins>
            </m:r>
            <m:ctrlPr>
              <w:ins w:id="302" w:author="Max Lindmark" w:date="2020-09-10T14:39:00Z">
                <w:rPr>
                  <w:rFonts w:ascii="Cambria Math" w:hAnsi="Cambria Math" w:cs="Times New Roman"/>
                  <w:i/>
                </w:rPr>
              </w:ins>
            </m:ctrlPr>
          </m:e>
          <m:sub>
            <m:r>
              <w:ins w:id="303" w:author="Max Lindmark" w:date="2020-09-10T14:39:00Z">
                <w:rPr>
                  <w:rFonts w:ascii="Cambria Math" w:hAnsi="Cambria Math" w:cs="Times New Roman"/>
                </w:rPr>
                <m:t>ip</m:t>
              </w:ins>
            </m:r>
          </m:sub>
        </m:sSub>
      </m:oMath>
      <w:ins w:id="304" w:author="Max Lindmark" w:date="2020-09-10T14:39:00Z">
        <w:r w:rsidR="000102A5" w:rsidRPr="0040058B">
          <w:rPr>
            <w:rFonts w:ascii="Times New Roman" w:eastAsiaTheme="minorEastAsia" w:hAnsi="Times New Roman" w:cs="Times New Roman"/>
            <w:lang w:val="en-US"/>
          </w:rPr>
          <w:t xml:space="preserve"> </w:t>
        </w:r>
      </w:ins>
      <m:oMath>
        <m:sSub>
          <m:sSubPr>
            <m:ctrlPr>
              <w:ins w:id="305" w:author="Max Lindmark" w:date="2020-09-10T14:39:00Z">
                <w:rPr>
                  <w:rFonts w:ascii="Cambria Math" w:hAnsi="Cambria Math" w:cs="Times New Roman"/>
                  <w:i/>
                  <w:lang w:val="sv-SE"/>
                </w:rPr>
              </w:ins>
            </m:ctrlPr>
          </m:sSubPr>
          <m:e>
            <m:r>
              <w:ins w:id="306" w:author="Max Lindmark" w:date="2020-09-10T14:39:00Z">
                <w:rPr>
                  <w:rFonts w:ascii="Cambria Math" w:hAnsi="Cambria Math" w:cs="Times New Roman"/>
                  <w:lang w:val="sv-SE"/>
                </w:rPr>
                <m:t>x</m:t>
              </w:ins>
            </m:r>
            <m:ctrlPr>
              <w:ins w:id="307" w:author="Max Lindmark" w:date="2020-09-10T14:39:00Z">
                <w:rPr>
                  <w:rFonts w:ascii="Cambria Math" w:hAnsi="Cambria Math" w:cs="Times New Roman"/>
                  <w:i/>
                </w:rPr>
              </w:ins>
            </m:ctrlPr>
          </m:e>
          <m:sub>
            <m:r>
              <w:ins w:id="308" w:author="Max Lindmark" w:date="2020-09-10T14:39:00Z">
                <w:rPr>
                  <w:rFonts w:ascii="Cambria Math" w:hAnsi="Cambria Math" w:cs="Times New Roman"/>
                </w:rPr>
                <m:t>ijp</m:t>
              </w:ins>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oMath>
      <w:del w:id="309" w:author="Max Lindmark" w:date="2020-09-10T14:40:00Z">
        <w:r w:rsidRPr="0040058B" w:rsidDel="00D67684">
          <w:rPr>
            <w:rFonts w:ascii="Times New Roman" w:eastAsiaTheme="minorEastAsia" w:hAnsi="Times New Roman" w:cs="Times New Roman"/>
            <w:lang w:val="en-US"/>
          </w:rPr>
          <w:delText xml:space="preserve">. Here, </w:delText>
        </w:r>
      </w:del>
      <m:oMath>
        <m:sSub>
          <m:sSubPr>
            <m:ctrlPr>
              <w:del w:id="310" w:author="Max Lindmark" w:date="2020-09-10T14:40:00Z">
                <w:rPr>
                  <w:rFonts w:ascii="Cambria Math" w:eastAsiaTheme="minorEastAsia" w:hAnsi="Cambria Math" w:cs="Times New Roman"/>
                  <w:i/>
                </w:rPr>
              </w:del>
            </m:ctrlPr>
          </m:sSubPr>
          <m:e>
            <m:r>
              <w:del w:id="311" w:author="Max Lindmark" w:date="2020-09-10T14:40:00Z">
                <w:rPr>
                  <w:rFonts w:ascii="Cambria Math" w:eastAsiaTheme="minorEastAsia" w:hAnsi="Cambria Math" w:cs="Times New Roman"/>
                </w:rPr>
                <m:t>μ</m:t>
              </w:del>
            </m:r>
          </m:e>
          <m:sub>
            <m:sSub>
              <m:sSubPr>
                <m:ctrlPr>
                  <w:del w:id="312" w:author="Max Lindmark" w:date="2020-09-10T14:40:00Z">
                    <w:rPr>
                      <w:rFonts w:ascii="Cambria Math" w:hAnsi="Cambria Math" w:cs="Times New Roman"/>
                      <w:bCs/>
                      <w:i/>
                      <w:iCs/>
                    </w:rPr>
                  </w:del>
                </m:ctrlPr>
              </m:sSubPr>
              <m:e>
                <m:r>
                  <w:del w:id="313" w:author="Max Lindmark" w:date="2020-09-10T14:40:00Z">
                    <w:rPr>
                      <w:rFonts w:ascii="Cambria Math" w:hAnsi="Cambria Math" w:cs="Times New Roman"/>
                    </w:rPr>
                    <m:t>β</m:t>
                  </w:del>
                </m:r>
              </m:e>
              <m:sub>
                <m:r>
                  <w:del w:id="314" w:author="Max Lindmark" w:date="2020-09-10T14:40:00Z">
                    <w:rPr>
                      <w:rFonts w:ascii="Cambria Math" w:hAnsi="Cambria Math" w:cs="Times New Roman"/>
                    </w:rPr>
                    <m:t>p</m:t>
                  </w:del>
                </m:r>
              </m:sub>
            </m:sSub>
          </m:sub>
        </m:sSub>
      </m:oMath>
      <w:del w:id="315" w:author="Max Lindmark" w:date="2020-09-10T14:40:00Z">
        <w:r w:rsidRPr="0040058B" w:rsidDel="00D67684">
          <w:rPr>
            <w:rFonts w:ascii="Times New Roman" w:eastAsiaTheme="minorEastAsia" w:hAnsi="Times New Roman" w:cs="Times New Roman"/>
            <w:lang w:val="en-US"/>
          </w:rPr>
          <w:delText xml:space="preserve"> and </w:delText>
        </w:r>
      </w:del>
      <m:oMath>
        <m:sSub>
          <m:sSubPr>
            <m:ctrlPr>
              <w:del w:id="316" w:author="Max Lindmark" w:date="2020-09-10T14:40:00Z">
                <w:rPr>
                  <w:rFonts w:ascii="Cambria Math" w:hAnsi="Cambria Math" w:cs="Times New Roman"/>
                  <w:i/>
                </w:rPr>
              </w:del>
            </m:ctrlPr>
          </m:sSubPr>
          <m:e>
            <m:r>
              <w:del w:id="317" w:author="Max Lindmark" w:date="2020-09-10T14:40:00Z">
                <w:rPr>
                  <w:rFonts w:ascii="Cambria Math" w:hAnsi="Cambria Math" w:cs="Times New Roman"/>
                </w:rPr>
                <m:t>σ</m:t>
              </w:del>
            </m:r>
            <m:ctrlPr>
              <w:del w:id="318" w:author="Max Lindmark" w:date="2020-09-10T14:40:00Z">
                <w:rPr>
                  <w:rFonts w:ascii="Cambria Math" w:eastAsiaTheme="minorEastAsia" w:hAnsi="Cambria Math" w:cs="Times New Roman"/>
                  <w:i/>
                </w:rPr>
              </w:del>
            </m:ctrlPr>
          </m:e>
          <m:sub>
            <m:sSub>
              <m:sSubPr>
                <m:ctrlPr>
                  <w:del w:id="319" w:author="Max Lindmark" w:date="2020-09-10T14:40:00Z">
                    <w:rPr>
                      <w:rFonts w:ascii="Cambria Math" w:hAnsi="Cambria Math" w:cs="Times New Roman"/>
                      <w:bCs/>
                      <w:i/>
                      <w:iCs/>
                    </w:rPr>
                  </w:del>
                </m:ctrlPr>
              </m:sSubPr>
              <m:e>
                <m:r>
                  <w:del w:id="320" w:author="Max Lindmark" w:date="2020-09-10T14:40:00Z">
                    <w:rPr>
                      <w:rFonts w:ascii="Cambria Math" w:hAnsi="Cambria Math" w:cs="Times New Roman"/>
                    </w:rPr>
                    <m:t>β</m:t>
                  </w:del>
                </m:r>
              </m:e>
              <m:sub>
                <m:r>
                  <w:del w:id="321" w:author="Max Lindmark" w:date="2020-09-10T14:40:00Z">
                    <w:rPr>
                      <w:rFonts w:ascii="Cambria Math" w:hAnsi="Cambria Math" w:cs="Times New Roman"/>
                    </w:rPr>
                    <m:t>p</m:t>
                  </w:del>
                </m:r>
              </m:sub>
            </m:sSub>
          </m:sub>
        </m:sSub>
      </m:oMath>
      <w:del w:id="322" w:author="Max Lindmark" w:date="2020-09-10T14:40:00Z">
        <w:r w:rsidRPr="0040058B" w:rsidDel="00D67684">
          <w:rPr>
            <w:rFonts w:ascii="Times New Roman" w:eastAsiaTheme="minorEastAsia" w:hAnsi="Times New Roman" w:cs="Times New Roman"/>
            <w:lang w:val="en-US"/>
          </w:rPr>
          <w:delText xml:space="preserve"> correspond to the mean and standard deviation of the normal distribution of species-level coefficient</w:delText>
        </w:r>
      </w:del>
      <w:del w:id="323" w:author="Max Lindmark" w:date="2020-09-10T14:33:00Z">
        <w:r w:rsidRPr="0040058B" w:rsidDel="00386CC7">
          <w:rPr>
            <w:rFonts w:ascii="Times New Roman" w:eastAsiaTheme="minorEastAsia" w:hAnsi="Times New Roman" w:cs="Times New Roman"/>
            <w:lang w:val="en-US"/>
          </w:rPr>
          <w:delText>s</w:delText>
        </w:r>
      </w:del>
      <w:r w:rsidRPr="0040058B">
        <w:rPr>
          <w:rFonts w:ascii="Times New Roman" w:eastAsiaTheme="minorEastAsia" w:hAnsi="Times New Roman" w:cs="Times New Roman"/>
          <w:lang w:val="en-US"/>
        </w:rPr>
        <w:t xml:space="preserve">. For each dataset, we evaluate multiple combinations of </w:t>
      </w:r>
      <w:ins w:id="324" w:author="Max Lindmark" w:date="2020-09-10T14:35:00Z">
        <w:r w:rsidR="0005697D" w:rsidRPr="0040058B">
          <w:rPr>
            <w:rFonts w:ascii="Times New Roman" w:eastAsiaTheme="minorEastAsia" w:hAnsi="Times New Roman" w:cs="Times New Roman"/>
            <w:lang w:val="en-US"/>
          </w:rPr>
          <w:t>species-</w:t>
        </w:r>
      </w:ins>
      <w:r w:rsidRPr="0040058B">
        <w:rPr>
          <w:rFonts w:ascii="Times New Roman" w:eastAsiaTheme="minorEastAsia" w:hAnsi="Times New Roman" w:cs="Times New Roman"/>
          <w:lang w:val="en-US"/>
        </w:rPr>
        <w:t xml:space="preserve">varying coefficients (from varying intercept to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varying coefficients). </w:t>
      </w:r>
      <w:ins w:id="325" w:author="Max Lindmark" w:date="2020-09-10T14:35:00Z">
        <w:r w:rsidR="00DD53AD" w:rsidRPr="0040058B">
          <w:rPr>
            <w:rFonts w:ascii="Times New Roman" w:eastAsiaTheme="minorEastAsia" w:hAnsi="Times New Roman" w:cs="Times New Roman"/>
            <w:lang w:val="en-US"/>
          </w:rPr>
          <w:t xml:space="preserve">The models are completed with </w:t>
        </w:r>
      </w:ins>
      <w:del w:id="326" w:author="Max Lindmark" w:date="2020-09-10T14:35:00Z">
        <w:r w:rsidRPr="0040058B" w:rsidDel="00330D12">
          <w:rPr>
            <w:rFonts w:ascii="Times New Roman" w:eastAsiaTheme="minorEastAsia" w:hAnsi="Times New Roman" w:cs="Times New Roman"/>
            <w:lang w:val="en-US"/>
          </w:rPr>
          <w:delText>P</w:delText>
        </w:r>
      </w:del>
      <w:ins w:id="327" w:author="Max Lindmark" w:date="2020-09-10T14:35:00Z">
        <w:r w:rsidR="00330D12" w:rsidRPr="0040058B">
          <w:rPr>
            <w:rFonts w:ascii="Times New Roman" w:eastAsiaTheme="minorEastAsia" w:hAnsi="Times New Roman" w:cs="Times New Roman"/>
            <w:lang w:val="en-US"/>
          </w:rPr>
          <w:t>p</w:t>
        </w:r>
      </w:ins>
      <w:r w:rsidRPr="0040058B">
        <w:rPr>
          <w:rFonts w:ascii="Times New Roman" w:eastAsiaTheme="minorEastAsia" w:hAnsi="Times New Roman" w:cs="Times New Roman"/>
          <w:lang w:val="en-US"/>
        </w:rPr>
        <w:t xml:space="preserve">riors for parameters </w:t>
      </w:r>
      <w:del w:id="328" w:author="Max Lindmark" w:date="2020-09-10T14:36:00Z">
        <w:r w:rsidRPr="0040058B" w:rsidDel="00997FF0">
          <w:rPr>
            <w:rFonts w:ascii="Times New Roman" w:eastAsiaTheme="minorEastAsia" w:hAnsi="Times New Roman" w:cs="Times New Roman"/>
            <w:lang w:val="en-US"/>
          </w:rPr>
          <w:delText xml:space="preserve">and hyperparameters are in </w:delText>
        </w:r>
      </w:del>
      <w:ins w:id="329" w:author="Max Lindmark" w:date="2020-09-10T14:36:00Z">
        <w:r w:rsidR="00997FF0" w:rsidRPr="0040058B">
          <w:rPr>
            <w:rFonts w:ascii="Times New Roman" w:eastAsiaTheme="minorEastAsia" w:hAnsi="Times New Roman" w:cs="Times New Roman"/>
            <w:lang w:val="en-US"/>
          </w:rPr>
          <w:t>(</w:t>
        </w:r>
      </w:ins>
      <w:r w:rsidR="00D752ED" w:rsidRPr="0025283E">
        <w:rPr>
          <w:rFonts w:eastAsiaTheme="minorEastAsia" w:cstheme="minorHAnsi"/>
          <w:i/>
          <w:iCs/>
          <w:lang w:val="en-GB"/>
        </w:rPr>
        <w:t>SI Appendix</w:t>
      </w:r>
      <w:r w:rsidR="00D752ED" w:rsidRPr="00D752ED">
        <w:rPr>
          <w:rFonts w:eastAsiaTheme="minorEastAsia" w:cstheme="minorHAnsi"/>
          <w:lang w:val="en-GB"/>
        </w:rPr>
        <w:t>, Table</w:t>
      </w:r>
      <w:r w:rsidR="00D752ED">
        <w:rPr>
          <w:rFonts w:ascii="Times New Roman" w:eastAsiaTheme="minorEastAsia" w:hAnsi="Times New Roman" w:cs="Times New Roman"/>
          <w:lang w:val="en-US"/>
        </w:rPr>
        <w:t xml:space="preserve"> S3</w:t>
      </w:r>
      <w:ins w:id="330" w:author="Max Lindmark" w:date="2020-09-10T14:36:00Z">
        <w:r w:rsidR="00997FF0" w:rsidRPr="0040058B">
          <w:rPr>
            <w:rFonts w:ascii="Times New Roman" w:eastAsiaTheme="minorEastAsia" w:hAnsi="Times New Roman" w:cs="Times New Roman"/>
            <w:lang w:val="en-US"/>
          </w:rPr>
          <w:t>)</w:t>
        </w:r>
      </w:ins>
      <w:del w:id="331" w:author="Max Lindmark" w:date="2020-09-10T14:36:00Z">
        <w:r w:rsidRPr="0040058B" w:rsidDel="00B73187">
          <w:rPr>
            <w:rFonts w:ascii="Times New Roman" w:eastAsiaTheme="minorEastAsia" w:hAnsi="Times New Roman" w:cs="Times New Roman"/>
            <w:lang w:val="en-US"/>
          </w:rPr>
          <w:delText>, and the structure of models and their random effects are shown in Table X-Y</w:delText>
        </w:r>
      </w:del>
      <w:r w:rsidRPr="0040058B">
        <w:rPr>
          <w:rFonts w:ascii="Times New Roman" w:eastAsiaTheme="minorEastAsia" w:hAnsi="Times New Roman" w:cs="Times New Roman"/>
          <w:lang w:val="en-US"/>
        </w:rPr>
        <w:t>. Below we describe how the model in Eqns. 1-3 is applied to each data set</w:t>
      </w:r>
      <w:del w:id="332" w:author="Max Lindmark" w:date="2020-09-11T17:08:00Z">
        <w:r w:rsidRPr="0040058B" w:rsidDel="008D40AD">
          <w:rPr>
            <w:rFonts w:ascii="Times New Roman" w:eastAsiaTheme="minorEastAsia" w:hAnsi="Times New Roman" w:cs="Times New Roman"/>
            <w:lang w:val="en-US"/>
          </w:rPr>
          <w:delText xml:space="preserve"> with respect to response and predictor variables</w:delText>
        </w:r>
      </w:del>
      <w:r w:rsidRPr="0040058B">
        <w:rPr>
          <w:rFonts w:ascii="Times New Roman" w:eastAsiaTheme="minorEastAsia" w:hAnsi="Times New Roman" w:cs="Times New Roman"/>
          <w:lang w:val="en-US"/>
        </w:rPr>
        <w:t>.</w:t>
      </w:r>
    </w:p>
    <w:p w14:paraId="0936B91D" w14:textId="77777777" w:rsidR="000F2DF5" w:rsidRPr="0040058B" w:rsidRDefault="000F2DF5" w:rsidP="000F2DF5">
      <w:pPr>
        <w:spacing w:line="480" w:lineRule="auto"/>
        <w:contextualSpacing/>
        <w:jc w:val="both"/>
        <w:rPr>
          <w:rFonts w:ascii="Times New Roman" w:hAnsi="Times New Roman" w:cs="Times New Roman"/>
          <w:b/>
          <w:lang w:val="en-US"/>
        </w:rPr>
      </w:pPr>
    </w:p>
    <w:p w14:paraId="1368450F"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 and temperature dependence of growth, consumption and metabolism below peak temperatures</w:t>
      </w:r>
    </w:p>
    <w:p w14:paraId="222E1AC8" w14:textId="50A61C82" w:rsidR="000F2DF5" w:rsidRPr="0040058B" w:rsidRDefault="000F2DF5" w:rsidP="000F2DF5">
      <w:pPr>
        <w:spacing w:line="480" w:lineRule="auto"/>
        <w:contextualSpacing/>
        <w:jc w:val="both"/>
        <w:rPr>
          <w:rFonts w:ascii="Times New Roman" w:eastAsiaTheme="minorEastAsia" w:hAnsi="Times New Roman" w:cs="Times New Roman"/>
          <w:bCs/>
          <w:lang w:val="en-GB"/>
        </w:rPr>
      </w:pPr>
      <w:r w:rsidRPr="0040058B">
        <w:rPr>
          <w:rFonts w:ascii="Times New Roman" w:hAnsi="Times New Roman" w:cs="Times New Roman"/>
          <w:bCs/>
          <w:lang w:val="en-GB"/>
        </w:rPr>
        <w:lastRenderedPageBreak/>
        <w:t>Peak temperatures (optimum in the case of growth), refers to the temperature at which the rate was maximized, by size group. For data below peak temperatures, we</w:t>
      </w:r>
      <w:r w:rsidRPr="0040058B">
        <w:rPr>
          <w:rFonts w:ascii="Times New Roman" w:eastAsiaTheme="minorEastAsia" w:hAnsi="Times New Roman" w:cs="Times New Roman"/>
          <w:lang w:val="en-GB"/>
        </w:rPr>
        <w:t xml:space="preserve"> assumed that individual growth, maximum consumption rate and metabolism scale as </w:t>
      </w:r>
      <w:commentRangeStart w:id="333"/>
      <w:r w:rsidRPr="0040058B">
        <w:rPr>
          <w:rFonts w:ascii="Times New Roman" w:eastAsiaTheme="minorEastAsia" w:hAnsi="Times New Roman" w:cs="Times New Roman"/>
          <w:lang w:val="en-GB"/>
        </w:rPr>
        <w:t xml:space="preserve">a generalized version of the Arrhenius fractal supply model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illool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 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eastAsiaTheme="minorEastAsia" w:hAnsi="Times New Roman" w:cs="Times New Roman"/>
        </w:rPr>
        <w:fldChar w:fldCharType="end"/>
      </w:r>
      <w:ins w:id="334" w:author="Max Lindmark" w:date="2020-09-10T14:43:00Z">
        <w:r w:rsidR="00301455" w:rsidRPr="0040058B">
          <w:rPr>
            <w:rFonts w:ascii="Times New Roman" w:eastAsiaTheme="minorEastAsia" w:hAnsi="Times New Roman" w:cs="Times New Roman"/>
            <w:lang w:val="en-GB"/>
          </w:rPr>
          <w:t>, such that t</w:t>
        </w:r>
      </w:ins>
      <w:del w:id="335" w:author="Max Lindmark" w:date="2020-09-10T14:43:00Z">
        <w:r w:rsidRPr="0040058B" w:rsidDel="00301455">
          <w:rPr>
            <w:rFonts w:ascii="Times New Roman" w:eastAsiaTheme="minorEastAsia" w:hAnsi="Times New Roman" w:cs="Times New Roman"/>
            <w:lang w:val="en-GB"/>
          </w:rPr>
          <w:delText>. T</w:delText>
        </w:r>
      </w:del>
      <w:r w:rsidRPr="0040058B">
        <w:rPr>
          <w:rFonts w:ascii="Times New Roman" w:eastAsiaTheme="minorEastAsia" w:hAnsi="Times New Roman" w:cs="Times New Roman"/>
          <w:lang w:val="en-GB"/>
        </w:rPr>
        <w:t>he mass exponent was not assumed a priori</w:t>
      </w:r>
      <w:del w:id="336" w:author="Max Lindmark" w:date="2020-09-10T14:44:00Z">
        <w:r w:rsidRPr="0040058B" w:rsidDel="00D95893">
          <w:rPr>
            <w:rFonts w:ascii="Times New Roman" w:eastAsiaTheme="minorEastAsia" w:hAnsi="Times New Roman" w:cs="Times New Roman"/>
            <w:lang w:val="en-GB"/>
          </w:rPr>
          <w:delText xml:space="preserve"> but estimated simultaneously with the temperature coefficient</w:delText>
        </w:r>
      </w:del>
      <w:r w:rsidRPr="0040058B">
        <w:rPr>
          <w:rFonts w:ascii="Times New Roman" w:eastAsiaTheme="minorEastAsia" w:hAnsi="Times New Roman" w:cs="Times New Roman"/>
          <w:lang w:val="en-GB"/>
        </w:rPr>
        <w:t xml:space="preserve">. On a linear scale, this more general scaling relationship is </w:t>
      </w:r>
      <m:oMath>
        <m:r>
          <w:rPr>
            <w:rFonts w:ascii="Cambria Math" w:hAnsi="Cambria Math" w:cs="Times New Roman"/>
          </w:rPr>
          <m:t>I</m:t>
        </m:r>
        <m:r>
          <m:rPr>
            <m:sty m:val="p"/>
          </m:rPr>
          <w:rPr>
            <w:rFonts w:ascii="Cambria Math" w:hAnsi="Cambria Math" w:cs="Times New Roman"/>
            <w:lang w:val="en-GB"/>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lang w:val="en-GB"/>
              </w:rPr>
              <m:t>0</m:t>
            </m:r>
          </m:sub>
        </m:sSub>
        <m:sSup>
          <m:sSupPr>
            <m:ctrlPr>
              <w:rPr>
                <w:rFonts w:ascii="Cambria Math" w:hAnsi="Cambria Math" w:cs="Times New Roman"/>
              </w:rPr>
            </m:ctrlPr>
          </m:sSupPr>
          <m:e>
            <m:r>
              <w:rPr>
                <w:rFonts w:ascii="Cambria Math" w:hAnsi="Cambria Math" w:cs="Times New Roman"/>
              </w:rPr>
              <m:t>M</m:t>
            </m:r>
          </m:e>
          <m:sup>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lang w:val="en-GB"/>
                  </w:rPr>
                  <m:t>0</m:t>
                </m:r>
              </m:sub>
            </m:sSub>
            <m:r>
              <m:rPr>
                <m:sty m:val="p"/>
              </m:rPr>
              <w:rPr>
                <w:rFonts w:ascii="Cambria Math" w:hAnsi="Cambria Math" w:cs="Times New Roman"/>
                <w:lang w:val="en-GB"/>
              </w:rPr>
              <m:t>+</m:t>
            </m:r>
            <m:r>
              <w:rPr>
                <w:rFonts w:ascii="Cambria Math" w:hAnsi="Cambria Math" w:cs="Times New Roman"/>
              </w:rPr>
              <m:t>cT</m:t>
            </m:r>
          </m:sup>
        </m:sSup>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I</m:t>
        </m:r>
      </m:oMath>
      <w:r w:rsidRPr="0040058B">
        <w:rPr>
          <w:rFonts w:ascii="Times New Roman" w:eastAsiaTheme="minorEastAsia" w:hAnsi="Times New Roman" w:cs="Times New Roman"/>
          <w:lang w:val="en-US"/>
        </w:rPr>
        <w:t xml:space="preserve"> is a rate</w:t>
      </w:r>
      <w:r w:rsidRPr="0040058B">
        <w:rPr>
          <w:rFonts w:ascii="Times New Roman" w:eastAsiaTheme="minorEastAsia" w:hAnsi="Times New Roman" w:cs="Times New Roman"/>
          <w:lang w:val="en-GB"/>
        </w:rPr>
        <w:t xml:space="preserve"> (growth, maximum consumption or metabolism), </w:t>
      </w:r>
      <m:oMath>
        <m:r>
          <w:rPr>
            <w:rFonts w:ascii="Cambria Math" w:hAnsi="Cambria Math" w:cs="Times New Roman"/>
          </w:rPr>
          <m:t>M</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mass</w:t>
      </w:r>
      <w:r w:rsidRPr="0040058B" w:rsidDel="00246E3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t xml:space="preserve">and </w:t>
      </w:r>
      <m:oMath>
        <m:r>
          <w:rPr>
            <w:rFonts w:ascii="Cambria Math" w:hAnsi="Cambria Math" w:cs="Times New Roman"/>
          </w:rPr>
          <m:t>T</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 xml:space="preserve">temperature. After log-transformation it becomes: </w:t>
      </w:r>
      <m:oMath>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I</m:t>
            </m:r>
          </m:e>
        </m:func>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en-GB"/>
                  </w:rPr>
                  <m:t>0</m:t>
                </m:r>
              </m:sub>
            </m:sSub>
          </m:e>
        </m:func>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lang w:val="en-GB"/>
              </w:rPr>
              <m:t>0</m:t>
            </m:r>
          </m:sub>
        </m:sSub>
        <m:r>
          <w:rPr>
            <w:rFonts w:ascii="Cambria Math" w:hAnsi="Cambria Math" w:cs="Times New Roman"/>
            <w:lang w:val="en-GB"/>
          </w:rPr>
          <m:t>+</m:t>
        </m:r>
        <m:r>
          <w:rPr>
            <w:rFonts w:ascii="Cambria Math" w:hAnsi="Cambria Math" w:cs="Times New Roman"/>
          </w:rPr>
          <m:t>cT</m:t>
        </m:r>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M</m:t>
            </m:r>
          </m:e>
        </m:func>
        <m:r>
          <w:rPr>
            <w:rFonts w:ascii="Cambria Math" w:hAnsi="Cambria Math" w:cs="Times New Roman"/>
            <w:lang w:val="en-GB"/>
          </w:rPr>
          <m:t>-</m:t>
        </m:r>
        <m:r>
          <w:rPr>
            <w:rFonts w:ascii="Cambria Math" w:hAnsi="Cambria Math" w:cs="Times New Roman"/>
          </w:rPr>
          <m:t>E</m:t>
        </m:r>
        <m:r>
          <w:rPr>
            <w:rFonts w:ascii="Cambria Math" w:hAnsi="Cambria Math" w:cs="Times New Roman"/>
            <w:lang w:val="en-GB"/>
          </w:rPr>
          <m:t>/</m:t>
        </m:r>
        <m:r>
          <w:rPr>
            <w:rFonts w:ascii="Cambria Math" w:hAnsi="Cambria Math" w:cs="Times New Roman"/>
          </w:rPr>
          <m:t>kT</m:t>
        </m:r>
      </m:oMath>
      <w:r w:rsidRPr="0040058B">
        <w:rPr>
          <w:rFonts w:ascii="Times New Roman" w:eastAsiaTheme="minorEastAsia" w:hAnsi="Times New Roman" w:cs="Times New Roman"/>
          <w:lang w:val="en-GB"/>
        </w:rPr>
        <w:t xml:space="preserve">, </w:t>
      </w:r>
      <w:r w:rsidRPr="0040058B">
        <w:rPr>
          <w:rFonts w:ascii="Times New Roman" w:hAnsi="Times New Roman" w:cs="Times New Roman"/>
          <w:bCs/>
          <w:lang w:val="en-GB"/>
        </w:rPr>
        <w:t xml:space="preserve">where </w:t>
      </w:r>
      <m:oMath>
        <m:sSub>
          <m:sSubPr>
            <m:ctrlPr>
              <w:rPr>
                <w:rFonts w:ascii="Cambria Math" w:hAnsi="Cambria Math" w:cs="Times New Roman"/>
                <w:bCs/>
                <w:i/>
              </w:rPr>
            </m:ctrlPr>
          </m:sSubPr>
          <m:e>
            <m:r>
              <w:rPr>
                <w:rFonts w:ascii="Cambria Math" w:hAnsi="Cambria Math" w:cs="Times New Roman"/>
              </w:rPr>
              <m:t>i</m:t>
            </m:r>
          </m:e>
          <m:sub>
            <m:r>
              <w:rPr>
                <w:rFonts w:ascii="Cambria Math" w:hAnsi="Cambria Math" w:cs="Times New Roman"/>
                <w:lang w:val="en-GB"/>
              </w:rPr>
              <m:t>0</m:t>
            </m:r>
          </m:sub>
        </m:sSub>
      </m:oMath>
      <w:r w:rsidRPr="0040058B">
        <w:rPr>
          <w:rFonts w:ascii="Times New Roman" w:eastAsiaTheme="minorEastAsia" w:hAnsi="Times New Roman" w:cs="Times New Roman"/>
          <w:bCs/>
          <w:lang w:val="en-GB"/>
        </w:rPr>
        <w:t xml:space="preserve"> is the intercept, </w:t>
      </w:r>
      <m:oMath>
        <m:sSub>
          <m:sSubPr>
            <m:ctrlPr>
              <w:rPr>
                <w:rFonts w:ascii="Cambria Math" w:eastAsiaTheme="minorEastAsia" w:hAnsi="Cambria Math" w:cs="Times New Roman"/>
                <w:bCs/>
                <w:i/>
              </w:rPr>
            </m:ctrlPr>
          </m:sSubPr>
          <m:e>
            <m:r>
              <w:rPr>
                <w:rFonts w:ascii="Cambria Math" w:eastAsiaTheme="minorEastAsia" w:hAnsi="Cambria Math" w:cs="Times New Roman"/>
              </w:rPr>
              <m:t>b</m:t>
            </m:r>
          </m:e>
          <m:sub>
            <m:r>
              <w:rPr>
                <w:rFonts w:ascii="Cambria Math" w:eastAsiaTheme="minorEastAsia" w:hAnsi="Cambria Math" w:cs="Times New Roman"/>
                <w:lang w:val="en-GB"/>
              </w:rPr>
              <m:t>0</m:t>
            </m:r>
          </m:sub>
        </m:sSub>
      </m:oMath>
      <w:r w:rsidRPr="0040058B">
        <w:rPr>
          <w:rFonts w:ascii="Times New Roman" w:eastAsiaTheme="minorEastAsia" w:hAnsi="Times New Roman" w:cs="Times New Roman"/>
          <w:bCs/>
          <w:lang w:val="en-GB"/>
        </w:rPr>
        <w:t xml:space="preserve"> is the mass scaling exponent (on a linear scale) when </w:t>
      </w:r>
      <m:oMath>
        <m:r>
          <w:rPr>
            <w:rFonts w:ascii="Cambria Math" w:eastAsiaTheme="minorEastAsia" w:hAnsi="Cambria Math" w:cs="Times New Roman"/>
          </w:rPr>
          <m:t>T</m:t>
        </m:r>
        <m:r>
          <w:rPr>
            <w:rFonts w:ascii="Cambria Math" w:eastAsiaTheme="minorEastAsia" w:hAnsi="Cambria Math" w:cs="Times New Roman"/>
            <w:lang w:val="en-GB"/>
          </w:rPr>
          <m:t>=0</m:t>
        </m:r>
      </m:oMath>
      <w:r w:rsidRPr="0040058B">
        <w:rPr>
          <w:rFonts w:ascii="Times New Roman" w:eastAsiaTheme="minorEastAsia" w:hAnsi="Times New Roman" w:cs="Times New Roman"/>
          <w:lang w:val="en-GB"/>
        </w:rPr>
        <w:t xml:space="preserve"> (</w:t>
      </w:r>
      <m:oMath>
        <m:r>
          <m:rPr>
            <m:sty m:val="p"/>
          </m:rPr>
          <w:rPr>
            <w:rFonts w:ascii="Cambria Math" w:eastAsiaTheme="minorEastAsia" w:hAnsi="Cambria Math" w:cs="Times New Roman"/>
            <w:lang w:val="en-GB"/>
          </w:rPr>
          <m:t>K</m:t>
        </m:r>
      </m:oMath>
      <w:r w:rsidRPr="0040058B">
        <w:rPr>
          <w:rFonts w:ascii="Times New Roman" w:eastAsiaTheme="minorEastAsia" w:hAnsi="Times New Roman" w:cs="Times New Roman"/>
          <w:lang w:val="en-GB"/>
        </w:rPr>
        <w:t>)</w:t>
      </w:r>
      <w:r w:rsidRPr="0040058B">
        <w:rPr>
          <w:rFonts w:ascii="Times New Roman" w:eastAsiaTheme="minorEastAsia" w:hAnsi="Times New Roman" w:cs="Times New Roman"/>
          <w:bCs/>
          <w:lang w:val="en-GB"/>
        </w:rPr>
        <w:t xml:space="preserve"> and </w:t>
      </w:r>
      <m:oMath>
        <m:r>
          <w:rPr>
            <w:rFonts w:ascii="Cambria Math" w:eastAsiaTheme="minorEastAsia" w:hAnsi="Cambria Math" w:cs="Times New Roman"/>
          </w:rPr>
          <m:t>c</m:t>
        </m:r>
      </m:oMath>
      <w:r w:rsidRPr="0040058B">
        <w:rPr>
          <w:rFonts w:ascii="Times New Roman" w:eastAsiaTheme="minorEastAsia" w:hAnsi="Times New Roman" w:cs="Times New Roman"/>
          <w:bCs/>
          <w:lang w:val="en-GB"/>
        </w:rPr>
        <w:t xml:space="preserve"> is the interaction coefficient.</w:t>
      </w:r>
      <w:commentRangeEnd w:id="333"/>
      <w:r w:rsidR="002D5D1C">
        <w:rPr>
          <w:rStyle w:val="CommentReference"/>
        </w:rPr>
        <w:commentReference w:id="333"/>
      </w:r>
    </w:p>
    <w:p w14:paraId="5DC62553" w14:textId="135BEE4A" w:rsidR="000F2DF5" w:rsidRPr="0040058B" w:rsidRDefault="000F2DF5" w:rsidP="000F2DF5">
      <w:pPr>
        <w:spacing w:line="480" w:lineRule="auto"/>
        <w:ind w:firstLine="284"/>
        <w:contextualSpacing/>
        <w:jc w:val="both"/>
        <w:rPr>
          <w:rFonts w:ascii="Times New Roman" w:eastAsiaTheme="minorEastAsia" w:hAnsi="Times New Roman" w:cs="Times New Roman"/>
          <w:iCs/>
          <w:lang w:val="en-GB"/>
        </w:rPr>
      </w:pPr>
      <w:r w:rsidRPr="0040058B">
        <w:rPr>
          <w:rFonts w:ascii="Times New Roman" w:eastAsiaTheme="minorEastAsia" w:hAnsi="Times New Roman" w:cs="Times New Roman"/>
          <w:bCs/>
          <w:lang w:val="en-GB"/>
        </w:rPr>
        <w:t xml:space="preserve">When applied to Eqns. 1-3,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of the natural log of the rate (growth, consumption or metabolism), </w:t>
      </w:r>
      <w:commentRangeStart w:id="337"/>
      <w:r w:rsidRPr="0040058B">
        <w:rPr>
          <w:rFonts w:ascii="Times New Roman" w:eastAsiaTheme="minorEastAsia" w:hAnsi="Times New Roman" w:cs="Times New Roman"/>
          <w:bCs/>
          <w:iCs/>
          <w:lang w:val="en-GB"/>
        </w:rPr>
        <w:t xml:space="preserve">and the predictors a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iCs/>
          <w:lang w:val="en-GB"/>
        </w:rPr>
        <w:t xml:space="preserve">natural log of body mas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 xml:space="preserve">(Arrhenius </w:t>
      </w:r>
      <w:r w:rsidRPr="0040058B">
        <w:rPr>
          <w:rFonts w:ascii="Times New Roman" w:eastAsiaTheme="minorEastAsia" w:hAnsi="Times New Roman" w:cs="Times New Roman"/>
          <w:iCs/>
          <w:lang w:val="en-GB"/>
        </w:rPr>
        <w:t>temperature</w:t>
      </w:r>
      <w:ins w:id="338" w:author="Max Lindmark" w:date="2020-09-10T14:45:00Z">
        <w:r w:rsidR="00C36E83"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w:t>
      </w:r>
      <w:del w:id="339" w:author="Max Lindmark" w:date="2020-09-10T14:45:00Z">
        <w:r w:rsidRPr="0040058B" w:rsidDel="00C36E83">
          <w:rPr>
            <w:rFonts w:ascii="Times New Roman" w:eastAsiaTheme="minorEastAsia" w:hAnsi="Times New Roman" w:cs="Times New Roman"/>
            <w:lang w:val="en-GB"/>
          </w:rPr>
          <w:delText>(</w:delText>
        </w:r>
      </w:del>
      <m:oMath>
        <m:r>
          <w:rPr>
            <w:rFonts w:ascii="Cambria Math" w:eastAsiaTheme="minorEastAsia" w:hAnsi="Cambria Math" w:cs="Times New Roman"/>
            <w:lang w:val="en-GB"/>
          </w:rPr>
          <m:t>1/</m:t>
        </m:r>
        <m:r>
          <w:rPr>
            <w:rFonts w:ascii="Cambria Math" w:eastAsiaTheme="minorEastAsia" w:hAnsi="Cambria Math" w:cs="Times New Roman"/>
          </w:rPr>
          <m:t>kT</m:t>
        </m:r>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in</w:t>
      </w:r>
      <w:r w:rsidRPr="0040058B">
        <w:rPr>
          <w:rFonts w:ascii="Times New Roman" w:eastAsiaTheme="minorEastAsia" w:hAnsi="Times New Roman" w:cs="Times New Roman"/>
          <w:bCs/>
          <w:iCs/>
          <w:lang w:val="en-GB"/>
        </w:rPr>
        <w:t xml:space="preserve"> unit </w:t>
      </w:r>
      <m:oMath>
        <m:sSup>
          <m:sSupPr>
            <m:ctrlPr>
              <w:rPr>
                <w:rFonts w:ascii="Cambria Math" w:eastAsiaTheme="minorEastAsia" w:hAnsi="Cambria Math" w:cs="Times New Roman"/>
                <w:i/>
                <w:lang w:val="en-GB"/>
              </w:rPr>
            </m:ctrlPr>
          </m:sSupPr>
          <m:e>
            <m:r>
              <m:rPr>
                <m:sty m:val="p"/>
              </m:rPr>
              <w:rPr>
                <w:rFonts w:ascii="Cambria Math" w:eastAsiaTheme="minorEastAsia" w:hAnsi="Cambria Math" w:cs="Times New Roman"/>
                <w:lang w:val="en-GB"/>
              </w:rPr>
              <m:t>eV</m:t>
            </m: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oth </w:t>
      </w:r>
      <w:ins w:id="340" w:author="Max Lindmark" w:date="2020-09-10T14:45:00Z">
        <w:r w:rsidR="00D3061A" w:rsidRPr="0040058B">
          <w:rPr>
            <w:rFonts w:ascii="Times New Roman" w:eastAsiaTheme="minorEastAsia" w:hAnsi="Times New Roman" w:cs="Times New Roman"/>
            <w:lang w:val="en-GB"/>
          </w:rPr>
          <w:t xml:space="preserve">variables </w:t>
        </w:r>
      </w:ins>
      <w:r w:rsidRPr="0040058B">
        <w:rPr>
          <w:rFonts w:ascii="Times New Roman" w:eastAsiaTheme="minorEastAsia" w:hAnsi="Times New Roman" w:cs="Times New Roman"/>
          <w:bCs/>
          <w:iCs/>
          <w:lang w:val="en-GB"/>
        </w:rPr>
        <w:t>mean-centred</w:t>
      </w:r>
      <w:r w:rsidRPr="0040058B">
        <w:rPr>
          <w:rFonts w:ascii="Times New Roman" w:eastAsiaTheme="minorEastAsia" w:hAnsi="Times New Roman" w:cs="Times New Roman"/>
          <w:lang w:val="en-GB"/>
        </w:rPr>
        <w:t>)</w:t>
      </w:r>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lang w:val="en-GB"/>
        </w:rPr>
        <w:t>and their interaction</w:t>
      </w:r>
      <w:ins w:id="341" w:author="Max Lindmark" w:date="2020-09-10T15:28:00Z">
        <w:r w:rsidR="00DB236F" w:rsidRPr="0040058B">
          <w:rPr>
            <w:rFonts w:ascii="Times New Roman" w:eastAsiaTheme="minorEastAsia" w:hAnsi="Times New Roman" w:cs="Times New Roman"/>
            <w:lang w:val="en-GB"/>
          </w:rPr>
          <w:t xml:space="preserve"> (in that order)</w:t>
        </w:r>
      </w:ins>
      <w:r w:rsidRPr="0040058B">
        <w:rPr>
          <w:rFonts w:ascii="Times New Roman" w:eastAsiaTheme="minorEastAsia" w:hAnsi="Times New Roman" w:cs="Times New Roman"/>
          <w:lang w:val="en-GB"/>
        </w:rPr>
        <w:t xml:space="preserve">. </w:t>
      </w:r>
      <w:commentRangeEnd w:id="337"/>
      <w:r w:rsidR="00DB236F" w:rsidRPr="0040058B">
        <w:rPr>
          <w:rStyle w:val="CommentReference"/>
          <w:sz w:val="24"/>
          <w:szCs w:val="24"/>
        </w:rPr>
        <w:commentReference w:id="337"/>
      </w:r>
      <w:r w:rsidRPr="0040058B">
        <w:rPr>
          <w:rFonts w:ascii="Times New Roman" w:eastAsiaTheme="minorEastAsia" w:hAnsi="Times New Roman" w:cs="Times New Roman"/>
          <w:lang w:val="en-GB"/>
        </w:rPr>
        <w:t>B</w:t>
      </w:r>
      <w:r w:rsidRPr="0040058B">
        <w:rPr>
          <w:rFonts w:ascii="Times New Roman" w:eastAsiaTheme="minorEastAsia" w:hAnsi="Times New Roman" w:cs="Times New Roman"/>
          <w:iCs/>
          <w:lang w:val="en-GB"/>
        </w:rPr>
        <w:t xml:space="preserve">ody mass </w:t>
      </w:r>
      <w:r w:rsidRPr="0040058B">
        <w:rPr>
          <w:rFonts w:ascii="Times New Roman" w:eastAsiaTheme="minorEastAsia" w:hAnsi="Times New Roman" w:cs="Times New Roman"/>
          <w:lang w:val="en-GB"/>
        </w:rPr>
        <w:t xml:space="preserve">is </w:t>
      </w:r>
      <w:del w:id="342" w:author="Max Lindmark" w:date="2020-09-10T14:45:00Z">
        <w:r w:rsidRPr="0040058B" w:rsidDel="00ED6335">
          <w:rPr>
            <w:rFonts w:ascii="Times New Roman" w:eastAsiaTheme="minorEastAsia" w:hAnsi="Times New Roman" w:cs="Times New Roman"/>
            <w:lang w:val="en-GB"/>
          </w:rPr>
          <w:delText xml:space="preserve">the mass </w:delText>
        </w:r>
      </w:del>
      <w:r w:rsidRPr="0040058B">
        <w:rPr>
          <w:rFonts w:ascii="Times New Roman" w:eastAsiaTheme="minorEastAsia" w:hAnsi="Times New Roman" w:cs="Times New Roman"/>
          <w:lang w:val="en-GB"/>
        </w:rPr>
        <w:t xml:space="preserve">in </w:t>
      </w:r>
      <m:oMath>
        <m:r>
          <m:rPr>
            <m:sty m:val="p"/>
          </m:rPr>
          <w:rPr>
            <w:rFonts w:ascii="Cambria Math" w:eastAsiaTheme="minorEastAsia" w:hAnsi="Cambria Math" w:cs="Times New Roman"/>
            <w:lang w:val="en-GB"/>
          </w:rPr>
          <m:t>g</m:t>
        </m:r>
      </m:oMath>
      <w:r w:rsidRPr="0040058B">
        <w:rPr>
          <w:rFonts w:ascii="Times New Roman" w:eastAsiaTheme="minorEastAsia" w:hAnsi="Times New Roman" w:cs="Times New Roman"/>
          <w:lang w:val="en-GB"/>
        </w:rPr>
        <w:t>,</w:t>
      </w:r>
      <w:commentRangeStart w:id="343"/>
      <w:r w:rsidRPr="0040058B">
        <w:rPr>
          <w:rFonts w:ascii="Times New Roman" w:eastAsiaTheme="minorEastAsia" w:hAnsi="Times New Roman" w:cs="Times New Roman"/>
          <w:lang w:val="en-GB"/>
        </w:rPr>
        <w:t xml:space="preserve"> </w:t>
      </w:r>
      <w:commentRangeEnd w:id="343"/>
      <w:r w:rsidRPr="0040058B">
        <w:rPr>
          <w:rStyle w:val="CommentReference"/>
          <w:rFonts w:cs="Times New Roman"/>
          <w:sz w:val="24"/>
          <w:szCs w:val="24"/>
        </w:rPr>
        <w:commentReference w:id="343"/>
      </w:r>
      <w:r w:rsidRPr="0040058B">
        <w:rPr>
          <w:rFonts w:ascii="Times New Roman" w:eastAsiaTheme="minorEastAsia" w:hAnsi="Times New Roman" w:cs="Times New Roman"/>
          <w:lang w:val="en-GB"/>
        </w:rPr>
        <w:t xml:space="preserve">specific growth rate has unit </w:t>
      </w:r>
      <m:oMath>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i/>
                <w:iCs/>
              </w:rPr>
            </m:ctrlPr>
          </m:sSupPr>
          <m:e>
            <m:r>
              <m:rPr>
                <m:sty m:val="p"/>
              </m:rPr>
              <w:rPr>
                <w:rFonts w:ascii="Cambria Math" w:eastAsiaTheme="minorEastAsia" w:hAnsi="Cambria Math" w:cs="Times New Roman"/>
                <w:lang w:val="en-GB"/>
              </w:rPr>
              <m:t>day</m:t>
            </m:r>
            <m:ctrlPr>
              <w:rPr>
                <w:rFonts w:ascii="Cambria Math" w:eastAsiaTheme="minorEastAsia" w:hAnsi="Cambria Math" w:cs="Times New Roman"/>
                <w:iCs/>
              </w:rPr>
            </m:ctrlP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iCs/>
          <w:lang w:val="en-GB"/>
        </w:rPr>
        <w:t xml:space="preserve">, consumption rate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bCs/>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rPr>
        <w:t>,</w:t>
      </w:r>
      <w:r w:rsidRPr="0040058B">
        <w:rPr>
          <w:rFonts w:ascii="Times New Roman" w:eastAsiaTheme="minorEastAsia" w:hAnsi="Times New Roman" w:cs="Times New Roman"/>
          <w:bCs/>
          <w:lang w:val="en-GB"/>
        </w:rPr>
        <w:t xml:space="preserve"> and metabolic rate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bCs/>
                <w:iCs/>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sSup>
          <m:sSupPr>
            <m:ctrlPr>
              <w:rPr>
                <w:rFonts w:ascii="Cambria Math" w:eastAsiaTheme="minorEastAsia" w:hAnsi="Cambria Math" w:cs="Times New Roman"/>
                <w:bCs/>
                <w:iCs/>
              </w:rPr>
            </m:ctrlPr>
          </m:sSupPr>
          <m:e>
            <m:r>
              <m:rPr>
                <m:sty m:val="p"/>
              </m:rPr>
              <w:rPr>
                <w:rFonts w:ascii="Cambria Math" w:eastAsiaTheme="minorEastAsia" w:hAnsi="Cambria Math" w:cs="Times New Roman"/>
                <w:lang w:val="en-GB"/>
              </w:rPr>
              <m:t>h</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ascii="Times New Roman" w:eastAsiaTheme="minorEastAsia" w:hAnsi="Times New Roman" w:cs="Times New Roman"/>
          <w:bCs/>
          <w:iCs/>
        </w:rPr>
        <w:fldChar w:fldCharType="begin"/>
      </w:r>
      <w:r w:rsidR="00E8108B" w:rsidRPr="0040058B">
        <w:rPr>
          <w:rFonts w:ascii="Times New Roman" w:eastAsiaTheme="minorEastAsia" w:hAnsi="Times New Roman" w:cs="Times New Roman"/>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ascii="Times New Roman" w:eastAsiaTheme="minorEastAsia" w:hAnsi="Times New Roman" w:cs="Times New Roman"/>
          <w:bCs/>
          <w:iCs/>
        </w:rPr>
        <w:fldChar w:fldCharType="separate"/>
      </w:r>
      <w:r w:rsidRPr="0040058B">
        <w:rPr>
          <w:rFonts w:ascii="Times New Roman" w:hAnsi="Times New Roman" w:cs="Times New Roman"/>
          <w:lang w:val="en-GB"/>
        </w:rPr>
        <w:t xml:space="preserve">(Beamish 1964; Ohlberger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7)</w:t>
      </w:r>
      <w:r w:rsidRPr="0040058B">
        <w:rPr>
          <w:rFonts w:ascii="Times New Roman" w:eastAsiaTheme="minorEastAsia" w:hAnsi="Times New Roman" w:cs="Times New Roman"/>
          <w:bCs/>
          <w:iCs/>
        </w:rPr>
        <w:fldChar w:fldCharType="end"/>
      </w:r>
      <w:r w:rsidRPr="0040058B">
        <w:rPr>
          <w:rFonts w:ascii="Times New Roman" w:eastAsiaTheme="minorEastAsia" w:hAnsi="Times New Roman" w:cs="Times New Roman"/>
          <w:bCs/>
          <w:iCs/>
          <w:lang w:val="en-GB"/>
        </w:rPr>
        <w:t xml:space="preserve">. Routine and resting metabolism constitute 58% of the data used and standard metabolism constitutes 42%. </w:t>
      </w:r>
      <w:r w:rsidRPr="0040058B">
        <w:rPr>
          <w:rFonts w:ascii="Times New Roman" w:hAnsi="Times New Roman" w:cs="Times New Roman"/>
          <w:lang w:val="en-GB"/>
        </w:rPr>
        <w:t xml:space="preserve">We accounted for potential differences between these metabolic rate measurements by </w:t>
      </w:r>
      <w:del w:id="344" w:author="Max Lindmark" w:date="2020-09-11T17:11:00Z">
        <w:r w:rsidRPr="0040058B" w:rsidDel="00B9209B">
          <w:rPr>
            <w:rFonts w:ascii="Times New Roman" w:hAnsi="Times New Roman" w:cs="Times New Roman"/>
            <w:lang w:val="en-GB"/>
          </w:rPr>
          <w:delText xml:space="preserve">using </w:delText>
        </w:r>
      </w:del>
      <w:r w:rsidRPr="0040058B">
        <w:rPr>
          <w:rFonts w:ascii="Times New Roman" w:hAnsi="Times New Roman" w:cs="Times New Roman"/>
          <w:lang w:val="en-GB"/>
        </w:rPr>
        <w:t>a</w:t>
      </w:r>
      <w:ins w:id="345" w:author="Max Lindmark" w:date="2020-09-11T17:11:00Z">
        <w:r w:rsidR="00B9209B">
          <w:rPr>
            <w:rFonts w:ascii="Times New Roman" w:hAnsi="Times New Roman" w:cs="Times New Roman"/>
            <w:lang w:val="en-GB"/>
          </w:rPr>
          <w:t xml:space="preserve">llowing the intercept and slopes to vary </w:t>
        </w:r>
      </w:ins>
      <w:del w:id="346" w:author="Max Lindmark" w:date="2020-09-11T17:11:00Z">
        <w:r w:rsidRPr="0040058B" w:rsidDel="00B9209B">
          <w:rPr>
            <w:rFonts w:ascii="Times New Roman" w:hAnsi="Times New Roman" w:cs="Times New Roman"/>
            <w:lang w:val="en-GB"/>
          </w:rPr>
          <w:delText xml:space="preserve"> random </w:delText>
        </w:r>
      </w:del>
      <w:ins w:id="347" w:author="Max Lindmark" w:date="2020-09-11T17:11:00Z">
        <w:r w:rsidR="00B9209B">
          <w:rPr>
            <w:rFonts w:ascii="Times New Roman" w:hAnsi="Times New Roman" w:cs="Times New Roman"/>
            <w:lang w:val="en-GB"/>
          </w:rPr>
          <w:t xml:space="preserve">between </w:t>
        </w:r>
      </w:ins>
      <w:r w:rsidRPr="0040058B">
        <w:rPr>
          <w:rFonts w:ascii="Times New Roman" w:hAnsi="Times New Roman" w:cs="Times New Roman"/>
          <w:lang w:val="en-GB"/>
        </w:rPr>
        <w:t xml:space="preserve">species </w:t>
      </w:r>
      <w:del w:id="348" w:author="Max Lindmark" w:date="2020-09-11T17:11:00Z">
        <w:r w:rsidRPr="0040058B" w:rsidDel="008C573D">
          <w:rPr>
            <w:rFonts w:ascii="Times New Roman" w:hAnsi="Times New Roman" w:cs="Times New Roman"/>
            <w:lang w:val="en-GB"/>
          </w:rPr>
          <w:delText xml:space="preserve">effect </w:delText>
        </w:r>
      </w:del>
      <w:r w:rsidRPr="0040058B">
        <w:rPr>
          <w:rFonts w:ascii="Times New Roman" w:hAnsi="Times New Roman" w:cs="Times New Roman"/>
          <w:lang w:val="en-GB"/>
        </w:rPr>
        <w:t xml:space="preserve">and </w:t>
      </w:r>
      <w:ins w:id="349" w:author="Max Lindmark" w:date="2020-09-11T17:11:00Z">
        <w:r w:rsidR="008C573D">
          <w:rPr>
            <w:rFonts w:ascii="Times New Roman" w:hAnsi="Times New Roman" w:cs="Times New Roman"/>
            <w:lang w:val="en-GB"/>
          </w:rPr>
          <w:t xml:space="preserve">used </w:t>
        </w:r>
      </w:ins>
      <w:r w:rsidRPr="0040058B">
        <w:rPr>
          <w:rFonts w:ascii="Times New Roman" w:hAnsi="Times New Roman" w:cs="Times New Roman"/>
          <w:lang w:val="en-GB"/>
        </w:rPr>
        <w:t xml:space="preserve">a single study per species. </w:t>
      </w:r>
    </w:p>
    <w:p w14:paraId="1592C39C" w14:textId="77777777" w:rsidR="000F2DF5" w:rsidRPr="0040058B" w:rsidRDefault="000F2DF5" w:rsidP="000F2DF5">
      <w:pPr>
        <w:spacing w:line="480" w:lineRule="auto"/>
        <w:contextualSpacing/>
        <w:jc w:val="both"/>
        <w:rPr>
          <w:rFonts w:ascii="Times New Roman" w:hAnsi="Times New Roman" w:cs="Times New Roman"/>
          <w:bCs/>
          <w:i/>
          <w:iCs/>
          <w:lang w:val="en-GB"/>
        </w:rPr>
      </w:pPr>
    </w:p>
    <w:p w14:paraId="3A670513" w14:textId="77777777" w:rsidR="000F2DF5" w:rsidRPr="0040058B" w:rsidRDefault="000F2DF5" w:rsidP="000F2DF5">
      <w:pPr>
        <w:spacing w:line="480" w:lineRule="auto"/>
        <w:contextualSpacing/>
        <w:jc w:val="both"/>
        <w:rPr>
          <w:rFonts w:ascii="Times New Roman" w:hAnsi="Times New Roman" w:cs="Times New Roman"/>
          <w:bCs/>
          <w:i/>
          <w:iCs/>
          <w:lang w:val="en-GB"/>
        </w:rPr>
      </w:pPr>
      <w:commentRangeStart w:id="350"/>
      <w:r w:rsidRPr="0040058B">
        <w:rPr>
          <w:rFonts w:ascii="Times New Roman" w:hAnsi="Times New Roman" w:cs="Times New Roman"/>
          <w:bCs/>
          <w:i/>
          <w:iCs/>
          <w:lang w:val="en-GB"/>
        </w:rPr>
        <w:t>Mass- and temperature dependence of consumption including beyond peak temperatures</w:t>
      </w:r>
      <w:commentRangeEnd w:id="350"/>
      <w:r w:rsidR="00EC23BD" w:rsidRPr="0040058B">
        <w:rPr>
          <w:rStyle w:val="CommentReference"/>
          <w:sz w:val="24"/>
          <w:szCs w:val="24"/>
        </w:rPr>
        <w:commentReference w:id="350"/>
      </w:r>
    </w:p>
    <w:p w14:paraId="1D3A75BB" w14:textId="6464BE35" w:rsidR="000F2DF5" w:rsidRPr="0040058B" w:rsidRDefault="007226FC" w:rsidP="000F2DF5">
      <w:pPr>
        <w:spacing w:line="480" w:lineRule="auto"/>
        <w:contextualSpacing/>
        <w:jc w:val="both"/>
        <w:rPr>
          <w:rFonts w:ascii="Times New Roman" w:eastAsiaTheme="minorEastAsia" w:hAnsi="Times New Roman" w:cs="Times New Roman"/>
          <w:iCs/>
          <w:lang w:val="en-GB"/>
        </w:rPr>
      </w:pPr>
      <w:ins w:id="351" w:author="Max Lindmark" w:date="2020-09-10T12:12:00Z">
        <w:r w:rsidRPr="0040058B">
          <w:rPr>
            <w:rFonts w:eastAsiaTheme="minorEastAsia" w:cstheme="minorHAnsi"/>
            <w:lang w:val="en-GB"/>
          </w:rPr>
          <w:t>Over a larger temperature range, many biological rates are unimodal. We identified such tendencies in 11 species in the consumption data set</w:t>
        </w:r>
        <w:r w:rsidRPr="0040058B">
          <w:rPr>
            <w:rFonts w:ascii="Times New Roman" w:hAnsi="Times New Roman" w:cs="Times New Roman"/>
            <w:bCs/>
            <w:lang w:val="en-GB"/>
          </w:rPr>
          <w:t xml:space="preserve">. </w:t>
        </w:r>
      </w:ins>
      <w:r w:rsidR="000F2DF5" w:rsidRPr="0040058B">
        <w:rPr>
          <w:rFonts w:ascii="Times New Roman" w:hAnsi="Times New Roman" w:cs="Times New Roman"/>
          <w:bCs/>
          <w:lang w:val="en-GB"/>
        </w:rPr>
        <w:t xml:space="preserve">To characterize the decline in </w:t>
      </w:r>
      <w:r w:rsidR="000F2DF5" w:rsidRPr="0040058B">
        <w:rPr>
          <w:rFonts w:ascii="Times New Roman" w:hAnsi="Times New Roman" w:cs="Times New Roman"/>
          <w:bCs/>
          <w:lang w:val="en-GB"/>
        </w:rPr>
        <w:lastRenderedPageBreak/>
        <w:t xml:space="preserve">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oMath>
      <w:r w:rsidR="000F2DF5" w:rsidRPr="0040058B">
        <w:rPr>
          <w:rFonts w:ascii="Times New Roman" w:hAnsi="Times New Roman" w:cs="Times New Roman"/>
          <w:bCs/>
          <w:lang w:val="en-GB"/>
        </w:rPr>
        <w:t xml:space="preserve"> in Eqn. 1 </w:t>
      </w:r>
      <w:r w:rsidR="000F2DF5" w:rsidRPr="0040058B">
        <w:rPr>
          <w:rFonts w:ascii="Times New Roman" w:eastAsiaTheme="minorEastAsia" w:hAnsi="Times New Roman" w:cs="Times New Roman"/>
          <w:iCs/>
          <w:lang w:val="en-GB"/>
        </w:rPr>
        <w:t xml:space="preserve">refers to </w:t>
      </w:r>
      <w:r w:rsidR="000F2DF5" w:rsidRPr="0040058B">
        <w:rPr>
          <w:rFonts w:ascii="Times New Roman" w:eastAsiaTheme="minorEastAsia" w:hAnsi="Times New Roman" w:cs="Times New Roman"/>
          <w:bCs/>
          <w:iCs/>
          <w:lang w:val="en-GB"/>
        </w:rPr>
        <w:t xml:space="preserve">the </w:t>
      </w:r>
      <m:oMath>
        <m:r>
          <w:rPr>
            <w:rFonts w:ascii="Cambria Math" w:eastAsiaTheme="minorEastAsia" w:hAnsi="Cambria Math" w:cs="Times New Roman"/>
          </w:rPr>
          <m:t>i</m:t>
        </m:r>
      </m:oMath>
      <w:r w:rsidR="000F2DF5" w:rsidRPr="0040058B">
        <w:rPr>
          <w:rFonts w:ascii="Times New Roman" w:eastAsiaTheme="minorEastAsia" w:hAnsi="Times New Roman" w:cs="Times New Roman"/>
          <w:bCs/>
          <w:iCs/>
          <w:lang w:val="en-GB"/>
        </w:rPr>
        <w:t xml:space="preserve">th observation of </w:t>
      </w:r>
      <w:r w:rsidR="000F2DF5" w:rsidRPr="0040058B">
        <w:rPr>
          <w:rFonts w:ascii="Times New Roman" w:eastAsiaTheme="minorEastAsia" w:hAnsi="Times New Roman" w:cs="Times New Roman"/>
          <w:iCs/>
          <w:lang w:val="en-GB"/>
        </w:rPr>
        <w:t xml:space="preserve">mass-specific consumption rates </w:t>
      </w:r>
      <w:r w:rsidR="000F2DF5" w:rsidRPr="0040058B">
        <w:rPr>
          <w:rFonts w:ascii="Times New Roman" w:eastAsiaTheme="minorEastAsia" w:hAnsi="Times New Roman" w:cs="Times New Roman"/>
          <w:bCs/>
          <w:iCs/>
          <w:lang w:val="en-GB"/>
        </w:rPr>
        <w:t xml:space="preserve">for species </w:t>
      </w:r>
      <m:oMath>
        <m:r>
          <w:rPr>
            <w:rFonts w:ascii="Cambria Math" w:eastAsiaTheme="minorEastAsia" w:hAnsi="Cambria Math" w:cs="Times New Roman"/>
            <w:lang w:val="en-GB"/>
          </w:rPr>
          <m:t>j</m:t>
        </m:r>
      </m:oMath>
      <w:r w:rsidR="000F2DF5" w:rsidRPr="0040058B">
        <w:rPr>
          <w:rFonts w:ascii="Times New Roman" w:eastAsiaTheme="minorEastAsia" w:hAnsi="Times New Roman" w:cs="Times New Roman"/>
          <w:bCs/>
          <w:iCs/>
          <w:lang w:val="en-GB"/>
        </w:rPr>
        <w:t xml:space="preserve"> </w:t>
      </w:r>
      <w:r w:rsidR="000F2DF5" w:rsidRPr="0040058B">
        <w:rPr>
          <w:rFonts w:ascii="Times New Roman" w:eastAsiaTheme="minorEastAsia" w:hAnsi="Times New Roman" w:cs="Times New Roman"/>
          <w:iCs/>
          <w:lang w:val="en-GB"/>
        </w:rPr>
        <w:t xml:space="preserve">divided by the mean value for species </w:t>
      </w:r>
      <m:oMath>
        <m:r>
          <w:rPr>
            <w:rFonts w:ascii="Cambria Math" w:eastAsiaTheme="minorEastAsia" w:hAnsi="Cambria Math" w:cs="Times New Roman"/>
          </w:rPr>
          <m:t>j</m:t>
        </m:r>
      </m:oMath>
      <w:r w:rsidR="000F2DF5" w:rsidRPr="0040058B">
        <w:rPr>
          <w:rFonts w:ascii="Times New Roman" w:eastAsiaTheme="minorEastAsia" w:hAnsi="Times New Roman" w:cs="Times New Roman"/>
          <w:iCs/>
          <w:lang w:val="en-GB"/>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acc>
          <m:accPr>
            <m:chr m:val="̅"/>
            <m:ctrlPr>
              <w:rPr>
                <w:rFonts w:ascii="Cambria Math" w:eastAsiaTheme="minorEastAsia" w:hAnsi="Cambria Math" w:cs="Times New Roman"/>
                <w:i/>
                <w:iCs/>
                <w:lang w:val="en-GB"/>
              </w:rPr>
            </m:ctrlPr>
          </m:accPr>
          <m:e>
            <m:sSub>
              <m:sSubPr>
                <m:ctrlPr>
                  <w:rPr>
                    <w:rFonts w:ascii="Cambria Math" w:eastAsiaTheme="minorEastAsia" w:hAnsi="Cambria Math" w:cs="Times New Roman"/>
                    <w:i/>
                    <w:iCs/>
                  </w:rPr>
                </m:ctrlPr>
              </m:sSubPr>
              <m:e>
                <m:r>
                  <w:rPr>
                    <w:rFonts w:ascii="Cambria Math" w:eastAsiaTheme="minorEastAsia" w:hAnsi="Cambria Math" w:cs="Times New Roman"/>
                  </w:rPr>
                  <m:t>y</m:t>
                </m:r>
              </m:e>
              <m:sub>
                <w:commentRangeStart w:id="352"/>
                <w:commentRangeEnd w:id="352"/>
                <m:r>
                  <m:rPr>
                    <m:sty m:val="p"/>
                  </m:rPr>
                  <w:rPr>
                    <w:rStyle w:val="CommentReference"/>
                    <w:rFonts w:ascii="Cambria Math" w:hAnsi="Cambria Math" w:cs="Times New Roman"/>
                    <w:sz w:val="24"/>
                    <w:szCs w:val="24"/>
                  </w:rPr>
                  <w:commentReference w:id="352"/>
                </m:r>
                <w:commentRangeStart w:id="353"/>
                <w:commentRangeStart w:id="354"/>
                <w:commentRangeEnd w:id="353"/>
                <m:r>
                  <m:rPr>
                    <m:sty m:val="p"/>
                  </m:rPr>
                  <w:rPr>
                    <w:rStyle w:val="CommentReference"/>
                    <w:rFonts w:ascii="Cambria Math" w:hAnsi="Cambria Math" w:cs="Times New Roman"/>
                    <w:sz w:val="24"/>
                    <w:szCs w:val="24"/>
                  </w:rPr>
                  <w:commentReference w:id="353"/>
                </m:r>
                <w:commentRangeEnd w:id="354"/>
                <m:r>
                  <m:rPr>
                    <m:sty m:val="p"/>
                  </m:rPr>
                  <w:rPr>
                    <w:rStyle w:val="CommentReference"/>
                    <w:rFonts w:ascii="Cambria Math" w:hAnsi="Cambria Math" w:cs="Times New Roman"/>
                    <w:sz w:val="24"/>
                    <w:szCs w:val="24"/>
                  </w:rPr>
                  <w:commentReference w:id="354"/>
                </m:r>
                <m:r>
                  <w:rPr>
                    <w:rFonts w:ascii="Cambria Math" w:eastAsiaTheme="minorEastAsia" w:hAnsi="Cambria Math" w:cs="Times New Roman"/>
                  </w:rPr>
                  <m:t>j</m:t>
                </m:r>
              </m:sub>
            </m:sSub>
          </m:e>
        </m:acc>
      </m:oMath>
      <w:r w:rsidR="000F2DF5" w:rsidRPr="0040058B">
        <w:rPr>
          <w:rFonts w:ascii="Times New Roman" w:eastAsiaTheme="minorEastAsia" w:hAnsi="Times New Roman" w:cs="Times New Roman"/>
          <w:iCs/>
          <w:lang w:val="en-GB"/>
        </w:rPr>
        <w:t>). We consider the following predictors (in Eqn. 2): mean-centred body mas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w:commentRangeStart w:id="355"/>
        <w:commentRangeStart w:id="356"/>
        <w:commentRangeStart w:id="357"/>
        <m:acc>
          <m:accPr>
            <m:chr m:val="̅"/>
            <m:ctrlPr>
              <w:rPr>
                <w:rFonts w:ascii="Cambria Math" w:eastAsiaTheme="minorEastAsia" w:hAnsi="Cambria Math" w:cs="Times New Roman"/>
                <w:i/>
                <w:iCs/>
                <w:lang w:val="en-GB"/>
              </w:rPr>
            </m:ctrlPr>
          </m:accPr>
          <m:e>
            <m:r>
              <w:rPr>
                <w:rFonts w:ascii="Cambria Math" w:eastAsiaTheme="minorEastAsia" w:hAnsi="Cambria Math" w:cs="Times New Roman"/>
                <w:lang w:val="en-GB"/>
              </w:rPr>
              <m:t>M</m:t>
            </m:r>
          </m:e>
        </m:acc>
      </m:oMath>
      <w:r w:rsidR="000F2DF5" w:rsidRPr="0040058B">
        <w:rPr>
          <w:rFonts w:ascii="Times New Roman" w:eastAsiaTheme="minorEastAsia" w:hAnsi="Times New Roman" w:cs="Times New Roman"/>
          <w:iCs/>
          <w:lang w:val="en-GB"/>
        </w:rPr>
        <w:t xml:space="preserve">), </w:t>
      </w:r>
      <w:commentRangeStart w:id="358"/>
      <w:commentRangeEnd w:id="358"/>
      <w:r w:rsidR="000F2DF5" w:rsidRPr="0040058B">
        <w:rPr>
          <w:rStyle w:val="CommentReference"/>
          <w:rFonts w:cs="Times New Roman"/>
          <w:sz w:val="24"/>
          <w:szCs w:val="24"/>
        </w:rPr>
        <w:commentReference w:id="358"/>
      </w:r>
      <w:commentRangeEnd w:id="355"/>
      <w:r w:rsidR="000F2DF5" w:rsidRPr="0040058B">
        <w:rPr>
          <w:rStyle w:val="CommentReference"/>
          <w:rFonts w:cs="Times New Roman"/>
          <w:sz w:val="24"/>
          <w:szCs w:val="24"/>
        </w:rPr>
        <w:commentReference w:id="355"/>
      </w:r>
      <w:commentRangeEnd w:id="356"/>
      <w:r w:rsidR="000F2DF5" w:rsidRPr="0040058B">
        <w:rPr>
          <w:rStyle w:val="CommentReference"/>
          <w:rFonts w:cs="Times New Roman"/>
          <w:sz w:val="24"/>
          <w:szCs w:val="24"/>
        </w:rPr>
        <w:commentReference w:id="356"/>
      </w:r>
      <w:commentRangeEnd w:id="357"/>
      <w:r w:rsidR="000F2DF5" w:rsidRPr="0040058B">
        <w:rPr>
          <w:rStyle w:val="CommentReference"/>
          <w:rFonts w:cs="Times New Roman"/>
          <w:sz w:val="24"/>
          <w:szCs w:val="24"/>
        </w:rPr>
        <w:commentReference w:id="357"/>
      </w:r>
      <w:r w:rsidR="000F2DF5" w:rsidRPr="0040058B">
        <w:rPr>
          <w:rFonts w:ascii="Times New Roman" w:eastAsiaTheme="minorEastAsia" w:hAnsi="Times New Roman" w:cs="Times New Roman"/>
          <w:lang w:val="en-GB"/>
        </w:rPr>
        <w:t xml:space="preserve"> standardized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000F2DF5" w:rsidRPr="0040058B">
        <w:rPr>
          <w:rFonts w:ascii="Times New Roman" w:eastAsiaTheme="minorEastAsia" w:hAnsi="Times New Roman" w:cs="Times New Roman"/>
          <w:lang w:val="en-US"/>
        </w:rPr>
        <w:t xml:space="preserve">, 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000F2DF5" w:rsidRPr="0040058B">
        <w:rPr>
          <w:rFonts w:ascii="Times New Roman" w:eastAsiaTheme="minorEastAsia" w:hAnsi="Times New Roman" w:cs="Times New Roman"/>
          <w:lang w:val="en-US"/>
        </w:rPr>
        <w:t xml:space="preserve"> is the </w:t>
      </w:r>
      <w:r w:rsidR="000F2DF5" w:rsidRPr="0040058B">
        <w:rPr>
          <w:rFonts w:ascii="Times New Roman" w:eastAsiaTheme="minorEastAsia" w:hAnsi="Times New Roman" w:cs="Times New Roman"/>
          <w:lang w:val="en-GB"/>
        </w:rPr>
        <w:t>m</w:t>
      </w:r>
      <w:del w:id="359" w:author="Max Lindmark" w:date="2020-09-10T12:10:00Z">
        <w:r w:rsidR="000F2DF5" w:rsidRPr="0040058B" w:rsidDel="00EA2269">
          <w:rPr>
            <w:rFonts w:ascii="Times New Roman" w:eastAsiaTheme="minorEastAsia" w:hAnsi="Times New Roman" w:cs="Times New Roman"/>
            <w:lang w:val="en-GB"/>
          </w:rPr>
          <w:delText>i</w:delText>
        </w:r>
      </w:del>
      <w:ins w:id="360" w:author="Max Lindmark" w:date="2020-09-10T12:10:00Z">
        <w:r w:rsidR="00EA2269" w:rsidRPr="0040058B">
          <w:rPr>
            <w:rFonts w:ascii="Times New Roman" w:eastAsiaTheme="minorEastAsia" w:hAnsi="Times New Roman" w:cs="Times New Roman"/>
            <w:lang w:val="en-GB"/>
          </w:rPr>
          <w:t>edian</w:t>
        </w:r>
      </w:ins>
      <w:del w:id="361" w:author="Max Lindmark" w:date="2020-09-10T12:10:00Z">
        <w:r w:rsidR="000F2DF5" w:rsidRPr="0040058B" w:rsidDel="00EA2269">
          <w:rPr>
            <w:rFonts w:ascii="Times New Roman" w:eastAsiaTheme="minorEastAsia" w:hAnsi="Times New Roman" w:cs="Times New Roman"/>
            <w:lang w:val="en-GB"/>
          </w:rPr>
          <w:delText>d-point</w:delText>
        </w:r>
      </w:del>
      <w:r w:rsidR="000F2DF5" w:rsidRPr="0040058B">
        <w:rPr>
          <w:rFonts w:ascii="Times New Roman" w:eastAsiaTheme="minorEastAsia" w:hAnsi="Times New Roman" w:cs="Times New Roman"/>
          <w:lang w:val="en-GB"/>
        </w:rPr>
        <w:t xml:space="preserve"> </w:t>
      </w:r>
      <w:del w:id="362" w:author="Max Lindmark" w:date="2020-09-10T12:11:00Z">
        <w:r w:rsidR="000F2DF5" w:rsidRPr="0040058B" w:rsidDel="00B63780">
          <w:rPr>
            <w:rFonts w:ascii="Times New Roman" w:eastAsiaTheme="minorEastAsia" w:hAnsi="Times New Roman" w:cs="Times New Roman"/>
            <w:lang w:val="en-GB"/>
          </w:rPr>
          <w:delText xml:space="preserve">of the </w:delText>
        </w:r>
      </w:del>
      <w:r w:rsidR="000F2DF5" w:rsidRPr="0040058B">
        <w:rPr>
          <w:rFonts w:ascii="Times New Roman" w:eastAsiaTheme="minorEastAsia" w:hAnsi="Times New Roman" w:cs="Times New Roman"/>
          <w:lang w:val="en-GB"/>
        </w:rPr>
        <w:t xml:space="preserve">temperature in the environment of species </w:t>
      </w:r>
      <m:oMath>
        <m:r>
          <w:rPr>
            <w:rFonts w:ascii="Cambria Math" w:eastAsiaTheme="minorEastAsia" w:hAnsi="Cambria Math" w:cs="Times New Roman"/>
            <w:lang w:val="en-GB"/>
          </w:rPr>
          <m:t>j</m:t>
        </m:r>
      </m:oMath>
      <w:r w:rsidR="000F2DF5" w:rsidRPr="0040058B">
        <w:rPr>
          <w:rFonts w:ascii="Times New Roman" w:eastAsiaTheme="minorEastAsia" w:hAnsi="Times New Roman" w:cs="Times New Roman"/>
        </w:rPr>
        <w:t>)</w:t>
      </w:r>
      <w:r w:rsidR="000F2DF5" w:rsidRPr="0040058B">
        <w:rPr>
          <w:rFonts w:ascii="Times New Roman" w:eastAsiaTheme="minorEastAsia" w:hAnsi="Times New Roman" w:cs="Times New Roman"/>
          <w:lang w:val="en-US"/>
        </w:rPr>
        <w:t>, as well as the square and cube of this temperature-variable</w:t>
      </w:r>
      <w:r w:rsidR="000F2DF5" w:rsidRPr="0040058B">
        <w:rPr>
          <w:rFonts w:ascii="Times New Roman" w:eastAsiaTheme="minorEastAsia" w:hAnsi="Times New Roman" w:cs="Times New Roman"/>
          <w:iCs/>
          <w:lang w:val="en-GB"/>
        </w:rPr>
        <w:t xml:space="preserve">. The rescaling is done to control for differences between species with respect to the experimental temperatures relative to the temperature that maximizes their consumption rate. </w:t>
      </w:r>
      <w:r w:rsidR="000F2DF5" w:rsidRPr="0040058B">
        <w:rPr>
          <w:rFonts w:ascii="Times New Roman" w:eastAsiaTheme="minorEastAsia" w:hAnsi="Times New Roman" w:cs="Times New Roman"/>
          <w:lang w:val="en-US"/>
        </w:rPr>
        <w:t xml:space="preserve">We </w:t>
      </w:r>
      <w:r w:rsidR="000F2DF5" w:rsidRPr="0040058B">
        <w:rPr>
          <w:rFonts w:ascii="Times New Roman" w:eastAsiaTheme="minorEastAsia" w:hAnsi="Times New Roman" w:cs="Times New Roman"/>
          <w:iCs/>
          <w:lang w:val="en-GB"/>
        </w:rPr>
        <w:t xml:space="preserve">only consider the intercept to be </w:t>
      </w:r>
      <w:del w:id="363" w:author="Max Lindmark" w:date="2020-09-10T14:49:00Z">
        <w:r w:rsidR="000F2DF5" w:rsidRPr="0040058B" w:rsidDel="003267AE">
          <w:rPr>
            <w:rFonts w:ascii="Times New Roman" w:eastAsiaTheme="minorEastAsia" w:hAnsi="Times New Roman" w:cs="Times New Roman"/>
            <w:iCs/>
            <w:lang w:val="en-GB"/>
          </w:rPr>
          <w:delText>species-</w:delText>
        </w:r>
      </w:del>
      <w:r w:rsidR="000F2DF5" w:rsidRPr="0040058B">
        <w:rPr>
          <w:rFonts w:ascii="Times New Roman" w:eastAsiaTheme="minorEastAsia" w:hAnsi="Times New Roman" w:cs="Times New Roman"/>
          <w:iCs/>
          <w:lang w:val="en-GB"/>
        </w:rPr>
        <w:t>vary</w:t>
      </w:r>
      <w:del w:id="364" w:author="Max Lindmark" w:date="2020-09-10T14:49:00Z">
        <w:r w:rsidR="000F2DF5" w:rsidRPr="0040058B" w:rsidDel="003267AE">
          <w:rPr>
            <w:rFonts w:ascii="Times New Roman" w:eastAsiaTheme="minorEastAsia" w:hAnsi="Times New Roman" w:cs="Times New Roman"/>
            <w:iCs/>
            <w:lang w:val="en-GB"/>
          </w:rPr>
          <w:delText>ing</w:delText>
        </w:r>
      </w:del>
      <w:ins w:id="365" w:author="Max Lindmark" w:date="2020-09-10T14:49:00Z">
        <w:r w:rsidR="003267AE" w:rsidRPr="0040058B">
          <w:rPr>
            <w:rFonts w:ascii="Times New Roman" w:eastAsiaTheme="minorEastAsia" w:hAnsi="Times New Roman" w:cs="Times New Roman"/>
            <w:iCs/>
            <w:lang w:val="en-GB"/>
          </w:rPr>
          <w:t xml:space="preserve"> between species</w:t>
        </w:r>
      </w:ins>
      <w:r w:rsidR="000F2DF5" w:rsidRPr="0040058B">
        <w:rPr>
          <w:rFonts w:ascii="Times New Roman" w:eastAsiaTheme="minorEastAsia" w:hAnsi="Times New Roman" w:cs="Times New Roman"/>
          <w:iCs/>
          <w:lang w:val="en-GB"/>
        </w:rPr>
        <w:t>.</w:t>
      </w:r>
    </w:p>
    <w:p w14:paraId="66C359E1" w14:textId="77777777" w:rsidR="000F2DF5" w:rsidRPr="0040058B" w:rsidRDefault="000F2DF5" w:rsidP="000F2DF5">
      <w:pPr>
        <w:spacing w:line="480" w:lineRule="auto"/>
        <w:contextualSpacing/>
        <w:jc w:val="both"/>
        <w:rPr>
          <w:rFonts w:ascii="Times New Roman" w:eastAsiaTheme="minorEastAsia" w:hAnsi="Times New Roman" w:cs="Times New Roman"/>
          <w:iCs/>
          <w:lang w:val="en-GB"/>
        </w:rPr>
      </w:pPr>
    </w:p>
    <w:p w14:paraId="6F5BE97F"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dependence of optimum growth temperature</w:t>
      </w:r>
    </w:p>
    <w:p w14:paraId="3419A865" w14:textId="4F991F4E" w:rsidR="000F2DF5" w:rsidRPr="0040058B" w:rsidRDefault="000F2DF5" w:rsidP="000F2DF5">
      <w:pPr>
        <w:spacing w:line="480" w:lineRule="auto"/>
        <w:contextualSpacing/>
        <w:jc w:val="both"/>
        <w:rPr>
          <w:rFonts w:ascii="Times New Roman" w:eastAsiaTheme="minorEastAsia" w:hAnsi="Times New Roman" w:cs="Times New Roman"/>
          <w:lang w:val="en-GB"/>
        </w:rPr>
      </w:pPr>
      <w:r w:rsidRPr="0040058B">
        <w:rPr>
          <w:rFonts w:ascii="Times New Roman" w:hAnsi="Times New Roman" w:cs="Times New Roman"/>
          <w:bCs/>
          <w:lang w:val="en-GB"/>
        </w:rPr>
        <w:t>To evaluate how the optimum temperature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bCs/>
          <w:lang w:val="en-GB"/>
        </w:rPr>
        <w:t>,</w:t>
      </w:r>
      <w:r w:rsidRPr="0040058B">
        <w:rPr>
          <w:rFonts w:ascii="Times New Roman" w:hAnsi="Times New Roman" w:cs="Times New Roman"/>
          <w:bCs/>
          <w:lang w:val="en-GB"/>
        </w:rPr>
        <w:t xml:space="preserve"> </w:t>
      </w:r>
      <w:r w:rsidRPr="0040058B">
        <w:rPr>
          <w:rFonts w:ascii="Times New Roman" w:eastAsiaTheme="minorEastAsia" w:hAnsi="Times New Roman" w:cs="Times New Roman"/>
          <w:bCs/>
          <w:lang w:val="en-GB"/>
        </w:rPr>
        <w:t xml:space="preserve">in degrees Celsius) </w:t>
      </w:r>
      <w:r w:rsidRPr="0040058B">
        <w:rPr>
          <w:rFonts w:ascii="Times New Roman" w:hAnsi="Times New Roman" w:cs="Times New Roman"/>
          <w:bCs/>
          <w:lang w:val="en-GB"/>
        </w:rPr>
        <w:t xml:space="preserve">for individual growth depends on body mass, we fit Eqns. 1-3 with </w:t>
      </w:r>
      <m:oMath>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lang w:val="en-US"/>
        </w:rPr>
        <w:t xml:space="preserve"> as the </w:t>
      </w:r>
      <w:r w:rsidRPr="0040058B">
        <w:rPr>
          <w:rFonts w:ascii="Times New Roman" w:eastAsiaTheme="minorEastAsia" w:hAnsi="Times New Roman" w:cs="Times New Roman"/>
          <w:bCs/>
          <w:iCs/>
          <w:lang w:val="en-GB"/>
        </w:rPr>
        <w:t>mean-centred optimum growth temperature within species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bCs/>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opt</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bCs/>
        </w:rPr>
        <w:t xml:space="preserve">), </w:t>
      </w:r>
      <w:r w:rsidRPr="0040058B">
        <w:rPr>
          <w:rFonts w:ascii="Times New Roman" w:eastAsiaTheme="minorEastAsia" w:hAnsi="Times New Roman" w:cs="Times New Roman"/>
          <w:lang w:val="en-GB"/>
        </w:rPr>
        <w:t xml:space="preserve">to </w:t>
      </w:r>
      <w:r w:rsidRPr="0040058B">
        <w:rPr>
          <w:rFonts w:ascii="Times New Roman" w:hAnsi="Times New Roman" w:cs="Times New Roman"/>
          <w:lang w:val="en-GB"/>
        </w:rPr>
        <w:t xml:space="preserve">account for species being adapted to different thermal regim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bCs/>
          <w:iCs/>
          <w:lang w:val="en-US"/>
        </w:rPr>
        <w:t xml:space="preserve">, the predictor variable for this model, is </w:t>
      </w:r>
      <w:r w:rsidRPr="0040058B">
        <w:rPr>
          <w:rFonts w:ascii="Times New Roman" w:eastAsiaTheme="minorEastAsia" w:hAnsi="Times New Roman" w:cs="Times New Roman"/>
          <w:iCs/>
          <w:lang w:val="en-GB"/>
        </w:rPr>
        <w:t xml:space="preserve">the natural log of the ratio between mass and </w:t>
      </w:r>
      <w:del w:id="366" w:author="Max Lindmark" w:date="2020-09-10T14:50:00Z">
        <w:r w:rsidRPr="0040058B" w:rsidDel="00033FD3">
          <w:rPr>
            <w:rFonts w:ascii="Times New Roman" w:eastAsiaTheme="minorEastAsia" w:hAnsi="Times New Roman" w:cs="Times New Roman"/>
            <w:iCs/>
            <w:lang w:val="en-GB"/>
          </w:rPr>
          <w:delText xml:space="preserve">body </w:delText>
        </w:r>
      </w:del>
      <w:r w:rsidRPr="0040058B">
        <w:rPr>
          <w:rFonts w:ascii="Times New Roman" w:eastAsiaTheme="minorEastAsia" w:hAnsi="Times New Roman" w:cs="Times New Roman"/>
          <w:iCs/>
          <w:lang w:val="en-GB"/>
        </w:rPr>
        <w:t xml:space="preserve">mass at maturation within speci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lang w:val="en-GB"/>
          </w:rPr>
          <m:t>=</m:t>
        </m:r>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r>
          <w:rPr>
            <w:rFonts w:ascii="Cambria Math" w:eastAsiaTheme="minorEastAsia" w:hAnsi="Cambria Math" w:cs="Times New Roman"/>
          </w:rPr>
          <m:t>-</m:t>
        </m:r>
        <m:acc>
          <m:accPr>
            <m:chr m:val="̅"/>
            <m:ctrlPr>
              <w:rPr>
                <w:rFonts w:ascii="Cambria Math" w:eastAsiaTheme="minorEastAsia" w:hAnsi="Cambria Math" w:cs="Times New Roman"/>
                <w:i/>
                <w:iCs/>
              </w:rPr>
            </m:ctrlPr>
          </m:accPr>
          <m:e>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e>
        </m:acc>
      </m:oMath>
      <w:r w:rsidRPr="0040058B">
        <w:rPr>
          <w:rFonts w:ascii="Times New Roman" w:eastAsiaTheme="minorEastAsia" w:hAnsi="Times New Roman" w:cs="Times New Roman"/>
          <w:iCs/>
          <w:lang w:val="en-US"/>
        </w:rPr>
        <w:t>. This rescaling is done because</w:t>
      </w:r>
      <w:r w:rsidRPr="0040058B">
        <w:rPr>
          <w:rFonts w:ascii="Times New Roman" w:eastAsiaTheme="minorEastAsia" w:hAnsi="Times New Roman" w:cs="Times New Roman"/>
          <w:iCs/>
        </w:rPr>
        <w:t xml:space="preserve"> </w:t>
      </w:r>
      <w:r w:rsidRPr="0040058B">
        <w:rPr>
          <w:rFonts w:ascii="Times New Roman" w:eastAsiaTheme="minorEastAsia" w:hAnsi="Times New Roman" w:cs="Times New Roman"/>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40058B">
        <w:rPr>
          <w:rFonts w:ascii="Times New Roman" w:eastAsiaTheme="minorEastAsia" w:hAnsi="Times New Roman" w:cs="Times New Roman"/>
          <w:iCs/>
          <w:lang w:val="en-GB"/>
        </w:rPr>
        <w:t>. We consider both the intercept and the effect of mass to potentially vary between species.</w:t>
      </w:r>
    </w:p>
    <w:p w14:paraId="575DFCE3" w14:textId="77777777" w:rsidR="000F2DF5" w:rsidRPr="0040058B" w:rsidRDefault="000F2DF5" w:rsidP="000F2DF5">
      <w:pPr>
        <w:spacing w:line="480" w:lineRule="auto"/>
        <w:contextualSpacing/>
        <w:jc w:val="both"/>
        <w:rPr>
          <w:rFonts w:ascii="Times New Roman" w:hAnsi="Times New Roman" w:cs="Times New Roman"/>
          <w:bCs/>
          <w:i/>
          <w:iCs/>
          <w:lang w:val="en-GB"/>
        </w:rPr>
      </w:pPr>
    </w:p>
    <w:p w14:paraId="4BBB7445"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Parameter estimation</w:t>
      </w:r>
    </w:p>
    <w:p w14:paraId="716852CE" w14:textId="40AD5C72" w:rsidR="000F2DF5" w:rsidRPr="0040058B" w:rsidRDefault="000F2DF5" w:rsidP="000F2DF5">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lastRenderedPageBreak/>
        <w:t xml:space="preserve">We fit the models in a Bayesian framework, using </w:t>
      </w:r>
      <w:r w:rsidRPr="0040058B">
        <w:rPr>
          <w:rFonts w:ascii="Times New Roman" w:eastAsiaTheme="minorEastAsia" w:hAnsi="Times New Roman" w:cs="Times New Roman"/>
          <w:lang w:val="en-GB"/>
        </w:rPr>
        <w:t xml:space="preserve">R version 4.0.2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kAEAztru","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R Core Team 2018)</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and JAGS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Plummer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through </w:t>
      </w:r>
      <w:r w:rsidRPr="0040058B">
        <w:rPr>
          <w:rFonts w:ascii="Times New Roman" w:hAnsi="Times New Roman" w:cs="Times New Roman"/>
          <w:lang w:val="en-GB"/>
        </w:rPr>
        <w:t>the R-package ‘</w:t>
      </w:r>
      <w:r w:rsidRPr="0040058B">
        <w:rPr>
          <w:rFonts w:ascii="Times New Roman" w:hAnsi="Times New Roman" w:cs="Times New Roman"/>
          <w:i/>
          <w:iCs/>
          <w:lang w:val="en-GB"/>
        </w:rPr>
        <w:t>rjags</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Plummer 2019)</w:t>
      </w:r>
      <w:r w:rsidRPr="0040058B">
        <w:rPr>
          <w:rFonts w:ascii="Times New Roman" w:hAnsi="Times New Roman" w:cs="Times New Roman"/>
        </w:rPr>
        <w:fldChar w:fldCharType="end"/>
      </w:r>
      <w:r w:rsidRPr="0040058B">
        <w:rPr>
          <w:rFonts w:ascii="Times New Roman" w:hAnsi="Times New Roman" w:cs="Times New Roman"/>
          <w:lang w:val="en-GB"/>
        </w:rPr>
        <w:t xml:space="preserve">. We used a mix of flat, weakly informative and non-informative priors to facilitate convergence (Table 1). Weakly informative priors were given mean values around average prediction from the MTE </w:t>
      </w:r>
      <w:r w:rsidRPr="0040058B">
        <w:rPr>
          <w:rFonts w:ascii="Times New Roman" w:hAnsi="Times New Roman" w:cs="Times New Roman"/>
          <w:lang w:val="en-GB"/>
        </w:rPr>
        <w:fldChar w:fldCharType="begin"/>
      </w:r>
      <w:r w:rsidR="00E8108B" w:rsidRPr="0040058B">
        <w:rPr>
          <w:rFonts w:ascii="Times New Roman" w:hAnsi="Times New Roman" w:cs="Times New Roman"/>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with large variances to make them less informative. </w:t>
      </w:r>
      <w:r w:rsidRPr="0040058B">
        <w:rPr>
          <w:rFonts w:ascii="Times New Roman" w:eastAsiaTheme="minorEastAsia" w:hAnsi="Times New Roman" w:cs="Times New Roman"/>
          <w:lang w:val="en-GB"/>
        </w:rPr>
        <w:t>We used 3 Markov chains with 5000 iterations for adaptation, followed by 15000 iterations burn-in and 15000 iterations sampling where every 5</w:t>
      </w:r>
      <w:r w:rsidRPr="0040058B">
        <w:rPr>
          <w:rFonts w:ascii="Times New Roman" w:eastAsiaTheme="minorEastAsia" w:hAnsi="Times New Roman" w:cs="Times New Roman"/>
          <w:vertAlign w:val="superscript"/>
          <w:lang w:val="en-GB"/>
        </w:rPr>
        <w:t>th</w:t>
      </w:r>
      <w:r w:rsidRPr="0040058B">
        <w:rPr>
          <w:rFonts w:ascii="Times New Roman" w:eastAsiaTheme="minorEastAsia" w:hAnsi="Times New Roman" w:cs="Times New Roman"/>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rPr>
        <w:fldChar w:fldCharType="begin"/>
      </w:r>
      <w:r w:rsidR="00E8108B" w:rsidRPr="0040058B">
        <w:rPr>
          <w:rFonts w:ascii="Times New Roman" w:eastAsiaTheme="minorEastAsia" w:hAnsi="Times New Roman" w:cs="Times New Roman"/>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elma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w:t>
      </w:r>
      <w:r w:rsidR="00503F8F" w:rsidRPr="0025283E">
        <w:rPr>
          <w:rFonts w:eastAsiaTheme="minorEastAsia" w:cstheme="minorHAnsi"/>
          <w:i/>
          <w:iCs/>
          <w:lang w:val="en-GB"/>
        </w:rPr>
        <w:t>SI Appendix</w:t>
      </w:r>
      <w:r w:rsidRPr="0040058B">
        <w:rPr>
          <w:rFonts w:ascii="Times New Roman" w:eastAsiaTheme="minorEastAsia" w:hAnsi="Times New Roman" w:cs="Times New Roman"/>
          <w:lang w:val="en-GB"/>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compares chain variance with the pooled variance, and values &lt;1.1 suggest all three chains converged to a common distribution. </w:t>
      </w:r>
      <w:r w:rsidRPr="0040058B">
        <w:rPr>
          <w:rFonts w:ascii="Times New Roman" w:hAnsi="Times New Roman" w:cs="Times New Roman"/>
          <w:lang w:val="en-GB"/>
        </w:rPr>
        <w:t>We relied heavily on the R packages within ‘</w:t>
      </w:r>
      <w:r w:rsidRPr="0040058B">
        <w:rPr>
          <w:rFonts w:ascii="Times New Roman" w:hAnsi="Times New Roman" w:cs="Times New Roman"/>
          <w:i/>
          <w:lang w:val="en-GB"/>
        </w:rPr>
        <w:t>tidyverse’</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Wickham 2017)</w:t>
      </w:r>
      <w:r w:rsidRPr="0040058B">
        <w:rPr>
          <w:rFonts w:ascii="Times New Roman" w:hAnsi="Times New Roman" w:cs="Times New Roman"/>
        </w:rPr>
        <w:fldChar w:fldCharType="end"/>
      </w:r>
      <w:r w:rsidRPr="0040058B">
        <w:rPr>
          <w:rFonts w:ascii="Times New Roman" w:hAnsi="Times New Roman" w:cs="Times New Roman"/>
          <w:lang w:val="en-GB"/>
        </w:rPr>
        <w:t xml:space="preserve"> for data processing, as well as ‘</w:t>
      </w:r>
      <w:r w:rsidRPr="0040058B">
        <w:rPr>
          <w:rFonts w:ascii="Times New Roman" w:hAnsi="Times New Roman" w:cs="Times New Roman"/>
          <w:i/>
          <w:iCs/>
          <w:lang w:val="en-GB"/>
        </w:rPr>
        <w:t>ggmcmc</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Fernández-i-Marín 2016)</w:t>
      </w:r>
      <w:r w:rsidRPr="0040058B">
        <w:rPr>
          <w:rFonts w:ascii="Times New Roman" w:hAnsi="Times New Roman" w:cs="Times New Roman"/>
        </w:rPr>
        <w:fldChar w:fldCharType="end"/>
      </w:r>
      <w:r w:rsidRPr="0040058B">
        <w:rPr>
          <w:rFonts w:ascii="Times New Roman" w:hAnsi="Times New Roman" w:cs="Times New Roman"/>
          <w:lang w:val="en-GB"/>
        </w:rPr>
        <w:t>, ‘</w:t>
      </w:r>
      <w:r w:rsidRPr="0040058B">
        <w:rPr>
          <w:rFonts w:ascii="Times New Roman" w:hAnsi="Times New Roman" w:cs="Times New Roman"/>
          <w:i/>
          <w:iCs/>
          <w:lang w:val="en-GB"/>
        </w:rPr>
        <w:t>mcmcviz</w:t>
      </w:r>
      <w:r w:rsidRPr="0040058B">
        <w:rPr>
          <w:rFonts w:ascii="Times New Roman" w:hAnsi="Times New Roman" w:cs="Times New Roman"/>
          <w:lang w:val="en-GB"/>
        </w:rPr>
        <w:t xml:space="preserve">’ </w:t>
      </w:r>
      <w:r w:rsidRPr="0040058B">
        <w:rPr>
          <w:rFonts w:ascii="Times New Roman" w:hAnsi="Times New Roman" w:cs="Times New Roman"/>
          <w:lang w:val="en-GB"/>
        </w:rPr>
        <w:fldChar w:fldCharType="begin"/>
      </w:r>
      <w:r w:rsidR="00E8108B" w:rsidRPr="0040058B">
        <w:rPr>
          <w:rFonts w:ascii="Times New Roman" w:hAnsi="Times New Roman" w:cs="Times New Roman"/>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Youngflesh 2018)</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and ‘</w:t>
      </w:r>
      <w:r w:rsidRPr="0040058B">
        <w:rPr>
          <w:rFonts w:ascii="Times New Roman" w:hAnsi="Times New Roman" w:cs="Times New Roman"/>
          <w:i/>
          <w:iCs/>
          <w:lang w:val="en-GB"/>
        </w:rPr>
        <w:t>bayesplot</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Gabr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for visualization. </w:t>
      </w:r>
    </w:p>
    <w:p w14:paraId="4A3D9D93" w14:textId="77777777" w:rsidR="000F2DF5" w:rsidRPr="0040058B" w:rsidRDefault="000F2DF5" w:rsidP="000F2DF5">
      <w:pPr>
        <w:spacing w:line="480" w:lineRule="auto"/>
        <w:contextualSpacing/>
        <w:jc w:val="both"/>
        <w:rPr>
          <w:rFonts w:ascii="Times New Roman" w:eastAsiaTheme="minorEastAsia" w:hAnsi="Times New Roman" w:cs="Times New Roman"/>
          <w:lang w:val="en-GB"/>
        </w:rPr>
      </w:pPr>
    </w:p>
    <w:p w14:paraId="38D2EA3E"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odel comparison</w:t>
      </w:r>
    </w:p>
    <w:p w14:paraId="0E711E33" w14:textId="5B860E83" w:rsidR="000F2DF5" w:rsidRPr="0040058B" w:rsidRDefault="000F2DF5" w:rsidP="000F2DF5">
      <w:pPr>
        <w:spacing w:line="480" w:lineRule="auto"/>
        <w:contextualSpacing/>
        <w:jc w:val="both"/>
        <w:rPr>
          <w:rFonts w:ascii="Times New Roman" w:hAnsi="Times New Roman" w:cs="Times New Roman"/>
          <w:lang w:val="en-GB"/>
        </w:rPr>
      </w:pPr>
      <w:r w:rsidRPr="0040058B">
        <w:rPr>
          <w:rFonts w:ascii="Times New Roman" w:hAnsi="Times New Roman" w:cs="Times New Roman"/>
          <w:bCs/>
          <w:lang w:val="en-GB"/>
        </w:rPr>
        <w:t xml:space="preserve">We compared the parsimony of models with different hierarchical structures, and with or without mass-temperature interactions, using the Watanabe-Akaike information criterion (WAIC) </w:t>
      </w:r>
      <w:r w:rsidRPr="0040058B">
        <w:rPr>
          <w:rFonts w:ascii="Times New Roman" w:hAnsi="Times New Roman" w:cs="Times New Roman"/>
          <w:bCs/>
        </w:rPr>
        <w:fldChar w:fldCharType="begin"/>
      </w:r>
      <w:r w:rsidR="00E8108B" w:rsidRPr="0040058B">
        <w:rPr>
          <w:rFonts w:ascii="Times New Roman" w:hAnsi="Times New Roman" w:cs="Times New Roman"/>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rFonts w:ascii="Times New Roman" w:hAnsi="Times New Roman" w:cs="Times New Roman"/>
          <w:bCs/>
        </w:rPr>
        <w:fldChar w:fldCharType="separate"/>
      </w:r>
      <w:r w:rsidRPr="0040058B">
        <w:rPr>
          <w:rFonts w:ascii="Times New Roman" w:hAnsi="Times New Roman" w:cs="Times New Roman"/>
          <w:lang w:val="en-GB"/>
        </w:rPr>
        <w:t xml:space="preserve">(Watanabe 2013; Vehtari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7)</w:t>
      </w:r>
      <w:r w:rsidRPr="0040058B">
        <w:rPr>
          <w:rFonts w:ascii="Times New Roman" w:hAnsi="Times New Roman" w:cs="Times New Roman"/>
          <w:bCs/>
        </w:rPr>
        <w:fldChar w:fldCharType="end"/>
      </w:r>
      <w:r w:rsidRPr="0040058B">
        <w:rPr>
          <w:rFonts w:ascii="Times New Roman" w:hAnsi="Times New Roman" w:cs="Times New Roman"/>
          <w:bCs/>
          <w:lang w:val="en-GB"/>
        </w:rPr>
        <w:t xml:space="preserve">, which is based on the posterior predictive distribution. We report WAIC for each model descried above (Table 2), and examine models with </w:t>
      </w:r>
      <m:oMath>
        <m:r>
          <w:rPr>
            <w:rFonts w:ascii="Cambria Math" w:hAnsi="Cambria Math" w:cs="Times New Roman"/>
            <w:lang w:val="en-GB"/>
          </w:rPr>
          <m:t>∆</m:t>
        </m:r>
      </m:oMath>
      <w:r w:rsidRPr="0040058B">
        <w:rPr>
          <w:rFonts w:ascii="Times New Roman" w:hAnsi="Times New Roman" w:cs="Times New Roman"/>
          <w:lang w:val="en-GB"/>
        </w:rPr>
        <w:t xml:space="preserve">WAIC values </w:t>
      </w:r>
      <w:r w:rsidRPr="0040058B">
        <w:rPr>
          <w:rFonts w:ascii="Times New Roman" w:eastAsiaTheme="minorEastAsia" w:hAnsi="Times New Roman" w:cs="Times New Roman"/>
          <w:lang w:val="en-GB"/>
        </w:rPr>
        <w:t xml:space="preserve">&lt; 2, where </w:t>
      </w:r>
      <m:oMath>
        <m:r>
          <w:rPr>
            <w:rFonts w:ascii="Cambria Math" w:hAnsi="Cambria Math" w:cs="Times New Roman"/>
            <w:lang w:val="en-GB"/>
          </w:rPr>
          <m:t>∆</m:t>
        </m:r>
      </m:oMath>
      <w:r w:rsidRPr="0040058B">
        <w:rPr>
          <w:rFonts w:ascii="Times New Roman" w:hAnsi="Times New Roman" w:cs="Times New Roman"/>
          <w:lang w:val="en-GB"/>
        </w:rPr>
        <w:t xml:space="preserve">WAIC is each models difference to the lowest WAIC across models, in line with </w:t>
      </w:r>
      <w:commentRangeStart w:id="367"/>
      <w:r w:rsidRPr="0040058B">
        <w:rPr>
          <w:rFonts w:ascii="Times New Roman" w:hAnsi="Times New Roman" w:cs="Times New Roman"/>
          <w:lang w:val="en-GB"/>
        </w:rPr>
        <w:t xml:space="preserve">other </w:t>
      </w:r>
      <w:commentRangeEnd w:id="367"/>
      <w:r w:rsidRPr="0040058B">
        <w:rPr>
          <w:rFonts w:ascii="Times New Roman" w:hAnsi="Times New Roman" w:cs="Times New Roman"/>
          <w:lang w:val="en-GB"/>
        </w:rPr>
        <w:t xml:space="preserve">studies </w:t>
      </w:r>
      <w:r w:rsidRPr="0040058B">
        <w:rPr>
          <w:rStyle w:val="CommentReference"/>
          <w:rFonts w:cs="Times New Roman"/>
          <w:sz w:val="24"/>
          <w:szCs w:val="24"/>
        </w:rPr>
        <w:commentReference w:id="367"/>
      </w:r>
      <w:r w:rsidRPr="0040058B">
        <w:rPr>
          <w:rFonts w:ascii="Times New Roman" w:hAnsi="Times New Roman" w:cs="Times New Roman"/>
        </w:rPr>
        <w:fldChar w:fldCharType="begin"/>
      </w:r>
      <w:r w:rsidR="00E8108B" w:rsidRPr="0040058B">
        <w:rPr>
          <w:rFonts w:ascii="Times New Roman" w:hAnsi="Times New Roman" w:cs="Times New Roman"/>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Olmos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w:t>
      </w:r>
    </w:p>
    <w:p w14:paraId="24A03D8E" w14:textId="77777777" w:rsidR="000F2DF5" w:rsidRPr="0040058B" w:rsidRDefault="000F2DF5" w:rsidP="000F2DF5">
      <w:pPr>
        <w:spacing w:line="480" w:lineRule="auto"/>
        <w:contextualSpacing/>
        <w:jc w:val="both"/>
        <w:rPr>
          <w:rFonts w:ascii="Times New Roman" w:hAnsi="Times New Roman" w:cs="Times New Roman"/>
          <w:bCs/>
          <w:i/>
          <w:iCs/>
          <w:lang w:val="en-GB"/>
        </w:rPr>
      </w:pPr>
    </w:p>
    <w:p w14:paraId="32663ED0" w14:textId="77777777" w:rsidR="000F2DF5" w:rsidRPr="0040058B" w:rsidRDefault="000F2DF5" w:rsidP="000F2DF5">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 xml:space="preserve">Net energy gain </w:t>
      </w:r>
    </w:p>
    <w:p w14:paraId="17847D51" w14:textId="0D0546D0" w:rsidR="000F2DF5" w:rsidRPr="0040058B" w:rsidRDefault="000F2DF5" w:rsidP="000F2DF5">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The effect of temperature and mass dependence of maximum consumption and metabolism (proportional to biomass gain and losses, respectively) </w:t>
      </w:r>
      <w:r w:rsidRPr="0040058B">
        <w:rPr>
          <w:rFonts w:ascii="Times New Roman" w:hAnsi="Times New Roman" w:cs="Times New Roman"/>
          <w:lang w:val="en-GB"/>
        </w:rPr>
        <w:fldChar w:fldCharType="begin"/>
      </w:r>
      <w:r w:rsidR="00E8108B" w:rsidRPr="0040058B">
        <w:rPr>
          <w:rFonts w:ascii="Times New Roman" w:hAnsi="Times New Roman" w:cs="Times New Roman"/>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Ursin 1967; Kitchell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1977; Essingto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on growth is illustrated by visualizing the net energy gain. </w:t>
      </w:r>
      <w:r w:rsidRPr="0040058B">
        <w:rPr>
          <w:rFonts w:ascii="Times New Roman" w:eastAsiaTheme="minorEastAsia" w:hAnsi="Times New Roman" w:cs="Times New Roman"/>
          <w:lang w:val="en-GB"/>
        </w:rPr>
        <w:t xml:space="preserve">The model </w:t>
      </w:r>
      <w:r w:rsidRPr="0040058B">
        <w:rPr>
          <w:rFonts w:ascii="Times New Roman" w:eastAsiaTheme="minorEastAsia" w:hAnsi="Times New Roman" w:cs="Times New Roman"/>
          <w:lang w:val="en-GB"/>
        </w:rPr>
        <w:lastRenderedPageBreak/>
        <w:t xml:space="preserve">for the </w:t>
      </w:r>
      <w:r w:rsidRPr="0040058B">
        <w:rPr>
          <w:rFonts w:ascii="Times New Roman" w:hAnsi="Times New Roman" w:cs="Times New Roman"/>
          <w:lang w:val="en-GB"/>
        </w:rPr>
        <w:t>net energy gain (growth)</w:t>
      </w:r>
      <w:r w:rsidRPr="0040058B">
        <w:rPr>
          <w:rFonts w:ascii="Times New Roman" w:eastAsiaTheme="minorEastAsia" w:hAnsi="Times New Roman" w:cs="Times New Roman"/>
          <w:lang w:val="en-GB"/>
        </w:rPr>
        <w:t xml:space="preserve"> can be viewed as a Pütter-type model, which is the result of two antagonistic allometric processes: </w:t>
      </w:r>
      <m:oMath>
        <m:r>
          <w:rPr>
            <w:rFonts w:ascii="Cambria Math" w:hAnsi="Cambria Math" w:cs="Times New Roman"/>
          </w:rPr>
          <m:t>dM</m:t>
        </m:r>
        <m:r>
          <w:rPr>
            <w:rFonts w:ascii="Cambria Math" w:hAnsi="Cambria Math" w:cs="Times New Roman"/>
            <w:lang w:val="en-GB"/>
          </w:rPr>
          <m:t>/</m:t>
        </m:r>
        <m:r>
          <w:rPr>
            <w:rFonts w:ascii="Cambria Math" w:hAnsi="Cambria Math" w:cs="Times New Roman"/>
          </w:rPr>
          <m:t>dt</m:t>
        </m:r>
        <m:r>
          <w:rPr>
            <w:rFonts w:ascii="Cambria Math" w:hAnsi="Cambria Math" w:cs="Times New Roman"/>
            <w:lang w:val="en-GB"/>
          </w:rPr>
          <m:t xml:space="preserve">= </m:t>
        </m:r>
        <m:r>
          <w:rPr>
            <w:rFonts w:ascii="Cambria Math" w:hAnsi="Cambria Math" w:cs="Times New Roman"/>
          </w:rPr>
          <m:t>H</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r>
          <w:rPr>
            <w:rFonts w:ascii="Cambria Math" w:hAnsi="Cambria Math" w:cs="Times New Roman"/>
            <w:lang w:val="en-GB"/>
          </w:rPr>
          <m:t xml:space="preserve"> – </m:t>
        </m:r>
        <m:r>
          <w:rPr>
            <w:rFonts w:ascii="Cambria Math" w:hAnsi="Cambria Math" w:cs="Times New Roman"/>
          </w:rPr>
          <m:t>K</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b</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is body mass and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We convert metabolism from oxygen consumption </w:t>
      </w:r>
      <w:ins w:id="368" w:author="Max Lindmark" w:date="2020-09-10T14:53:00Z">
        <w:r w:rsidR="005B16CE" w:rsidRPr="0040058B">
          <w:rPr>
            <w:rFonts w:ascii="Times New Roman" w:eastAsiaTheme="minorEastAsia" w:hAnsi="Times New Roman" w:cs="Times New Roman"/>
            <w:lang w:val="en-GB"/>
          </w:rPr>
          <w:t>[</w:t>
        </w:r>
      </w:ins>
      <m:oMath>
        <m:r>
          <w:ins w:id="369" w:author="Max Lindmark" w:date="2020-09-10T14:53:00Z">
            <m:rPr>
              <m:sty m:val="p"/>
            </m:rPr>
            <w:rPr>
              <w:rFonts w:ascii="Cambria Math" w:eastAsiaTheme="minorEastAsia" w:hAnsi="Cambria Math" w:cs="Times New Roman"/>
              <w:lang w:val="en-GB"/>
            </w:rPr>
            <m:t xml:space="preserve">mg </m:t>
          </w:ins>
        </m:r>
        <m:sSub>
          <m:sSubPr>
            <m:ctrlPr>
              <w:ins w:id="370" w:author="Max Lindmark" w:date="2020-09-10T14:53:00Z">
                <w:rPr>
                  <w:rFonts w:ascii="Cambria Math" w:eastAsiaTheme="minorEastAsia" w:hAnsi="Cambria Math" w:cs="Times New Roman"/>
                  <w:iCs/>
                  <w:lang w:val="en-GB"/>
                </w:rPr>
              </w:ins>
            </m:ctrlPr>
          </m:sSubPr>
          <m:e>
            <m:r>
              <w:ins w:id="371" w:author="Max Lindmark" w:date="2020-09-10T14:53:00Z">
                <m:rPr>
                  <m:sty m:val="p"/>
                </m:rPr>
                <w:rPr>
                  <w:rFonts w:ascii="Cambria Math" w:eastAsiaTheme="minorEastAsia" w:hAnsi="Cambria Math" w:cs="Times New Roman"/>
                  <w:lang w:val="en-GB"/>
                </w:rPr>
                <m:t>O</m:t>
              </w:ins>
            </m:r>
          </m:e>
          <m:sub>
            <m:r>
              <w:ins w:id="372" w:author="Max Lindmark" w:date="2020-09-10T14:53:00Z">
                <m:rPr>
                  <m:sty m:val="p"/>
                </m:rPr>
                <w:rPr>
                  <w:rFonts w:ascii="Cambria Math" w:eastAsiaTheme="minorEastAsia" w:hAnsi="Cambria Math" w:cs="Times New Roman"/>
                  <w:lang w:val="en-GB"/>
                </w:rPr>
                <m:t>2</m:t>
              </w:ins>
            </m:r>
          </m:sub>
        </m:sSub>
        <m:r>
          <w:ins w:id="373" w:author="Max Lindmark" w:date="2020-09-10T14:53:00Z">
            <m:rPr>
              <m:sty m:val="p"/>
            </m:rPr>
            <w:rPr>
              <w:rFonts w:ascii="Cambria Math" w:eastAsiaTheme="minorEastAsia" w:hAnsi="Cambria Math" w:cs="Times New Roman"/>
              <w:lang w:val="en-GB"/>
            </w:rPr>
            <m:t xml:space="preserve"> </m:t>
          </w:ins>
        </m:r>
        <m:sSup>
          <m:sSupPr>
            <m:ctrlPr>
              <w:ins w:id="374" w:author="Max Lindmark" w:date="2020-09-10T14:53:00Z">
                <w:rPr>
                  <w:rFonts w:ascii="Cambria Math" w:eastAsiaTheme="minorEastAsia" w:hAnsi="Cambria Math" w:cs="Times New Roman"/>
                  <w:iCs/>
                  <w:lang w:val="en-GB"/>
                </w:rPr>
              </w:ins>
            </m:ctrlPr>
          </m:sSupPr>
          <m:e>
            <m:r>
              <w:ins w:id="375" w:author="Max Lindmark" w:date="2020-09-10T14:53:00Z">
                <m:rPr>
                  <m:sty m:val="p"/>
                </m:rPr>
                <w:rPr>
                  <w:rFonts w:ascii="Cambria Math" w:eastAsiaTheme="minorEastAsia" w:hAnsi="Cambria Math" w:cs="Times New Roman"/>
                  <w:lang w:val="en-GB"/>
                </w:rPr>
                <m:t>h</m:t>
              </w:ins>
            </m:r>
          </m:e>
          <m:sup>
            <m:r>
              <w:ins w:id="376" w:author="Max Lindmark" w:date="2020-09-10T14:53:00Z">
                <m:rPr>
                  <m:sty m:val="p"/>
                </m:rPr>
                <w:rPr>
                  <w:rFonts w:ascii="Cambria Math" w:eastAsiaTheme="minorEastAsia" w:hAnsi="Cambria Math" w:cs="Times New Roman"/>
                  <w:lang w:val="en-GB"/>
                </w:rPr>
                <m:t>-1</m:t>
              </w:ins>
            </m:r>
          </m:sup>
        </m:sSup>
        <m:r>
          <w:ins w:id="377" w:author="Max Lindmark" w:date="2020-09-10T14:53:00Z">
            <m:rPr>
              <m:sty m:val="p"/>
            </m:rPr>
            <w:rPr>
              <w:rFonts w:ascii="Cambria Math" w:eastAsiaTheme="minorEastAsia" w:hAnsi="Cambria Math" w:cs="Times New Roman"/>
              <w:lang w:val="en-GB"/>
            </w:rPr>
            <m:t xml:space="preserve"> </m:t>
          </w:ins>
        </m:r>
        <m:sSup>
          <m:sSupPr>
            <m:ctrlPr>
              <w:ins w:id="378" w:author="Max Lindmark" w:date="2020-09-10T14:53:00Z">
                <w:rPr>
                  <w:rFonts w:ascii="Cambria Math" w:eastAsiaTheme="minorEastAsia" w:hAnsi="Cambria Math" w:cs="Times New Roman"/>
                  <w:iCs/>
                  <w:lang w:val="en-GB"/>
                </w:rPr>
              </w:ins>
            </m:ctrlPr>
          </m:sSupPr>
          <m:e>
            <m:r>
              <w:ins w:id="379" w:author="Max Lindmark" w:date="2020-09-10T14:53:00Z">
                <m:rPr>
                  <m:sty m:val="p"/>
                </m:rPr>
                <w:rPr>
                  <w:rFonts w:ascii="Cambria Math" w:eastAsiaTheme="minorEastAsia" w:hAnsi="Cambria Math" w:cs="Times New Roman"/>
                  <w:lang w:val="en-GB"/>
                </w:rPr>
                <m:t>day</m:t>
              </w:ins>
            </m:r>
          </m:e>
          <m:sup>
            <m:r>
              <w:ins w:id="380" w:author="Max Lindmark" w:date="2020-09-10T14:53:00Z">
                <m:rPr>
                  <m:sty m:val="p"/>
                </m:rPr>
                <w:rPr>
                  <w:rFonts w:ascii="Cambria Math" w:eastAsiaTheme="minorEastAsia" w:hAnsi="Cambria Math" w:cs="Times New Roman"/>
                  <w:lang w:val="en-GB"/>
                </w:rPr>
                <m:t>-1</m:t>
              </w:ins>
            </m:r>
          </m:sup>
        </m:sSup>
      </m:oMath>
      <w:ins w:id="381" w:author="Max Lindmark" w:date="2020-09-10T14:53:00Z">
        <w:r w:rsidR="005B16CE" w:rsidRPr="0040058B">
          <w:rPr>
            <w:rFonts w:ascii="Times New Roman" w:eastAsiaTheme="minorEastAsia" w:hAnsi="Times New Roman" w:cs="Times New Roman"/>
            <w:lang w:val="en-GB"/>
          </w:rPr>
          <w:t xml:space="preserve">] </w:t>
        </w:r>
      </w:ins>
      <w:r w:rsidRPr="0040058B">
        <w:rPr>
          <w:rFonts w:ascii="Times New Roman" w:eastAsiaTheme="minorEastAsia" w:hAnsi="Times New Roman" w:cs="Times New Roman"/>
          <w:lang w:val="en-GB"/>
        </w:rPr>
        <w:t xml:space="preserve">to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iCs/>
                <w:lang w:val="en-GB"/>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y assuming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295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iCs/>
          <w:lang w:val="en-GB"/>
        </w:rPr>
        <w:t xml:space="preserve"> (based on an oxycaloric coefficient of 14.2 </w:t>
      </w:r>
      <m:oMath>
        <m:r>
          <m:rPr>
            <m:sty m:val="p"/>
          </m:rPr>
          <w:rPr>
            <w:rFonts w:ascii="Cambria Math" w:eastAsiaTheme="minorEastAsia" w:hAnsi="Cambria Math" w:cs="Times New Roman"/>
            <w:lang w:val="en-GB"/>
          </w:rPr>
          <m:t xml:space="preserve">J/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fldChar w:fldCharType="begin"/>
      </w:r>
      <w:r w:rsidR="00E8108B" w:rsidRPr="0040058B">
        <w:rPr>
          <w:rFonts w:ascii="Times New Roman" w:eastAsiaTheme="minorEastAsia" w:hAnsi="Times New Roman" w:cs="Times New Roman"/>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ascii="Times New Roman" w:eastAsiaTheme="minorEastAsia" w:hAnsi="Times New Roman" w:cs="Times New Roman"/>
          <w:lang w:val="en-GB"/>
        </w:rPr>
        <w:fldChar w:fldCharType="separate"/>
      </w:r>
      <w:r w:rsidRPr="0040058B">
        <w:rPr>
          <w:rFonts w:ascii="Times New Roman" w:hAnsi="Times New Roman" w:cs="Times New Roman"/>
          <w:lang w:val="en-GB"/>
        </w:rPr>
        <w:t>(Hepher 1988)</w:t>
      </w:r>
      <w:r w:rsidRPr="0040058B">
        <w:rPr>
          <w:rFonts w:ascii="Times New Roman" w:eastAsiaTheme="minorEastAsia" w:hAnsi="Times New Roman" w:cs="Times New Roman"/>
          <w:lang w:val="en-GB"/>
        </w:rPr>
        <w:fldChar w:fldCharType="end"/>
      </w:r>
      <w:r w:rsidRPr="0040058B">
        <w:rPr>
          <w:rFonts w:ascii="Times New Roman" w:eastAsiaTheme="minorEastAsia" w:hAnsi="Times New Roman" w:cs="Times New Roman"/>
          <w:lang w:val="en-GB"/>
        </w:rPr>
        <w:t xml:space="preserve">,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4184 </w:t>
      </w:r>
      <m:oMath>
        <m:r>
          <m:rPr>
            <m:sty m:val="p"/>
          </m:rPr>
          <w:rPr>
            <w:rFonts w:ascii="Cambria Math" w:eastAsiaTheme="minorEastAsia" w:hAnsi="Cambria Math" w:cs="Times New Roman"/>
            <w:lang w:val="en-GB"/>
          </w:rPr>
          <m:t>J</m:t>
        </m:r>
      </m:oMath>
      <w:r w:rsidRPr="0040058B">
        <w:rPr>
          <w:rFonts w:ascii="Times New Roman" w:eastAsiaTheme="minorEastAsia" w:hAnsi="Times New Roman" w:cs="Times New Roman"/>
          <w:lang w:val="en-GB"/>
        </w:rPr>
        <w:t xml:space="preserve"> and an energy content of 5600 </w:t>
      </w:r>
      <m:oMath>
        <m:r>
          <m:rPr>
            <m:sty m:val="p"/>
          </m:rPr>
          <w:rPr>
            <w:rFonts w:ascii="Cambria Math" w:eastAsiaTheme="minorEastAsia" w:hAnsi="Cambria Math" w:cs="Times New Roman"/>
            <w:lang w:val="en-GB"/>
          </w:rPr>
          <m:t>J/g</m:t>
        </m:r>
      </m:oMath>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fldChar w:fldCharType="begin"/>
      </w:r>
      <w:r w:rsidR="00E8108B" w:rsidRPr="0040058B">
        <w:rPr>
          <w:rFonts w:ascii="Times New Roman" w:eastAsiaTheme="minorEastAsia" w:hAnsi="Times New Roman" w:cs="Times New Roman"/>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ascii="Times New Roman" w:eastAsiaTheme="minorEastAsia" w:hAnsi="Times New Roman" w:cs="Times New Roman"/>
          <w:iCs/>
          <w:lang w:val="en-GB"/>
        </w:rPr>
        <w:fldChar w:fldCharType="separate"/>
      </w:r>
      <w:r w:rsidRPr="0040058B">
        <w:rPr>
          <w:rFonts w:ascii="Times New Roman" w:hAnsi="Times New Roman" w:cs="Times New Roman"/>
          <w:lang w:val="en-GB"/>
        </w:rPr>
        <w:t>(Rijnsdorp &amp; Ibelings 1989)</w:t>
      </w:r>
      <w:r w:rsidRPr="0040058B">
        <w:rPr>
          <w:rFonts w:ascii="Times New Roman" w:eastAsiaTheme="minorEastAsia" w:hAnsi="Times New Roman" w:cs="Times New Roman"/>
          <w:iCs/>
          <w:lang w:val="en-GB"/>
        </w:rPr>
        <w:fldChar w:fldCharType="end"/>
      </w:r>
      <w:r w:rsidRPr="0040058B">
        <w:rPr>
          <w:rFonts w:ascii="Times New Roman" w:eastAsiaTheme="minorEastAsia" w:hAnsi="Times New Roman" w:cs="Times New Roman"/>
          <w:iCs/>
          <w:lang w:val="en-GB"/>
        </w:rPr>
        <w:t>. Consumption and metabolic rate are calculated for two sizes (</w:t>
      </w:r>
      <w:ins w:id="382" w:author="Max Lindmark" w:date="2020-09-10T12:33:00Z">
        <w:r w:rsidR="00A454FC"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 xml:space="preserve"> and </w:t>
      </w:r>
      <w:del w:id="383" w:author="Max Lindmark" w:date="2020-09-10T12:33:00Z">
        <w:r w:rsidRPr="0040058B" w:rsidDel="00A454FC">
          <w:rPr>
            <w:rFonts w:ascii="Times New Roman" w:eastAsiaTheme="minorEastAsia" w:hAnsi="Times New Roman" w:cs="Times New Roman"/>
            <w:iCs/>
            <w:lang w:val="en-GB"/>
          </w:rPr>
          <w:delText>5</w:delText>
        </w:r>
      </w:del>
      <w:ins w:id="384" w:author="Max Lindmark" w:date="2020-09-10T12:33:00Z">
        <w:r w:rsidR="00A454FC"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00 g</w:t>
      </w:r>
      <w:del w:id="385" w:author="Max Lindmark" w:date="2020-09-10T14:54:00Z">
        <w:r w:rsidRPr="0040058B" w:rsidDel="003D5873">
          <w:rPr>
            <w:rFonts w:ascii="Times New Roman" w:eastAsiaTheme="minorEastAsia" w:hAnsi="Times New Roman" w:cs="Times New Roman"/>
            <w:iCs/>
            <w:lang w:val="en-GB"/>
          </w:rPr>
          <w:delText>)</w:delText>
        </w:r>
      </w:del>
      <w:r w:rsidRPr="0040058B">
        <w:rPr>
          <w:rFonts w:ascii="Times New Roman" w:eastAsiaTheme="minorEastAsia" w:hAnsi="Times New Roman" w:cs="Times New Roman"/>
          <w:iCs/>
          <w:lang w:val="en-GB"/>
        </w:rPr>
        <w:t>, which roughly correspond to the 2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and 7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percentile in the datasets</w:t>
      </w:r>
      <w:ins w:id="386" w:author="Max Lindmark" w:date="2020-09-10T14:54:00Z">
        <w:r w:rsidR="00ED11E7"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using the global allometric relationships found in the log-log models fit to sub-peak temperatures. These allometric functions </w:t>
      </w:r>
      <w:r w:rsidRPr="0040058B">
        <w:rPr>
          <w:rFonts w:ascii="Times New Roman" w:eastAsiaTheme="minorEastAsia" w:hAnsi="Times New Roman" w:cs="Times New Roman"/>
          <w:lang w:val="en-GB"/>
        </w:rPr>
        <w:t xml:space="preserve">are further scaled with the temperature correction fact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r>
              <w:rPr>
                <w:rFonts w:ascii="Cambria Math" w:eastAsiaTheme="minorEastAsia" w:hAnsi="Cambria Math" w:cs="Times New Roman"/>
                <w:lang w:val="en-GB"/>
              </w:rPr>
              <m:t>,</m:t>
            </m:r>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subscript </w:t>
      </w:r>
      <m:oMath>
        <m:r>
          <w:rPr>
            <w:rFonts w:ascii="Cambria Math" w:eastAsiaTheme="minorEastAsia" w:hAnsi="Cambria Math" w:cs="Times New Roman"/>
          </w:rPr>
          <m:t>c</m:t>
        </m:r>
      </m:oMath>
      <w:r w:rsidRPr="0040058B">
        <w:rPr>
          <w:rFonts w:ascii="Times New Roman" w:eastAsiaTheme="minorEastAsia" w:hAnsi="Times New Roman" w:cs="Times New Roman"/>
          <w:lang w:val="en-GB"/>
        </w:rPr>
        <w:t xml:space="preserve"> for consumption and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for metabolism). Because maximum consumption reaches a peak over temperatur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based on the polynomial model (but without a mass-coefficient and an intercept, because the mass-coefficent is applied through the allometric function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US"/>
        </w:rPr>
        <w:t xml:space="preserve"> </w:t>
      </w:r>
      <w:r w:rsidRPr="0040058B">
        <w:rPr>
          <w:rFonts w:ascii="Times New Roman" w:eastAsiaTheme="minorEastAsia" w:hAnsi="Times New Roman" w:cs="Times New Roman"/>
          <w:lang w:val="en-GB"/>
        </w:rPr>
        <w:t xml:space="preserve">is rescaled to become a multiplier). It can be written a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r>
          <w:rPr>
            <w:rFonts w:ascii="Cambria Math" w:eastAsiaTheme="minorEastAsia" w:hAnsi="Cambria Math" w:cs="Times New Roman"/>
            <w:lang w:val="en-GB"/>
          </w:rPr>
          <m:t>=</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GB"/>
                  </w:rPr>
                  <m:t>2</m:t>
                </m:r>
              </m:sup>
            </m:sSup>
            <m:r>
              <w:del w:id="387" w:author="Max Lindmark" w:date="2020-09-10T12:34:00Z">
                <w:rPr>
                  <w:rFonts w:ascii="Cambria Math" w:hAnsi="Cambria Math" w:cs="Times New Roman"/>
                  <w:lang w:val="en-GB"/>
                </w:rPr>
                <m:t>+</m:t>
              </w:del>
            </m:r>
            <m:sSub>
              <m:sSubPr>
                <m:ctrlPr>
                  <w:del w:id="388" w:author="Max Lindmark" w:date="2020-09-10T12:34:00Z">
                    <w:rPr>
                      <w:rFonts w:ascii="Cambria Math" w:hAnsi="Cambria Math" w:cs="Times New Roman"/>
                      <w:i/>
                    </w:rPr>
                  </w:del>
                </m:ctrlPr>
              </m:sSubPr>
              <m:e>
                <m:r>
                  <w:del w:id="389" w:author="Max Lindmark" w:date="2020-09-10T12:34:00Z">
                    <w:rPr>
                      <w:rFonts w:ascii="Cambria Math" w:hAnsi="Cambria Math" w:cs="Times New Roman"/>
                    </w:rPr>
                    <m:t>β</m:t>
                  </w:del>
                </m:r>
              </m:e>
              <m:sub>
                <m:r>
                  <w:del w:id="390" w:author="Max Lindmark" w:date="2020-09-10T12:34:00Z">
                    <w:rPr>
                      <w:rFonts w:ascii="Cambria Math" w:hAnsi="Cambria Math" w:cs="Times New Roman"/>
                    </w:rPr>
                    <m:t>4</m:t>
                  </w:del>
                </m:r>
              </m:sub>
            </m:sSub>
            <m:sSup>
              <m:sSupPr>
                <m:ctrlPr>
                  <w:del w:id="391" w:author="Max Lindmark" w:date="2020-09-10T12:35:00Z">
                    <w:rPr>
                      <w:rFonts w:ascii="Cambria Math" w:hAnsi="Cambria Math" w:cs="Times New Roman"/>
                      <w:i/>
                    </w:rPr>
                  </w:del>
                </m:ctrlPr>
              </m:sSupPr>
              <m:e>
                <m:r>
                  <w:del w:id="392" w:author="Max Lindmark" w:date="2020-09-10T12:35:00Z">
                    <w:rPr>
                      <w:rFonts w:ascii="Cambria Math" w:hAnsi="Cambria Math" w:cs="Times New Roman"/>
                    </w:rPr>
                    <m:t>T</m:t>
                  </w:del>
                </m:r>
              </m:e>
              <m:sup>
                <m:r>
                  <w:del w:id="393" w:author="Max Lindmark" w:date="2020-09-10T12:35:00Z">
                    <w:rPr>
                      <w:rFonts w:ascii="Cambria Math" w:hAnsi="Cambria Math" w:cs="Times New Roman"/>
                      <w:lang w:val="en-GB"/>
                    </w:rPr>
                    <m:t>3</m:t>
                  </w:del>
                </m:r>
              </m:sup>
            </m:sSup>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in </w:t>
      </w:r>
      <m:oMath>
        <m:r>
          <m:rPr>
            <m:sty m:val="p"/>
          </m:rP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defined as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r>
          <w:rPr>
            <w:rFonts w:ascii="Cambria Math" w:hAnsi="Cambria Math" w:cs="Times New Roman"/>
            <w:lang w:val="en-GB"/>
          </w:rPr>
          <m:t xml:space="preserve">, </m:t>
        </m:r>
      </m:oMath>
      <w:r w:rsidRPr="0040058B">
        <w:rPr>
          <w:rFonts w:ascii="Times New Roman" w:eastAsiaTheme="minorEastAsia" w:hAnsi="Times New Roman" w:cs="Times New Roman"/>
          <w:lang w:val="en-GB"/>
        </w:rPr>
        <w:t xml:space="preserve">where </w:t>
      </w:r>
      <m:oMath>
        <m:r>
          <w:rPr>
            <w:rFonts w:ascii="Cambria Math" w:eastAsiaTheme="minorEastAsia" w:hAnsi="Cambria Math" w:cs="Times New Roman"/>
          </w:rPr>
          <m:t>E</m:t>
        </m:r>
        <m:r>
          <w:rPr>
            <w:rFonts w:ascii="Cambria Math" w:eastAsiaTheme="minorEastAsia" w:hAnsi="Cambria Math" w:cs="Times New Roman"/>
            <w:lang w:val="en-GB"/>
          </w:rPr>
          <m:t>=</m:t>
        </m:r>
        <m:sSub>
          <m:sSubPr>
            <m:ctrlPr>
              <w:rPr>
                <w:rFonts w:ascii="Cambria Math" w:eastAsiaTheme="minorEastAsia" w:hAnsi="Cambria Math" w:cs="Times New Roman"/>
                <w:i/>
              </w:rPr>
            </m:ctrlPr>
          </m:sSubPr>
          <m:e>
            <m:r>
              <w:rPr>
                <w:rFonts w:ascii="Cambria Math" w:eastAsiaTheme="minorEastAsia" w:hAnsi="Cambria Math" w:cs="Times New Roman"/>
                <w:lang w:val="en-GB"/>
              </w:rPr>
              <m:t>-</m:t>
            </m:r>
            <m:r>
              <w:rPr>
                <w:rFonts w:ascii="Cambria Math" w:eastAsiaTheme="minorEastAsia" w:hAnsi="Cambria Math" w:cs="Times New Roman"/>
              </w:rPr>
              <m:t>μ</m:t>
            </m:r>
          </m:e>
          <m:sub>
            <m:sSub>
              <m:sSubPr>
                <m:ctrlPr>
                  <w:rPr>
                    <w:rFonts w:ascii="Cambria Math" w:hAnsi="Cambria Math" w:cs="Times New Roman"/>
                    <w:bCs/>
                    <w:i/>
                  </w:rPr>
                </m:ctrlPr>
              </m:sSubPr>
              <m:e>
                <m:r>
                  <w:rPr>
                    <w:rFonts w:ascii="Cambria Math" w:hAnsi="Cambria Math" w:cs="Times New Roman"/>
                  </w:rPr>
                  <m:t>β</m:t>
                </m:r>
              </m:e>
              <m:sub>
                <m:r>
                  <w:rPr>
                    <w:rFonts w:ascii="Cambria Math" w:hAnsi="Cambria Math" w:cs="Times New Roman"/>
                    <w:lang w:val="en-GB"/>
                  </w:rPr>
                  <m:t>2</m:t>
                </m:r>
              </m:sub>
            </m:sSub>
          </m:sub>
        </m:sSub>
      </m:oMath>
      <w:r w:rsidRPr="0040058B">
        <w:rPr>
          <w:rFonts w:ascii="Times New Roman" w:eastAsiaTheme="minorEastAsia" w:hAnsi="Times New Roman" w:cs="Times New Roman"/>
          <w:lang w:val="en-GB"/>
        </w:rPr>
        <w:t xml:space="preserv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in unit K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w:commentRangeStart w:id="394"/>
      <w:r w:rsidRPr="0040058B">
        <w:rPr>
          <w:rFonts w:ascii="Times New Roman" w:eastAsiaTheme="minorEastAsia" w:hAnsi="Times New Roman" w:cs="Times New Roman"/>
          <w:lang w:val="en-GB"/>
        </w:rPr>
        <w:t>Note that when estimating these parameters, temperature</w:t>
      </w:r>
      <w:commentRangeStart w:id="395"/>
      <w:r w:rsidRPr="0040058B">
        <w:rPr>
          <w:rFonts w:ascii="Times New Roman" w:eastAsiaTheme="minorEastAsia" w:hAnsi="Times New Roman" w:cs="Times New Roman"/>
          <w:lang w:val="en-GB"/>
        </w:rPr>
        <w:t xml:space="preserve"> </w:t>
      </w:r>
      <w:commentRangeEnd w:id="395"/>
      <w:r w:rsidRPr="0040058B">
        <w:rPr>
          <w:rStyle w:val="CommentReference"/>
          <w:rFonts w:cs="Times New Roman"/>
          <w:sz w:val="24"/>
          <w:szCs w:val="24"/>
        </w:rPr>
        <w:commentReference w:id="395"/>
      </w:r>
      <w:ins w:id="396" w:author="Max Lindmark" w:date="2020-09-10T12:37:00Z">
        <w:r w:rsidR="002C6895" w:rsidRPr="0040058B">
          <w:rPr>
            <w:rFonts w:eastAsiaTheme="minorEastAsia" w:cs="Times New Roman"/>
            <w:lang w:val="en-GB"/>
          </w:rPr>
          <w:t>(</w:t>
        </w:r>
      </w:ins>
      <m:oMath>
        <m:r>
          <w:ins w:id="397" w:author="Max Lindmark" w:date="2020-09-10T12:37:00Z">
            <w:rPr>
              <w:rFonts w:ascii="Cambria Math" w:eastAsiaTheme="minorEastAsia" w:hAnsi="Cambria Math" w:cs="Times New Roman"/>
              <w:lang w:val="en-GB"/>
            </w:rPr>
            <m:t>℃</m:t>
          </w:ins>
        </m:r>
      </m:oMath>
      <w:ins w:id="398" w:author="Max Lindmark" w:date="2020-09-10T12:37:00Z">
        <w:r w:rsidR="002C6895" w:rsidRPr="0040058B">
          <w:rPr>
            <w:rFonts w:eastAsiaTheme="minorEastAsia" w:cs="Times New Roman"/>
            <w:lang w:val="en-GB"/>
          </w:rPr>
          <w:t xml:space="preserve">) </w:t>
        </w:r>
      </w:ins>
      <w:r w:rsidRPr="0040058B">
        <w:rPr>
          <w:rFonts w:ascii="Times New Roman" w:eastAsiaTheme="minorEastAsia" w:hAnsi="Times New Roman" w:cs="Times New Roman"/>
          <w:lang w:val="en-GB"/>
        </w:rPr>
        <w:t xml:space="preserve">is centred to the median temperature in the environment for species </w:t>
      </w:r>
      <m:oMath>
        <m:r>
          <w:rPr>
            <w:rFonts w:ascii="Cambria Math" w:eastAsiaTheme="minorEastAsia" w:hAnsi="Cambria Math" w:cs="Times New Roman"/>
          </w:rPr>
          <m:t>j</m:t>
        </m:r>
      </m:oMath>
      <w:r w:rsidRPr="0040058B">
        <w:rPr>
          <w:rFonts w:ascii="Times New Roman" w:eastAsiaTheme="minorEastAsia" w:hAnsi="Times New Roman" w:cs="Times New Roman"/>
          <w:lang w:val="en-GB"/>
        </w:rPr>
        <w:t xml:space="preserve"> in the polynomial, whereas for the log-log model it is centred to the overall mean in the data</w:t>
      </w:r>
      <w:ins w:id="399" w:author="Max Lindmark" w:date="2020-09-10T12:37:00Z">
        <w:r w:rsidR="00333952" w:rsidRPr="0040058B">
          <w:rPr>
            <w:rFonts w:ascii="Times New Roman" w:eastAsiaTheme="minorEastAsia" w:hAnsi="Times New Roman" w:cs="Times New Roman"/>
            <w:lang w:val="en-GB"/>
          </w:rPr>
          <w:t xml:space="preserve"> (</w:t>
        </w:r>
      </w:ins>
      <m:oMath>
        <m:r>
          <w:ins w:id="400" w:author="Max Lindmark" w:date="2020-09-10T12:37:00Z">
            <w:rPr>
              <w:rFonts w:ascii="Cambria Math" w:eastAsiaTheme="minorEastAsia" w:hAnsi="Cambria Math" w:cs="Times New Roman"/>
              <w:lang w:val="en-GB"/>
            </w:rPr>
            <m:t>°</m:t>
          </w:ins>
        </m:r>
        <m:r>
          <w:ins w:id="401" w:author="Max Lindmark" w:date="2020-09-10T12:37:00Z">
            <m:rPr>
              <m:sty m:val="p"/>
            </m:rPr>
            <w:rPr>
              <w:rFonts w:ascii="Cambria Math" w:eastAsiaTheme="minorEastAsia" w:hAnsi="Cambria Math" w:cs="Times New Roman"/>
              <w:lang w:val="en-GB"/>
            </w:rPr>
            <m:t>K</m:t>
          </w:ins>
        </m:r>
      </m:oMath>
      <w:ins w:id="402" w:author="Max Lindmark" w:date="2020-09-10T12:37:00Z">
        <w:r w:rsidR="00333952" w:rsidRPr="0040058B">
          <w:rPr>
            <w:rFonts w:ascii="Times New Roman" w:eastAsiaTheme="minorEastAsia" w:hAnsi="Times New Roman" w:cs="Times New Roman"/>
            <w:lang w:val="en-GB"/>
          </w:rPr>
          <w:t>)</w:t>
        </w:r>
      </w:ins>
      <w:r w:rsidRPr="0040058B">
        <w:rPr>
          <w:rFonts w:ascii="Times New Roman" w:eastAsiaTheme="minorEastAsia" w:hAnsi="Times New Roman" w:cs="Times New Roman"/>
          <w:lang w:val="en-GB"/>
        </w:rPr>
        <w:t xml:space="preserve">. </w:t>
      </w:r>
      <w:commentRangeEnd w:id="394"/>
      <w:r w:rsidR="00D7469F" w:rsidRPr="0040058B">
        <w:rPr>
          <w:rStyle w:val="CommentReference"/>
          <w:sz w:val="24"/>
          <w:szCs w:val="24"/>
        </w:rPr>
        <w:commentReference w:id="394"/>
      </w:r>
    </w:p>
    <w:p w14:paraId="449B39DC" w14:textId="77777777" w:rsidR="000F2DF5" w:rsidRPr="0040058B" w:rsidRDefault="000F2DF5"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676577" w:rsidRDefault="006C36C4" w:rsidP="006C36C4">
      <w:pPr>
        <w:spacing w:line="480" w:lineRule="auto"/>
        <w:contextualSpacing/>
        <w:jc w:val="both"/>
        <w:rPr>
          <w:rFonts w:cstheme="minorHAnsi"/>
          <w:bCs/>
          <w:i/>
          <w:iCs/>
        </w:rPr>
      </w:pPr>
      <w:r w:rsidRPr="00676577">
        <w:rPr>
          <w:rFonts w:cstheme="minorHAnsi"/>
          <w:bCs/>
          <w:i/>
          <w:iCs/>
          <w:lang w:val="en-GB"/>
        </w:rPr>
        <w:t>B</w:t>
      </w:r>
      <w:r w:rsidR="00240750" w:rsidRPr="00676577">
        <w:rPr>
          <w:rFonts w:cstheme="minorHAnsi"/>
          <w:bCs/>
          <w:i/>
          <w:iCs/>
          <w:lang w:val="en-GB"/>
        </w:rPr>
        <w:t>elow peak temperatures</w:t>
      </w:r>
    </w:p>
    <w:p w14:paraId="2F9A5CE5" w14:textId="10A72DA8" w:rsidR="00F85DA2" w:rsidRPr="00676577" w:rsidRDefault="00BA36C3" w:rsidP="00B76DA8">
      <w:pPr>
        <w:spacing w:line="480" w:lineRule="auto"/>
        <w:contextualSpacing/>
        <w:jc w:val="both"/>
        <w:rPr>
          <w:rFonts w:eastAsiaTheme="minorEastAsia" w:cstheme="minorHAnsi"/>
          <w:lang w:val="en-GB"/>
        </w:rPr>
      </w:pPr>
      <w:r w:rsidRPr="00676577">
        <w:rPr>
          <w:rFonts w:cstheme="minorHAnsi"/>
          <w:lang w:val="en-GB"/>
        </w:rPr>
        <w:t>At below peak temperatures, t</w:t>
      </w:r>
      <w:r w:rsidR="00F85DA2" w:rsidRPr="00676577">
        <w:rPr>
          <w:rFonts w:cstheme="minorHAnsi"/>
          <w:lang w:val="en-GB"/>
        </w:rPr>
        <w:t xml:space="preserve">he intraspecific mass- and temperature dependence of </w:t>
      </w:r>
      <w:commentRangeStart w:id="403"/>
      <w:commentRangeStart w:id="404"/>
      <w:r w:rsidR="00F85DA2" w:rsidRPr="00676577">
        <w:rPr>
          <w:rFonts w:cstheme="minorHAnsi"/>
          <w:lang w:val="en-GB"/>
        </w:rPr>
        <w:t>specific</w:t>
      </w:r>
      <w:commentRangeEnd w:id="403"/>
      <w:r w:rsidR="0033715E" w:rsidRPr="00676577">
        <w:rPr>
          <w:rStyle w:val="CommentReference"/>
          <w:sz w:val="24"/>
          <w:szCs w:val="24"/>
        </w:rPr>
        <w:commentReference w:id="403"/>
      </w:r>
      <w:commentRangeEnd w:id="404"/>
      <w:r w:rsidR="00052F18" w:rsidRPr="00676577">
        <w:rPr>
          <w:rStyle w:val="CommentReference"/>
          <w:sz w:val="24"/>
          <w:szCs w:val="24"/>
        </w:rPr>
        <w:commentReference w:id="404"/>
      </w:r>
      <w:r w:rsidR="00F85DA2" w:rsidRPr="00676577">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F85DA2" w:rsidRPr="00676577">
        <w:rPr>
          <w:rFonts w:cstheme="minorHAnsi"/>
          <w:lang w:val="en-GB"/>
        </w:rPr>
        <w:t xml:space="preserve">. </w:t>
      </w:r>
      <w:r w:rsidR="00726633" w:rsidRPr="00676577">
        <w:rPr>
          <w:rFonts w:cstheme="minorHAnsi"/>
          <w:lang w:val="en-GB"/>
        </w:rPr>
        <w:t>The parameters are posterior median</w:t>
      </w:r>
      <w:r w:rsidR="008D193D" w:rsidRPr="00676577">
        <w:rPr>
          <w:rFonts w:cstheme="minorHAnsi"/>
          <w:lang w:val="en-GB"/>
        </w:rPr>
        <w:t>s of the global parameters, thus representing an average</w:t>
      </w:r>
      <w:r w:rsidR="005F0378" w:rsidRPr="00676577">
        <w:rPr>
          <w:rFonts w:cstheme="minorHAnsi"/>
          <w:lang w:val="en-GB"/>
        </w:rPr>
        <w:t xml:space="preserve">, unmeasured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 xml:space="preserve">he estimated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data </w:t>
      </w:r>
      <w:r w:rsidR="00A661B8" w:rsidRPr="00676577">
        <w:rPr>
          <w:rFonts w:eastAsiaTheme="minorEastAsia" w:cstheme="minorHAnsi"/>
          <w:lang w:val="en-GB"/>
        </w:rPr>
        <w:t xml:space="preserve">compared to the model without the interactions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 xml:space="preserve">WAIC </w:t>
      </w:r>
      <w:r w:rsidR="005F09E2" w:rsidRPr="00676577">
        <w:rPr>
          <w:rFonts w:eastAsiaTheme="minorEastAsia" w:cstheme="minorHAnsi"/>
          <w:lang w:val="en-GB"/>
        </w:rPr>
        <w:t>of the</w:t>
      </w:r>
      <w:r w:rsidR="00F85DA2" w:rsidRPr="00676577">
        <w:rPr>
          <w:rFonts w:eastAsiaTheme="minorEastAsia" w:cstheme="minorHAnsi"/>
          <w:lang w:val="en-GB"/>
        </w:rPr>
        <w:t xml:space="preserve"> model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is estimated to be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 xml:space="preserve">]. </w:t>
      </w:r>
    </w:p>
    <w:p w14:paraId="0CF9975F" w14:textId="4C857CE0" w:rsidR="00297FFE" w:rsidRPr="00676577" w:rsidRDefault="00297FFE" w:rsidP="00B76DA8">
      <w:pPr>
        <w:spacing w:line="480" w:lineRule="auto"/>
        <w:ind w:firstLine="284"/>
        <w:contextualSpacing/>
        <w:jc w:val="both"/>
        <w:rPr>
          <w:lang w:val="en-GB"/>
        </w:rPr>
      </w:pPr>
      <w:r w:rsidRPr="00676577">
        <w:rPr>
          <w:rFonts w:eastAsiaTheme="minorEastAsia" w:cstheme="minorHAnsi"/>
          <w:lang w:val="en-GB"/>
        </w:rPr>
        <w:t xml:space="preserve">We find that the </w:t>
      </w:r>
      <w:ins w:id="405" w:author="Max Lindmark" w:date="2020-09-10T11:15:00Z">
        <w:r w:rsidR="001A20EA" w:rsidRPr="00676577">
          <w:rPr>
            <w:rFonts w:eastAsiaTheme="minorEastAsia" w:cstheme="minorHAnsi"/>
            <w:lang w:val="en-GB"/>
          </w:rPr>
          <w:t xml:space="preserve">global </w:t>
        </w:r>
      </w:ins>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del w:id="406" w:author="Max Lindmark" w:date="2020-09-10T11:15:00Z">
        <w:r w:rsidR="00BA743C" w:rsidRPr="00676577" w:rsidDel="00C45DC2">
          <w:rPr>
            <w:rFonts w:eastAsiaTheme="minorEastAsia" w:cstheme="minorHAnsi"/>
            <w:lang w:val="en-GB"/>
          </w:rPr>
          <w:delText>for an average fish</w:delText>
        </w:r>
        <w:r w:rsidR="003A0501" w:rsidRPr="00676577" w:rsidDel="00C45DC2">
          <w:rPr>
            <w:rFonts w:eastAsiaTheme="minorEastAsia" w:cstheme="minorHAnsi"/>
            <w:lang w:val="en-GB"/>
          </w:rPr>
          <w:delText xml:space="preserve"> </w:delText>
        </w:r>
      </w:del>
      <w:r w:rsidR="00DB415D" w:rsidRPr="00676577">
        <w:rPr>
          <w:rFonts w:eastAsiaTheme="minorEastAsia" w:cstheme="minorHAnsi"/>
          <w:lang w:val="en-GB"/>
        </w:rPr>
        <w:t xml:space="preserve">can be described by the equation </w:t>
      </w:r>
      <w:del w:id="407" w:author="Max Lindmark" w:date="2020-09-10T10:59:00Z">
        <w:r w:rsidR="003A0501" w:rsidRPr="00676577" w:rsidDel="003A3B39">
          <w:rPr>
            <w:rFonts w:eastAsiaTheme="minorEastAsia" w:cstheme="minorHAnsi"/>
            <w:lang w:val="en-GB"/>
          </w:rPr>
          <w:delText xml:space="preserve">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m:t>
        </m:r>
        <m:r>
          <w:del w:id="408" w:author="Max Lindmark" w:date="2020-09-10T10:59:00Z">
            <w:rPr>
              <w:rFonts w:ascii="Cambria Math" w:hAnsi="Cambria Math" w:cstheme="minorHAnsi"/>
              <w:lang w:val="en-GB"/>
            </w:rPr>
            <m:t>7</m:t>
          </w:del>
        </m:r>
        <m:r>
          <w:ins w:id="409" w:author="Max Lindmark" w:date="2020-09-10T10:59:00Z">
            <w:rPr>
              <w:rFonts w:ascii="Cambria Math" w:hAnsi="Cambria Math" w:cstheme="minorHAnsi"/>
              <w:lang w:val="en-GB"/>
            </w:rPr>
            <m:t>8</m:t>
          </w:ins>
        </m:r>
        <m:r>
          <w:rPr>
            <w:rFonts w:ascii="Cambria Math" w:hAnsi="Cambria Math" w:cstheme="minorHAnsi"/>
            <w:lang w:val="en-GB"/>
          </w:rPr>
          <m:t>-0.2</m:t>
        </m:r>
        <m:r>
          <w:del w:id="410" w:author="Max Lindmark" w:date="2020-09-10T10:59:00Z">
            <w:rPr>
              <w:rFonts w:ascii="Cambria Math" w:hAnsi="Cambria Math" w:cstheme="minorHAnsi"/>
              <w:lang w:val="en-GB"/>
            </w:rPr>
            <m:t>0</m:t>
          </w:del>
        </m:r>
        <m:r>
          <w:ins w:id="411" w:author="Max Lindmark" w:date="2020-09-10T10:59:00Z">
            <w:rPr>
              <w:rFonts w:ascii="Cambria Math" w:hAnsi="Cambria Math" w:cstheme="minorHAnsi"/>
              <w:lang w:val="en-GB"/>
            </w:rPr>
            <m:t>1</m:t>
          </w:ins>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m:t>
        </m:r>
        <m:r>
          <w:del w:id="412" w:author="Max Lindmark" w:date="2020-09-10T10:59:00Z">
            <w:rPr>
              <w:rFonts w:ascii="Cambria Math" w:hAnsi="Cambria Math" w:cstheme="minorHAnsi"/>
              <w:lang w:val="en-GB"/>
            </w:rPr>
            <m:t>1</m:t>
          </w:del>
        </m:r>
        <m:r>
          <w:ins w:id="413" w:author="Max Lindmark" w:date="2020-09-10T10:59:00Z">
            <w:rPr>
              <w:rFonts w:ascii="Cambria Math" w:hAnsi="Cambria Math" w:cstheme="minorHAnsi"/>
              <w:lang w:val="en-GB"/>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414" w:author="Max Lindmark" w:date="2020-09-10T11:00:00Z">
            <w:rPr>
              <w:rFonts w:ascii="Cambria Math" w:hAnsi="Cambria Math" w:cstheme="minorHAnsi"/>
              <w:lang w:val="en-GB"/>
            </w:rPr>
            <m:t>4</m:t>
          </w:del>
        </m:r>
        <m:r>
          <w:ins w:id="415" w:author="Max Lindmark" w:date="2020-09-10T11:00:00Z">
            <w:rPr>
              <w:rFonts w:ascii="Cambria Math" w:hAnsi="Cambria Math" w:cstheme="minorHAnsi"/>
              <w:lang w:val="en-GB"/>
            </w:rPr>
            <m:t>8</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ins w:id="416" w:author="Max Lindmark" w:date="2020-09-10T11:01:00Z">
        <w:r w:rsidR="00F56B97" w:rsidRPr="00676577">
          <w:rPr>
            <w:rFonts w:eastAsiaTheme="minorEastAsia" w:cstheme="minorHAnsi"/>
            <w:lang w:val="en-GB"/>
          </w:rPr>
          <w:t>s</w:t>
        </w:r>
      </w:ins>
      <w:r w:rsidRPr="00676577">
        <w:rPr>
          <w:rFonts w:eastAsiaTheme="minorEastAsia" w:cstheme="minorHAnsi"/>
          <w:lang w:val="en-GB"/>
        </w:rPr>
        <w:t xml:space="preserve"> for consumption rate</w:t>
      </w:r>
      <w:ins w:id="417" w:author="Max Lindmark" w:date="2020-09-10T11:01:00Z">
        <w:r w:rsidR="00F56B97" w:rsidRPr="00676577">
          <w:rPr>
            <w:rFonts w:eastAsiaTheme="minorEastAsia" w:cstheme="minorHAnsi"/>
            <w:lang w:val="en-GB"/>
          </w:rPr>
          <w:t xml:space="preserve"> and metabolic rate</w:t>
        </w:r>
      </w:ins>
      <w:r w:rsidRPr="00676577">
        <w:rPr>
          <w:rFonts w:eastAsiaTheme="minorEastAsia" w:cstheme="minorHAnsi"/>
          <w:lang w:val="en-GB"/>
        </w:rPr>
        <w:t>, all coefficients vary by species (M5</w:t>
      </w:r>
      <w:ins w:id="418" w:author="Max Lindmark" w:date="2020-09-10T11:01:00Z">
        <w:r w:rsidR="00F56B97" w:rsidRPr="00676577">
          <w:rPr>
            <w:rFonts w:eastAsiaTheme="minorEastAsia" w:cstheme="minorHAnsi"/>
            <w:lang w:val="en-GB"/>
          </w:rPr>
          <w:t xml:space="preserve"> and M1, respectively</w:t>
        </w:r>
      </w:ins>
      <w:r w:rsidRPr="00676577">
        <w:rPr>
          <w:rFonts w:eastAsiaTheme="minorEastAsia" w:cstheme="minorHAnsi"/>
          <w:lang w:val="en-GB"/>
        </w:rPr>
        <w:t>)</w:t>
      </w:r>
      <w:del w:id="419" w:author="Max Lindmark" w:date="2020-09-10T11:01:00Z">
        <w:r w:rsidRPr="00676577" w:rsidDel="00E141C3">
          <w:rPr>
            <w:rFonts w:eastAsiaTheme="minorEastAsia" w:cstheme="minorHAnsi"/>
            <w:lang w:val="en-GB"/>
          </w:rPr>
          <w:delText xml:space="preserve"> whereas for metabolism, all </w:delText>
        </w:r>
        <w:r w:rsidR="00C905EC" w:rsidRPr="00676577" w:rsidDel="00E141C3">
          <w:rPr>
            <w:rFonts w:eastAsiaTheme="minorEastAsia" w:cstheme="minorHAnsi"/>
            <w:lang w:val="en-GB"/>
          </w:rPr>
          <w:delText xml:space="preserve">coefficients except </w:delText>
        </w:r>
        <w:r w:rsidRPr="00676577" w:rsidDel="00E141C3">
          <w:rPr>
            <w:rFonts w:eastAsiaTheme="minorEastAsia" w:cstheme="minorHAnsi"/>
            <w:lang w:val="en-GB"/>
          </w:rPr>
          <w:delText>the interaction</w:delText>
        </w:r>
        <w:r w:rsidR="00A77899" w:rsidRPr="00676577" w:rsidDel="00E141C3">
          <w:rPr>
            <w:rFonts w:eastAsiaTheme="minorEastAsia" w:cstheme="minorHAnsi"/>
            <w:lang w:val="en-GB"/>
          </w:rPr>
          <w:delText xml:space="preserve"> coefficient</w:delText>
        </w:r>
        <w:r w:rsidRPr="00676577" w:rsidDel="00E141C3">
          <w:rPr>
            <w:rFonts w:eastAsiaTheme="minorEastAsia" w:cstheme="minorHAnsi"/>
            <w:lang w:val="en-GB"/>
          </w:rPr>
          <w:delText xml:space="preserve"> vary by species (M2)</w:delText>
        </w:r>
      </w:del>
      <w:r w:rsidRPr="00676577">
        <w:rPr>
          <w:rFonts w:eastAsiaTheme="minorEastAsia" w:cstheme="minorHAnsi"/>
          <w:lang w:val="en-GB"/>
        </w:rPr>
        <w:t xml:space="preserve">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A43DB4" w:rsidRPr="00676577">
        <w:rPr>
          <w:rFonts w:eastAsiaTheme="minorEastAsia" w:cstheme="minorHAnsi"/>
          <w:lang w:val="en-GB"/>
        </w:rPr>
        <w:t xml:space="preserve">Maximum consumption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del w:id="420" w:author="Max Lindmark" w:date="2020-09-10T11:01:00Z">
        <w:r w:rsidR="00CE4E1B" w:rsidRPr="00676577" w:rsidDel="001F491E">
          <w:rPr>
            <w:rFonts w:eastAsiaTheme="minorEastAsia" w:cstheme="minorHAnsi"/>
            <w:lang w:val="en-GB"/>
          </w:rPr>
          <w:delText>0</w:delText>
        </w:r>
      </w:del>
      <w:ins w:id="421" w:author="Max Lindmark" w:date="2020-09-10T11:01:00Z">
        <w:r w:rsidR="001F491E" w:rsidRPr="00676577">
          <w:rPr>
            <w:rFonts w:eastAsiaTheme="minorEastAsia" w:cstheme="minorHAnsi"/>
            <w:lang w:val="en-GB"/>
          </w:rPr>
          <w:t>1</w:t>
        </w:r>
      </w:ins>
      <w:r w:rsidR="00CE4E1B" w:rsidRPr="00676577">
        <w:rPr>
          <w:rFonts w:eastAsiaTheme="minorEastAsia" w:cstheme="minorHAnsi"/>
          <w:lang w:val="en-GB"/>
        </w:rPr>
        <w:t xml:space="preserve"> [-0.2</w:t>
      </w:r>
      <w:del w:id="422" w:author="Max Lindmark" w:date="2020-09-10T11:02:00Z">
        <w:r w:rsidR="00CE4E1B" w:rsidRPr="00676577" w:rsidDel="008742E8">
          <w:rPr>
            <w:rFonts w:eastAsiaTheme="minorEastAsia" w:cstheme="minorHAnsi"/>
            <w:lang w:val="en-GB"/>
          </w:rPr>
          <w:delText>5</w:delText>
        </w:r>
      </w:del>
      <w:ins w:id="423" w:author="Max Lindmark" w:date="2020-09-10T11:02:00Z">
        <w:r w:rsidR="008742E8" w:rsidRPr="00676577">
          <w:rPr>
            <w:rFonts w:eastAsiaTheme="minorEastAsia" w:cstheme="minorHAnsi"/>
            <w:lang w:val="en-GB"/>
          </w:rPr>
          <w:t>6</w:t>
        </w:r>
      </w:ins>
      <w:r w:rsidR="00CE4E1B" w:rsidRPr="00676577">
        <w:rPr>
          <w:rFonts w:eastAsiaTheme="minorEastAsia" w:cstheme="minorHAnsi"/>
          <w:lang w:val="en-GB"/>
        </w:rPr>
        <w:t>, -0.1</w:t>
      </w:r>
      <w:del w:id="424" w:author="Max Lindmark" w:date="2020-09-10T11:02:00Z">
        <w:r w:rsidR="00CE4E1B" w:rsidRPr="00676577" w:rsidDel="003D5D8A">
          <w:rPr>
            <w:rFonts w:eastAsiaTheme="minorEastAsia" w:cstheme="minorHAnsi"/>
            <w:lang w:val="en-GB"/>
          </w:rPr>
          <w:delText>5</w:delText>
        </w:r>
      </w:del>
      <w:ins w:id="425" w:author="Max Lindmark" w:date="2020-09-10T11:02:00Z">
        <w:r w:rsidR="003D5D8A" w:rsidRPr="00676577">
          <w:rPr>
            <w:rFonts w:eastAsiaTheme="minorEastAsia" w:cstheme="minorHAnsi"/>
            <w:lang w:val="en-GB"/>
          </w:rPr>
          <w:t>6</w:t>
        </w:r>
      </w:ins>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This difference </w:t>
      </w:r>
      <w:del w:id="426" w:author="Max Lindmark" w:date="2020-09-10T11:35:00Z">
        <w:r w:rsidRPr="00676577" w:rsidDel="009F193A">
          <w:rPr>
            <w:rFonts w:eastAsiaTheme="minorEastAsia" w:cstheme="minorHAnsi"/>
            <w:lang w:val="en-GB"/>
          </w:rPr>
          <w:delText xml:space="preserve">implies </w:delText>
        </w:r>
      </w:del>
      <w:ins w:id="427" w:author="Max Lindmark" w:date="2020-09-10T11:35:00Z">
        <w:r w:rsidR="009F193A" w:rsidRPr="00676577">
          <w:rPr>
            <w:rFonts w:eastAsiaTheme="minorEastAsia" w:cstheme="minorHAnsi"/>
            <w:lang w:val="en-GB"/>
          </w:rPr>
          <w:t>m</w:t>
        </w:r>
      </w:ins>
      <w:ins w:id="428" w:author="Max Lindmark" w:date="2020-09-10T11:43:00Z">
        <w:r w:rsidR="00C86368" w:rsidRPr="00676577">
          <w:rPr>
            <w:rFonts w:eastAsiaTheme="minorEastAsia" w:cstheme="minorHAnsi"/>
            <w:lang w:val="en-GB"/>
          </w:rPr>
          <w:t>eans</w:t>
        </w:r>
      </w:ins>
      <w:ins w:id="429" w:author="Max Lindmark" w:date="2020-09-10T11:35:00Z">
        <w:r w:rsidR="009F193A" w:rsidRPr="00676577">
          <w:rPr>
            <w:rFonts w:eastAsiaTheme="minorEastAsia" w:cstheme="minorHAnsi"/>
            <w:lang w:val="en-GB"/>
          </w:rPr>
          <w:t xml:space="preserve"> </w:t>
        </w:r>
      </w:ins>
      <w:r w:rsidRPr="00676577">
        <w:rPr>
          <w:rFonts w:eastAsiaTheme="minorEastAsia" w:cstheme="minorHAnsi"/>
          <w:lang w:val="en-GB"/>
        </w:rPr>
        <w:t xml:space="preserve">that </w:t>
      </w:r>
      <w:r w:rsidR="00A362B3" w:rsidRPr="00676577">
        <w:rPr>
          <w:rFonts w:eastAsiaTheme="minorEastAsia" w:cstheme="minorHAnsi"/>
          <w:lang w:val="en-GB"/>
        </w:rPr>
        <w:t>metabolic rates increase faster with mass than maximum consumption rates</w:t>
      </w:r>
      <w:r w:rsidRPr="00676577">
        <w:rPr>
          <w:rFonts w:eastAsiaTheme="minorEastAsia" w:cstheme="minorHAnsi"/>
          <w:lang w:val="en-GB"/>
        </w:rPr>
        <w:t>. We also find it probable that the mass</w:t>
      </w:r>
      <w:r w:rsidR="00DE5323" w:rsidRPr="00676577">
        <w:rPr>
          <w:rFonts w:eastAsiaTheme="minorEastAsia" w:cstheme="minorHAnsi"/>
          <w:lang w:val="en-GB"/>
        </w:rPr>
        <w:t xml:space="preserve">-specific </w:t>
      </w:r>
      <w:r w:rsidRPr="00676577">
        <w:rPr>
          <w:rFonts w:eastAsiaTheme="minorEastAsia" w:cstheme="minorHAnsi"/>
          <w:lang w:val="en-GB"/>
        </w:rPr>
        <w:t>scaling exponent</w:t>
      </w:r>
      <w:r w:rsidR="00FB386C" w:rsidRPr="00676577">
        <w:rPr>
          <w:rFonts w:eastAsiaTheme="minorEastAsia" w:cstheme="minorHAnsi"/>
          <w:lang w:val="en-GB"/>
        </w:rPr>
        <w:t>s</w:t>
      </w:r>
      <w:r w:rsidRPr="00676577">
        <w:rPr>
          <w:rFonts w:eastAsiaTheme="minorEastAsia" w:cstheme="minorHAnsi"/>
          <w:lang w:val="en-GB"/>
        </w:rPr>
        <w:t xml:space="preserve"> differ from </w:t>
      </w:r>
      <w:r w:rsidR="00CD10D6" w:rsidRPr="00676577">
        <w:rPr>
          <w:rFonts w:eastAsiaTheme="minorEastAsia" w:cstheme="minorHAnsi"/>
          <w:lang w:val="en-GB"/>
        </w:rPr>
        <w:t xml:space="preserve">-0.25 as </w:t>
      </w:r>
      <w:r w:rsidRPr="00676577">
        <w:rPr>
          <w:rFonts w:eastAsiaTheme="minorEastAsia" w:cstheme="minorHAnsi"/>
          <w:lang w:val="en-GB"/>
        </w:rPr>
        <w:t xml:space="preserve">predicted </w:t>
      </w:r>
      <w:r w:rsidR="00CD10D6" w:rsidRPr="00676577">
        <w:rPr>
          <w:rFonts w:eastAsiaTheme="minorEastAsia" w:cstheme="minorHAnsi"/>
          <w:lang w:val="en-GB"/>
        </w:rPr>
        <w:t>by</w:t>
      </w:r>
      <w:r w:rsidRPr="00676577">
        <w:rPr>
          <w:rFonts w:eastAsiaTheme="minorEastAsia" w:cstheme="minorHAnsi"/>
          <w:lang w:val="en-GB"/>
        </w:rPr>
        <w:t xml:space="preserve"> the </w:t>
      </w:r>
      <w:r w:rsidR="00626A0E" w:rsidRPr="00676577">
        <w:rPr>
          <w:rFonts w:eastAsiaTheme="minorEastAsia" w:cstheme="minorHAnsi"/>
          <w:lang w:val="en-GB"/>
        </w:rPr>
        <w:t>M</w:t>
      </w:r>
      <w:r w:rsidRPr="00676577">
        <w:rPr>
          <w:rFonts w:eastAsiaTheme="minorEastAsia" w:cstheme="minorHAnsi"/>
          <w:lang w:val="en-GB"/>
        </w:rPr>
        <w:t xml:space="preserve">etabolic </w:t>
      </w:r>
      <w:r w:rsidR="00626A0E" w:rsidRPr="00676577">
        <w:rPr>
          <w:rFonts w:eastAsiaTheme="minorEastAsia" w:cstheme="minorHAnsi"/>
          <w:lang w:val="en-GB"/>
        </w:rPr>
        <w:t>T</w:t>
      </w:r>
      <w:r w:rsidRPr="00676577">
        <w:rPr>
          <w:rFonts w:eastAsiaTheme="minorEastAsia" w:cstheme="minorHAnsi"/>
          <w:lang w:val="en-GB"/>
        </w:rPr>
        <w:t xml:space="preserve">heory of </w:t>
      </w:r>
      <w:r w:rsidR="00626A0E" w:rsidRPr="00676577">
        <w:rPr>
          <w:rFonts w:eastAsiaTheme="minorEastAsia" w:cstheme="minorHAnsi"/>
          <w:lang w:val="en-GB"/>
        </w:rPr>
        <w:t>E</w:t>
      </w:r>
      <w:r w:rsidRPr="00676577">
        <w:rPr>
          <w:rFonts w:eastAsiaTheme="minorEastAsia" w:cstheme="minorHAnsi"/>
          <w:lang w:val="en-GB"/>
        </w:rPr>
        <w:t>cology</w:t>
      </w:r>
      <w:r w:rsidR="00FB386C" w:rsidRPr="00676577">
        <w:rPr>
          <w:rFonts w:eastAsiaTheme="minorEastAsia" w:cstheme="minorHAnsi"/>
          <w:lang w:val="en-GB"/>
        </w:rPr>
        <w:t>.</w:t>
      </w:r>
      <w:r w:rsidRPr="00676577">
        <w:rPr>
          <w:rFonts w:eastAsiaTheme="minorEastAsia" w:cstheme="minorHAnsi"/>
          <w:lang w:val="en-GB"/>
        </w:rPr>
        <w:t xml:space="preserve"> 99.</w:t>
      </w:r>
      <w:r w:rsidR="00D5351A" w:rsidRPr="00676577">
        <w:rPr>
          <w:rFonts w:eastAsiaTheme="minorEastAsia" w:cstheme="minorHAnsi"/>
          <w:lang w:val="en-GB"/>
        </w:rPr>
        <w:t>7</w:t>
      </w:r>
      <w:r w:rsidRPr="00676577">
        <w:rPr>
          <w:rFonts w:eastAsiaTheme="minorEastAsia" w:cstheme="minorHAnsi"/>
          <w:lang w:val="en-GB"/>
        </w:rPr>
        <w:t xml:space="preserve">% of the posterior distribution </w:t>
      </w:r>
      <w:r w:rsidR="00EE4693" w:rsidRPr="00676577">
        <w:rPr>
          <w:rFonts w:eastAsiaTheme="minorEastAsia" w:cstheme="minorHAnsi"/>
          <w:lang w:val="en-GB"/>
        </w:rPr>
        <w:t>of the mass</w:t>
      </w:r>
      <w:r w:rsidR="008450D7" w:rsidRPr="00676577">
        <w:rPr>
          <w:rFonts w:eastAsiaTheme="minorEastAsia" w:cstheme="minorHAnsi"/>
          <w:lang w:val="en-GB"/>
        </w:rPr>
        <w:t xml:space="preserve"> </w:t>
      </w:r>
      <w:r w:rsidR="00EE4693" w:rsidRPr="00676577">
        <w:rPr>
          <w:rFonts w:eastAsiaTheme="minorEastAsia" w:cstheme="minorHAnsi"/>
          <w:lang w:val="en-GB"/>
        </w:rPr>
        <w:t xml:space="preserve">exponent of </w:t>
      </w:r>
      <w:r w:rsidR="005E52D4" w:rsidRPr="00676577">
        <w:rPr>
          <w:rFonts w:eastAsiaTheme="minorEastAsia" w:cstheme="minorHAnsi"/>
          <w:lang w:val="en-GB"/>
        </w:rPr>
        <w:t xml:space="preserve">maximum </w:t>
      </w:r>
      <w:r w:rsidR="00EE4693" w:rsidRPr="00676577">
        <w:rPr>
          <w:rFonts w:eastAsiaTheme="minorEastAsia" w:cstheme="minorHAnsi"/>
          <w:lang w:val="en-GB"/>
        </w:rPr>
        <w:t xml:space="preserve">consumption </w:t>
      </w:r>
      <w:r w:rsidRPr="00676577">
        <w:rPr>
          <w:rFonts w:eastAsiaTheme="minorEastAsia" w:cstheme="minorHAnsi"/>
          <w:lang w:val="en-GB"/>
        </w:rPr>
        <w:t xml:space="preserve">is below </w:t>
      </w:r>
      <w:r w:rsidR="009E2DCD" w:rsidRPr="00676577">
        <w:rPr>
          <w:rFonts w:eastAsiaTheme="minorEastAsia" w:cstheme="minorHAnsi"/>
          <w:lang w:val="en-GB"/>
        </w:rPr>
        <w:t>-</w:t>
      </w:r>
      <w:r w:rsidRPr="00676577">
        <w:rPr>
          <w:rFonts w:eastAsiaTheme="minorEastAsia" w:cstheme="minorHAnsi"/>
          <w:lang w:val="en-GB"/>
        </w:rPr>
        <w:t>0.</w:t>
      </w:r>
      <w:r w:rsidR="009E2DCD" w:rsidRPr="00676577">
        <w:rPr>
          <w:rFonts w:eastAsiaTheme="minorEastAsia" w:cstheme="minorHAnsi"/>
          <w:lang w:val="en-GB"/>
        </w:rPr>
        <w:t>2</w:t>
      </w:r>
      <w:r w:rsidRPr="00676577">
        <w:rPr>
          <w:rFonts w:eastAsiaTheme="minorEastAsia" w:cstheme="minorHAnsi"/>
          <w:lang w:val="en-GB"/>
        </w:rPr>
        <w:t>5</w:t>
      </w:r>
      <w:r w:rsidR="00496924" w:rsidRPr="00676577">
        <w:rPr>
          <w:rFonts w:eastAsiaTheme="minorEastAsia" w:cstheme="minorHAnsi"/>
          <w:lang w:val="en-GB"/>
        </w:rPr>
        <w:t xml:space="preserve"> </w:t>
      </w:r>
      <w:ins w:id="430" w:author="Max Lindmark" w:date="2020-07-30T08:14:00Z">
        <w:r w:rsidR="00C92C08" w:rsidRPr="00676577">
          <w:rPr>
            <w:lang w:val="en-GB"/>
          </w:rPr>
          <w:t>whereas 9</w:t>
        </w:r>
      </w:ins>
      <w:ins w:id="431" w:author="Max Lindmark" w:date="2020-09-10T11:05:00Z">
        <w:r w:rsidR="003839BF" w:rsidRPr="00676577">
          <w:rPr>
            <w:lang w:val="en-GB"/>
          </w:rPr>
          <w:t>5</w:t>
        </w:r>
      </w:ins>
      <w:ins w:id="432" w:author="Max Lindmark" w:date="2020-07-30T08:14:00Z">
        <w:r w:rsidR="00C92C08" w:rsidRPr="00676577">
          <w:rPr>
            <w:lang w:val="en-GB"/>
          </w:rPr>
          <w:t>.</w:t>
        </w:r>
      </w:ins>
      <w:ins w:id="433" w:author="Max Lindmark" w:date="2020-09-10T11:05:00Z">
        <w:r w:rsidR="003839BF" w:rsidRPr="00676577">
          <w:rPr>
            <w:lang w:val="en-GB"/>
          </w:rPr>
          <w:t>5</w:t>
        </w:r>
      </w:ins>
      <w:ins w:id="434" w:author="Max Lindmark" w:date="2020-07-30T08:14:00Z">
        <w:r w:rsidR="00C92C08" w:rsidRPr="00676577">
          <w:rPr>
            <w:lang w:val="en-GB"/>
          </w:rPr>
          <w:t>% of</w:t>
        </w:r>
        <w:r w:rsidR="00C92C08" w:rsidRPr="00676577">
          <w:rPr>
            <w:rFonts w:eastAsiaTheme="minorEastAsia" w:cstheme="minorHAnsi"/>
            <w:lang w:val="en-GB"/>
          </w:rPr>
          <w:t xml:space="preserve"> the posterior distribution of the mass exponent of metabolic rate is above -0.25</w:t>
        </w:r>
      </w:ins>
      <w:commentRangeStart w:id="435"/>
      <w:del w:id="436" w:author="Max Lindmark" w:date="2020-07-30T08:14:00Z">
        <w:r w:rsidR="00496924" w:rsidRPr="00676577" w:rsidDel="00C92C08">
          <w:rPr>
            <w:rFonts w:eastAsiaTheme="minorEastAsia" w:cstheme="minorHAnsi"/>
            <w:lang w:val="en-GB"/>
          </w:rPr>
          <w:delText>and the corresponding value for metabolic rate is</w:delText>
        </w:r>
        <w:r w:rsidR="00624C49" w:rsidRPr="00676577" w:rsidDel="00C92C08">
          <w:rPr>
            <w:rFonts w:eastAsiaTheme="minorEastAsia" w:cstheme="minorHAnsi"/>
            <w:lang w:val="en-GB"/>
          </w:rPr>
          <w:delText xml:space="preserve"> </w:delText>
        </w:r>
        <w:r w:rsidR="005D4799" w:rsidRPr="00676577" w:rsidDel="00C92C08">
          <w:rPr>
            <w:rFonts w:eastAsiaTheme="minorEastAsia" w:cstheme="minorHAnsi"/>
            <w:lang w:val="en-GB"/>
          </w:rPr>
          <w:delText>3.8</w:delText>
        </w:r>
        <w:r w:rsidRPr="00676577" w:rsidDel="00C92C08">
          <w:rPr>
            <w:rFonts w:eastAsiaTheme="minorEastAsia" w:cstheme="minorHAnsi"/>
            <w:lang w:val="en-GB"/>
          </w:rPr>
          <w:delText>%</w:delText>
        </w:r>
        <w:commentRangeEnd w:id="435"/>
        <w:r w:rsidR="0083708F" w:rsidRPr="00676577" w:rsidDel="00C92C08">
          <w:rPr>
            <w:rStyle w:val="CommentReference"/>
            <w:sz w:val="24"/>
            <w:szCs w:val="24"/>
          </w:rPr>
          <w:commentReference w:id="435"/>
        </w:r>
      </w:del>
      <w:r w:rsidRPr="00676577">
        <w:rPr>
          <w:rFonts w:eastAsiaTheme="minorEastAsia" w:cstheme="minorHAnsi"/>
          <w:lang w:val="en-GB"/>
        </w:rPr>
        <w:t xml:space="preserve">. 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w:t>
      </w:r>
      <w:r w:rsidR="00CB7909" w:rsidRPr="00676577">
        <w:rPr>
          <w:lang w:val="en-GB"/>
        </w:rPr>
        <w:lastRenderedPageBreak/>
        <w:t>0.6</w:t>
      </w:r>
      <w:del w:id="437" w:author="Max Lindmark" w:date="2020-09-10T11:13:00Z">
        <w:r w:rsidR="00CB7909" w:rsidRPr="00676577" w:rsidDel="007D645A">
          <w:rPr>
            <w:lang w:val="en-GB"/>
          </w:rPr>
          <w:delText>1</w:delText>
        </w:r>
      </w:del>
      <w:ins w:id="438" w:author="Max Lindmark" w:date="2020-09-10T11:13:00Z">
        <w:r w:rsidR="007D645A" w:rsidRPr="00676577">
          <w:rPr>
            <w:lang w:val="en-GB"/>
          </w:rPr>
          <w:t>2</w:t>
        </w:r>
      </w:ins>
      <w:r w:rsidR="00CB7909" w:rsidRPr="00676577">
        <w:rPr>
          <w:lang w:val="en-GB"/>
        </w:rPr>
        <w:t xml:space="preserve"> [0.5</w:t>
      </w:r>
      <w:del w:id="439" w:author="Max Lindmark" w:date="2020-09-10T11:13:00Z">
        <w:r w:rsidR="00CB7909" w:rsidRPr="00676577" w:rsidDel="00BD2028">
          <w:rPr>
            <w:lang w:val="en-GB"/>
          </w:rPr>
          <w:delText>6</w:delText>
        </w:r>
      </w:del>
      <w:ins w:id="440" w:author="Max Lindmark" w:date="2020-09-10T11:13:00Z">
        <w:r w:rsidR="00BD2028" w:rsidRPr="00676577">
          <w:rPr>
            <w:lang w:val="en-GB"/>
          </w:rPr>
          <w:t>7</w:t>
        </w:r>
      </w:ins>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p>
    <w:p w14:paraId="27895987" w14:textId="196B9E91" w:rsidR="00A77899" w:rsidRPr="00676577" w:rsidRDefault="002D1F5B" w:rsidP="00297FFE">
      <w:pPr>
        <w:spacing w:line="480" w:lineRule="auto"/>
        <w:ind w:firstLine="284"/>
        <w:contextualSpacing/>
        <w:jc w:val="both"/>
        <w:rPr>
          <w:lang w:val="en-GB"/>
        </w:rPr>
      </w:pPr>
      <w:r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of 1.3 compared to the best model (M5) without an interaction term, meaning that WAIC offers little support for one of these models over the other (Table 2). For illustration of model predictions (Fig. 2B),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iCs/>
          <w:lang w:val="en-GB"/>
        </w:rPr>
        <w:t xml:space="preserve"> in M2 is </w:t>
      </w:r>
      <w:r w:rsidRPr="00676577">
        <w:rPr>
          <w:lang w:val="en-GB"/>
        </w:rPr>
        <w:t xml:space="preserve">small </w:t>
      </w:r>
      <w:ins w:id="441" w:author="Max Lindmark" w:date="2020-07-30T08:37:00Z">
        <w:r w:rsidR="003757CC" w:rsidRPr="00676577">
          <w:rPr>
            <w:lang w:val="en-GB"/>
          </w:rPr>
          <w:t>and unce</w:t>
        </w:r>
      </w:ins>
      <w:ins w:id="442" w:author="Max Lindmark" w:date="2020-07-30T08:38:00Z">
        <w:r w:rsidR="003757CC" w:rsidRPr="00676577">
          <w:rPr>
            <w:lang w:val="en-GB"/>
          </w:rPr>
          <w:t xml:space="preserve">rtain </w:t>
        </w:r>
      </w:ins>
      <w:r w:rsidRPr="00676577">
        <w:rPr>
          <w:lang w:val="en-GB"/>
        </w:rPr>
        <w:t xml:space="preserve">(posterior median of </w:t>
      </w:r>
      <w:commentRangeStart w:id="443"/>
      <w:r w:rsidRPr="00676577">
        <w:rPr>
          <w:lang w:val="en-GB"/>
        </w:rPr>
        <w:t>-0.01</w:t>
      </w:r>
      <w:ins w:id="444" w:author="Max Lindmark" w:date="2020-07-30T08:37:00Z">
        <w:r w:rsidR="003757CC" w:rsidRPr="00676577">
          <w:rPr>
            <w:lang w:val="en-GB"/>
          </w:rPr>
          <w:t xml:space="preserve"> [-0.04</w:t>
        </w:r>
      </w:ins>
      <w:ins w:id="445" w:author="Max Lindmark" w:date="2020-07-30T08:38:00Z">
        <w:r w:rsidR="003757CC" w:rsidRPr="00676577">
          <w:rPr>
            <w:lang w:val="en-GB"/>
          </w:rPr>
          <w:t>, 0.02</w:t>
        </w:r>
      </w:ins>
      <w:ins w:id="446" w:author="Max Lindmark" w:date="2020-07-30T08:37:00Z">
        <w:r w:rsidR="003757CC" w:rsidRPr="00676577">
          <w:rPr>
            <w:lang w:val="en-GB"/>
          </w:rPr>
          <w:t>]</w:t>
        </w:r>
      </w:ins>
      <w:r w:rsidRPr="00676577">
        <w:rPr>
          <w:lang w:val="en-GB"/>
        </w:rPr>
        <w:t xml:space="preserve"> </w:t>
      </w:r>
      <w:commentRangeEnd w:id="443"/>
      <w:r w:rsidR="00A77899" w:rsidRPr="00676577">
        <w:rPr>
          <w:rStyle w:val="CommentReference"/>
          <w:sz w:val="24"/>
          <w:szCs w:val="24"/>
        </w:rPr>
        <w:commentReference w:id="443"/>
      </w:r>
      <w:r w:rsidRPr="00676577">
        <w:rPr>
          <w:lang w:val="en-GB"/>
        </w:rPr>
        <w:t>on Arrhenius temperature scale).</w:t>
      </w:r>
    </w:p>
    <w:p w14:paraId="5E30DC25" w14:textId="3977D96A" w:rsidR="00297FFE" w:rsidRPr="00676577" w:rsidRDefault="00297FFE" w:rsidP="00297FFE">
      <w:pPr>
        <w:spacing w:line="480" w:lineRule="auto"/>
        <w:ind w:firstLine="284"/>
        <w:contextualSpacing/>
        <w:jc w:val="both"/>
        <w:rPr>
          <w:lang w:val="en-GB"/>
        </w:rPr>
      </w:pPr>
      <w:r w:rsidRPr="00676577">
        <w:rPr>
          <w:rFonts w:eastAsiaTheme="minorEastAsia" w:cstheme="minorHAnsi"/>
          <w:lang w:val="en-GB"/>
        </w:rPr>
        <w:t xml:space="preserve">We find </w:t>
      </w:r>
      <w:del w:id="447" w:author="Max Lindmark" w:date="2020-09-10T11:07:00Z">
        <w:r w:rsidRPr="00676577" w:rsidDel="004967A1">
          <w:rPr>
            <w:rFonts w:eastAsiaTheme="minorEastAsia" w:cstheme="minorHAnsi"/>
            <w:lang w:val="en-GB"/>
          </w:rPr>
          <w:delText xml:space="preserve">strong </w:delText>
        </w:r>
      </w:del>
      <w:r w:rsidRPr="00676577">
        <w:rPr>
          <w:rFonts w:eastAsiaTheme="minorEastAsia" w:cstheme="minorHAnsi"/>
          <w:lang w:val="en-GB"/>
        </w:rPr>
        <w:t xml:space="preserve">statistical support for </w:t>
      </w:r>
      <w:del w:id="448" w:author="Max Lindmark" w:date="2020-09-10T11:06:00Z">
        <w:r w:rsidRPr="00676577" w:rsidDel="006A27FF">
          <w:rPr>
            <w:rFonts w:eastAsiaTheme="minorEastAsia" w:cstheme="minorHAnsi"/>
            <w:lang w:val="en-GB"/>
          </w:rPr>
          <w:delText>a negative</w:delText>
        </w:r>
        <w:r w:rsidR="0068252C" w:rsidRPr="00676577" w:rsidDel="006A27FF">
          <w:rPr>
            <w:rFonts w:eastAsiaTheme="minorEastAsia" w:cstheme="minorHAnsi"/>
            <w:lang w:val="en-GB"/>
          </w:rPr>
          <w:delText xml:space="preserve"> </w:delText>
        </w:r>
        <w:r w:rsidRPr="00676577" w:rsidDel="00AB3F5D">
          <w:rPr>
            <w:rFonts w:eastAsiaTheme="minorEastAsia" w:cstheme="minorHAnsi"/>
            <w:lang w:val="en-GB"/>
          </w:rPr>
          <w:delText xml:space="preserve">global </w:delText>
        </w:r>
      </w:del>
      <w:ins w:id="449" w:author="Max Lindmark" w:date="2020-09-10T11:06:00Z">
        <w:r w:rsidR="00AB3F5D" w:rsidRPr="00676577">
          <w:rPr>
            <w:rFonts w:eastAsiaTheme="minorEastAsia" w:cstheme="minorHAnsi"/>
            <w:lang w:val="en-GB"/>
          </w:rPr>
          <w:t xml:space="preserve">a species-varying </w:t>
        </w:r>
      </w:ins>
      <w:r w:rsidRPr="00676577">
        <w:rPr>
          <w:rFonts w:eastAsiaTheme="minorEastAsia" w:cstheme="minorHAnsi"/>
          <w:lang w:val="en-GB"/>
        </w:rPr>
        <w:t xml:space="preserve">interaction between the effect of body mass and temperature </w:t>
      </w:r>
      <w:del w:id="450" w:author="Max Lindmark" w:date="2020-09-10T11:06:00Z">
        <w:r w:rsidRPr="00676577" w:rsidDel="00BF65C8">
          <w:rPr>
            <w:rFonts w:eastAsiaTheme="minorEastAsia" w:cstheme="minorHAnsi"/>
            <w:lang w:val="en-GB"/>
          </w:rPr>
          <w:delText xml:space="preserve">on </w:delText>
        </w:r>
      </w:del>
      <w:ins w:id="451" w:author="Max Lindmark" w:date="2020-09-10T11:06:00Z">
        <w:r w:rsidR="00BF65C8" w:rsidRPr="00676577">
          <w:rPr>
            <w:rFonts w:eastAsiaTheme="minorEastAsia" w:cstheme="minorHAnsi"/>
            <w:lang w:val="en-GB"/>
          </w:rPr>
          <w:t xml:space="preserve">for </w:t>
        </w:r>
      </w:ins>
      <w:r w:rsidRPr="00676577">
        <w:rPr>
          <w:rFonts w:eastAsiaTheme="minorEastAsia" w:cstheme="minorHAnsi"/>
          <w:lang w:val="en-GB"/>
        </w:rPr>
        <w:t>metabolic rate</w:t>
      </w:r>
      <w:ins w:id="452" w:author="Max Lindmark" w:date="2020-09-10T11:07:00Z">
        <w:r w:rsidR="004967A1" w:rsidRPr="00676577">
          <w:rPr>
            <w:rFonts w:eastAsiaTheme="minorEastAsia" w:cstheme="minorHAnsi"/>
            <w:lang w:val="en-GB"/>
          </w:rPr>
          <w:t xml:space="preserve">. </w:t>
        </w:r>
      </w:ins>
      <w:del w:id="453" w:author="Max Lindmark" w:date="2020-09-10T11:07:00Z">
        <w:r w:rsidR="00370874" w:rsidRPr="00676577" w:rsidDel="004967A1">
          <w:rPr>
            <w:rFonts w:eastAsiaTheme="minorEastAsia" w:cstheme="minorHAnsi"/>
            <w:lang w:val="en-GB"/>
          </w:rPr>
          <w:delText>,</w:delText>
        </w:r>
        <w:r w:rsidR="00370874" w:rsidRPr="00676577" w:rsidDel="00FB5B50">
          <w:rPr>
            <w:rFonts w:eastAsiaTheme="minorEastAsia" w:cstheme="minorHAnsi"/>
            <w:lang w:val="en-GB"/>
          </w:rPr>
          <w:delText xml:space="preserve"> as </w:delText>
        </w:r>
      </w:del>
      <w:r w:rsidRPr="00676577">
        <w:rPr>
          <w:rFonts w:eastAsiaTheme="minorEastAsia" w:cstheme="minorHAnsi"/>
          <w:lang w:val="en-GB"/>
        </w:rPr>
        <w:t>9</w:t>
      </w:r>
      <w:del w:id="454" w:author="Max Lindmark" w:date="2020-09-10T11:07:00Z">
        <w:r w:rsidRPr="00676577" w:rsidDel="00BF03EA">
          <w:rPr>
            <w:rFonts w:eastAsiaTheme="minorEastAsia" w:cstheme="minorHAnsi"/>
            <w:lang w:val="en-GB"/>
          </w:rPr>
          <w:delText>9</w:delText>
        </w:r>
      </w:del>
      <w:ins w:id="455" w:author="Max Lindmark" w:date="2020-09-10T11:07:00Z">
        <w:r w:rsidR="00BF03EA" w:rsidRPr="00676577">
          <w:rPr>
            <w:rFonts w:eastAsiaTheme="minorEastAsia" w:cstheme="minorHAnsi"/>
            <w:lang w:val="en-GB"/>
          </w:rPr>
          <w:t>8</w:t>
        </w:r>
      </w:ins>
      <w:r w:rsidRPr="00676577">
        <w:rPr>
          <w:rFonts w:eastAsiaTheme="minorEastAsia" w:cstheme="minorHAnsi"/>
          <w:lang w:val="en-GB"/>
        </w:rPr>
        <w:t>.</w:t>
      </w:r>
      <w:del w:id="456" w:author="Max Lindmark" w:date="2020-09-10T11:07:00Z">
        <w:r w:rsidR="003C4538" w:rsidRPr="00676577" w:rsidDel="00762D8C">
          <w:rPr>
            <w:rFonts w:eastAsiaTheme="minorEastAsia" w:cstheme="minorHAnsi"/>
            <w:lang w:val="en-GB"/>
          </w:rPr>
          <w:delText>7</w:delText>
        </w:r>
      </w:del>
      <w:ins w:id="457" w:author="Max Lindmark" w:date="2020-09-10T11:07:00Z">
        <w:r w:rsidR="00762D8C" w:rsidRPr="00676577">
          <w:rPr>
            <w:rFonts w:eastAsiaTheme="minorEastAsia" w:cstheme="minorHAnsi"/>
            <w:lang w:val="en-GB"/>
          </w:rPr>
          <w:t>3</w:t>
        </w:r>
      </w:ins>
      <w:r w:rsidRPr="00676577">
        <w:rPr>
          <w:rFonts w:eastAsiaTheme="minorEastAsia" w:cstheme="minorHAnsi"/>
          <w:lang w:val="en-GB"/>
        </w:rPr>
        <w:t>% of the posterior distribution of</w:t>
      </w:r>
      <w:ins w:id="458" w:author="Max Lindmark" w:date="2020-09-10T11:07:00Z">
        <w:r w:rsidR="00FB5B50" w:rsidRPr="00676577">
          <w:rPr>
            <w:rFonts w:eastAsiaTheme="minorEastAsia" w:cstheme="minorHAnsi"/>
            <w:lang w:val="en-GB"/>
          </w:rPr>
          <w:t xml:space="preserve"> the global interaction </w:t>
        </w:r>
      </w:ins>
      <w:ins w:id="459" w:author="Max Lindmark" w:date="2020-09-10T11:08:00Z">
        <w:r w:rsidR="00FB5B50" w:rsidRPr="00676577">
          <w:rPr>
            <w:rFonts w:eastAsiaTheme="minorEastAsia" w:cstheme="minorHAnsi"/>
            <w:lang w:val="en-GB"/>
          </w:rPr>
          <w:t>coefficient</w:t>
        </w:r>
      </w:ins>
      <w:r w:rsidRPr="00676577">
        <w:rPr>
          <w:rFonts w:eastAsiaTheme="minorEastAsia" w:cstheme="minorHAnsi"/>
          <w:lang w:val="en-GB"/>
        </w:rPr>
        <w:t xml:space="preserve"> </w:t>
      </w:r>
      <m:oMath>
        <m:sSub>
          <m:sSubPr>
            <m:ctrlPr>
              <w:del w:id="460" w:author="Max Lindmark" w:date="2020-09-10T11:09:00Z">
                <w:rPr>
                  <w:rFonts w:ascii="Cambria Math" w:hAnsi="Cambria Math" w:cstheme="minorHAnsi"/>
                  <w:i/>
                  <w:iCs/>
                </w:rPr>
              </w:del>
            </m:ctrlPr>
          </m:sSubPr>
          <m:e>
            <m:r>
              <w:del w:id="461" w:author="Max Lindmark" w:date="2020-09-10T11:09:00Z">
                <w:rPr>
                  <w:rFonts w:ascii="Cambria Math" w:hAnsi="Cambria Math" w:cstheme="minorHAnsi"/>
                </w:rPr>
                <m:t>β</m:t>
              </w:del>
            </m:r>
          </m:e>
          <m:sub>
            <m:r>
              <w:del w:id="462" w:author="Max Lindmark" w:date="2020-09-10T11:09:00Z">
                <w:rPr>
                  <w:rFonts w:ascii="Cambria Math" w:hAnsi="Cambria Math" w:cstheme="minorHAnsi"/>
                  <w:lang w:val="en-GB"/>
                </w:rPr>
                <m:t>3</m:t>
              </w:del>
            </m:r>
          </m:sub>
        </m:sSub>
      </m:oMath>
      <w:r w:rsidRPr="00676577">
        <w:rPr>
          <w:rFonts w:eastAsiaTheme="minorEastAsia" w:cstheme="minorHAnsi"/>
          <w:iCs/>
          <w:lang w:val="en-GB"/>
        </w:rPr>
        <w:t xml:space="preserve"> </w:t>
      </w:r>
      <m:oMath>
        <m:sSub>
          <m:sSubPr>
            <m:ctrlPr>
              <w:ins w:id="463" w:author="Max Lindmark" w:date="2020-09-10T11:09:00Z">
                <w:rPr>
                  <w:rFonts w:ascii="Cambria Math" w:eastAsiaTheme="minorEastAsia" w:hAnsi="Cambria Math" w:cstheme="minorHAnsi"/>
                  <w:i/>
                  <w:lang w:val="en-GB"/>
                </w:rPr>
              </w:ins>
            </m:ctrlPr>
          </m:sSubPr>
          <m:e>
            <m:r>
              <w:ins w:id="464" w:author="Max Lindmark" w:date="2020-09-10T11:09:00Z">
                <w:rPr>
                  <w:rFonts w:ascii="Cambria Math" w:eastAsiaTheme="minorEastAsia" w:hAnsi="Cambria Math" w:cstheme="minorHAnsi"/>
                  <w:lang w:val="en-GB"/>
                </w:rPr>
                <m:t>μ</m:t>
              </w:ins>
            </m:r>
          </m:e>
          <m:sub>
            <m:sSub>
              <m:sSubPr>
                <m:ctrlPr>
                  <w:ins w:id="465" w:author="Max Lindmark" w:date="2020-09-10T11:09:00Z">
                    <w:rPr>
                      <w:rFonts w:ascii="Cambria Math" w:hAnsi="Cambria Math" w:cstheme="minorHAnsi"/>
                      <w:i/>
                    </w:rPr>
                  </w:ins>
                </m:ctrlPr>
              </m:sSubPr>
              <m:e>
                <m:r>
                  <w:ins w:id="466" w:author="Max Lindmark" w:date="2020-09-10T11:09:00Z">
                    <w:rPr>
                      <w:rFonts w:ascii="Cambria Math" w:hAnsi="Cambria Math" w:cstheme="minorHAnsi"/>
                    </w:rPr>
                    <m:t>β</m:t>
                  </w:ins>
                </m:r>
              </m:e>
              <m:sub>
                <m:r>
                  <w:ins w:id="467" w:author="Max Lindmark" w:date="2020-09-10T11:09:00Z">
                    <w:rPr>
                      <w:rFonts w:ascii="Cambria Math" w:hAnsi="Cambria Math" w:cstheme="minorHAnsi"/>
                    </w:rPr>
                    <m:t>3</m:t>
                  </w:ins>
                </m:r>
              </m:sub>
            </m:sSub>
          </m:sub>
        </m:sSub>
      </m:oMath>
      <w:ins w:id="468" w:author="Max Lindmark" w:date="2020-09-10T11:09:00Z">
        <w:r w:rsidR="00B03DEA" w:rsidRPr="00676577">
          <w:rPr>
            <w:rFonts w:eastAsiaTheme="minorEastAsia" w:cstheme="minorHAnsi"/>
            <w:lang w:val="en-GB"/>
          </w:rPr>
          <w:t xml:space="preserve"> </w:t>
        </w:r>
      </w:ins>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commentRangeStart w:id="469"/>
      <w:commentRangeStart w:id="470"/>
      <w:r w:rsidR="005430E1" w:rsidRPr="00676577">
        <w:rPr>
          <w:rFonts w:eastAsiaTheme="minorEastAsia" w:cstheme="minorHAnsi"/>
          <w:lang w:val="en-GB"/>
        </w:rPr>
        <w:t xml:space="preserve">. </w:t>
      </w:r>
      <w:commentRangeEnd w:id="469"/>
      <w:r w:rsidR="00D9708C" w:rsidRPr="00676577">
        <w:rPr>
          <w:rStyle w:val="CommentReference"/>
          <w:sz w:val="24"/>
          <w:szCs w:val="24"/>
        </w:rPr>
        <w:commentReference w:id="469"/>
      </w:r>
      <w:commentRangeEnd w:id="470"/>
      <w:r w:rsidR="008E13C2" w:rsidRPr="00676577">
        <w:rPr>
          <w:rStyle w:val="CommentReference"/>
          <w:sz w:val="24"/>
          <w:szCs w:val="24"/>
        </w:rPr>
        <w:commentReference w:id="470"/>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del w:id="471" w:author="Max Lindmark" w:date="2020-09-10T11:10:00Z">
        <w:r w:rsidR="009A6A15" w:rsidRPr="00676577" w:rsidDel="001B3041">
          <w:rPr>
            <w:rFonts w:eastAsiaTheme="minorEastAsia" w:cstheme="minorHAnsi"/>
            <w:lang w:val="en-GB"/>
          </w:rPr>
          <w:delText>4</w:delText>
        </w:r>
      </w:del>
      <w:ins w:id="472" w:author="Max Lindmark" w:date="2020-09-10T11:10:00Z">
        <w:r w:rsidR="001B3041" w:rsidRPr="00676577">
          <w:rPr>
            <w:rFonts w:eastAsiaTheme="minorEastAsia" w:cstheme="minorHAnsi"/>
            <w:lang w:val="en-GB"/>
          </w:rPr>
          <w:t>8</w:t>
        </w:r>
      </w:ins>
      <w:r w:rsidRPr="00676577">
        <w:rPr>
          <w:rFonts w:eastAsiaTheme="minorEastAsia" w:cstheme="minorHAnsi"/>
          <w:lang w:val="en-GB"/>
        </w:rPr>
        <w:t xml:space="preserve"> [0.00</w:t>
      </w:r>
      <w:del w:id="473" w:author="Max Lindmark" w:date="2020-09-10T11:10:00Z">
        <w:r w:rsidR="00487493" w:rsidRPr="00676577" w:rsidDel="00C12392">
          <w:rPr>
            <w:rFonts w:eastAsiaTheme="minorEastAsia" w:cstheme="minorHAnsi"/>
            <w:lang w:val="en-GB"/>
          </w:rPr>
          <w:delText>3</w:delText>
        </w:r>
      </w:del>
      <w:ins w:id="474" w:author="Max Lindmark" w:date="2020-09-10T11:10:00Z">
        <w:r w:rsidR="00C12392" w:rsidRPr="00676577">
          <w:rPr>
            <w:rFonts w:eastAsiaTheme="minorEastAsia" w:cstheme="minorHAnsi"/>
            <w:lang w:val="en-GB"/>
          </w:rPr>
          <w:t>11</w:t>
        </w:r>
      </w:ins>
      <w:del w:id="475" w:author="Max Lindmark" w:date="2020-09-10T11:10:00Z">
        <w:r w:rsidR="00C95BCE" w:rsidRPr="00676577" w:rsidDel="00C12392">
          <w:rPr>
            <w:rFonts w:eastAsiaTheme="minorEastAsia" w:cstheme="minorHAnsi"/>
            <w:lang w:val="en-GB"/>
          </w:rPr>
          <w:delText>9</w:delText>
        </w:r>
      </w:del>
      <w:r w:rsidRPr="00676577">
        <w:rPr>
          <w:rFonts w:eastAsiaTheme="minorEastAsia" w:cstheme="minorHAnsi"/>
          <w:lang w:val="en-GB"/>
        </w:rPr>
        <w:t>, 0.0</w:t>
      </w:r>
      <w:del w:id="476" w:author="Max Lindmark" w:date="2020-09-10T11:10:00Z">
        <w:r w:rsidR="00487493" w:rsidRPr="00676577" w:rsidDel="000F28E4">
          <w:rPr>
            <w:rFonts w:eastAsiaTheme="minorEastAsia" w:cstheme="minorHAnsi"/>
            <w:lang w:val="en-GB"/>
          </w:rPr>
          <w:delText>2</w:delText>
        </w:r>
      </w:del>
      <w:ins w:id="477" w:author="Max Lindmark" w:date="2020-09-10T11:10:00Z">
        <w:r w:rsidR="000F28E4" w:rsidRPr="00676577">
          <w:rPr>
            <w:rFonts w:eastAsiaTheme="minorEastAsia" w:cstheme="minorHAnsi"/>
            <w:lang w:val="en-GB"/>
          </w:rPr>
          <w:t>364</w:t>
        </w:r>
      </w:ins>
      <w:del w:id="478" w:author="Max Lindmark" w:date="2020-09-10T11:10:00Z">
        <w:r w:rsidR="00487493" w:rsidRPr="00676577" w:rsidDel="000F28E4">
          <w:rPr>
            <w:rFonts w:eastAsiaTheme="minorEastAsia" w:cstheme="minorHAnsi"/>
            <w:lang w:val="en-GB"/>
          </w:rPr>
          <w:delText>4</w:delText>
        </w:r>
      </w:del>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0.002</w:t>
      </w:r>
      <w:ins w:id="479" w:author="Max Lindmark" w:date="2020-09-10T11:12:00Z">
        <w:r w:rsidR="00CA237D" w:rsidRPr="00676577">
          <w:rPr>
            <w:rFonts w:eastAsiaTheme="minorEastAsia" w:cstheme="minorHAnsi"/>
            <w:lang w:val="en-GB"/>
          </w:rPr>
          <w:t>6</w:t>
        </w:r>
      </w:ins>
      <w:r w:rsidRPr="00676577">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del w:id="480" w:author="Max Lindmark" w:date="2020-09-10T11:12:00Z">
        <w:r w:rsidRPr="00676577" w:rsidDel="00193F71">
          <w:rPr>
            <w:lang w:val="en-GB"/>
          </w:rPr>
          <w:delText xml:space="preserve">For metabolism, the model with a species-varying interaction term (M1) has a </w:delText>
        </w:r>
      </w:del>
      <m:oMath>
        <m:r>
          <w:del w:id="481" w:author="Max Lindmark" w:date="2020-09-10T11:12:00Z">
            <m:rPr>
              <m:sty m:val="p"/>
            </m:rPr>
            <w:rPr>
              <w:rFonts w:ascii="Cambria Math" w:eastAsiaTheme="minorEastAsia" w:hAnsi="Cambria Math" w:cstheme="minorHAnsi"/>
            </w:rPr>
            <m:t>Δ</m:t>
          </w:del>
        </m:r>
      </m:oMath>
      <w:del w:id="482" w:author="Max Lindmark" w:date="2020-09-10T11:12:00Z">
        <w:r w:rsidRPr="00676577" w:rsidDel="00193F71">
          <w:rPr>
            <w:rFonts w:eastAsiaTheme="minorEastAsia" w:cstheme="minorHAnsi"/>
            <w:lang w:val="en-GB"/>
          </w:rPr>
          <w:delText xml:space="preserve">WAIC of </w:delText>
        </w:r>
        <w:r w:rsidR="00BE3AB7" w:rsidRPr="00676577" w:rsidDel="00193F71">
          <w:rPr>
            <w:rFonts w:eastAsiaTheme="minorEastAsia" w:cstheme="minorHAnsi"/>
            <w:lang w:val="en-GB"/>
          </w:rPr>
          <w:delText>0</w:delText>
        </w:r>
        <w:r w:rsidRPr="00676577" w:rsidDel="00193F71">
          <w:rPr>
            <w:rFonts w:eastAsiaTheme="minorEastAsia" w:cstheme="minorHAnsi"/>
            <w:lang w:val="en-GB"/>
          </w:rPr>
          <w:delText>.</w:delText>
        </w:r>
        <w:r w:rsidR="00BE3AB7" w:rsidRPr="00676577" w:rsidDel="00193F71">
          <w:rPr>
            <w:rFonts w:eastAsiaTheme="minorEastAsia" w:cstheme="minorHAnsi"/>
            <w:lang w:val="en-GB"/>
          </w:rPr>
          <w:delText>6</w:delText>
        </w:r>
        <w:r w:rsidRPr="00676577" w:rsidDel="00193F71">
          <w:rPr>
            <w:rFonts w:eastAsiaTheme="minorEastAsia" w:cstheme="minorHAnsi"/>
            <w:lang w:val="en-GB"/>
          </w:rPr>
          <w:delText xml:space="preserve">, suggesting it is comparable to the model </w:delText>
        </w:r>
        <w:r w:rsidR="008450D7" w:rsidRPr="00676577" w:rsidDel="00193F71">
          <w:rPr>
            <w:rFonts w:eastAsiaTheme="minorEastAsia" w:cstheme="minorHAnsi"/>
            <w:lang w:val="en-GB"/>
          </w:rPr>
          <w:delText xml:space="preserve">with a </w:delText>
        </w:r>
        <w:r w:rsidR="00440813" w:rsidRPr="00676577" w:rsidDel="00193F71">
          <w:rPr>
            <w:rFonts w:eastAsiaTheme="minorEastAsia" w:cstheme="minorHAnsi"/>
            <w:lang w:val="en-GB"/>
          </w:rPr>
          <w:delText xml:space="preserve">single </w:delText>
        </w:r>
        <w:r w:rsidR="008450D7" w:rsidRPr="00676577" w:rsidDel="00193F71">
          <w:rPr>
            <w:rFonts w:eastAsiaTheme="minorEastAsia" w:cstheme="minorHAnsi"/>
            <w:lang w:val="en-GB"/>
          </w:rPr>
          <w:delText>global interaction term</w:delText>
        </w:r>
        <w:r w:rsidR="00DC46BB" w:rsidRPr="00676577" w:rsidDel="00193F71">
          <w:rPr>
            <w:rFonts w:eastAsiaTheme="minorEastAsia" w:cstheme="minorHAnsi"/>
            <w:lang w:val="en-GB"/>
          </w:rPr>
          <w:delText xml:space="preserve"> </w:delText>
        </w:r>
        <w:r w:rsidRPr="00676577" w:rsidDel="00193F71">
          <w:rPr>
            <w:rFonts w:eastAsiaTheme="minorEastAsia" w:cstheme="minorHAnsi"/>
            <w:lang w:val="en-GB"/>
          </w:rPr>
          <w:delText xml:space="preserve">(M2). We chose the latter to illustrate predictions (Fig. </w:delText>
        </w:r>
        <w:r w:rsidR="004C5E87" w:rsidRPr="00676577" w:rsidDel="00193F71">
          <w:rPr>
            <w:rFonts w:eastAsiaTheme="minorEastAsia" w:cstheme="minorHAnsi"/>
            <w:lang w:val="en-GB"/>
          </w:rPr>
          <w:delText>2</w:delText>
        </w:r>
        <w:r w:rsidR="00212CFD" w:rsidRPr="00676577" w:rsidDel="00193F71">
          <w:rPr>
            <w:rFonts w:eastAsiaTheme="minorEastAsia" w:cstheme="minorHAnsi"/>
            <w:lang w:val="en-GB"/>
          </w:rPr>
          <w:delText>A</w:delText>
        </w:r>
        <w:r w:rsidRPr="00676577" w:rsidDel="00193F71">
          <w:rPr>
            <w:rFonts w:eastAsiaTheme="minorEastAsia" w:cstheme="minorHAnsi"/>
            <w:lang w:val="en-GB"/>
          </w:rPr>
          <w:delText xml:space="preserve">) because of its simpler model structure. </w:delText>
        </w:r>
      </w:del>
    </w:p>
    <w:p w14:paraId="4F41A54A" w14:textId="77777777" w:rsidR="005B1846" w:rsidRPr="00676577" w:rsidRDefault="005B1846" w:rsidP="005B1846">
      <w:pPr>
        <w:spacing w:line="480" w:lineRule="auto"/>
        <w:contextualSpacing/>
        <w:jc w:val="both"/>
        <w:rPr>
          <w:rFonts w:cstheme="minorHAnsi"/>
          <w:bCs/>
          <w:i/>
          <w:iCs/>
          <w:lang w:val="en-GB"/>
        </w:rPr>
      </w:pPr>
    </w:p>
    <w:p w14:paraId="3EADE215" w14:textId="1B8D8803" w:rsidR="005B1846" w:rsidRPr="00676577" w:rsidRDefault="005B1846" w:rsidP="005B1846">
      <w:pPr>
        <w:spacing w:line="480" w:lineRule="auto"/>
        <w:contextualSpacing/>
        <w:jc w:val="both"/>
        <w:rPr>
          <w:rFonts w:cstheme="minorHAnsi"/>
          <w:bCs/>
          <w:i/>
          <w:iCs/>
        </w:rPr>
      </w:pPr>
      <w:r w:rsidRPr="00676577">
        <w:rPr>
          <w:rFonts w:cstheme="minorHAnsi"/>
          <w:bCs/>
          <w:i/>
          <w:iCs/>
          <w:lang w:val="en-GB"/>
        </w:rPr>
        <w:t>Including</w:t>
      </w:r>
      <w:ins w:id="483" w:author="Max Lindmark" w:date="2020-07-30T08:22:00Z">
        <w:r w:rsidR="00BA1D40" w:rsidRPr="00676577">
          <w:rPr>
            <w:rFonts w:cstheme="minorHAnsi"/>
            <w:bCs/>
            <w:i/>
            <w:iCs/>
            <w:lang w:val="en-GB"/>
          </w:rPr>
          <w:t xml:space="preserve"> beyond</w:t>
        </w:r>
      </w:ins>
      <w:r w:rsidRPr="00676577">
        <w:rPr>
          <w:rFonts w:cstheme="minorHAnsi"/>
          <w:bCs/>
          <w:i/>
          <w:iCs/>
          <w:lang w:val="en-GB"/>
        </w:rPr>
        <w:t xml:space="preserve"> peak temperatures</w:t>
      </w:r>
    </w:p>
    <w:p w14:paraId="3BD24587" w14:textId="33323D13" w:rsidR="00ED5270" w:rsidRPr="00676577" w:rsidRDefault="005F466B" w:rsidP="001E13C3">
      <w:pPr>
        <w:spacing w:line="480" w:lineRule="auto"/>
        <w:contextualSpacing/>
        <w:jc w:val="both"/>
        <w:rPr>
          <w:rFonts w:eastAsiaTheme="minorEastAsia" w:cstheme="minorHAnsi"/>
          <w:lang w:val="en-GB"/>
        </w:rPr>
      </w:pPr>
      <w:del w:id="484" w:author="Max Lindmark" w:date="2020-09-10T12:12:00Z">
        <w:r w:rsidRPr="00676577" w:rsidDel="00305732">
          <w:rPr>
            <w:rFonts w:eastAsiaTheme="minorEastAsia" w:cstheme="minorHAnsi"/>
            <w:lang w:val="en-GB"/>
          </w:rPr>
          <w:delText>Over a larger temperature range</w:delText>
        </w:r>
        <w:r w:rsidR="005E0139" w:rsidRPr="00676577" w:rsidDel="00305732">
          <w:rPr>
            <w:rFonts w:eastAsiaTheme="minorEastAsia" w:cstheme="minorHAnsi"/>
            <w:lang w:val="en-GB"/>
          </w:rPr>
          <w:delText xml:space="preserve">, </w:delText>
        </w:r>
        <w:r w:rsidR="00CF7D5E" w:rsidRPr="00676577" w:rsidDel="00305732">
          <w:rPr>
            <w:rFonts w:eastAsiaTheme="minorEastAsia" w:cstheme="minorHAnsi"/>
            <w:lang w:val="en-GB"/>
          </w:rPr>
          <w:delText xml:space="preserve">many </w:delText>
        </w:r>
        <w:r w:rsidR="005E0139" w:rsidRPr="00676577" w:rsidDel="00305732">
          <w:rPr>
            <w:rFonts w:eastAsiaTheme="minorEastAsia" w:cstheme="minorHAnsi"/>
            <w:lang w:val="en-GB"/>
          </w:rPr>
          <w:delText xml:space="preserve">biological rates </w:delText>
        </w:r>
      </w:del>
      <w:del w:id="485" w:author="Max Lindmark" w:date="2020-09-10T11:56:00Z">
        <w:r w:rsidR="00CF7D5E" w:rsidRPr="00676577" w:rsidDel="00756723">
          <w:rPr>
            <w:rFonts w:eastAsiaTheme="minorEastAsia" w:cstheme="minorHAnsi"/>
            <w:lang w:val="en-GB"/>
          </w:rPr>
          <w:delText>reach a peak and then decline</w:delText>
        </w:r>
      </w:del>
      <w:del w:id="486" w:author="Max Lindmark" w:date="2020-09-10T12:12:00Z">
        <w:r w:rsidR="005E0139" w:rsidRPr="00676577" w:rsidDel="00305732">
          <w:rPr>
            <w:rFonts w:eastAsiaTheme="minorEastAsia" w:cstheme="minorHAnsi"/>
            <w:lang w:val="en-GB"/>
          </w:rPr>
          <w:delText xml:space="preserve">. </w:delText>
        </w:r>
        <w:r w:rsidR="00016581" w:rsidRPr="00676577" w:rsidDel="00305732">
          <w:rPr>
            <w:rFonts w:eastAsiaTheme="minorEastAsia" w:cstheme="minorHAnsi"/>
            <w:lang w:val="en-GB"/>
          </w:rPr>
          <w:delText xml:space="preserve">We identified such tendencies </w:delText>
        </w:r>
        <w:r w:rsidR="00ED7EF3" w:rsidRPr="00676577" w:rsidDel="00305732">
          <w:rPr>
            <w:rFonts w:eastAsiaTheme="minorEastAsia" w:cstheme="minorHAnsi"/>
            <w:lang w:val="en-GB"/>
          </w:rPr>
          <w:delText xml:space="preserve">in </w:delText>
        </w:r>
        <w:r w:rsidR="001135B6" w:rsidRPr="00676577" w:rsidDel="00305732">
          <w:rPr>
            <w:rFonts w:eastAsiaTheme="minorEastAsia" w:cstheme="minorHAnsi"/>
            <w:lang w:val="en-GB"/>
          </w:rPr>
          <w:delText xml:space="preserve">11 </w:delText>
        </w:r>
        <w:r w:rsidR="00ED7EF3" w:rsidRPr="00676577" w:rsidDel="00305732">
          <w:rPr>
            <w:rFonts w:eastAsiaTheme="minorEastAsia" w:cstheme="minorHAnsi"/>
            <w:lang w:val="en-GB"/>
          </w:rPr>
          <w:delText xml:space="preserve">species </w:delText>
        </w:r>
        <w:r w:rsidR="003E70F7" w:rsidRPr="00676577" w:rsidDel="00305732">
          <w:rPr>
            <w:rFonts w:eastAsiaTheme="minorEastAsia" w:cstheme="minorHAnsi"/>
            <w:lang w:val="en-GB"/>
          </w:rPr>
          <w:delText xml:space="preserve">in the </w:delText>
        </w:r>
        <w:r w:rsidR="008457AB" w:rsidRPr="00676577" w:rsidDel="00305732">
          <w:rPr>
            <w:rFonts w:eastAsiaTheme="minorEastAsia" w:cstheme="minorHAnsi"/>
            <w:lang w:val="en-GB"/>
          </w:rPr>
          <w:delText>consumption</w:delText>
        </w:r>
        <w:r w:rsidR="003E70F7" w:rsidRPr="00676577" w:rsidDel="00305732">
          <w:rPr>
            <w:rFonts w:eastAsiaTheme="minorEastAsia" w:cstheme="minorHAnsi"/>
            <w:lang w:val="en-GB"/>
          </w:rPr>
          <w:delText xml:space="preserve"> data set</w:delText>
        </w:r>
        <w:r w:rsidR="00734BAD" w:rsidRPr="00676577" w:rsidDel="00305732">
          <w:rPr>
            <w:rFonts w:eastAsiaTheme="minorEastAsia" w:cstheme="minorHAnsi"/>
            <w:lang w:val="en-GB"/>
          </w:rPr>
          <w:delText xml:space="preserve">, and fit </w:delText>
        </w:r>
        <w:r w:rsidR="00F81C78" w:rsidRPr="00676577" w:rsidDel="00305732">
          <w:rPr>
            <w:rFonts w:eastAsiaTheme="minorEastAsia" w:cstheme="minorHAnsi"/>
            <w:lang w:val="en-GB"/>
          </w:rPr>
          <w:delText xml:space="preserve">hierarchical </w:delText>
        </w:r>
        <w:r w:rsidR="006D2E1E" w:rsidRPr="00676577" w:rsidDel="00305732">
          <w:rPr>
            <w:rFonts w:eastAsiaTheme="minorEastAsia" w:cstheme="minorHAnsi"/>
            <w:lang w:val="en-GB"/>
          </w:rPr>
          <w:delText xml:space="preserve">polynomial </w:delText>
        </w:r>
        <w:r w:rsidR="00734BAD" w:rsidRPr="00676577" w:rsidDel="00305732">
          <w:rPr>
            <w:rFonts w:eastAsiaTheme="minorEastAsia" w:cstheme="minorHAnsi"/>
            <w:lang w:val="en-GB"/>
          </w:rPr>
          <w:delText>models</w:delText>
        </w:r>
        <w:r w:rsidR="0079390A" w:rsidRPr="00676577" w:rsidDel="00305732">
          <w:rPr>
            <w:rFonts w:eastAsiaTheme="minorEastAsia" w:cstheme="minorHAnsi"/>
            <w:lang w:val="en-GB"/>
          </w:rPr>
          <w:delText xml:space="preserve"> </w:delText>
        </w:r>
        <w:r w:rsidR="00A17B60" w:rsidRPr="00676577" w:rsidDel="00305732">
          <w:rPr>
            <w:rFonts w:eastAsiaTheme="minorEastAsia" w:cstheme="minorHAnsi"/>
            <w:lang w:val="en-GB"/>
          </w:rPr>
          <w:delText xml:space="preserve">with a </w:delText>
        </w:r>
      </w:del>
      <w:del w:id="487" w:author="Max Lindmark" w:date="2020-09-10T11:56:00Z">
        <w:r w:rsidR="00A17B60" w:rsidRPr="00676577" w:rsidDel="00756723">
          <w:rPr>
            <w:rFonts w:eastAsiaTheme="minorEastAsia" w:cstheme="minorHAnsi"/>
            <w:lang w:val="en-GB"/>
          </w:rPr>
          <w:delText>random</w:delText>
        </w:r>
        <w:r w:rsidR="008C2CC5" w:rsidRPr="00676577" w:rsidDel="00756723">
          <w:rPr>
            <w:rFonts w:eastAsiaTheme="minorEastAsia" w:cstheme="minorHAnsi"/>
            <w:lang w:val="en-GB"/>
          </w:rPr>
          <w:delText xml:space="preserve"> </w:delText>
        </w:r>
      </w:del>
      <w:del w:id="488" w:author="Max Lindmark" w:date="2020-09-10T12:12:00Z">
        <w:r w:rsidR="008C2CC5" w:rsidRPr="00676577" w:rsidDel="00305732">
          <w:rPr>
            <w:rFonts w:eastAsiaTheme="minorEastAsia" w:cstheme="minorHAnsi"/>
            <w:lang w:val="en-GB"/>
          </w:rPr>
          <w:delText>intercept (</w:delText>
        </w:r>
      </w:del>
      <m:oMath>
        <m:sSub>
          <m:sSubPr>
            <m:ctrlPr>
              <w:del w:id="489" w:author="Max Lindmark" w:date="2020-09-10T12:12:00Z">
                <w:rPr>
                  <w:rFonts w:ascii="Cambria Math" w:hAnsi="Cambria Math" w:cstheme="minorHAnsi"/>
                  <w:i/>
                </w:rPr>
              </w:del>
            </m:ctrlPr>
          </m:sSubPr>
          <m:e>
            <m:r>
              <w:del w:id="490" w:author="Max Lindmark" w:date="2020-09-10T12:12:00Z">
                <w:rPr>
                  <w:rFonts w:ascii="Cambria Math" w:hAnsi="Cambria Math" w:cstheme="minorHAnsi"/>
                </w:rPr>
                <m:t>γ</m:t>
              </w:del>
            </m:r>
          </m:e>
          <m:sub>
            <m:r>
              <w:del w:id="491" w:author="Max Lindmark" w:date="2020-09-10T12:12:00Z">
                <w:rPr>
                  <w:rFonts w:ascii="Cambria Math" w:hAnsi="Cambria Math" w:cstheme="minorHAnsi"/>
                </w:rPr>
                <m:t>0</m:t>
              </w:del>
            </m:r>
          </m:sub>
        </m:sSub>
      </m:oMath>
      <w:del w:id="492" w:author="Max Lindmark" w:date="2020-09-10T12:12:00Z">
        <w:r w:rsidR="008C2CC5" w:rsidRPr="00676577" w:rsidDel="00305732">
          <w:rPr>
            <w:rFonts w:eastAsiaTheme="minorEastAsia" w:cstheme="minorHAnsi"/>
          </w:rPr>
          <w:delText>)</w:delText>
        </w:r>
        <w:r w:rsidR="008C457C" w:rsidRPr="00676577" w:rsidDel="00305732">
          <w:rPr>
            <w:rFonts w:eastAsiaTheme="minorEastAsia" w:cstheme="minorHAnsi"/>
            <w:lang w:val="en-GB"/>
          </w:rPr>
          <w:delText>.</w:delText>
        </w:r>
      </w:del>
      <w:ins w:id="493" w:author="Max Lindmark" w:date="2020-07-31T14:42:00Z">
        <w:r w:rsidR="003B5A3D" w:rsidRPr="00676577">
          <w:rPr>
            <w:rFonts w:eastAsiaTheme="minorEastAsia" w:cstheme="minorHAnsi"/>
            <w:lang w:val="en-GB"/>
          </w:rPr>
          <w:t xml:space="preserve">Based on WAIC and visual inspection </w:t>
        </w:r>
        <w:r w:rsidR="00955B52" w:rsidRPr="00676577">
          <w:rPr>
            <w:rFonts w:eastAsiaTheme="minorEastAsia" w:cstheme="minorHAnsi"/>
            <w:lang w:val="en-GB"/>
          </w:rPr>
          <w:t xml:space="preserve">of residual </w:t>
        </w:r>
        <w:r w:rsidR="00423AFD" w:rsidRPr="00676577">
          <w:rPr>
            <w:rFonts w:eastAsiaTheme="minorEastAsia" w:cstheme="minorHAnsi"/>
            <w:lang w:val="en-GB"/>
          </w:rPr>
          <w:t xml:space="preserve">patterns </w:t>
        </w:r>
        <w:r w:rsidR="00C9234D" w:rsidRPr="00676577">
          <w:rPr>
            <w:rFonts w:eastAsiaTheme="minorEastAsia" w:cstheme="minorHAnsi"/>
            <w:lang w:val="en-GB"/>
          </w:rPr>
          <w:t xml:space="preserve">we chose </w:t>
        </w:r>
        <w:r w:rsidR="00A773BB" w:rsidRPr="00676577">
          <w:rPr>
            <w:rFonts w:eastAsiaTheme="minorEastAsia" w:cstheme="minorHAnsi"/>
            <w:lang w:val="en-GB"/>
          </w:rPr>
          <w:t xml:space="preserve">a model </w:t>
        </w:r>
        <w:r w:rsidR="007B03F1" w:rsidRPr="00676577">
          <w:rPr>
            <w:rFonts w:eastAsiaTheme="minorEastAsia" w:cstheme="minorHAnsi"/>
            <w:lang w:val="en-GB"/>
          </w:rPr>
          <w:t>with a c</w:t>
        </w:r>
      </w:ins>
      <w:ins w:id="494" w:author="Max Lindmark" w:date="2020-07-31T14:43:00Z">
        <w:r w:rsidR="007B03F1" w:rsidRPr="00676577">
          <w:rPr>
            <w:rFonts w:eastAsiaTheme="minorEastAsia" w:cstheme="minorHAnsi"/>
            <w:lang w:val="en-GB"/>
          </w:rPr>
          <w:t xml:space="preserve">ubic temperature variable and an increasing </w:t>
        </w:r>
        <w:r w:rsidR="00292A3C" w:rsidRPr="00676577">
          <w:rPr>
            <w:rFonts w:eastAsiaTheme="minorEastAsia" w:cstheme="minorHAnsi"/>
            <w:lang w:val="en-GB"/>
          </w:rPr>
          <w:t>(</w:t>
        </w:r>
      </w:ins>
      <w:ins w:id="495" w:author="Max Lindmark" w:date="2020-09-10T11:56:00Z">
        <w:r w:rsidR="004A73D1" w:rsidRPr="00676577">
          <w:rPr>
            <w:rFonts w:eastAsiaTheme="minorEastAsia" w:cstheme="minorHAnsi"/>
            <w:lang w:val="en-GB"/>
          </w:rPr>
          <w:t xml:space="preserve">rather </w:t>
        </w:r>
      </w:ins>
      <w:ins w:id="496" w:author="Max Lindmark" w:date="2020-07-31T14:43:00Z">
        <w:r w:rsidR="00A32F0D" w:rsidRPr="00676577">
          <w:rPr>
            <w:rFonts w:eastAsiaTheme="minorEastAsia" w:cstheme="minorHAnsi"/>
            <w:lang w:val="en-GB"/>
          </w:rPr>
          <w:t>than constant</w:t>
        </w:r>
        <w:r w:rsidR="00292A3C" w:rsidRPr="00676577">
          <w:rPr>
            <w:rFonts w:eastAsiaTheme="minorEastAsia" w:cstheme="minorHAnsi"/>
            <w:lang w:val="en-GB"/>
          </w:rPr>
          <w:t>)</w:t>
        </w:r>
        <w:r w:rsidR="00A32F0D" w:rsidRPr="00676577">
          <w:rPr>
            <w:rFonts w:eastAsiaTheme="minorEastAsia" w:cstheme="minorHAnsi"/>
            <w:lang w:val="en-GB"/>
          </w:rPr>
          <w:t xml:space="preserve"> sigma </w:t>
        </w:r>
        <w:r w:rsidR="00292A3C" w:rsidRPr="00676577">
          <w:rPr>
            <w:rFonts w:eastAsiaTheme="minorEastAsia" w:cstheme="minorHAnsi"/>
            <w:lang w:val="en-GB"/>
          </w:rPr>
          <w:t>with</w:t>
        </w:r>
        <w:r w:rsidR="00E81A5E" w:rsidRPr="00676577">
          <w:rPr>
            <w:rFonts w:eastAsiaTheme="minorEastAsia" w:cstheme="minorHAnsi"/>
            <w:lang w:val="en-GB"/>
          </w:rPr>
          <w:t xml:space="preserve"> temperature (see </w:t>
        </w:r>
      </w:ins>
      <w:ins w:id="497" w:author="Max Lindmark" w:date="2020-09-12T19:03:00Z">
        <w:r w:rsidR="00B83FB3" w:rsidRPr="0025283E">
          <w:rPr>
            <w:rFonts w:eastAsiaTheme="minorEastAsia" w:cstheme="minorHAnsi"/>
            <w:i/>
            <w:iCs/>
            <w:lang w:val="en-GB"/>
          </w:rPr>
          <w:t>SI Appendix</w:t>
        </w:r>
        <w:r w:rsidR="00B83FB3">
          <w:rPr>
            <w:rFonts w:eastAsiaTheme="minorEastAsia" w:cstheme="minorHAnsi"/>
            <w:lang w:val="en-GB"/>
          </w:rPr>
          <w:t xml:space="preserve">, </w:t>
        </w:r>
      </w:ins>
      <w:ins w:id="498" w:author="Max Lindmark" w:date="2020-07-31T14:43:00Z">
        <w:r w:rsidR="00E81A5E" w:rsidRPr="00676577">
          <w:rPr>
            <w:rFonts w:eastAsiaTheme="minorEastAsia" w:cstheme="minorHAnsi"/>
            <w:lang w:val="en-GB"/>
          </w:rPr>
          <w:t>Table S</w:t>
        </w:r>
      </w:ins>
      <w:ins w:id="499" w:author="Max Lindmark" w:date="2020-09-12T19:03:00Z">
        <w:r w:rsidR="00B83FB3">
          <w:rPr>
            <w:rFonts w:eastAsiaTheme="minorEastAsia" w:cstheme="minorHAnsi"/>
            <w:lang w:val="en-GB"/>
          </w:rPr>
          <w:t>5</w:t>
        </w:r>
      </w:ins>
      <w:ins w:id="500" w:author="Max Lindmark" w:date="2020-07-31T14:43:00Z">
        <w:r w:rsidR="00E81A5E" w:rsidRPr="00676577">
          <w:rPr>
            <w:rFonts w:eastAsiaTheme="minorEastAsia" w:cstheme="minorHAnsi"/>
            <w:lang w:val="en-GB"/>
          </w:rPr>
          <w:t xml:space="preserve"> for details)</w:t>
        </w:r>
      </w:ins>
      <w:del w:id="501" w:author="Max Lindmark" w:date="2020-07-31T14:42:00Z">
        <w:r w:rsidR="008C457C" w:rsidRPr="00676577" w:rsidDel="003B5A3D">
          <w:rPr>
            <w:rFonts w:eastAsiaTheme="minorEastAsia" w:cstheme="minorHAnsi"/>
            <w:lang w:val="en-GB"/>
          </w:rPr>
          <w:delText xml:space="preserve"> </w:delText>
        </w:r>
      </w:del>
      <w:commentRangeStart w:id="502"/>
      <w:commentRangeStart w:id="503"/>
      <w:commentRangeStart w:id="504"/>
      <w:del w:id="505" w:author="Max Lindmark" w:date="2020-07-31T14:43:00Z">
        <w:r w:rsidR="009046F9" w:rsidRPr="00676577" w:rsidDel="0074634E">
          <w:rPr>
            <w:rFonts w:eastAsiaTheme="minorEastAsia" w:cstheme="minorHAnsi"/>
            <w:lang w:val="en-GB"/>
          </w:rPr>
          <w:delText>T</w:delText>
        </w:r>
        <w:r w:rsidR="009046F9" w:rsidRPr="00676577" w:rsidDel="00D6133D">
          <w:rPr>
            <w:rFonts w:eastAsiaTheme="minorEastAsia" w:cstheme="minorHAnsi"/>
            <w:lang w:val="en-GB"/>
          </w:rPr>
          <w:delText xml:space="preserve">he model </w:delText>
        </w:r>
        <w:r w:rsidR="00A7778B" w:rsidRPr="00676577" w:rsidDel="00D6133D">
          <w:rPr>
            <w:rFonts w:eastAsiaTheme="minorEastAsia" w:cstheme="minorHAnsi"/>
            <w:lang w:val="en-GB"/>
          </w:rPr>
          <w:delText xml:space="preserve">that included also </w:delText>
        </w:r>
        <w:r w:rsidR="00A471FF" w:rsidRPr="00676577" w:rsidDel="00D6133D">
          <w:rPr>
            <w:rFonts w:eastAsiaTheme="minorEastAsia" w:cstheme="minorHAnsi"/>
            <w:lang w:val="en-GB"/>
          </w:rPr>
          <w:delText xml:space="preserve">a </w:delText>
        </w:r>
        <w:r w:rsidR="009046F9" w:rsidRPr="00676577" w:rsidDel="00D6133D">
          <w:rPr>
            <w:rFonts w:eastAsiaTheme="minorEastAsia" w:cstheme="minorHAnsi"/>
            <w:lang w:val="en-GB"/>
          </w:rPr>
          <w:delText xml:space="preserve">cubic temperature term had </w:delText>
        </w:r>
      </w:del>
      <w:del w:id="506" w:author="Max Lindmark" w:date="2020-07-30T10:10:00Z">
        <w:r w:rsidR="00A77899" w:rsidRPr="00676577" w:rsidDel="007E7ED8">
          <w:rPr>
            <w:rFonts w:eastAsiaTheme="minorEastAsia" w:cstheme="minorHAnsi"/>
            <w:lang w:val="en-GB"/>
          </w:rPr>
          <w:delText xml:space="preserve">an only </w:delText>
        </w:r>
        <w:r w:rsidR="00812D19" w:rsidRPr="00676577" w:rsidDel="007E7ED8">
          <w:rPr>
            <w:rFonts w:eastAsiaTheme="minorEastAsia" w:cstheme="minorHAnsi"/>
            <w:lang w:val="en-GB"/>
          </w:rPr>
          <w:delText xml:space="preserve">slightly </w:delText>
        </w:r>
      </w:del>
      <w:del w:id="507" w:author="Max Lindmark" w:date="2020-07-31T14:43:00Z">
        <w:r w:rsidR="009046F9" w:rsidRPr="00676577" w:rsidDel="00D6133D">
          <w:rPr>
            <w:rFonts w:eastAsiaTheme="minorEastAsia" w:cstheme="minorHAnsi"/>
            <w:lang w:val="en-GB"/>
          </w:rPr>
          <w:delText xml:space="preserve">lower WAIC than the model with a </w:delText>
        </w:r>
        <w:r w:rsidR="00A7778B" w:rsidRPr="00676577" w:rsidDel="00D6133D">
          <w:rPr>
            <w:rFonts w:eastAsiaTheme="minorEastAsia" w:cstheme="minorHAnsi"/>
            <w:lang w:val="en-GB"/>
          </w:rPr>
          <w:delText xml:space="preserve">quadratic </w:delText>
        </w:r>
        <w:r w:rsidR="009046F9" w:rsidRPr="00676577" w:rsidDel="00D6133D">
          <w:rPr>
            <w:rFonts w:eastAsiaTheme="minorEastAsia" w:cstheme="minorHAnsi"/>
            <w:lang w:val="en-GB"/>
          </w:rPr>
          <w:delText>term (</w:delText>
        </w:r>
        <w:r w:rsidR="00490A91" w:rsidRPr="00676577" w:rsidDel="00D6133D">
          <w:rPr>
            <w:rFonts w:eastAsiaTheme="minorEastAsia" w:cstheme="minorHAnsi"/>
            <w:lang w:val="en-GB"/>
          </w:rPr>
          <w:delText>718.3</w:delText>
        </w:r>
        <w:r w:rsidR="008074AD" w:rsidRPr="00676577" w:rsidDel="00D6133D">
          <w:rPr>
            <w:rFonts w:eastAsiaTheme="minorEastAsia" w:cstheme="minorHAnsi"/>
            <w:lang w:val="en-GB"/>
          </w:rPr>
          <w:delText xml:space="preserve"> vs </w:delText>
        </w:r>
        <w:r w:rsidR="007717BF" w:rsidRPr="00676577" w:rsidDel="00D6133D">
          <w:rPr>
            <w:rFonts w:eastAsiaTheme="minorEastAsia" w:cstheme="minorHAnsi"/>
            <w:lang w:val="en-GB"/>
          </w:rPr>
          <w:delText>719.</w:delText>
        </w:r>
        <w:r w:rsidR="00DF39DF" w:rsidRPr="00676577" w:rsidDel="00D6133D">
          <w:rPr>
            <w:rFonts w:eastAsiaTheme="minorEastAsia" w:cstheme="minorHAnsi"/>
            <w:lang w:val="en-GB"/>
          </w:rPr>
          <w:delText>6</w:delText>
        </w:r>
        <w:r w:rsidR="008074AD" w:rsidRPr="00676577" w:rsidDel="00D6133D">
          <w:rPr>
            <w:rFonts w:eastAsiaTheme="minorEastAsia" w:cstheme="minorHAnsi"/>
            <w:lang w:val="en-GB"/>
          </w:rPr>
          <w:delText>, respectively</w:delText>
        </w:r>
        <w:r w:rsidR="009046F9" w:rsidRPr="00676577" w:rsidDel="00D6133D">
          <w:rPr>
            <w:rFonts w:eastAsiaTheme="minorEastAsia" w:cstheme="minorHAnsi"/>
            <w:lang w:val="en-GB"/>
          </w:rPr>
          <w:delText>)</w:delText>
        </w:r>
      </w:del>
      <w:ins w:id="508" w:author="Max Lindmark" w:date="2020-07-30T10:10:00Z">
        <w:r w:rsidR="006C7056" w:rsidRPr="00676577">
          <w:rPr>
            <w:rFonts w:eastAsiaTheme="minorEastAsia" w:cstheme="minorHAnsi"/>
            <w:lang w:val="en-GB"/>
          </w:rPr>
          <w:t>.</w:t>
        </w:r>
      </w:ins>
      <w:del w:id="509" w:author="Max Lindmark" w:date="2020-07-30T10:10:00Z">
        <w:r w:rsidR="007717BF" w:rsidRPr="00676577" w:rsidDel="00716033">
          <w:rPr>
            <w:rFonts w:eastAsiaTheme="minorEastAsia" w:cstheme="minorHAnsi"/>
            <w:lang w:val="en-GB"/>
          </w:rPr>
          <w:delText>.</w:delText>
        </w:r>
      </w:del>
      <w:r w:rsidR="0022319D" w:rsidRPr="00676577">
        <w:rPr>
          <w:rFonts w:eastAsiaTheme="minorEastAsia" w:cstheme="minorHAnsi"/>
          <w:lang w:val="en-GB"/>
        </w:rPr>
        <w:t xml:space="preserve"> The equation for </w:t>
      </w:r>
      <w:r w:rsidR="00DC5EA8" w:rsidRPr="00676577">
        <w:rPr>
          <w:rFonts w:eastAsiaTheme="minorEastAsia" w:cstheme="minorHAnsi"/>
          <w:lang w:val="en-GB"/>
        </w:rPr>
        <w:t xml:space="preserve">rescaled </w:t>
      </w:r>
      <w:r w:rsidR="00312DB4" w:rsidRPr="00676577">
        <w:rPr>
          <w:rFonts w:eastAsiaTheme="minorEastAsia" w:cstheme="minorHAnsi"/>
          <w:lang w:val="en-GB"/>
        </w:rPr>
        <w:t>mass-</w:t>
      </w:r>
      <w:r w:rsidR="009B7627" w:rsidRPr="00676577">
        <w:rPr>
          <w:rFonts w:eastAsiaTheme="minorEastAsia" w:cstheme="minorHAnsi"/>
          <w:lang w:val="en-GB"/>
        </w:rPr>
        <w:t xml:space="preserve">specific </w:t>
      </w:r>
      <w:r w:rsidR="0065306D" w:rsidRPr="00676577">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510" w:author="Max Lindmark" w:date="2020-07-30T10:11:00Z">
            <w:rPr>
              <w:rFonts w:ascii="Cambria Math" w:hAnsi="Cambria Math" w:cstheme="minorHAnsi"/>
            </w:rPr>
            <m:t>3</m:t>
          </w:del>
        </m:r>
        <m:r>
          <w:ins w:id="511" w:author="Max Lindmark" w:date="2020-07-31T13:38:00Z">
            <w:rPr>
              <w:rFonts w:ascii="Cambria Math" w:hAnsi="Cambria Math" w:cstheme="minorHAnsi"/>
            </w:rPr>
            <m:t>1</m:t>
          </w:ins>
        </m:r>
        <m:r>
          <w:rPr>
            <w:rFonts w:ascii="Cambria Math" w:hAnsi="Cambria Math" w:cstheme="minorHAnsi"/>
          </w:rPr>
          <m:t>-0.001</m:t>
        </m:r>
        <m:r>
          <w:del w:id="512" w:author="Max Lindmark" w:date="2020-07-31T13:39:00Z">
            <w:rPr>
              <w:rFonts w:ascii="Cambria Math" w:hAnsi="Cambria Math" w:cstheme="minorHAnsi"/>
            </w:rPr>
            <m:t>9</m:t>
          </w:del>
        </m:r>
        <m:r>
          <w:ins w:id="513"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514" w:author="Max Lindmark" w:date="2020-07-30T10:11:00Z">
            <w:rPr>
              <w:rFonts w:ascii="Cambria Math" w:hAnsi="Cambria Math" w:cstheme="minorHAnsi"/>
            </w:rPr>
            <m:t>8</m:t>
          </w:del>
        </m:r>
        <m:r>
          <w:ins w:id="515"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516" w:author="Max Lindmark" w:date="2020-07-30T10:11:00Z">
            <w:rPr>
              <w:rFonts w:ascii="Cambria Math" w:hAnsi="Cambria Math" w:cstheme="minorHAnsi"/>
            </w:rPr>
            <m:t>2</m:t>
          </w:del>
        </m:r>
        <m:r>
          <w:ins w:id="517"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518" w:author="Max Lindmark" w:date="2020-07-30T10:11:00Z">
            <w:rPr>
              <w:rFonts w:ascii="Cambria Math" w:hAnsi="Cambria Math" w:cstheme="minorHAnsi"/>
            </w:rPr>
            <m:t>-0.00004</m:t>
          </w:del>
        </m:r>
        <m:r>
          <w:del w:id="519" w:author="Max Lindmark" w:date="2020-07-30T10:11:00Z">
            <w:rPr>
              <w:rFonts w:ascii="Cambria Math" w:hAnsi="Cambria Math" w:cstheme="minorHAnsi" w:hint="eastAsia"/>
              <w:lang w:val="en-GB"/>
            </w:rPr>
            <m:t>×</m:t>
          </w:del>
        </m:r>
        <m:sSubSup>
          <m:sSubSupPr>
            <m:ctrlPr>
              <w:del w:id="520" w:author="Max Lindmark" w:date="2020-07-30T10:11:00Z">
                <w:rPr>
                  <w:rFonts w:ascii="Cambria Math" w:hAnsi="Cambria Math" w:cstheme="minorHAnsi"/>
                  <w:i/>
                </w:rPr>
              </w:del>
            </m:ctrlPr>
          </m:sSubSupPr>
          <m:e>
            <m:r>
              <w:del w:id="521" w:author="Max Lindmark" w:date="2020-07-30T10:11:00Z">
                <w:rPr>
                  <w:rFonts w:ascii="Cambria Math" w:hAnsi="Cambria Math" w:cstheme="minorHAnsi"/>
                </w:rPr>
                <m:t>t</m:t>
              </w:del>
            </m:r>
          </m:e>
          <m:sub>
            <m:r>
              <w:del w:id="522" w:author="Max Lindmark" w:date="2020-07-30T10:11:00Z">
                <w:rPr>
                  <w:rFonts w:ascii="Cambria Math" w:hAnsi="Cambria Math" w:cstheme="minorHAnsi"/>
                </w:rPr>
                <m:t>C</m:t>
              </w:del>
            </m:r>
          </m:sub>
          <m:sup>
            <m:r>
              <w:del w:id="523" w:author="Max Lindmark" w:date="2020-07-30T10:11:00Z">
                <w:rPr>
                  <w:rFonts w:ascii="Cambria Math" w:hAnsi="Cambria Math" w:cstheme="minorHAnsi"/>
                </w:rPr>
                <m:t>3</m:t>
              </w:del>
            </m:r>
          </m:sup>
        </m:sSubSup>
      </m:oMath>
      <w:r w:rsidR="00904E3E" w:rsidRPr="00676577">
        <w:rPr>
          <w:rFonts w:eastAsiaTheme="minorEastAsia" w:cstheme="minorHAnsi"/>
        </w:rPr>
        <w:t xml:space="preserve"> (Fig. S</w:t>
      </w:r>
      <w:r w:rsidR="00FF5BFA" w:rsidRPr="00676577">
        <w:rPr>
          <w:rFonts w:eastAsiaTheme="minorEastAsia" w:cstheme="minorHAnsi"/>
        </w:rPr>
        <w:t>13</w:t>
      </w:r>
      <w:r w:rsidR="00904E3E" w:rsidRPr="00676577">
        <w:rPr>
          <w:rFonts w:eastAsiaTheme="minorEastAsia" w:cstheme="minorHAnsi"/>
        </w:rPr>
        <w:t>)</w:t>
      </w:r>
      <w:r w:rsidR="006415B9" w:rsidRPr="00676577">
        <w:rPr>
          <w:rFonts w:eastAsiaTheme="minorEastAsia" w:cstheme="minorHAnsi"/>
          <w:lang w:val="en-GB"/>
        </w:rPr>
        <w:t>.</w:t>
      </w:r>
      <w:r w:rsidR="009046F9" w:rsidRPr="00676577">
        <w:rPr>
          <w:rFonts w:eastAsiaTheme="minorEastAsia" w:cstheme="minorHAnsi"/>
          <w:lang w:val="en-GB"/>
        </w:rPr>
        <w:t xml:space="preserve"> </w:t>
      </w:r>
      <w:commentRangeEnd w:id="502"/>
      <w:r w:rsidR="00A471FF" w:rsidRPr="00676577">
        <w:rPr>
          <w:rStyle w:val="CommentReference"/>
          <w:sz w:val="24"/>
          <w:szCs w:val="24"/>
        </w:rPr>
        <w:commentReference w:id="502"/>
      </w:r>
      <w:commentRangeEnd w:id="503"/>
      <w:r w:rsidR="00A77899" w:rsidRPr="00676577">
        <w:rPr>
          <w:rStyle w:val="CommentReference"/>
          <w:sz w:val="24"/>
          <w:szCs w:val="24"/>
        </w:rPr>
        <w:commentReference w:id="503"/>
      </w:r>
      <w:commentRangeEnd w:id="504"/>
      <w:r w:rsidR="00BA1D40" w:rsidRPr="00676577">
        <w:rPr>
          <w:rStyle w:val="CommentReference"/>
          <w:sz w:val="24"/>
          <w:szCs w:val="24"/>
        </w:rPr>
        <w:commentReference w:id="504"/>
      </w:r>
    </w:p>
    <w:p w14:paraId="756050CE" w14:textId="365092FD" w:rsidR="00BA76E6" w:rsidRPr="00676577" w:rsidRDefault="0018027C" w:rsidP="00C176BC">
      <w:pPr>
        <w:spacing w:line="480" w:lineRule="auto"/>
        <w:ind w:firstLine="284"/>
        <w:contextualSpacing/>
        <w:jc w:val="both"/>
        <w:rPr>
          <w:rFonts w:eastAsiaTheme="minorEastAsia" w:cstheme="minorHAnsi"/>
          <w:lang w:val="en-GB"/>
        </w:rPr>
      </w:pPr>
      <w:r w:rsidRPr="00676577">
        <w:rPr>
          <w:rFonts w:eastAsiaTheme="minorEastAsia" w:cstheme="minorHAnsi"/>
          <w:lang w:val="en-GB"/>
        </w:rPr>
        <w:t xml:space="preserve">The </w:t>
      </w:r>
      <w:r w:rsidR="002A6E0F" w:rsidRPr="00676577">
        <w:rPr>
          <w:rFonts w:eastAsiaTheme="minorEastAsia" w:cstheme="minorHAnsi"/>
          <w:lang w:val="en-GB"/>
        </w:rPr>
        <w:t>impli</w:t>
      </w:r>
      <w:r w:rsidR="00125F07" w:rsidRPr="00676577">
        <w:rPr>
          <w:rFonts w:eastAsiaTheme="minorEastAsia" w:cstheme="minorHAnsi"/>
          <w:lang w:val="en-GB"/>
        </w:rPr>
        <w:t>cation of a peak in consumption rate over temperature</w:t>
      </w:r>
      <w:r w:rsidR="002A6E0F" w:rsidRPr="00676577">
        <w:rPr>
          <w:rFonts w:eastAsiaTheme="minorEastAsia" w:cstheme="minorHAnsi"/>
          <w:lang w:val="en-GB"/>
        </w:rPr>
        <w:t xml:space="preserve"> </w:t>
      </w:r>
      <w:r w:rsidR="00125F07" w:rsidRPr="00676577">
        <w:rPr>
          <w:rFonts w:eastAsiaTheme="minorEastAsia" w:cstheme="minorHAnsi"/>
          <w:lang w:val="en-GB"/>
        </w:rPr>
        <w:t xml:space="preserve">is </w:t>
      </w:r>
      <w:r w:rsidR="002A6E0F" w:rsidRPr="00676577">
        <w:rPr>
          <w:rFonts w:eastAsiaTheme="minorEastAsia" w:cstheme="minorHAnsi"/>
          <w:lang w:val="en-GB"/>
        </w:rPr>
        <w:t xml:space="preserve">that even if maximum consumption rates </w:t>
      </w:r>
      <w:r w:rsidR="00A04BA1" w:rsidRPr="00676577">
        <w:rPr>
          <w:rFonts w:eastAsiaTheme="minorEastAsia" w:cstheme="minorHAnsi"/>
          <w:lang w:val="en-GB"/>
        </w:rPr>
        <w:t>increase</w:t>
      </w:r>
      <w:r w:rsidR="002A6E0F" w:rsidRPr="00676577">
        <w:rPr>
          <w:rFonts w:eastAsiaTheme="minorEastAsia" w:cstheme="minorHAnsi"/>
          <w:lang w:val="en-GB"/>
        </w:rPr>
        <w:t xml:space="preserve"> </w:t>
      </w:r>
      <w:r w:rsidR="001F78FE" w:rsidRPr="00676577">
        <w:rPr>
          <w:rFonts w:eastAsiaTheme="minorEastAsia" w:cstheme="minorHAnsi"/>
          <w:lang w:val="en-GB"/>
        </w:rPr>
        <w:t xml:space="preserve">at the same rate </w:t>
      </w:r>
      <w:r w:rsidR="008A107C" w:rsidRPr="00676577">
        <w:rPr>
          <w:rFonts w:eastAsiaTheme="minorEastAsia" w:cstheme="minorHAnsi"/>
          <w:lang w:val="en-GB"/>
        </w:rPr>
        <w:t xml:space="preserve">as metabolism </w:t>
      </w:r>
      <w:r w:rsidR="002A6E0F" w:rsidRPr="00676577">
        <w:rPr>
          <w:rFonts w:eastAsiaTheme="minorEastAsia" w:cstheme="minorHAnsi"/>
          <w:lang w:val="en-GB"/>
        </w:rPr>
        <w:t xml:space="preserve">with temperature </w:t>
      </w:r>
      <w:r w:rsidR="00ED5ECA" w:rsidRPr="00676577">
        <w:rPr>
          <w:rFonts w:eastAsiaTheme="minorEastAsia" w:cstheme="minorHAnsi"/>
          <w:lang w:val="en-GB"/>
        </w:rPr>
        <w:t>initially</w:t>
      </w:r>
      <w:r w:rsidR="00F27F36" w:rsidRPr="00676577">
        <w:rPr>
          <w:rFonts w:eastAsiaTheme="minorEastAsia" w:cstheme="minorHAnsi"/>
          <w:lang w:val="en-GB"/>
        </w:rPr>
        <w:t xml:space="preserve"> (at </w:t>
      </w:r>
      <w:r w:rsidR="00DB1238" w:rsidRPr="00676577">
        <w:rPr>
          <w:rFonts w:eastAsiaTheme="minorEastAsia" w:cstheme="minorHAnsi"/>
          <w:lang w:val="en-GB"/>
        </w:rPr>
        <w:t>b</w:t>
      </w:r>
      <w:r w:rsidR="00F27F36" w:rsidRPr="00676577">
        <w:rPr>
          <w:rFonts w:eastAsiaTheme="minorEastAsia" w:cstheme="minorHAnsi"/>
          <w:lang w:val="en-GB"/>
        </w:rPr>
        <w:t>elow peak temperature)</w:t>
      </w:r>
      <w:r w:rsidR="00ED5ECA" w:rsidRPr="00676577">
        <w:rPr>
          <w:rFonts w:eastAsiaTheme="minorEastAsia" w:cstheme="minorHAnsi"/>
          <w:lang w:val="en-GB"/>
        </w:rPr>
        <w:t xml:space="preserve">, </w:t>
      </w:r>
      <w:r w:rsidR="002817F5" w:rsidRPr="00676577">
        <w:rPr>
          <w:rFonts w:eastAsiaTheme="minorEastAsia" w:cstheme="minorHAnsi"/>
          <w:lang w:val="en-GB"/>
        </w:rPr>
        <w:t xml:space="preserve">consumption </w:t>
      </w:r>
      <w:r w:rsidR="006F7ED6" w:rsidRPr="00676577">
        <w:rPr>
          <w:rFonts w:eastAsiaTheme="minorEastAsia" w:cstheme="minorHAnsi"/>
          <w:lang w:val="en-GB"/>
        </w:rPr>
        <w:t xml:space="preserve">rates </w:t>
      </w:r>
      <w:r w:rsidR="00E3277A" w:rsidRPr="00676577">
        <w:rPr>
          <w:rFonts w:eastAsiaTheme="minorEastAsia" w:cstheme="minorHAnsi"/>
          <w:lang w:val="en-GB"/>
        </w:rPr>
        <w:t xml:space="preserve">eventually </w:t>
      </w:r>
      <w:r w:rsidR="002817F5" w:rsidRPr="00676577">
        <w:rPr>
          <w:rFonts w:eastAsiaTheme="minorEastAsia" w:cstheme="minorHAnsi"/>
          <w:lang w:val="en-GB"/>
        </w:rPr>
        <w:t>decline</w:t>
      </w:r>
      <w:r w:rsidR="006F7ED6" w:rsidRPr="00676577">
        <w:rPr>
          <w:rFonts w:eastAsiaTheme="minorEastAsia" w:cstheme="minorHAnsi"/>
          <w:lang w:val="en-GB"/>
        </w:rPr>
        <w:t xml:space="preserve"> relative to metabolism</w:t>
      </w:r>
      <w:r w:rsidR="002817F5" w:rsidRPr="00676577">
        <w:rPr>
          <w:rFonts w:eastAsiaTheme="minorEastAsia" w:cstheme="minorHAnsi"/>
          <w:lang w:val="en-GB"/>
        </w:rPr>
        <w:t xml:space="preserve"> </w:t>
      </w:r>
      <w:r w:rsidR="004F3D9C" w:rsidRPr="00676577">
        <w:rPr>
          <w:rFonts w:eastAsiaTheme="minorEastAsia" w:cstheme="minorHAnsi"/>
          <w:lang w:val="en-GB"/>
        </w:rPr>
        <w:t xml:space="preserve">with further </w:t>
      </w:r>
      <w:r w:rsidR="007420B2" w:rsidRPr="00676577">
        <w:rPr>
          <w:rFonts w:eastAsiaTheme="minorEastAsia" w:cstheme="minorHAnsi"/>
          <w:lang w:val="en-GB"/>
        </w:rPr>
        <w:t>warming</w:t>
      </w:r>
      <w:r w:rsidR="004F3D9C" w:rsidRPr="00676577">
        <w:rPr>
          <w:rFonts w:eastAsiaTheme="minorEastAsia" w:cstheme="minorHAnsi"/>
          <w:lang w:val="en-GB"/>
        </w:rPr>
        <w:t>.</w:t>
      </w:r>
      <w:r w:rsidR="00B32E2B" w:rsidRPr="00676577">
        <w:rPr>
          <w:rFonts w:eastAsiaTheme="minorEastAsia" w:cstheme="minorHAnsi"/>
          <w:lang w:val="en-GB"/>
        </w:rPr>
        <w:t xml:space="preserve"> </w:t>
      </w:r>
      <w:r w:rsidR="00956A63" w:rsidRPr="00676577">
        <w:rPr>
          <w:rFonts w:eastAsiaTheme="minorEastAsia" w:cstheme="minorHAnsi"/>
          <w:lang w:val="en-GB"/>
        </w:rPr>
        <w:t>T</w:t>
      </w:r>
      <w:r w:rsidR="00B10C5E" w:rsidRPr="00676577">
        <w:rPr>
          <w:rFonts w:eastAsiaTheme="minorEastAsia" w:cstheme="minorHAnsi"/>
          <w:lang w:val="en-GB"/>
        </w:rPr>
        <w:t>h</w:t>
      </w:r>
      <w:r w:rsidR="00287990" w:rsidRPr="00676577">
        <w:rPr>
          <w:rFonts w:eastAsiaTheme="minorEastAsia" w:cstheme="minorHAnsi"/>
          <w:lang w:val="en-GB"/>
        </w:rPr>
        <w:t xml:space="preserve">is means that </w:t>
      </w:r>
      <w:r w:rsidR="00A64BA0" w:rsidRPr="00676577">
        <w:rPr>
          <w:rFonts w:eastAsiaTheme="minorEastAsia" w:cstheme="minorHAnsi"/>
          <w:lang w:val="en-GB"/>
        </w:rPr>
        <w:t>the</w:t>
      </w:r>
      <w:r w:rsidR="00B10C5E" w:rsidRPr="00676577">
        <w:rPr>
          <w:rFonts w:eastAsiaTheme="minorEastAsia" w:cstheme="minorHAnsi"/>
          <w:lang w:val="en-GB"/>
        </w:rPr>
        <w:t xml:space="preserve"> effect of </w:t>
      </w:r>
      <w:r w:rsidR="0094723B" w:rsidRPr="00676577">
        <w:rPr>
          <w:rFonts w:eastAsiaTheme="minorEastAsia" w:cstheme="minorHAnsi"/>
          <w:lang w:val="en-GB"/>
        </w:rPr>
        <w:t xml:space="preserve">increasing </w:t>
      </w:r>
      <w:r w:rsidR="00B10C5E" w:rsidRPr="00676577">
        <w:rPr>
          <w:rFonts w:eastAsiaTheme="minorEastAsia" w:cstheme="minorHAnsi"/>
          <w:lang w:val="en-GB"/>
        </w:rPr>
        <w:t xml:space="preserve">temperature on </w:t>
      </w:r>
      <w:r w:rsidR="00A64BA0" w:rsidRPr="00676577">
        <w:rPr>
          <w:rFonts w:eastAsiaTheme="minorEastAsia" w:cstheme="minorHAnsi"/>
          <w:lang w:val="en-GB"/>
        </w:rPr>
        <w:t xml:space="preserve">net energy gain </w:t>
      </w:r>
      <w:r w:rsidR="00AB3508" w:rsidRPr="00676577">
        <w:rPr>
          <w:rFonts w:eastAsiaTheme="minorEastAsia" w:cstheme="minorHAnsi"/>
          <w:lang w:val="en-GB"/>
        </w:rPr>
        <w:t>depends on the current temperature</w:t>
      </w:r>
      <w:r w:rsidR="009C2179" w:rsidRPr="00676577">
        <w:rPr>
          <w:rFonts w:eastAsiaTheme="minorEastAsia" w:cstheme="minorHAnsi"/>
          <w:lang w:val="en-GB"/>
        </w:rPr>
        <w:t xml:space="preserve"> relative to </w:t>
      </w:r>
      <w:r w:rsidR="004A5E3D" w:rsidRPr="00676577">
        <w:rPr>
          <w:rFonts w:eastAsiaTheme="minorEastAsia" w:cstheme="minorHAnsi"/>
          <w:lang w:val="en-GB"/>
        </w:rPr>
        <w:t xml:space="preserve">peak </w:t>
      </w:r>
      <w:r w:rsidR="005C3226" w:rsidRPr="00676577">
        <w:rPr>
          <w:rFonts w:eastAsiaTheme="minorEastAsia" w:cstheme="minorHAnsi"/>
          <w:lang w:val="en-GB"/>
        </w:rPr>
        <w:t>temperature</w:t>
      </w:r>
      <w:commentRangeStart w:id="524"/>
      <w:commentRangeStart w:id="525"/>
      <w:commentRangeStart w:id="526"/>
      <w:r w:rsidR="001107F5" w:rsidRPr="00676577">
        <w:rPr>
          <w:rFonts w:eastAsiaTheme="minorEastAsia" w:cstheme="minorHAnsi"/>
          <w:lang w:val="en-GB"/>
        </w:rPr>
        <w:t>.</w:t>
      </w:r>
      <w:commentRangeEnd w:id="524"/>
      <w:r w:rsidR="00A64BA0" w:rsidRPr="00676577">
        <w:rPr>
          <w:rStyle w:val="CommentReference"/>
          <w:sz w:val="24"/>
          <w:szCs w:val="24"/>
        </w:rPr>
        <w:commentReference w:id="524"/>
      </w:r>
      <w:commentRangeEnd w:id="525"/>
      <w:r w:rsidR="00A77899" w:rsidRPr="00676577">
        <w:rPr>
          <w:rStyle w:val="CommentReference"/>
          <w:sz w:val="24"/>
          <w:szCs w:val="24"/>
        </w:rPr>
        <w:commentReference w:id="525"/>
      </w:r>
      <w:commentRangeEnd w:id="526"/>
      <w:r w:rsidR="00CA4774" w:rsidRPr="00676577">
        <w:rPr>
          <w:rStyle w:val="CommentReference"/>
          <w:sz w:val="24"/>
          <w:szCs w:val="24"/>
        </w:rPr>
        <w:commentReference w:id="526"/>
      </w:r>
      <w:r w:rsidR="00CC3ADF" w:rsidRPr="00676577">
        <w:rPr>
          <w:rFonts w:eastAsiaTheme="minorEastAsia" w:cstheme="minorHAnsi"/>
          <w:lang w:val="en-GB"/>
        </w:rPr>
        <w:t xml:space="preserve"> </w:t>
      </w:r>
      <w:r w:rsidR="00362C2A" w:rsidRPr="00676577">
        <w:rPr>
          <w:rFonts w:eastAsiaTheme="minorEastAsia" w:cstheme="minorHAnsi"/>
          <w:lang w:val="en-GB"/>
        </w:rPr>
        <w:t xml:space="preserve">In addition, the </w:t>
      </w:r>
      <w:r w:rsidR="00BA76E6" w:rsidRPr="00676577">
        <w:rPr>
          <w:rFonts w:eastAsiaTheme="minorEastAsia" w:cstheme="minorHAnsi"/>
          <w:lang w:val="en-GB"/>
        </w:rPr>
        <w:t xml:space="preserve">thermal response curve of </w:t>
      </w:r>
      <w:r w:rsidR="00BA76E6" w:rsidRPr="00676577">
        <w:rPr>
          <w:rFonts w:eastAsiaTheme="minorEastAsia" w:cstheme="minorHAnsi"/>
          <w:lang w:val="en-GB"/>
        </w:rPr>
        <w:lastRenderedPageBreak/>
        <w:t>net energy gain</w:t>
      </w:r>
      <w:r w:rsidR="006C77A6" w:rsidRPr="00676577">
        <w:rPr>
          <w:rFonts w:eastAsiaTheme="minorEastAsia" w:cstheme="minorHAnsi"/>
          <w:lang w:val="en-GB"/>
        </w:rPr>
        <w:t xml:space="preserve"> is characterized by </w:t>
      </w:r>
      <w:r w:rsidR="004D5301" w:rsidRPr="00676577">
        <w:rPr>
          <w:rFonts w:eastAsiaTheme="minorEastAsia" w:cstheme="minorHAnsi"/>
          <w:lang w:val="en-GB"/>
        </w:rPr>
        <w:t>optimum temperature</w:t>
      </w:r>
      <w:r w:rsidR="006C77A6" w:rsidRPr="00676577">
        <w:rPr>
          <w:rFonts w:eastAsiaTheme="minorEastAsia" w:cstheme="minorHAnsi"/>
          <w:lang w:val="en-GB"/>
        </w:rPr>
        <w:t xml:space="preserve">s declining with </w:t>
      </w:r>
      <w:r w:rsidR="004D5301" w:rsidRPr="00676577">
        <w:rPr>
          <w:rFonts w:eastAsiaTheme="minorEastAsia" w:cstheme="minorHAnsi"/>
          <w:lang w:val="en-GB"/>
        </w:rPr>
        <w:t>body masses</w:t>
      </w:r>
      <w:r w:rsidR="00CA045D" w:rsidRPr="00676577">
        <w:rPr>
          <w:rFonts w:eastAsiaTheme="minorEastAsia" w:cstheme="minorHAnsi"/>
          <w:lang w:val="en-GB"/>
        </w:rPr>
        <w:t xml:space="preserve">, as shown when predicting </w:t>
      </w:r>
      <w:r w:rsidR="00617E9C" w:rsidRPr="00676577">
        <w:rPr>
          <w:rFonts w:eastAsiaTheme="minorEastAsia" w:cstheme="minorHAnsi"/>
          <w:lang w:val="en-GB"/>
        </w:rPr>
        <w:t>consumption, metabolism and net energy gain from our fitted models for two different body sizes</w:t>
      </w:r>
      <w:r w:rsidR="00791DB8" w:rsidRPr="00676577">
        <w:rPr>
          <w:rFonts w:eastAsiaTheme="minorEastAsia" w:cstheme="minorHAnsi"/>
          <w:lang w:val="en-GB"/>
        </w:rPr>
        <w:t xml:space="preserve"> (Fig. 4)</w:t>
      </w:r>
      <w:r w:rsidR="00617E9C" w:rsidRPr="00676577">
        <w:rPr>
          <w:rFonts w:eastAsiaTheme="minorEastAsia" w:cstheme="minorHAnsi"/>
          <w:lang w:val="en-GB"/>
        </w:rPr>
        <w:t>.</w:t>
      </w:r>
      <w:r w:rsidR="001A208D" w:rsidRPr="00676577">
        <w:rPr>
          <w:rFonts w:eastAsiaTheme="minorEastAsia" w:cstheme="minorHAnsi"/>
          <w:lang w:val="en-GB"/>
        </w:rPr>
        <w:t xml:space="preserve"> This </w:t>
      </w:r>
      <w:r w:rsidR="0094723B" w:rsidRPr="00676577">
        <w:rPr>
          <w:rFonts w:eastAsiaTheme="minorEastAsia" w:cstheme="minorHAnsi"/>
          <w:lang w:val="en-GB"/>
        </w:rPr>
        <w:t xml:space="preserve">decline in optimum temperature </w:t>
      </w:r>
      <w:r w:rsidR="00B22C3D" w:rsidRPr="00676577">
        <w:rPr>
          <w:rFonts w:eastAsiaTheme="minorEastAsia" w:cstheme="minorHAnsi"/>
          <w:lang w:val="en-GB"/>
        </w:rPr>
        <w:t xml:space="preserve">of net energy gain </w:t>
      </w:r>
      <w:r w:rsidR="0094723B" w:rsidRPr="00676577">
        <w:rPr>
          <w:rFonts w:eastAsiaTheme="minorEastAsia" w:cstheme="minorHAnsi"/>
          <w:lang w:val="en-GB"/>
        </w:rPr>
        <w:t xml:space="preserve">with body size </w:t>
      </w:r>
      <w:r w:rsidR="00E85141" w:rsidRPr="00676577">
        <w:rPr>
          <w:rFonts w:eastAsiaTheme="minorEastAsia" w:cstheme="minorHAnsi"/>
          <w:lang w:val="en-GB"/>
        </w:rPr>
        <w:t xml:space="preserve">emerges </w:t>
      </w:r>
      <w:r w:rsidR="00A55EBE" w:rsidRPr="00676577">
        <w:rPr>
          <w:rFonts w:eastAsiaTheme="minorEastAsia" w:cstheme="minorHAnsi"/>
          <w:lang w:val="en-GB"/>
        </w:rPr>
        <w:t>from</w:t>
      </w:r>
      <w:r w:rsidR="00D77264" w:rsidRPr="00676577">
        <w:rPr>
          <w:rFonts w:eastAsiaTheme="minorEastAsia" w:cstheme="minorHAnsi"/>
          <w:lang w:val="en-GB"/>
        </w:rPr>
        <w:t xml:space="preserve"> </w:t>
      </w:r>
      <w:r w:rsidR="00E61969" w:rsidRPr="00676577">
        <w:rPr>
          <w:rFonts w:eastAsiaTheme="minorEastAsia" w:cstheme="minorHAnsi"/>
          <w:lang w:val="en-GB"/>
        </w:rPr>
        <w:t xml:space="preserve">the </w:t>
      </w:r>
      <w:r w:rsidR="00483049" w:rsidRPr="00676577">
        <w:rPr>
          <w:rFonts w:eastAsiaTheme="minorEastAsia" w:cstheme="minorHAnsi"/>
          <w:lang w:val="en-GB"/>
        </w:rPr>
        <w:t xml:space="preserve">unimodal curve over temperature and </w:t>
      </w:r>
      <w:r w:rsidR="00B22C3D" w:rsidRPr="00676577">
        <w:rPr>
          <w:rFonts w:eastAsiaTheme="minorEastAsia" w:cstheme="minorHAnsi"/>
          <w:lang w:val="en-GB"/>
        </w:rPr>
        <w:t>the</w:t>
      </w:r>
      <w:r w:rsidR="0094723B" w:rsidRPr="00676577">
        <w:rPr>
          <w:rFonts w:eastAsiaTheme="minorEastAsia" w:cstheme="minorHAnsi"/>
          <w:lang w:val="en-GB"/>
        </w:rPr>
        <w:t xml:space="preserve"> smaller</w:t>
      </w:r>
      <w:r w:rsidR="00483049" w:rsidRPr="00676577">
        <w:rPr>
          <w:rFonts w:eastAsiaTheme="minorEastAsia" w:cstheme="minorHAnsi"/>
          <w:lang w:val="en-GB"/>
        </w:rPr>
        <w:t xml:space="preserve"> mass-scaling exponent of consumption </w:t>
      </w:r>
      <w:r w:rsidR="0094723B" w:rsidRPr="00676577">
        <w:rPr>
          <w:rFonts w:eastAsiaTheme="minorEastAsia" w:cstheme="minorHAnsi"/>
          <w:lang w:val="en-GB"/>
        </w:rPr>
        <w:t>compared to</w:t>
      </w:r>
      <w:r w:rsidR="00483049" w:rsidRPr="00676577">
        <w:rPr>
          <w:rFonts w:eastAsiaTheme="minorEastAsia" w:cstheme="minorHAnsi"/>
          <w:lang w:val="en-GB"/>
        </w:rPr>
        <w:t xml:space="preserve"> that of metabolis</w:t>
      </w:r>
      <w:r w:rsidR="00E02AC3" w:rsidRPr="00676577">
        <w:rPr>
          <w:rFonts w:eastAsiaTheme="minorEastAsia" w:cstheme="minorHAnsi"/>
          <w:lang w:val="en-GB"/>
        </w:rPr>
        <w:t>m</w:t>
      </w:r>
      <w:r w:rsidR="00623DE1" w:rsidRPr="00676577">
        <w:rPr>
          <w:rFonts w:eastAsiaTheme="minorEastAsia" w:cstheme="minorHAnsi"/>
          <w:lang w:val="en-GB"/>
        </w:rPr>
        <w:t xml:space="preserve"> (</w:t>
      </w:r>
      <w:r w:rsidR="00483049" w:rsidRPr="00676577">
        <w:rPr>
          <w:rFonts w:eastAsiaTheme="minorEastAsia" w:cstheme="minorHAnsi"/>
          <w:lang w:val="en-GB"/>
        </w:rPr>
        <w:t>as shown</w:t>
      </w:r>
      <w:r w:rsidR="00CF5C6D" w:rsidRPr="00676577">
        <w:rPr>
          <w:rFonts w:eastAsiaTheme="minorEastAsia" w:cstheme="minorHAnsi"/>
          <w:lang w:val="en-GB"/>
        </w:rPr>
        <w:t xml:space="preserve"> analytically</w:t>
      </w:r>
      <w:r w:rsidR="00483049" w:rsidRPr="00676577">
        <w:rPr>
          <w:rFonts w:eastAsiaTheme="minorEastAsia" w:cstheme="minorHAnsi"/>
          <w:lang w:val="en-GB"/>
        </w:rPr>
        <w:t xml:space="preserve"> by </w:t>
      </w:r>
      <w:r w:rsidR="00E02AC3" w:rsidRPr="00676577">
        <w:rPr>
          <w:lang w:val="en-GB"/>
        </w:rPr>
        <w:t xml:space="preserve">Morita </w:t>
      </w:r>
      <w:r w:rsidR="00E02AC3" w:rsidRPr="00676577">
        <w:rPr>
          <w:i/>
          <w:iCs/>
          <w:lang w:val="en-GB"/>
        </w:rPr>
        <w:t>et al.</w:t>
      </w:r>
      <w:r w:rsidR="00BE2F55" w:rsidRPr="00676577">
        <w:rPr>
          <w:rFonts w:eastAsiaTheme="minorEastAsia" w:cstheme="minorHAnsi"/>
          <w:lang w:val="en-GB"/>
        </w:rPr>
        <w:t xml:space="preserve"> </w:t>
      </w:r>
      <w:r w:rsidR="005671FA" w:rsidRPr="00676577">
        <w:rPr>
          <w:rFonts w:eastAsiaTheme="minorEastAsia" w:cstheme="minorHAnsi"/>
          <w:lang w:val="en-GB"/>
        </w:rPr>
        <w:fldChar w:fldCharType="begin"/>
      </w:r>
      <w:r w:rsidR="00422B99" w:rsidRPr="00676577">
        <w:rPr>
          <w:rFonts w:eastAsiaTheme="minorEastAsia" w:cstheme="minorHAnsi"/>
          <w:lang w:val="en-GB"/>
        </w:rPr>
        <w: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sidRPr="00676577">
        <w:rPr>
          <w:rFonts w:eastAsiaTheme="minorEastAsia" w:cstheme="minorHAnsi"/>
          <w:lang w:val="en-GB"/>
        </w:rPr>
        <w:fldChar w:fldCharType="separate"/>
      </w:r>
      <w:r w:rsidR="00C164F0" w:rsidRPr="00676577">
        <w:rPr>
          <w:lang w:val="en-GB"/>
        </w:rPr>
        <w:t>(2010)</w:t>
      </w:r>
      <w:r w:rsidR="005671FA" w:rsidRPr="00676577">
        <w:rPr>
          <w:rFonts w:eastAsiaTheme="minorEastAsia" w:cstheme="minorHAnsi"/>
          <w:lang w:val="en-GB"/>
        </w:rPr>
        <w:fldChar w:fldCharType="end"/>
      </w:r>
      <w:r w:rsidR="00623DE1" w:rsidRPr="00676577">
        <w:rPr>
          <w:rFonts w:eastAsiaTheme="minorEastAsia" w:cstheme="minorHAnsi"/>
          <w:lang w:val="en-GB"/>
        </w:rPr>
        <w:t>)</w:t>
      </w:r>
      <w:r w:rsidR="00C176BC" w:rsidRPr="00676577">
        <w:rPr>
          <w:rFonts w:eastAsiaTheme="minorEastAsia" w:cstheme="minorHAnsi"/>
          <w:lang w:val="en-GB"/>
        </w:rPr>
        <w:t>.</w:t>
      </w:r>
    </w:p>
    <w:p w14:paraId="478B3432" w14:textId="22CE546C" w:rsidR="00CA28E0" w:rsidRPr="00676577" w:rsidRDefault="006935DB" w:rsidP="00BA76E6">
      <w:pPr>
        <w:spacing w:line="480" w:lineRule="auto"/>
        <w:ind w:firstLine="284"/>
        <w:contextualSpacing/>
        <w:jc w:val="both"/>
        <w:rPr>
          <w:rFonts w:eastAsiaTheme="minorEastAsia" w:cstheme="minorHAnsi"/>
          <w:lang w:val="en-GB"/>
        </w:rPr>
      </w:pPr>
      <w:r w:rsidRPr="00676577">
        <w:rPr>
          <w:rFonts w:eastAsiaTheme="minorEastAsia" w:cstheme="minorHAnsi"/>
          <w:lang w:val="en-GB"/>
        </w:rPr>
        <w:t>The prediction of declining optimal growth temperatures</w:t>
      </w:r>
      <w:r w:rsidR="003A29E2" w:rsidRPr="00676577">
        <w:rPr>
          <w:rFonts w:eastAsiaTheme="minorEastAsia" w:cstheme="minorHAnsi"/>
          <w:lang w:val="en-GB"/>
        </w:rPr>
        <w:t xml:space="preserve"> with size </w:t>
      </w:r>
      <w:r w:rsidR="00642BA2" w:rsidRPr="00676577">
        <w:rPr>
          <w:rFonts w:eastAsiaTheme="minorEastAsia" w:cstheme="minorHAnsi"/>
          <w:lang w:val="en-GB"/>
        </w:rPr>
        <w:t>i</w:t>
      </w:r>
      <w:r w:rsidR="00315DF1" w:rsidRPr="00676577">
        <w:rPr>
          <w:rFonts w:eastAsiaTheme="minorEastAsia" w:cstheme="minorHAnsi"/>
          <w:lang w:val="en-GB"/>
        </w:rPr>
        <w:t>s</w:t>
      </w:r>
      <w:r w:rsidR="00642BA2" w:rsidRPr="00676577">
        <w:rPr>
          <w:rFonts w:eastAsiaTheme="minorEastAsia" w:cstheme="minorHAnsi"/>
          <w:lang w:val="en-GB"/>
        </w:rPr>
        <w:t xml:space="preserve"> </w:t>
      </w:r>
      <w:r w:rsidR="00A01E33" w:rsidRPr="00676577">
        <w:rPr>
          <w:rFonts w:eastAsiaTheme="minorEastAsia" w:cstheme="minorHAnsi"/>
          <w:lang w:val="en-GB"/>
        </w:rPr>
        <w:t xml:space="preserve">further corroborated </w:t>
      </w:r>
      <w:r w:rsidR="00512DB0" w:rsidRPr="00676577">
        <w:rPr>
          <w:rFonts w:eastAsiaTheme="minorEastAsia" w:cstheme="minorHAnsi"/>
          <w:lang w:val="en-GB"/>
        </w:rPr>
        <w:t xml:space="preserve">by </w:t>
      </w:r>
      <w:r w:rsidR="00642BA2" w:rsidRPr="00676577">
        <w:rPr>
          <w:rFonts w:eastAsiaTheme="minorEastAsia" w:cstheme="minorHAnsi"/>
          <w:lang w:val="en-GB"/>
        </w:rPr>
        <w:t xml:space="preserve">our analysis of </w:t>
      </w:r>
      <w:r w:rsidR="00133B20" w:rsidRPr="00676577">
        <w:rPr>
          <w:rFonts w:eastAsiaTheme="minorEastAsia" w:cstheme="minorHAnsi"/>
          <w:lang w:val="en-GB"/>
        </w:rPr>
        <w:t xml:space="preserve">experimental </w:t>
      </w:r>
      <w:r w:rsidR="00642BA2" w:rsidRPr="00676577">
        <w:rPr>
          <w:rFonts w:eastAsiaTheme="minorEastAsia" w:cstheme="minorHAnsi"/>
          <w:lang w:val="en-GB"/>
        </w:rPr>
        <w:t>growth rate</w:t>
      </w:r>
      <w:r w:rsidR="00512DB0" w:rsidRPr="00676577">
        <w:rPr>
          <w:rFonts w:eastAsiaTheme="minorEastAsia" w:cstheme="minorHAnsi"/>
          <w:lang w:val="en-GB"/>
        </w:rPr>
        <w:t xml:space="preserve"> data</w:t>
      </w:r>
      <w:r w:rsidR="00642BA2" w:rsidRPr="00676577">
        <w:rPr>
          <w:rFonts w:eastAsiaTheme="minorEastAsia" w:cstheme="minorHAnsi"/>
          <w:lang w:val="en-GB"/>
        </w:rPr>
        <w:t xml:space="preserve">. </w:t>
      </w:r>
      <w:r w:rsidR="009D62A0" w:rsidRPr="00676577">
        <w:rPr>
          <w:rFonts w:eastAsiaTheme="minorEastAsia" w:cstheme="minorHAnsi"/>
          <w:lang w:val="en-GB"/>
        </w:rPr>
        <w:t>W</w:t>
      </w:r>
      <w:r w:rsidR="00642BA2" w:rsidRPr="00676577">
        <w:rPr>
          <w:rFonts w:eastAsiaTheme="minorEastAsia" w:cstheme="minorHAnsi"/>
          <w:lang w:val="en-GB"/>
        </w:rPr>
        <w:t xml:space="preserve">e find that within species, the </w:t>
      </w:r>
      <w:r w:rsidR="00565A12" w:rsidRPr="00676577">
        <w:rPr>
          <w:rFonts w:eastAsiaTheme="minorEastAsia" w:cstheme="minorHAnsi"/>
          <w:lang w:val="en-GB"/>
        </w:rPr>
        <w:t xml:space="preserve">optimum growth </w:t>
      </w:r>
      <w:r w:rsidR="00642BA2" w:rsidRPr="00676577">
        <w:rPr>
          <w:rFonts w:eastAsiaTheme="minorEastAsia" w:cstheme="minorHAnsi"/>
          <w:lang w:val="en-GB"/>
        </w:rPr>
        <w:t xml:space="preserve">temperature </w:t>
      </w:r>
      <w:del w:id="527" w:author="Max Lindmark" w:date="2020-07-30T10:16:00Z">
        <w:r w:rsidR="00E606D0" w:rsidRPr="00676577" w:rsidDel="00D004D1">
          <w:rPr>
            <w:rFonts w:eastAsiaTheme="minorEastAsia" w:cstheme="minorHAnsi"/>
            <w:lang w:val="en-GB"/>
          </w:rPr>
          <w:delText xml:space="preserve">(rescaled within species) </w:delText>
        </w:r>
      </w:del>
      <w:r w:rsidR="00CA28E0" w:rsidRPr="00676577">
        <w:rPr>
          <w:rFonts w:cstheme="minorHAnsi"/>
          <w:lang w:val="en-GB"/>
        </w:rPr>
        <w:t xml:space="preserve">declines with body size by </w:t>
      </w:r>
      <w:r w:rsidR="00CA28E0" w:rsidRPr="00676577">
        <w:rPr>
          <w:rFonts w:eastAsiaTheme="minorEastAsia" w:cstheme="minorHAnsi"/>
          <w:lang w:val="en-GB"/>
        </w:rPr>
        <w:t>0.3</w:t>
      </w:r>
      <w:del w:id="528" w:author="Max Lindmark" w:date="2020-07-31T10:32:00Z">
        <w:r w:rsidR="00D7330F" w:rsidRPr="00676577" w:rsidDel="006D1DC4">
          <w:rPr>
            <w:rFonts w:eastAsiaTheme="minorEastAsia" w:cstheme="minorHAnsi"/>
            <w:lang w:val="en-GB"/>
          </w:rPr>
          <w:delText>1</w:delText>
        </w:r>
      </w:del>
      <w:ins w:id="529" w:author="Max Lindmark" w:date="2020-09-10T12:16:00Z">
        <w:r w:rsidR="00CD29F7" w:rsidRPr="00676577">
          <w:rPr>
            <w:rFonts w:eastAsiaTheme="minorEastAsia" w:cstheme="minorHAnsi"/>
            <w:lang w:val="en-GB"/>
          </w:rPr>
          <w:t>1</w:t>
        </w:r>
      </w:ins>
      <m:oMath>
        <m:r>
          <m:rPr>
            <m:sty m:val="p"/>
          </m:rPr>
          <w:rPr>
            <w:rFonts w:ascii="Cambria Math" w:hAnsi="Cambria Math" w:cstheme="minorHAnsi"/>
            <w:lang w:val="en-GB"/>
          </w:rPr>
          <m:t>℃</m:t>
        </m:r>
      </m:oMath>
      <w:r w:rsidR="00CA28E0" w:rsidRPr="00676577">
        <w:rPr>
          <w:rFonts w:eastAsiaTheme="minorEastAsia" w:cstheme="minorHAnsi"/>
          <w:lang w:val="en-GB"/>
        </w:rPr>
        <w:t xml:space="preserve"> per unit increase in the </w:t>
      </w:r>
      <w:commentRangeStart w:id="530"/>
      <w:commentRangeStart w:id="531"/>
      <w:commentRangeStart w:id="532"/>
      <w:commentRangeStart w:id="533"/>
      <w:r w:rsidR="00CA28E0" w:rsidRPr="00676577">
        <w:rPr>
          <w:rFonts w:eastAsiaTheme="minorEastAsia" w:cstheme="minorHAnsi"/>
          <w:lang w:val="en-GB"/>
        </w:rPr>
        <w:t xml:space="preserve">natural log of </w:t>
      </w:r>
      <w:ins w:id="534" w:author="Max Lindmark" w:date="2020-07-30T08:26:00Z">
        <w:r w:rsidR="00061B3A" w:rsidRPr="00676577">
          <w:rPr>
            <w:rFonts w:eastAsiaTheme="minorEastAsia" w:cstheme="minorHAnsi"/>
            <w:lang w:val="en-GB"/>
          </w:rPr>
          <w:t xml:space="preserve">relative </w:t>
        </w:r>
      </w:ins>
      <w:r w:rsidR="00CA28E0" w:rsidRPr="00676577">
        <w:rPr>
          <w:rFonts w:eastAsiaTheme="minorEastAsia" w:cstheme="minorHAnsi"/>
          <w:lang w:val="en-GB"/>
        </w:rPr>
        <w:t xml:space="preserve">body mass </w:t>
      </w:r>
      <w:del w:id="535" w:author="Max Lindmark" w:date="2020-07-30T10:16:00Z">
        <w:r w:rsidR="00BC0232" w:rsidRPr="00676577" w:rsidDel="00C04D47">
          <w:rPr>
            <w:rFonts w:eastAsiaTheme="minorEastAsia" w:cstheme="minorHAnsi"/>
            <w:lang w:val="en-GB"/>
          </w:rPr>
          <w:delText>(</w:delText>
        </w:r>
      </w:del>
      <w:commentRangeStart w:id="536"/>
      <w:del w:id="537" w:author="Max Lindmark" w:date="2020-07-30T08:26:00Z">
        <w:r w:rsidR="00BC0232" w:rsidRPr="00676577" w:rsidDel="00B123F9">
          <w:rPr>
            <w:rFonts w:eastAsiaTheme="minorEastAsia" w:cstheme="minorHAnsi"/>
            <w:lang w:val="en-GB"/>
          </w:rPr>
          <w:delText xml:space="preserve">rescaled </w:delText>
        </w:r>
        <w:r w:rsidR="007923F3" w:rsidRPr="00676577" w:rsidDel="00B123F9">
          <w:rPr>
            <w:rFonts w:eastAsiaTheme="minorEastAsia" w:cstheme="minorHAnsi"/>
            <w:lang w:val="en-GB"/>
          </w:rPr>
          <w:delText xml:space="preserve">by dividing </w:delText>
        </w:r>
      </w:del>
      <w:del w:id="538" w:author="Max Lindmark" w:date="2020-07-30T10:16:00Z">
        <w:r w:rsidR="007923F3" w:rsidRPr="00676577" w:rsidDel="00C04D47">
          <w:rPr>
            <w:rFonts w:eastAsiaTheme="minorEastAsia" w:cstheme="minorHAnsi"/>
            <w:lang w:val="en-GB"/>
          </w:rPr>
          <w:delText xml:space="preserve">mass </w:delText>
        </w:r>
      </w:del>
      <w:del w:id="539" w:author="Max Lindmark" w:date="2020-07-30T08:26:00Z">
        <w:r w:rsidR="007923F3" w:rsidRPr="00676577" w:rsidDel="00B123F9">
          <w:rPr>
            <w:rFonts w:eastAsiaTheme="minorEastAsia" w:cstheme="minorHAnsi"/>
            <w:lang w:val="en-GB"/>
          </w:rPr>
          <w:delText>with</w:delText>
        </w:r>
        <w:r w:rsidR="00BC0232" w:rsidRPr="00676577" w:rsidDel="00B123F9">
          <w:rPr>
            <w:rFonts w:eastAsiaTheme="minorEastAsia" w:cstheme="minorHAnsi"/>
            <w:lang w:val="en-GB"/>
          </w:rPr>
          <w:delText xml:space="preserve"> size</w:delText>
        </w:r>
        <w:r w:rsidR="00BC0232" w:rsidRPr="00676577" w:rsidDel="00F773FB">
          <w:rPr>
            <w:rFonts w:eastAsiaTheme="minorEastAsia" w:cstheme="minorHAnsi"/>
            <w:lang w:val="en-GB"/>
          </w:rPr>
          <w:delText>-</w:delText>
        </w:r>
      </w:del>
      <w:del w:id="540" w:author="Max Lindmark" w:date="2020-07-30T10:16:00Z">
        <w:r w:rsidR="00BC0232" w:rsidRPr="00676577" w:rsidDel="00C04D47">
          <w:rPr>
            <w:rFonts w:eastAsiaTheme="minorEastAsia" w:cstheme="minorHAnsi"/>
            <w:lang w:val="en-GB"/>
          </w:rPr>
          <w:delText>at</w:delText>
        </w:r>
      </w:del>
      <w:del w:id="541" w:author="Max Lindmark" w:date="2020-07-30T08:26:00Z">
        <w:r w:rsidR="00BC0232" w:rsidRPr="00676577" w:rsidDel="00F773FB">
          <w:rPr>
            <w:rFonts w:eastAsiaTheme="minorEastAsia" w:cstheme="minorHAnsi"/>
            <w:lang w:val="en-GB"/>
          </w:rPr>
          <w:delText>-</w:delText>
        </w:r>
      </w:del>
      <w:del w:id="542" w:author="Max Lindmark" w:date="2020-07-30T10:16:00Z">
        <w:r w:rsidR="00BC0232" w:rsidRPr="00676577" w:rsidDel="00C04D47">
          <w:rPr>
            <w:rFonts w:eastAsiaTheme="minorEastAsia" w:cstheme="minorHAnsi"/>
            <w:lang w:val="en-GB"/>
          </w:rPr>
          <w:delText>maturation</w:delText>
        </w:r>
        <w:commentRangeEnd w:id="536"/>
        <w:r w:rsidR="00B7792D" w:rsidRPr="00676577" w:rsidDel="00C04D47">
          <w:rPr>
            <w:rStyle w:val="CommentReference"/>
            <w:sz w:val="24"/>
            <w:szCs w:val="24"/>
          </w:rPr>
          <w:commentReference w:id="536"/>
        </w:r>
        <w:r w:rsidR="00BC0232" w:rsidRPr="00676577" w:rsidDel="00C04D47">
          <w:rPr>
            <w:rFonts w:eastAsiaTheme="minorEastAsia" w:cstheme="minorHAnsi"/>
            <w:lang w:val="en-GB"/>
          </w:rPr>
          <w:delText xml:space="preserve">) </w:delText>
        </w:r>
      </w:del>
      <w:r w:rsidR="00CA28E0" w:rsidRPr="00676577">
        <w:rPr>
          <w:rFonts w:eastAsiaTheme="minorEastAsia" w:cstheme="minorHAnsi"/>
          <w:lang w:val="en-GB"/>
        </w:rPr>
        <w:t xml:space="preserve">(Fig. </w:t>
      </w:r>
      <w:r w:rsidR="00966646" w:rsidRPr="00676577">
        <w:rPr>
          <w:rFonts w:eastAsiaTheme="minorEastAsia" w:cstheme="minorHAnsi"/>
          <w:lang w:val="en-GB"/>
        </w:rPr>
        <w:t>5</w:t>
      </w:r>
      <w:r w:rsidR="00CA28E0" w:rsidRPr="00676577">
        <w:rPr>
          <w:rFonts w:eastAsiaTheme="minorEastAsia" w:cstheme="minorHAnsi"/>
          <w:lang w:val="en-GB"/>
        </w:rPr>
        <w:t xml:space="preserve">). </w:t>
      </w:r>
      <w:commentRangeEnd w:id="530"/>
      <w:r w:rsidR="00BC6DAB" w:rsidRPr="00676577">
        <w:rPr>
          <w:rStyle w:val="CommentReference"/>
          <w:sz w:val="24"/>
          <w:szCs w:val="24"/>
        </w:rPr>
        <w:commentReference w:id="530"/>
      </w:r>
      <w:commentRangeEnd w:id="531"/>
      <w:r w:rsidR="00BC6DAB" w:rsidRPr="00676577">
        <w:rPr>
          <w:rStyle w:val="CommentReference"/>
          <w:sz w:val="24"/>
          <w:szCs w:val="24"/>
        </w:rPr>
        <w:commentReference w:id="531"/>
      </w:r>
      <w:commentRangeEnd w:id="532"/>
      <w:r w:rsidR="00CE5ADB" w:rsidRPr="00676577">
        <w:rPr>
          <w:rStyle w:val="CommentReference"/>
          <w:sz w:val="24"/>
          <w:szCs w:val="24"/>
        </w:rPr>
        <w:commentReference w:id="532"/>
      </w:r>
      <w:commentRangeEnd w:id="533"/>
      <w:r w:rsidR="00123F31" w:rsidRPr="00676577">
        <w:rPr>
          <w:rStyle w:val="CommentReference"/>
          <w:sz w:val="24"/>
          <w:szCs w:val="24"/>
        </w:rPr>
        <w:commentReference w:id="533"/>
      </w:r>
      <w:r w:rsidR="007C1425" w:rsidRPr="00676577">
        <w:rPr>
          <w:rFonts w:eastAsiaTheme="minorEastAsia" w:cstheme="minorHAnsi"/>
          <w:lang w:val="en-GB"/>
        </w:rPr>
        <w:t xml:space="preserve">Statistical support for </w:t>
      </w:r>
      <w:r w:rsidR="000B7F7E" w:rsidRPr="00676577">
        <w:rPr>
          <w:rFonts w:eastAsiaTheme="minorEastAsia" w:cstheme="minorHAnsi"/>
          <w:lang w:val="en-GB"/>
        </w:rPr>
        <w:t>the</w:t>
      </w:r>
      <w:r w:rsidR="00CA28E0" w:rsidRPr="00676577">
        <w:rPr>
          <w:rFonts w:eastAsiaTheme="minorEastAsia" w:cstheme="minorHAnsi"/>
          <w:lang w:val="en-GB"/>
        </w:rPr>
        <w:t xml:space="preserve"> 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CA28E0" w:rsidRPr="00676577">
        <w:rPr>
          <w:rFonts w:eastAsiaTheme="minorEastAsia" w:cstheme="minorHAnsi"/>
          <w:lang w:val="en-GB"/>
        </w:rPr>
        <w:t xml:space="preserve"> </w:t>
      </w:r>
      <w:r w:rsidR="000B7F7E" w:rsidRPr="00676577">
        <w:rPr>
          <w:rFonts w:eastAsiaTheme="minorEastAsia" w:cstheme="minorHAnsi"/>
          <w:lang w:val="en-GB"/>
        </w:rPr>
        <w:t>i</w:t>
      </w:r>
      <w:r w:rsidR="007C1425" w:rsidRPr="00676577">
        <w:rPr>
          <w:rFonts w:eastAsiaTheme="minorEastAsia" w:cstheme="minorHAnsi"/>
          <w:lang w:val="en-GB"/>
        </w:rPr>
        <w:t>s strong</w:t>
      </w:r>
      <w:r w:rsidR="00CA28E0" w:rsidRPr="00676577">
        <w:rPr>
          <w:rFonts w:eastAsiaTheme="minorEastAsia" w:cstheme="minorHAnsi"/>
          <w:lang w:val="en-GB"/>
        </w:rPr>
        <w:t xml:space="preserve">, </w:t>
      </w:r>
      <w:r w:rsidR="00EF21FF" w:rsidRPr="00676577">
        <w:rPr>
          <w:rFonts w:eastAsiaTheme="minorEastAsia" w:cstheme="minorHAnsi"/>
          <w:lang w:val="en-GB"/>
        </w:rPr>
        <w:t xml:space="preserve">as </w:t>
      </w:r>
      <w:del w:id="543" w:author="Max Lindmark" w:date="2020-07-31T10:27:00Z">
        <w:r w:rsidR="00CA28E0" w:rsidRPr="00676577" w:rsidDel="009336FA">
          <w:rPr>
            <w:rFonts w:cstheme="minorHAnsi"/>
            <w:lang w:val="en-GB"/>
          </w:rPr>
          <w:delText>9</w:delText>
        </w:r>
        <w:r w:rsidR="00F3717D" w:rsidRPr="00676577" w:rsidDel="009336FA">
          <w:rPr>
            <w:rFonts w:cstheme="minorHAnsi"/>
            <w:lang w:val="en-GB"/>
          </w:rPr>
          <w:delText>2</w:delText>
        </w:r>
      </w:del>
      <w:ins w:id="544" w:author="Max Lindmark" w:date="2020-07-31T10:27:00Z">
        <w:r w:rsidR="009336FA" w:rsidRPr="00676577">
          <w:rPr>
            <w:rFonts w:cstheme="minorHAnsi"/>
            <w:lang w:val="en-GB"/>
          </w:rPr>
          <w:t>9</w:t>
        </w:r>
      </w:ins>
      <w:ins w:id="545" w:author="Max Lindmark" w:date="2020-09-10T12:30:00Z">
        <w:r w:rsidR="001D4835" w:rsidRPr="00676577">
          <w:rPr>
            <w:rFonts w:cstheme="minorHAnsi"/>
            <w:lang w:val="en-GB"/>
          </w:rPr>
          <w:t>2</w:t>
        </w:r>
      </w:ins>
      <w:r w:rsidR="00CA28E0" w:rsidRPr="00676577">
        <w:rPr>
          <w:rFonts w:cstheme="minorHAnsi"/>
          <w:lang w:val="en-GB"/>
        </w:rPr>
        <w:t xml:space="preserve">% of the posterior density of the </w:t>
      </w:r>
      <w:del w:id="546" w:author="Max Lindmark" w:date="2020-09-10T12:16:00Z">
        <w:r w:rsidR="001F5232" w:rsidRPr="00676577" w:rsidDel="00CF4EC1">
          <w:rPr>
            <w:rFonts w:cstheme="minorHAnsi"/>
            <w:lang w:val="en-GB"/>
          </w:rPr>
          <w:delText>global</w:delText>
        </w:r>
      </w:del>
      <w:ins w:id="547" w:author="Max Lindmark" w:date="2020-09-10T12:18:00Z">
        <w:r w:rsidR="00CA1659" w:rsidRPr="00676577">
          <w:rPr>
            <w:rFonts w:cstheme="minorHAnsi"/>
            <w:lang w:val="en-GB"/>
          </w:rPr>
          <w:t xml:space="preserve">global </w:t>
        </w:r>
      </w:ins>
      <w:del w:id="548" w:author="Max Lindmark" w:date="2020-08-17T13:27:00Z">
        <w:r w:rsidR="001F5232" w:rsidRPr="00676577" w:rsidDel="00D01556">
          <w:rPr>
            <w:rFonts w:cstheme="minorHAnsi"/>
            <w:lang w:val="en-GB"/>
          </w:rPr>
          <w:delText xml:space="preserve"> </w:delText>
        </w:r>
      </w:del>
      <w:r w:rsidR="00CA28E0" w:rsidRPr="00676577">
        <w:rPr>
          <w:rFonts w:cstheme="minorHAnsi"/>
          <w:lang w:val="en-GB"/>
        </w:rPr>
        <w:t>slope estimate (</w:t>
      </w:r>
      <m:oMath>
        <m:sSub>
          <m:sSubPr>
            <m:ctrlPr>
              <w:ins w:id="549" w:author="Max Lindmark" w:date="2020-07-31T10:28:00Z">
                <w:rPr>
                  <w:rFonts w:ascii="Cambria Math" w:hAnsi="Cambria Math" w:cstheme="minorHAnsi"/>
                  <w:bCs/>
                  <w:i/>
                  <w:iCs/>
                </w:rPr>
              </w:ins>
            </m:ctrlPr>
          </m:sSubPr>
          <m:e>
            <m:sSub>
              <m:sSubPr>
                <m:ctrlPr>
                  <w:ins w:id="550" w:author="Max Lindmark" w:date="2020-09-10T12:16:00Z">
                    <w:rPr>
                      <w:rFonts w:ascii="Cambria Math" w:hAnsi="Cambria Math" w:cstheme="minorHAnsi"/>
                      <w:i/>
                    </w:rPr>
                  </w:ins>
                </m:ctrlPr>
              </m:sSubPr>
              <m:e>
                <m:r>
                  <w:ins w:id="551" w:author="Max Lindmark" w:date="2020-09-10T12:16:00Z">
                    <w:rPr>
                      <w:rFonts w:ascii="Cambria Math" w:hAnsi="Cambria Math" w:cstheme="minorHAnsi"/>
                    </w:rPr>
                    <m:t>μ</m:t>
                  </w:ins>
                </m:r>
              </m:e>
              <m:sub>
                <m:r>
                  <w:ins w:id="552" w:author="Max Lindmark" w:date="2020-09-10T12:16:00Z">
                    <w:rPr>
                      <w:rFonts w:ascii="Cambria Math" w:hAnsi="Cambria Math" w:cstheme="minorHAnsi"/>
                    </w:rPr>
                    <m:t>β</m:t>
                  </w:ins>
                </m:r>
              </m:sub>
            </m:sSub>
          </m:e>
          <m:sub>
            <m:r>
              <w:ins w:id="553" w:author="Max Lindmark" w:date="2020-07-31T10:28:00Z">
                <w:rPr>
                  <w:rFonts w:ascii="Cambria Math" w:hAnsi="Cambria Math" w:cstheme="minorHAnsi"/>
                  <w:lang w:val="en-GB"/>
                </w:rPr>
                <m:t>1</m:t>
              </w:ins>
            </m:r>
          </m:sub>
        </m:sSub>
        <m:sSub>
          <m:sSubPr>
            <m:ctrlPr>
              <w:del w:id="554" w:author="Max Lindmark" w:date="2020-07-31T10:28:00Z">
                <w:rPr>
                  <w:rFonts w:ascii="Cambria Math" w:eastAsiaTheme="minorEastAsia" w:hAnsi="Cambria Math" w:cstheme="minorHAnsi"/>
                  <w:i/>
                </w:rPr>
              </w:del>
            </m:ctrlPr>
          </m:sSubPr>
          <m:e>
            <m:r>
              <w:del w:id="555" w:author="Max Lindmark" w:date="2020-07-31T10:28:00Z">
                <w:rPr>
                  <w:rFonts w:ascii="Cambria Math" w:eastAsiaTheme="minorEastAsia" w:hAnsi="Cambria Math" w:cstheme="minorHAnsi"/>
                </w:rPr>
                <m:t>μ</m:t>
              </w:del>
            </m:r>
          </m:e>
          <m:sub>
            <m:sSub>
              <m:sSubPr>
                <m:ctrlPr>
                  <w:del w:id="556" w:author="Max Lindmark" w:date="2020-07-31T10:28:00Z">
                    <w:rPr>
                      <w:rFonts w:ascii="Cambria Math" w:hAnsi="Cambria Math" w:cstheme="minorHAnsi"/>
                      <w:bCs/>
                      <w:i/>
                      <w:iCs/>
                    </w:rPr>
                  </w:del>
                </m:ctrlPr>
              </m:sSubPr>
              <m:e>
                <m:r>
                  <w:del w:id="557" w:author="Max Lindmark" w:date="2020-07-31T10:28:00Z">
                    <w:rPr>
                      <w:rFonts w:ascii="Cambria Math" w:hAnsi="Cambria Math" w:cstheme="minorHAnsi"/>
                    </w:rPr>
                    <m:t>β</m:t>
                  </w:del>
                </m:r>
              </m:e>
              <m:sub>
                <m:r>
                  <w:del w:id="558" w:author="Max Lindmark" w:date="2020-07-31T10:28:00Z">
                    <w:rPr>
                      <w:rFonts w:ascii="Cambria Math" w:hAnsi="Cambria Math" w:cstheme="minorHAnsi"/>
                      <w:lang w:val="en-GB"/>
                    </w:rPr>
                    <m:t>1</m:t>
                  </w:del>
                </m:r>
              </m:sub>
            </m:sSub>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del w:id="559" w:author="Max Lindmark" w:date="2020-07-31T14:51:00Z">
        <w:r w:rsidR="00E101E0" w:rsidRPr="00676577" w:rsidDel="0012087E">
          <w:rPr>
            <w:rFonts w:cstheme="minorHAnsi"/>
            <w:lang w:val="en-GB"/>
          </w:rPr>
          <w:delText>177.3 vs 178.3, respectively</w:delText>
        </w:r>
      </w:del>
      <w:ins w:id="560" w:author="Max Lindmark" w:date="2020-09-12T19:03:00Z">
        <w:r w:rsidR="00B5152A" w:rsidRPr="0025283E">
          <w:rPr>
            <w:rFonts w:eastAsiaTheme="minorEastAsia" w:cstheme="minorHAnsi"/>
            <w:i/>
            <w:iCs/>
            <w:lang w:val="en-GB"/>
          </w:rPr>
          <w:t>SI Appendix</w:t>
        </w:r>
        <w:r w:rsidR="00B5152A">
          <w:rPr>
            <w:rFonts w:eastAsiaTheme="minorEastAsia" w:cstheme="minorHAnsi"/>
            <w:lang w:val="en-GB"/>
          </w:rPr>
          <w:t>, Table S6</w:t>
        </w:r>
      </w:ins>
      <w:r w:rsidR="00CA28E0" w:rsidRPr="00676577">
        <w:rPr>
          <w:rFonts w:cstheme="minorHAnsi"/>
          <w:lang w:val="en-GB"/>
        </w:rPr>
        <w:t xml:space="preserve">), and we present the results for the </w:t>
      </w:r>
      <w:del w:id="561" w:author="Max Lindmark" w:date="2020-09-10T12:21:00Z">
        <w:r w:rsidR="00420ADD" w:rsidRPr="00676577" w:rsidDel="00D54B1F">
          <w:rPr>
            <w:rFonts w:cstheme="minorHAnsi"/>
            <w:lang w:val="en-GB"/>
          </w:rPr>
          <w:delText xml:space="preserve">random </w:delText>
        </w:r>
      </w:del>
      <w:ins w:id="562" w:author="Max Lindmark" w:date="2020-09-10T12:21:00Z">
        <w:r w:rsidR="00D54B1F" w:rsidRPr="00676577">
          <w:rPr>
            <w:rFonts w:cstheme="minorHAnsi"/>
            <w:lang w:val="en-GB"/>
          </w:rPr>
          <w:t>species-</w:t>
        </w:r>
      </w:ins>
      <w:ins w:id="563" w:author="Max Lindmark" w:date="2020-09-10T12:22:00Z">
        <w:r w:rsidR="00D54B1F" w:rsidRPr="00676577">
          <w:rPr>
            <w:rFonts w:cstheme="minorHAnsi"/>
            <w:lang w:val="en-GB"/>
          </w:rPr>
          <w:t xml:space="preserve">varying </w:t>
        </w:r>
      </w:ins>
      <w:r w:rsidR="00420ADD" w:rsidRPr="00676577">
        <w:rPr>
          <w:rFonts w:cstheme="minorHAnsi"/>
          <w:lang w:val="en-GB"/>
        </w:rPr>
        <w:t>intercept</w:t>
      </w:r>
      <w:ins w:id="564" w:author="Max Lindmark" w:date="2020-09-10T12:21:00Z">
        <w:r w:rsidR="00DC7E6A" w:rsidRPr="00676577">
          <w:rPr>
            <w:rFonts w:cstheme="minorHAnsi"/>
            <w:lang w:val="en-GB"/>
          </w:rPr>
          <w:t xml:space="preserve"> and slope</w:t>
        </w:r>
      </w:ins>
      <w:r w:rsidR="00420ADD" w:rsidRPr="00676577">
        <w:rPr>
          <w:rFonts w:cstheme="minorHAnsi"/>
          <w:lang w:val="en-GB"/>
        </w:rPr>
        <w:t xml:space="preserve"> </w:t>
      </w:r>
      <w:ins w:id="565" w:author="Max Lindmark" w:date="2020-07-31T10:05:00Z">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ins>
      <w:ins w:id="566" w:author="Max Lindmark" w:date="2020-07-31T10:28:00Z">
        <w:r w:rsidR="0040248A" w:rsidRPr="00676577">
          <w:rPr>
            <w:rFonts w:cstheme="minorHAnsi"/>
            <w:lang w:val="en-GB"/>
          </w:rPr>
          <w:t xml:space="preserve"> (</w:t>
        </w:r>
      </w:ins>
      <w:ins w:id="567" w:author="Max Lindmark" w:date="2020-09-12T19:04:00Z">
        <w:r w:rsidR="00664534" w:rsidRPr="0025283E">
          <w:rPr>
            <w:rFonts w:eastAsiaTheme="minorEastAsia" w:cstheme="minorHAnsi"/>
            <w:i/>
            <w:iCs/>
            <w:lang w:val="en-GB"/>
          </w:rPr>
          <w:t>SI Appendix</w:t>
        </w:r>
        <w:r w:rsidR="00664534">
          <w:rPr>
            <w:rFonts w:eastAsiaTheme="minorEastAsia" w:cstheme="minorHAnsi"/>
            <w:lang w:val="en-GB"/>
          </w:rPr>
          <w:t>, Fig. S31-34</w:t>
        </w:r>
      </w:ins>
      <w:ins w:id="568" w:author="Max Lindmark" w:date="2020-07-31T10:28:00Z">
        <w:r w:rsidR="004553A5" w:rsidRPr="00676577">
          <w:rPr>
            <w:rFonts w:cstheme="minorHAnsi"/>
            <w:lang w:val="en-GB"/>
          </w:rPr>
          <w:t>)</w:t>
        </w:r>
      </w:ins>
      <w:del w:id="569" w:author="Max Lindmark" w:date="2020-07-31T10:05:00Z">
        <w:r w:rsidR="00420ADD" w:rsidRPr="00676577" w:rsidDel="004C1CB9">
          <w:rPr>
            <w:rFonts w:cstheme="minorHAnsi"/>
            <w:lang w:val="en-GB"/>
          </w:rPr>
          <w:delText xml:space="preserve">and slope </w:delText>
        </w:r>
        <w:r w:rsidR="00CA28E0" w:rsidRPr="00676577" w:rsidDel="004C1CB9">
          <w:rPr>
            <w:rFonts w:cstheme="minorHAnsi"/>
            <w:lang w:val="en-GB"/>
          </w:rPr>
          <w:delText>model</w:delText>
        </w:r>
      </w:del>
      <w:r w:rsidR="00CA28E0" w:rsidRPr="00676577">
        <w:rPr>
          <w:rFonts w:cstheme="minorHAnsi"/>
          <w:lang w:val="en-GB"/>
        </w:rPr>
        <w:t xml:space="preserve">. </w:t>
      </w:r>
      <w:r w:rsidR="00CA28E0" w:rsidRPr="00676577">
        <w:rPr>
          <w:rFonts w:eastAsiaTheme="minorEastAsia" w:cstheme="minorHAnsi"/>
          <w:lang w:val="en-GB"/>
        </w:rPr>
        <w:t xml:space="preserve">The </w:t>
      </w:r>
      <w:del w:id="570" w:author="Max Lindmark" w:date="2020-08-17T13:24:00Z">
        <w:r w:rsidR="00CA28E0" w:rsidRPr="00676577" w:rsidDel="004A1BFA">
          <w:rPr>
            <w:rFonts w:eastAsiaTheme="minorEastAsia" w:cstheme="minorHAnsi"/>
            <w:lang w:val="en-GB"/>
          </w:rPr>
          <w:delText xml:space="preserve">general </w:delText>
        </w:r>
      </w:del>
      <w:ins w:id="571" w:author="Max Lindmark" w:date="2020-08-17T13:24:00Z">
        <w:r w:rsidR="004A1BFA" w:rsidRPr="00676577">
          <w:rPr>
            <w:rFonts w:eastAsiaTheme="minorEastAsia" w:cstheme="minorHAnsi"/>
            <w:lang w:val="en-GB"/>
          </w:rPr>
          <w:t xml:space="preserve">global </w:t>
        </w:r>
      </w:ins>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m:t>
        </m:r>
        <m:r>
          <w:ins w:id="572" w:author="Max Lindmark" w:date="2020-09-10T12:21:00Z">
            <w:rPr>
              <w:rFonts w:ascii="Cambria Math" w:hAnsi="Cambria Math" w:cstheme="minorHAnsi"/>
              <w:lang w:val="en-GB"/>
            </w:rPr>
            <m:t>-0.</m:t>
          </w:ins>
        </m:r>
        <m:r>
          <w:rPr>
            <w:rFonts w:ascii="Cambria Math" w:hAnsi="Cambria Math" w:cstheme="minorHAnsi"/>
            <w:lang w:val="en-GB"/>
          </w:rPr>
          <m:t>0</m:t>
        </m:r>
        <m:r>
          <w:del w:id="573" w:author="Max Lindmark" w:date="2020-09-10T12:21:00Z">
            <w:rPr>
              <w:rFonts w:ascii="Cambria Math" w:hAnsi="Cambria Math" w:cstheme="minorHAnsi"/>
              <w:lang w:val="en-GB"/>
            </w:rPr>
            <m:t>.0</m:t>
          </w:del>
        </m:r>
        <m:r>
          <w:del w:id="574" w:author="Max Lindmark" w:date="2020-07-31T10:34:00Z">
            <w:rPr>
              <w:rFonts w:ascii="Cambria Math" w:hAnsi="Cambria Math" w:cstheme="minorHAnsi"/>
              <w:lang w:val="en-GB"/>
            </w:rPr>
            <m:t>74</m:t>
          </w:del>
        </m:r>
        <m:r>
          <w:ins w:id="575" w:author="Max Lindmark" w:date="2020-09-10T12:21:00Z">
            <w:rPr>
              <w:rFonts w:ascii="Cambria Math" w:hAnsi="Cambria Math" w:cstheme="minorHAnsi"/>
              <w:lang w:val="en-GB"/>
            </w:rPr>
            <m:t>74</m:t>
          </w:ins>
        </m:r>
        <m:r>
          <w:rPr>
            <w:rFonts w:ascii="Cambria Math" w:hAnsi="Cambria Math" w:cstheme="minorHAnsi"/>
            <w:lang w:val="en-GB"/>
          </w:rPr>
          <m:t>-0.3</m:t>
        </m:r>
        <m:r>
          <w:del w:id="576" w:author="Max Lindmark" w:date="2020-07-31T10:33:00Z">
            <w:rPr>
              <w:rFonts w:ascii="Cambria Math" w:hAnsi="Cambria Math" w:cstheme="minorHAnsi"/>
              <w:lang w:val="en-GB"/>
            </w:rPr>
            <m:t>1</m:t>
          </w:del>
        </m:r>
        <m:r>
          <w:ins w:id="577" w:author="Max Lindmark" w:date="2020-09-10T12:20: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ins w:id="578" w:author="Max Lindmark" w:date="2020-09-10T12:01:00Z">
        <w:r w:rsidR="00E344F0" w:rsidRPr="00676577">
          <w:rPr>
            <w:rFonts w:eastAsiaTheme="minorEastAsia" w:cstheme="minorHAnsi"/>
            <w:lang w:val="en-GB"/>
          </w:rPr>
          <w:t xml:space="preserve">of </w:t>
        </w:r>
      </w:ins>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53DEE285" w14:textId="28405F09" w:rsidR="00DD7E41" w:rsidRDefault="00DD7E41" w:rsidP="00BA76E6">
      <w:pPr>
        <w:spacing w:line="480" w:lineRule="auto"/>
        <w:ind w:firstLine="284"/>
        <w:contextualSpacing/>
        <w:jc w:val="both"/>
        <w:rPr>
          <w:rFonts w:eastAsiaTheme="minorEastAsia" w:cstheme="minorHAnsi"/>
          <w:lang w:val="en-GB"/>
        </w:rPr>
      </w:pPr>
    </w:p>
    <w:p w14:paraId="488A9584" w14:textId="0796BA1B" w:rsidR="00FA1BD3" w:rsidRDefault="00FA1BD3" w:rsidP="00BA76E6">
      <w:pPr>
        <w:spacing w:line="480" w:lineRule="auto"/>
        <w:ind w:firstLine="284"/>
        <w:contextualSpacing/>
        <w:jc w:val="both"/>
        <w:rPr>
          <w:rFonts w:eastAsiaTheme="minorEastAsia" w:cstheme="minorHAnsi"/>
          <w:lang w:val="en-GB"/>
        </w:rPr>
      </w:pPr>
    </w:p>
    <w:p w14:paraId="3C6E466C" w14:textId="6D9061F1" w:rsidR="00FA1BD3" w:rsidRDefault="00FA1BD3" w:rsidP="00BA76E6">
      <w:pPr>
        <w:spacing w:line="480" w:lineRule="auto"/>
        <w:ind w:firstLine="284"/>
        <w:contextualSpacing/>
        <w:jc w:val="both"/>
        <w:rPr>
          <w:rFonts w:eastAsiaTheme="minorEastAsia" w:cstheme="minorHAnsi"/>
          <w:lang w:val="en-GB"/>
        </w:rPr>
      </w:pPr>
    </w:p>
    <w:p w14:paraId="3D9F0DCB" w14:textId="19E0EC28" w:rsidR="00FA1BD3" w:rsidRDefault="00FA1BD3" w:rsidP="00BA76E6">
      <w:pPr>
        <w:spacing w:line="480" w:lineRule="auto"/>
        <w:ind w:firstLine="284"/>
        <w:contextualSpacing/>
        <w:jc w:val="both"/>
        <w:rPr>
          <w:rFonts w:eastAsiaTheme="minorEastAsia" w:cstheme="minorHAnsi"/>
          <w:lang w:val="en-GB"/>
        </w:rPr>
      </w:pPr>
    </w:p>
    <w:p w14:paraId="64D071FA" w14:textId="2BB16D8C" w:rsidR="00FA1BD3" w:rsidRDefault="00FA1BD3" w:rsidP="00BA76E6">
      <w:pPr>
        <w:spacing w:line="480" w:lineRule="auto"/>
        <w:ind w:firstLine="284"/>
        <w:contextualSpacing/>
        <w:jc w:val="both"/>
        <w:rPr>
          <w:rFonts w:eastAsiaTheme="minorEastAsia" w:cstheme="minorHAnsi"/>
          <w:lang w:val="en-GB"/>
        </w:rPr>
      </w:pPr>
    </w:p>
    <w:p w14:paraId="50C452A6" w14:textId="16A38C63" w:rsidR="00FA1BD3" w:rsidRDefault="00FA1BD3" w:rsidP="00BA76E6">
      <w:pPr>
        <w:spacing w:line="480" w:lineRule="auto"/>
        <w:ind w:firstLine="284"/>
        <w:contextualSpacing/>
        <w:jc w:val="both"/>
        <w:rPr>
          <w:rFonts w:eastAsiaTheme="minorEastAsia" w:cstheme="minorHAnsi"/>
          <w:lang w:val="en-GB"/>
        </w:rPr>
      </w:pPr>
    </w:p>
    <w:p w14:paraId="2326D8AF" w14:textId="24537B9B" w:rsidR="00DB5E16" w:rsidRDefault="00DB5E16" w:rsidP="00BA76E6">
      <w:pPr>
        <w:spacing w:line="480" w:lineRule="auto"/>
        <w:ind w:firstLine="284"/>
        <w:contextualSpacing/>
        <w:jc w:val="both"/>
        <w:rPr>
          <w:rFonts w:eastAsiaTheme="minorEastAsia" w:cstheme="minorHAnsi"/>
          <w:lang w:val="en-GB"/>
        </w:rPr>
      </w:pPr>
    </w:p>
    <w:p w14:paraId="56564F7E" w14:textId="4A0D5EAE" w:rsidR="005772C5" w:rsidRDefault="00E43768" w:rsidP="002E3379">
      <w:pPr>
        <w:spacing w:line="480" w:lineRule="auto"/>
        <w:contextualSpacing/>
        <w:jc w:val="center"/>
        <w:rPr>
          <w:rFonts w:cstheme="minorHAnsi"/>
        </w:rPr>
      </w:pPr>
      <w:r>
        <w:rPr>
          <w:rFonts w:cstheme="minorHAnsi"/>
          <w:noProof/>
        </w:rPr>
        <w:lastRenderedPageBreak/>
        <w:drawing>
          <wp:inline distT="0" distB="0" distL="0" distR="0" wp14:anchorId="7DF61E36" wp14:editId="460250F0">
            <wp:extent cx="5731510" cy="573151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37FB041E" w:rsidR="00140E2C" w:rsidRPr="00721245" w:rsidRDefault="00140E2C" w:rsidP="00140E2C">
      <w:pPr>
        <w:spacing w:line="360" w:lineRule="auto"/>
        <w:contextualSpacing/>
        <w:jc w:val="both"/>
        <w:rPr>
          <w:rFonts w:cstheme="minorHAnsi"/>
          <w:i/>
          <w:lang w:val="en-GB"/>
        </w:rPr>
      </w:pPr>
      <w:commentRangeStart w:id="579"/>
      <w:commentRangeStart w:id="580"/>
      <w:commentRangeStart w:id="581"/>
      <w:r w:rsidRPr="00721245">
        <w:rPr>
          <w:rFonts w:cstheme="minorHAnsi"/>
          <w:b/>
          <w:bCs/>
          <w:lang w:val="en-GB"/>
        </w:rPr>
        <w:t>Fig. 1</w:t>
      </w:r>
      <w:commentRangeEnd w:id="579"/>
      <w:r w:rsidR="004C144E" w:rsidRPr="00721245">
        <w:rPr>
          <w:rStyle w:val="CommentReference"/>
          <w:sz w:val="24"/>
          <w:szCs w:val="24"/>
        </w:rPr>
        <w:commentReference w:id="579"/>
      </w:r>
      <w:commentRangeEnd w:id="580"/>
      <w:r w:rsidR="00D1007F" w:rsidRPr="00721245">
        <w:rPr>
          <w:rStyle w:val="CommentReference"/>
          <w:sz w:val="24"/>
          <w:szCs w:val="24"/>
        </w:rPr>
        <w:commentReference w:id="580"/>
      </w:r>
      <w:commentRangeEnd w:id="581"/>
      <w:r w:rsidR="0090254C" w:rsidRPr="00721245">
        <w:rPr>
          <w:rStyle w:val="CommentReference"/>
          <w:sz w:val="24"/>
          <w:szCs w:val="24"/>
        </w:rPr>
        <w:commentReference w:id="581"/>
      </w:r>
      <w:r w:rsidRPr="00721245">
        <w:rPr>
          <w:rFonts w:cstheme="minorHAnsi"/>
          <w:lang w:val="en-GB"/>
        </w:rPr>
        <w:t>.</w:t>
      </w:r>
      <w:r w:rsidRPr="00721245">
        <w:rPr>
          <w:rFonts w:cstheme="minorHAnsi"/>
          <w:i/>
          <w:lang w:val="en-GB"/>
        </w:rPr>
        <w:t xml:space="preserve"> Effects of temperature and body mass on body growth</w:t>
      </w:r>
      <w:r w:rsidR="0035660C" w:rsidRPr="00721245">
        <w:rPr>
          <w:rFonts w:cstheme="minorHAnsi"/>
          <w:i/>
          <w:lang w:val="en-GB"/>
        </w:rPr>
        <w:t xml:space="preserve"> below optimum temperature</w:t>
      </w:r>
      <w:r w:rsidRPr="00721245">
        <w:rPr>
          <w:rFonts w:cstheme="minorHAnsi"/>
          <w:i/>
          <w:lang w:val="en-GB"/>
        </w:rPr>
        <w:t xml:space="preserve">. Panel A) shows </w:t>
      </w:r>
      <w:r w:rsidR="006035D3" w:rsidRPr="00721245">
        <w:rPr>
          <w:rFonts w:cstheme="minorHAnsi"/>
          <w:i/>
          <w:lang w:val="en-GB"/>
        </w:rPr>
        <w:t xml:space="preserve">the natural log of </w:t>
      </w:r>
      <w:r w:rsidR="00AE2025" w:rsidRPr="00721245">
        <w:rPr>
          <w:rFonts w:cstheme="minorHAnsi"/>
          <w:i/>
          <w:lang w:val="en-GB"/>
        </w:rPr>
        <w:t xml:space="preserve">specific </w:t>
      </w:r>
      <w:r w:rsidRPr="00721245">
        <w:rPr>
          <w:rFonts w:cstheme="minorHAnsi"/>
          <w:i/>
          <w:lang w:val="en-GB"/>
        </w:rPr>
        <w:t xml:space="preserve">growth rate as a function of body mass </w:t>
      </w:r>
      <w:r w:rsidR="000B2FAE" w:rsidRPr="00721245">
        <w:rPr>
          <w:rFonts w:cstheme="minorHAnsi"/>
          <w:i/>
          <w:lang w:val="en-GB"/>
        </w:rPr>
        <w:t xml:space="preserve">on a logarithmic </w:t>
      </w:r>
      <w:r w:rsidR="00C965A9" w:rsidRPr="00721245">
        <w:rPr>
          <w:rFonts w:cstheme="minorHAnsi"/>
          <w:i/>
          <w:lang w:val="en-GB"/>
        </w:rPr>
        <w:t>x-</w:t>
      </w:r>
      <w:r w:rsidR="002911DF" w:rsidRPr="00721245">
        <w:rPr>
          <w:rFonts w:cstheme="minorHAnsi"/>
          <w:i/>
          <w:lang w:val="en-GB"/>
        </w:rPr>
        <w:t>axis</w:t>
      </w:r>
      <w:r w:rsidR="00B776E6" w:rsidRPr="00721245">
        <w:rPr>
          <w:rFonts w:cstheme="minorHAnsi"/>
          <w:i/>
          <w:lang w:val="en-GB"/>
        </w:rPr>
        <w:t xml:space="preserve"> (for readability, note the model is fitted with ln(mass) as a predictor)</w:t>
      </w:r>
      <w:r w:rsidR="002A3E59" w:rsidRPr="00721245">
        <w:rPr>
          <w:rFonts w:cstheme="minorHAnsi"/>
          <w:i/>
          <w:lang w:val="en-GB"/>
        </w:rPr>
        <w:t>, such that the slope corresponds to the mass-scaling exponent</w:t>
      </w:r>
      <w:r w:rsidRPr="00721245">
        <w:rPr>
          <w:rFonts w:cstheme="minorHAnsi"/>
          <w:i/>
          <w:lang w:val="en-GB"/>
        </w:rPr>
        <w:t xml:space="preserve">. </w:t>
      </w:r>
      <w:ins w:id="582" w:author="Max Lindmark" w:date="2020-09-10T12:44:00Z">
        <w:r w:rsidR="00ED3E77" w:rsidRPr="00721245">
          <w:rPr>
            <w:rFonts w:cstheme="minorHAnsi"/>
            <w:i/>
            <w:lang w:val="en-GB"/>
          </w:rPr>
          <w:t xml:space="preserve">Colors indicate species. </w:t>
        </w:r>
      </w:ins>
      <w:r w:rsidR="000F35C2" w:rsidRPr="00721245">
        <w:rPr>
          <w:rFonts w:cstheme="minorHAnsi"/>
          <w:i/>
          <w:lang w:val="en-GB"/>
        </w:rPr>
        <w:t>The l</w:t>
      </w:r>
      <w:r w:rsidRPr="00721245">
        <w:rPr>
          <w:rFonts w:cstheme="minorHAnsi"/>
          <w:i/>
          <w:lang w:val="en-GB"/>
        </w:rPr>
        <w:t xml:space="preserve">ine </w:t>
      </w:r>
      <w:r w:rsidR="000F35C2" w:rsidRPr="00721245">
        <w:rPr>
          <w:rFonts w:cstheme="minorHAnsi"/>
          <w:i/>
          <w:lang w:val="en-GB"/>
        </w:rPr>
        <w:t xml:space="preserve">in panel A is the </w:t>
      </w:r>
      <w:r w:rsidRPr="00721245">
        <w:rPr>
          <w:rFonts w:cstheme="minorHAnsi"/>
          <w:i/>
          <w:lang w:val="en-GB"/>
        </w:rPr>
        <w:t>global prediction from model M1</w:t>
      </w:r>
      <w:r w:rsidR="003415BE" w:rsidRPr="00721245">
        <w:rPr>
          <w:rFonts w:cstheme="minorHAnsi"/>
          <w:i/>
          <w:lang w:val="en-GB"/>
        </w:rPr>
        <w:t xml:space="preserve"> at the mean </w:t>
      </w:r>
      <w:r w:rsidR="00C2134A" w:rsidRPr="00721245">
        <w:rPr>
          <w:rFonts w:cstheme="minorHAnsi"/>
          <w:i/>
          <w:lang w:val="en-GB"/>
        </w:rPr>
        <w:t>temperature (14</w:t>
      </w:r>
      <m:oMath>
        <m:r>
          <w:rPr>
            <w:rFonts w:ascii="Cambria Math" w:hAnsi="Cambria Math" w:cstheme="minorHAnsi"/>
            <w:lang w:val="en-GB"/>
          </w:rPr>
          <m:t>℃</m:t>
        </m:r>
      </m:oMath>
      <w:r w:rsidR="00323445" w:rsidRPr="00721245">
        <w:rPr>
          <w:rFonts w:eastAsiaTheme="minorEastAsia" w:cstheme="minorHAnsi"/>
          <w:i/>
          <w:lang w:val="en-GB"/>
        </w:rPr>
        <w:t xml:space="preserve">, but note the model is </w:t>
      </w:r>
      <w:r w:rsidR="00E20F68" w:rsidRPr="00721245">
        <w:rPr>
          <w:rFonts w:eastAsiaTheme="minorEastAsia" w:cstheme="minorHAnsi"/>
          <w:i/>
          <w:lang w:val="en-GB"/>
        </w:rPr>
        <w:t xml:space="preserve">fitted </w:t>
      </w:r>
      <w:r w:rsidR="0014731E" w:rsidRPr="00721245">
        <w:rPr>
          <w:rFonts w:eastAsiaTheme="minorEastAsia" w:cstheme="minorHAnsi"/>
          <w:i/>
          <w:lang w:val="en-GB"/>
        </w:rPr>
        <w:t xml:space="preserve">using </w:t>
      </w:r>
      <w:r w:rsidR="00323445" w:rsidRPr="00721245">
        <w:rPr>
          <w:rFonts w:eastAsiaTheme="minorEastAsia" w:cstheme="minorHAnsi"/>
          <w:i/>
          <w:lang w:val="en-GB"/>
        </w:rPr>
        <w:t>Arrhenius temperature</w:t>
      </w:r>
      <w:r w:rsidR="00C2134A" w:rsidRPr="00721245">
        <w:rPr>
          <w:rFonts w:cstheme="minorHAnsi"/>
          <w:i/>
          <w:lang w:val="en-GB"/>
        </w:rPr>
        <w:t>)</w:t>
      </w:r>
      <w:r w:rsidR="000A626A" w:rsidRPr="00721245">
        <w:rPr>
          <w:rFonts w:eastAsiaTheme="minorEastAsia" w:cstheme="minorHAnsi"/>
          <w:i/>
          <w:lang w:val="en-GB"/>
        </w:rPr>
        <w:t>.</w:t>
      </w:r>
      <w:r w:rsidRPr="00721245">
        <w:rPr>
          <w:rFonts w:cstheme="minorHAnsi"/>
          <w:i/>
          <w:lang w:val="en-GB"/>
        </w:rPr>
        <w:t xml:space="preserve"> </w:t>
      </w:r>
      <w:r w:rsidRPr="00721245">
        <w:rPr>
          <w:rFonts w:cstheme="minorHAnsi"/>
          <w:i/>
          <w:iCs/>
          <w:lang w:val="en-GB"/>
        </w:rPr>
        <w:t>S</w:t>
      </w:r>
      <w:r w:rsidRPr="00721245">
        <w:rPr>
          <w:rFonts w:cstheme="minorHAnsi"/>
          <w:i/>
          <w:lang w:val="en-GB"/>
        </w:rPr>
        <w:t xml:space="preserve">haded areas correspond to 80% and 95% credible intervals. Point </w:t>
      </w:r>
      <w:r w:rsidR="004B514E" w:rsidRPr="00721245">
        <w:rPr>
          <w:rFonts w:cstheme="minorHAnsi"/>
          <w:i/>
          <w:lang w:val="en-GB"/>
        </w:rPr>
        <w:t>colours</w:t>
      </w:r>
      <w:r w:rsidRPr="00721245">
        <w:rPr>
          <w:rFonts w:cstheme="minorHAnsi"/>
          <w:i/>
          <w:lang w:val="en-GB"/>
        </w:rPr>
        <w:t xml:space="preserve"> indicate specie</w:t>
      </w:r>
      <w:del w:id="583" w:author="Max Lindmark" w:date="2020-09-10T15:06:00Z">
        <w:r w:rsidRPr="00721245" w:rsidDel="00293E5E">
          <w:rPr>
            <w:rFonts w:cstheme="minorHAnsi"/>
            <w:i/>
            <w:lang w:val="en-GB"/>
          </w:rPr>
          <w:delText xml:space="preserve">s </w:delText>
        </w:r>
      </w:del>
      <w:del w:id="584" w:author="Max Lindmark" w:date="2020-09-10T15:04:00Z">
        <w:r w:rsidRPr="00721245" w:rsidDel="003E1D4D">
          <w:rPr>
            <w:rFonts w:cstheme="minorHAnsi"/>
            <w:i/>
            <w:lang w:val="en-GB"/>
          </w:rPr>
          <w:delText>(</w:delText>
        </w:r>
        <w:commentRangeStart w:id="585"/>
        <w:commentRangeStart w:id="586"/>
        <w:r w:rsidRPr="00721245" w:rsidDel="003E1D4D">
          <w:rPr>
            <w:rFonts w:cstheme="minorHAnsi"/>
            <w:i/>
            <w:lang w:val="en-GB"/>
          </w:rPr>
          <w:delText>n=</w:delText>
        </w:r>
      </w:del>
      <w:del w:id="587" w:author="Max Lindmark" w:date="2020-09-10T15:06:00Z">
        <w:r w:rsidRPr="00721245" w:rsidDel="00293E5E">
          <w:rPr>
            <w:rFonts w:cstheme="minorHAnsi"/>
            <w:i/>
            <w:lang w:val="en-GB"/>
          </w:rPr>
          <w:delText>1</w:delText>
        </w:r>
      </w:del>
      <w:del w:id="588" w:author="Max Lindmark" w:date="2020-09-10T15:05:00Z">
        <w:r w:rsidRPr="00721245" w:rsidDel="003E1D4D">
          <w:rPr>
            <w:rFonts w:cstheme="minorHAnsi"/>
            <w:i/>
            <w:lang w:val="en-GB"/>
          </w:rPr>
          <w:delText>3, le</w:delText>
        </w:r>
      </w:del>
      <w:del w:id="589" w:author="Max Lindmark" w:date="2020-09-10T15:06:00Z">
        <w:r w:rsidRPr="00721245" w:rsidDel="00293E5E">
          <w:rPr>
            <w:rFonts w:cstheme="minorHAnsi"/>
            <w:i/>
            <w:lang w:val="en-GB"/>
          </w:rPr>
          <w:delText xml:space="preserve">gend not </w:delText>
        </w:r>
      </w:del>
      <w:r w:rsidRPr="00721245">
        <w:rPr>
          <w:rFonts w:cstheme="minorHAnsi"/>
          <w:i/>
          <w:lang w:val="en-GB"/>
        </w:rPr>
        <w:t>s</w:t>
      </w:r>
      <w:del w:id="590" w:author="Max Lindmark" w:date="2020-09-10T15:06:00Z">
        <w:r w:rsidRPr="00721245" w:rsidDel="00293E5E">
          <w:rPr>
            <w:rFonts w:cstheme="minorHAnsi"/>
            <w:i/>
            <w:lang w:val="en-GB"/>
          </w:rPr>
          <w:delText>hown</w:delText>
        </w:r>
      </w:del>
      <w:commentRangeEnd w:id="585"/>
      <w:r w:rsidR="00E91C7C" w:rsidRPr="00721245">
        <w:rPr>
          <w:rStyle w:val="CommentReference"/>
          <w:sz w:val="24"/>
          <w:szCs w:val="24"/>
        </w:rPr>
        <w:commentReference w:id="585"/>
      </w:r>
      <w:commentRangeEnd w:id="586"/>
      <w:r w:rsidR="00350E0D" w:rsidRPr="00721245">
        <w:rPr>
          <w:rStyle w:val="CommentReference"/>
          <w:sz w:val="24"/>
          <w:szCs w:val="24"/>
        </w:rPr>
        <w:commentReference w:id="586"/>
      </w:r>
      <w:del w:id="591" w:author="Max Lindmark" w:date="2020-09-10T15:06:00Z">
        <w:r w:rsidRPr="00721245" w:rsidDel="00293E5E">
          <w:rPr>
            <w:rFonts w:cstheme="minorHAnsi"/>
            <w:i/>
            <w:lang w:val="en-GB"/>
          </w:rPr>
          <w:delText xml:space="preserve">). </w:delText>
        </w:r>
      </w:del>
      <w:ins w:id="592" w:author="Max Lindmark" w:date="2020-09-10T15:06:00Z">
        <w:r w:rsidR="00293E5E" w:rsidRPr="00721245">
          <w:rPr>
            <w:rFonts w:cstheme="minorHAnsi"/>
            <w:i/>
            <w:lang w:val="en-GB"/>
          </w:rPr>
          <w:t xml:space="preserve">. </w:t>
        </w:r>
      </w:ins>
      <w:r w:rsidR="00461E94" w:rsidRPr="00721245">
        <w:rPr>
          <w:rFonts w:cstheme="minorHAnsi"/>
          <w:i/>
          <w:lang w:val="en-GB"/>
        </w:rPr>
        <w:t xml:space="preserve">The </w:t>
      </w:r>
      <w:r w:rsidR="00E91C7C" w:rsidRPr="00721245">
        <w:rPr>
          <w:rFonts w:cstheme="minorHAnsi"/>
          <w:i/>
          <w:lang w:val="en-GB"/>
        </w:rPr>
        <w:t xml:space="preserve">bottom row shows the </w:t>
      </w:r>
      <w:r w:rsidR="00461E94" w:rsidRPr="00721245">
        <w:rPr>
          <w:rFonts w:cstheme="minorHAnsi"/>
          <w:i/>
          <w:lang w:val="en-GB"/>
        </w:rPr>
        <w:t>p</w:t>
      </w:r>
      <w:r w:rsidRPr="00721245">
        <w:rPr>
          <w:rFonts w:cstheme="minorHAnsi"/>
          <w:i/>
          <w:lang w:val="en-GB"/>
        </w:rPr>
        <w:t>osterior distributions f</w:t>
      </w:r>
      <w:r w:rsidR="00517FD5" w:rsidRPr="00721245">
        <w:rPr>
          <w:rFonts w:cstheme="minorHAnsi"/>
          <w:i/>
          <w:lang w:val="en-GB"/>
        </w:rPr>
        <w:t>or</w:t>
      </w:r>
      <w:r w:rsidRPr="00721245">
        <w:rPr>
          <w:rFonts w:cstheme="minorHAnsi"/>
          <w:i/>
          <w:lang w:val="en-GB"/>
        </w:rPr>
        <w:t xml:space="preserve"> </w:t>
      </w:r>
      <w:r w:rsidR="0019612B" w:rsidRPr="00721245">
        <w:rPr>
          <w:rFonts w:cstheme="minorHAnsi"/>
          <w:i/>
          <w:lang w:val="en-GB"/>
        </w:rPr>
        <w:t xml:space="preserve">(B) </w:t>
      </w:r>
      <w:r w:rsidR="003D76A8" w:rsidRPr="00721245">
        <w:rPr>
          <w:rFonts w:cstheme="minorHAnsi"/>
          <w:i/>
          <w:lang w:val="en-GB"/>
        </w:rPr>
        <w:t xml:space="preserve">the </w:t>
      </w:r>
      <w:del w:id="593" w:author="Max Lindmark" w:date="2020-09-10T12:42:00Z">
        <w:r w:rsidRPr="00721245" w:rsidDel="00D121D0">
          <w:rPr>
            <w:rFonts w:cstheme="minorHAnsi"/>
            <w:i/>
            <w:lang w:val="en-GB"/>
          </w:rPr>
          <w:delText xml:space="preserve">average </w:delText>
        </w:r>
      </w:del>
      <w:ins w:id="594" w:author="Max Lindmark" w:date="2020-09-10T12:42:00Z">
        <w:r w:rsidR="00D121D0" w:rsidRPr="00721245">
          <w:rPr>
            <w:rFonts w:cstheme="minorHAnsi"/>
            <w:i/>
            <w:lang w:val="en-GB"/>
          </w:rPr>
          <w:t xml:space="preserve">global </w:t>
        </w:r>
      </w:ins>
      <w:r w:rsidRPr="00721245">
        <w:rPr>
          <w:rFonts w:cstheme="minorHAnsi"/>
          <w:i/>
          <w:lang w:val="en-GB"/>
        </w:rPr>
        <w:t xml:space="preserve">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721245">
        <w:rPr>
          <w:rFonts w:eastAsiaTheme="minorEastAsia" w:cstheme="minorHAnsi"/>
          <w:i/>
          <w:lang w:val="en-GB"/>
        </w:rPr>
        <w:t>,</w:t>
      </w:r>
      <w:r w:rsidR="0019612B" w:rsidRPr="00721245">
        <w:rPr>
          <w:rFonts w:eastAsiaTheme="minorEastAsia" w:cstheme="minorHAnsi"/>
          <w:i/>
          <w:lang w:val="en-GB"/>
        </w:rPr>
        <w:t xml:space="preserve"> </w:t>
      </w:r>
      <w:r w:rsidR="0019612B" w:rsidRPr="00721245">
        <w:rPr>
          <w:rFonts w:cstheme="minorHAnsi"/>
          <w:i/>
          <w:lang w:val="en-GB"/>
        </w:rPr>
        <w:t>(C)</w:t>
      </w:r>
      <w:r w:rsidRPr="00721245">
        <w:rPr>
          <w:rFonts w:eastAsiaTheme="minorEastAsia" w:cstheme="minorHAnsi"/>
          <w:i/>
          <w:lang w:val="en-GB"/>
        </w:rPr>
        <w:t xml:space="preserve"> </w:t>
      </w:r>
      <w:r w:rsidR="00787643" w:rsidRPr="00721245">
        <w:rPr>
          <w:rFonts w:eastAsiaTheme="minorEastAsia" w:cstheme="minorHAnsi"/>
          <w:i/>
          <w:lang w:val="en-GB"/>
        </w:rPr>
        <w:t xml:space="preserve">the </w:t>
      </w:r>
      <w:ins w:id="595" w:author="Max Lindmark" w:date="2020-09-10T12:42:00Z">
        <w:r w:rsidR="00A30D71" w:rsidRPr="00721245">
          <w:rPr>
            <w:rFonts w:eastAsiaTheme="minorEastAsia" w:cstheme="minorHAnsi"/>
            <w:i/>
            <w:lang w:val="en-GB"/>
          </w:rPr>
          <w:t xml:space="preserve">global </w:t>
        </w:r>
      </w:ins>
      <w:r w:rsidR="00461E94" w:rsidRPr="00721245">
        <w:rPr>
          <w:rFonts w:cstheme="minorHAnsi"/>
          <w:i/>
          <w:lang w:val="en-GB"/>
        </w:rPr>
        <w:t>temperature coefficient</w:t>
      </w:r>
      <w:r w:rsidRPr="00721245">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721245">
        <w:rPr>
          <w:rFonts w:cstheme="minorHAnsi"/>
          <w:i/>
          <w:lang w:val="en-GB"/>
        </w:rPr>
        <w:t xml:space="preserve"> and </w:t>
      </w:r>
      <w:r w:rsidR="0019612B" w:rsidRPr="00721245">
        <w:rPr>
          <w:rFonts w:cstheme="minorHAnsi"/>
          <w:i/>
          <w:lang w:val="en-GB"/>
        </w:rPr>
        <w:t xml:space="preserve">(D) </w:t>
      </w:r>
      <w:r w:rsidR="00127DF6" w:rsidRPr="00721245">
        <w:rPr>
          <w:rFonts w:cstheme="minorHAnsi"/>
          <w:i/>
          <w:lang w:val="en-GB"/>
        </w:rPr>
        <w:t xml:space="preserve">the </w:t>
      </w:r>
      <w:ins w:id="596" w:author="Max Lindmark" w:date="2020-09-10T12:42:00Z">
        <w:r w:rsidR="00EF519C" w:rsidRPr="00721245">
          <w:rPr>
            <w:rFonts w:cstheme="minorHAnsi"/>
            <w:i/>
            <w:lang w:val="en-GB"/>
          </w:rPr>
          <w:t xml:space="preserve">global </w:t>
        </w:r>
      </w:ins>
      <w:r w:rsidRPr="00721245">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597" w:author="Jan Ohlberger" w:date="2020-05-22T15:09:00Z">
        <w:r w:rsidRPr="00721245" w:rsidDel="00E91C7C">
          <w:rPr>
            <w:rFonts w:eastAsiaTheme="minorEastAsia" w:cstheme="minorHAnsi"/>
            <w:i/>
            <w:lang w:val="en-GB"/>
          </w:rPr>
          <w:delText>,</w:delText>
        </w:r>
        <w:r w:rsidRPr="00721245" w:rsidDel="00E91C7C">
          <w:rPr>
            <w:rFonts w:cstheme="minorHAnsi"/>
            <w:i/>
            <w:lang w:val="en-GB"/>
          </w:rPr>
          <w:delText xml:space="preserve"> are shown in the bottom row</w:delText>
        </w:r>
      </w:del>
      <w:r w:rsidR="002C74A6" w:rsidRPr="00721245">
        <w:rPr>
          <w:rFonts w:cstheme="minorHAnsi"/>
          <w:i/>
          <w:lang w:val="en-GB"/>
        </w:rPr>
        <w:t xml:space="preserve">. </w:t>
      </w:r>
      <w:r w:rsidR="003940B4" w:rsidRPr="00721245">
        <w:rPr>
          <w:rFonts w:cstheme="minorHAnsi"/>
          <w:i/>
          <w:lang w:val="en-GB"/>
        </w:rPr>
        <w:t>D</w:t>
      </w:r>
      <w:r w:rsidRPr="00721245">
        <w:rPr>
          <w:rFonts w:cstheme="minorHAnsi"/>
          <w:i/>
          <w:lang w:val="en-GB"/>
        </w:rPr>
        <w:t>ashed white line shows the posterior median</w:t>
      </w:r>
      <w:r w:rsidR="00A936F3" w:rsidRPr="00721245">
        <w:rPr>
          <w:rFonts w:cstheme="minorHAnsi"/>
          <w:i/>
          <w:lang w:val="en-GB"/>
        </w:rPr>
        <w:t xml:space="preserve"> and </w:t>
      </w:r>
      <w:r w:rsidRPr="00721245">
        <w:rPr>
          <w:rFonts w:cstheme="minorHAnsi"/>
          <w:i/>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49CAD5EB" w14:textId="10E59A83" w:rsidR="003C6BC7" w:rsidRDefault="003F5D05" w:rsidP="00F700D0">
      <w:pPr>
        <w:spacing w:line="360" w:lineRule="auto"/>
        <w:contextualSpacing/>
        <w:jc w:val="both"/>
        <w:rPr>
          <w:rFonts w:cstheme="minorHAnsi"/>
          <w:b/>
          <w:bCs/>
          <w:i/>
          <w:iCs/>
          <w:lang w:val="en-GB"/>
        </w:rPr>
      </w:pPr>
      <w:commentRangeStart w:id="598"/>
      <w:r>
        <w:rPr>
          <w:rFonts w:cstheme="minorHAnsi"/>
          <w:b/>
          <w:bCs/>
          <w:i/>
          <w:iCs/>
          <w:noProof/>
          <w:lang w:val="en-GB"/>
        </w:rPr>
        <w:lastRenderedPageBreak/>
        <w:drawing>
          <wp:inline distT="0" distB="0" distL="0" distR="0" wp14:anchorId="536547F7" wp14:editId="47C822E0">
            <wp:extent cx="5731510" cy="2865755"/>
            <wp:effectExtent l="0" t="0" r="0" b="4445"/>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map&#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commentRangeEnd w:id="598"/>
      <w:r w:rsidR="002D3890">
        <w:rPr>
          <w:rStyle w:val="CommentReference"/>
        </w:rPr>
        <w:commentReference w:id="598"/>
      </w:r>
    </w:p>
    <w:p w14:paraId="136C9A16" w14:textId="64E6BDA1" w:rsidR="004D63B8" w:rsidRPr="004028A6" w:rsidRDefault="004D63B8" w:rsidP="00F700D0">
      <w:pPr>
        <w:spacing w:line="360" w:lineRule="auto"/>
        <w:contextualSpacing/>
        <w:jc w:val="both"/>
        <w:rPr>
          <w:rFonts w:cstheme="minorHAnsi"/>
          <w:lang w:val="en-GB"/>
        </w:rPr>
      </w:pPr>
      <w:r w:rsidRPr="004028A6">
        <w:rPr>
          <w:rFonts w:cstheme="minorHAnsi"/>
          <w:b/>
          <w:bCs/>
          <w:i/>
          <w:iCs/>
          <w:lang w:val="en-GB"/>
        </w:rPr>
        <w:t>Fig</w:t>
      </w:r>
      <w:r w:rsidR="00704B3C" w:rsidRPr="004028A6">
        <w:rPr>
          <w:rFonts w:cstheme="minorHAnsi"/>
          <w:b/>
          <w:bCs/>
          <w:i/>
          <w:iCs/>
          <w:lang w:val="en-GB"/>
        </w:rPr>
        <w:t>.</w:t>
      </w:r>
      <w:r w:rsidRPr="004028A6">
        <w:rPr>
          <w:rFonts w:cstheme="minorHAnsi"/>
          <w:b/>
          <w:bCs/>
          <w:i/>
          <w:iCs/>
          <w:lang w:val="en-GB"/>
        </w:rPr>
        <w:t xml:space="preserve"> </w:t>
      </w:r>
      <w:r w:rsidR="00140E2C" w:rsidRPr="004028A6">
        <w:rPr>
          <w:rFonts w:cstheme="minorHAnsi"/>
          <w:b/>
          <w:bCs/>
          <w:i/>
          <w:iCs/>
          <w:lang w:val="en-GB"/>
        </w:rPr>
        <w:t>2</w:t>
      </w:r>
      <w:r w:rsidRPr="004028A6">
        <w:rPr>
          <w:rFonts w:cstheme="minorHAnsi"/>
          <w:i/>
          <w:iCs/>
          <w:lang w:val="en-GB"/>
        </w:rPr>
        <w:t xml:space="preserve">. Natural log of </w:t>
      </w:r>
      <w:r w:rsidR="00173BC9" w:rsidRPr="004028A6">
        <w:rPr>
          <w:rFonts w:cstheme="minorHAnsi"/>
          <w:i/>
          <w:iCs/>
          <w:lang w:val="en-GB"/>
        </w:rPr>
        <w:t xml:space="preserve">mass-specific </w:t>
      </w:r>
      <w:r w:rsidRPr="004028A6">
        <w:rPr>
          <w:rFonts w:cstheme="minorHAnsi"/>
          <w:i/>
          <w:iCs/>
          <w:lang w:val="en-GB"/>
        </w:rPr>
        <w:t xml:space="preserve">maximum </w:t>
      </w:r>
      <w:commentRangeStart w:id="599"/>
      <w:commentRangeStart w:id="600"/>
      <w:r w:rsidRPr="004028A6">
        <w:rPr>
          <w:rFonts w:cstheme="minorHAnsi"/>
          <w:i/>
          <w:iCs/>
          <w:lang w:val="en-GB"/>
        </w:rPr>
        <w:t>consumption rate</w:t>
      </w:r>
      <w:r w:rsidR="00762BBE" w:rsidRPr="004028A6">
        <w:rPr>
          <w:rFonts w:cstheme="minorHAnsi"/>
          <w:i/>
          <w:iCs/>
          <w:lang w:val="en-GB"/>
        </w:rPr>
        <w:t xml:space="preserve"> (</w:t>
      </w:r>
      <w:r w:rsidR="00A54FB7" w:rsidRPr="004028A6">
        <w:rPr>
          <w:rFonts w:cstheme="minorHAnsi"/>
          <w:i/>
          <w:iCs/>
          <w:lang w:val="en-GB"/>
        </w:rPr>
        <w:t>A</w:t>
      </w:r>
      <w:r w:rsidR="0047512C" w:rsidRPr="004028A6">
        <w:rPr>
          <w:rFonts w:cstheme="minorHAnsi"/>
          <w:i/>
          <w:iCs/>
          <w:lang w:val="en-GB"/>
        </w:rPr>
        <w:t xml:space="preserve">) </w:t>
      </w:r>
      <w:r w:rsidR="00D30912" w:rsidRPr="004028A6">
        <w:rPr>
          <w:rFonts w:cstheme="minorHAnsi"/>
          <w:i/>
          <w:iCs/>
          <w:lang w:val="en-GB"/>
        </w:rPr>
        <w:t xml:space="preserve">and </w:t>
      </w:r>
      <w:r w:rsidR="00EB7219" w:rsidRPr="004028A6">
        <w:rPr>
          <w:rFonts w:cstheme="minorHAnsi"/>
          <w:i/>
          <w:iCs/>
          <w:lang w:val="en-GB"/>
        </w:rPr>
        <w:t>metabolic rate (</w:t>
      </w:r>
      <w:r w:rsidR="00A54FB7" w:rsidRPr="004028A6">
        <w:rPr>
          <w:rFonts w:cstheme="minorHAnsi"/>
          <w:i/>
          <w:iCs/>
          <w:lang w:val="en-GB"/>
        </w:rPr>
        <w:t>B</w:t>
      </w:r>
      <w:r w:rsidR="00EB7219" w:rsidRPr="004028A6">
        <w:rPr>
          <w:rFonts w:cstheme="minorHAnsi"/>
          <w:i/>
          <w:iCs/>
          <w:lang w:val="en-GB"/>
        </w:rPr>
        <w:t>)</w:t>
      </w:r>
      <w:r w:rsidR="00055D7B" w:rsidRPr="004028A6">
        <w:rPr>
          <w:rFonts w:cstheme="minorHAnsi"/>
          <w:i/>
          <w:iCs/>
          <w:lang w:val="en-GB"/>
        </w:rPr>
        <w:t xml:space="preserve"> </w:t>
      </w:r>
      <w:commentRangeEnd w:id="599"/>
      <w:r w:rsidR="00D8511B" w:rsidRPr="004028A6">
        <w:rPr>
          <w:rStyle w:val="CommentReference"/>
          <w:sz w:val="24"/>
          <w:szCs w:val="24"/>
        </w:rPr>
        <w:commentReference w:id="599"/>
      </w:r>
      <w:commentRangeEnd w:id="600"/>
      <w:r w:rsidR="00D46DA0" w:rsidRPr="004028A6">
        <w:rPr>
          <w:rStyle w:val="CommentReference"/>
          <w:sz w:val="24"/>
          <w:szCs w:val="24"/>
        </w:rPr>
        <w:commentReference w:id="600"/>
      </w:r>
      <w:r w:rsidR="00E509A5" w:rsidRPr="004028A6">
        <w:rPr>
          <w:rFonts w:cstheme="minorHAnsi"/>
          <w:i/>
          <w:iCs/>
          <w:lang w:val="en-GB"/>
        </w:rPr>
        <w:t xml:space="preserve">against </w:t>
      </w:r>
      <w:r w:rsidR="0088024B" w:rsidRPr="004028A6">
        <w:rPr>
          <w:rFonts w:cstheme="minorHAnsi"/>
          <w:i/>
          <w:iCs/>
          <w:lang w:val="en-GB"/>
        </w:rPr>
        <w:t xml:space="preserve">body </w:t>
      </w:r>
      <w:r w:rsidRPr="004028A6">
        <w:rPr>
          <w:rFonts w:cstheme="minorHAnsi"/>
          <w:i/>
          <w:iCs/>
          <w:lang w:val="en-GB"/>
        </w:rPr>
        <w:t>mass</w:t>
      </w:r>
      <w:r w:rsidR="000F2673" w:rsidRPr="004028A6">
        <w:rPr>
          <w:rFonts w:cstheme="minorHAnsi"/>
          <w:i/>
          <w:iCs/>
          <w:lang w:val="en-GB"/>
        </w:rPr>
        <w:t xml:space="preserve"> </w:t>
      </w:r>
      <w:r w:rsidR="000F2673" w:rsidRPr="004028A6">
        <w:rPr>
          <w:rFonts w:cstheme="minorHAnsi"/>
          <w:i/>
          <w:lang w:val="en-GB"/>
        </w:rPr>
        <w:t>on a logarithmic x-axis</w:t>
      </w:r>
      <w:r w:rsidRPr="004028A6">
        <w:rPr>
          <w:rFonts w:cstheme="minorHAnsi"/>
          <w:i/>
          <w:iCs/>
          <w:lang w:val="en-GB"/>
        </w:rPr>
        <w:t xml:space="preserve">. </w:t>
      </w:r>
      <w:r w:rsidR="0000025A" w:rsidRPr="004028A6">
        <w:rPr>
          <w:rFonts w:cstheme="minorHAnsi"/>
          <w:i/>
          <w:lang w:val="en-GB"/>
        </w:rPr>
        <w:t xml:space="preserve">Lines are global predictions at </w:t>
      </w:r>
      <w:r w:rsidR="008C25DE" w:rsidRPr="004028A6">
        <w:rPr>
          <w:rFonts w:cstheme="minorHAnsi"/>
          <w:i/>
          <w:lang w:val="en-GB"/>
        </w:rPr>
        <w:t xml:space="preserve">the </w:t>
      </w:r>
      <w:r w:rsidR="00191CF6" w:rsidRPr="004028A6">
        <w:rPr>
          <w:rFonts w:cstheme="minorHAnsi"/>
          <w:i/>
          <w:lang w:val="en-GB"/>
        </w:rPr>
        <w:t xml:space="preserve">average </w:t>
      </w:r>
      <w:r w:rsidR="0000025A" w:rsidRPr="004028A6">
        <w:rPr>
          <w:rFonts w:cstheme="minorHAnsi"/>
          <w:i/>
          <w:lang w:val="en-GB"/>
        </w:rPr>
        <w:t xml:space="preserve">temperature </w:t>
      </w:r>
      <w:r w:rsidR="008C25DE" w:rsidRPr="004028A6">
        <w:rPr>
          <w:rFonts w:cstheme="minorHAnsi"/>
          <w:i/>
          <w:lang w:val="en-GB"/>
        </w:rPr>
        <w:t xml:space="preserve">in each data set </w:t>
      </w:r>
      <w:r w:rsidR="00341782" w:rsidRPr="004028A6">
        <w:rPr>
          <w:rFonts w:cstheme="minorHAnsi"/>
          <w:i/>
          <w:lang w:val="en-GB"/>
        </w:rPr>
        <w:t xml:space="preserve">(both </w:t>
      </w:r>
      <w:r w:rsidR="0000025A" w:rsidRPr="004028A6">
        <w:rPr>
          <w:rFonts w:cstheme="minorHAnsi"/>
          <w:i/>
          <w:lang w:val="en-GB"/>
        </w:rPr>
        <w:t>1</w:t>
      </w:r>
      <w:r w:rsidR="00341782" w:rsidRPr="004028A6">
        <w:rPr>
          <w:rFonts w:cstheme="minorHAnsi"/>
          <w:i/>
          <w:lang w:val="en-GB"/>
        </w:rPr>
        <w:t>9</w:t>
      </w:r>
      <m:oMath>
        <m:r>
          <w:rPr>
            <w:rFonts w:ascii="Cambria Math" w:hAnsi="Cambria Math" w:cstheme="minorHAnsi"/>
            <w:lang w:val="en-GB"/>
          </w:rPr>
          <m:t>℃</m:t>
        </m:r>
      </m:oMath>
      <w:r w:rsidR="00A52AA6" w:rsidRPr="004028A6">
        <w:rPr>
          <w:rFonts w:eastAsiaTheme="minorEastAsia" w:cstheme="minorHAnsi"/>
          <w:i/>
          <w:lang w:val="en-GB"/>
        </w:rPr>
        <w:t>, but n</w:t>
      </w:r>
      <w:r w:rsidR="0000025A" w:rsidRPr="004028A6">
        <w:rPr>
          <w:rFonts w:eastAsiaTheme="minorEastAsia" w:cstheme="minorHAnsi"/>
          <w:i/>
          <w:lang w:val="en-GB"/>
        </w:rPr>
        <w:t xml:space="preserve">ote the model is fitted using </w:t>
      </w:r>
      <w:r w:rsidR="0000025A" w:rsidRPr="004028A6">
        <w:rPr>
          <w:rFonts w:cstheme="minorHAnsi"/>
          <w:i/>
          <w:lang w:val="en-GB"/>
        </w:rPr>
        <w:t>mean</w:t>
      </w:r>
      <w:r w:rsidR="00477645" w:rsidRPr="004028A6">
        <w:rPr>
          <w:rFonts w:cstheme="minorHAnsi"/>
          <w:i/>
          <w:lang w:val="en-GB"/>
        </w:rPr>
        <w:t>-</w:t>
      </w:r>
      <w:r w:rsidR="00AE2E5E" w:rsidRPr="004028A6">
        <w:rPr>
          <w:rFonts w:cstheme="minorHAnsi"/>
          <w:i/>
          <w:lang w:val="en-GB"/>
        </w:rPr>
        <w:t>centred</w:t>
      </w:r>
      <w:r w:rsidR="00EE712D" w:rsidRPr="004028A6">
        <w:rPr>
          <w:rFonts w:cstheme="minorHAnsi"/>
          <w:i/>
          <w:lang w:val="en-GB"/>
        </w:rPr>
        <w:t xml:space="preserve"> </w:t>
      </w:r>
      <w:r w:rsidR="0000025A" w:rsidRPr="004028A6">
        <w:rPr>
          <w:rFonts w:cstheme="minorHAnsi"/>
          <w:i/>
          <w:lang w:val="en-GB"/>
        </w:rPr>
        <w:t>Arrhenius temperature</w:t>
      </w:r>
      <w:r w:rsidR="00AC78BC" w:rsidRPr="004028A6">
        <w:rPr>
          <w:rFonts w:cstheme="minorHAnsi"/>
          <w:i/>
          <w:lang w:val="en-GB"/>
        </w:rPr>
        <w:t>)</w:t>
      </w:r>
      <w:r w:rsidR="0000025A" w:rsidRPr="004028A6">
        <w:rPr>
          <w:rFonts w:cstheme="minorHAnsi"/>
          <w:i/>
          <w:lang w:val="en-GB"/>
        </w:rPr>
        <w:t>.</w:t>
      </w:r>
      <w:r w:rsidR="00754FD4" w:rsidRPr="004028A6">
        <w:rPr>
          <w:rFonts w:cstheme="minorHAnsi"/>
          <w:i/>
          <w:lang w:val="en-GB"/>
        </w:rPr>
        <w:t xml:space="preserve"> </w:t>
      </w:r>
      <w:r w:rsidRPr="004028A6">
        <w:rPr>
          <w:rFonts w:cstheme="minorHAnsi"/>
          <w:i/>
          <w:iCs/>
          <w:lang w:val="en-GB"/>
        </w:rPr>
        <w:t xml:space="preserve">Shaded areas correspond to 80% and 95% credible </w:t>
      </w:r>
      <w:r w:rsidR="007F5D88" w:rsidRPr="004028A6">
        <w:rPr>
          <w:rFonts w:cstheme="minorHAnsi"/>
          <w:i/>
          <w:iCs/>
          <w:lang w:val="en-GB"/>
        </w:rPr>
        <w:t>interval</w:t>
      </w:r>
      <w:r w:rsidR="00367A77" w:rsidRPr="004028A6">
        <w:rPr>
          <w:rFonts w:cstheme="minorHAnsi"/>
          <w:i/>
          <w:iCs/>
          <w:lang w:val="en-GB"/>
        </w:rPr>
        <w:t>s</w:t>
      </w:r>
      <w:r w:rsidR="006B546E" w:rsidRPr="004028A6">
        <w:rPr>
          <w:rFonts w:cstheme="minorHAnsi"/>
          <w:i/>
          <w:iCs/>
          <w:lang w:val="en-GB"/>
        </w:rPr>
        <w:t xml:space="preserve">. </w:t>
      </w:r>
      <w:r w:rsidR="00A865EA" w:rsidRPr="004028A6">
        <w:rPr>
          <w:rFonts w:cstheme="minorHAnsi"/>
          <w:i/>
          <w:iCs/>
          <w:lang w:val="en-GB"/>
        </w:rPr>
        <w:t>Species are grouped by colour (</w:t>
      </w:r>
      <w:commentRangeStart w:id="601"/>
      <w:commentRangeStart w:id="602"/>
      <w:r w:rsidR="00A865EA" w:rsidRPr="004028A6">
        <w:rPr>
          <w:rFonts w:cstheme="minorHAnsi"/>
          <w:i/>
          <w:iCs/>
          <w:lang w:val="en-GB"/>
        </w:rPr>
        <w:t>legend not shown</w:t>
      </w:r>
      <w:commentRangeEnd w:id="601"/>
      <w:r w:rsidR="00863565" w:rsidRPr="004028A6">
        <w:rPr>
          <w:rStyle w:val="CommentReference"/>
          <w:sz w:val="24"/>
          <w:szCs w:val="24"/>
        </w:rPr>
        <w:commentReference w:id="601"/>
      </w:r>
      <w:commentRangeEnd w:id="602"/>
      <w:r w:rsidR="00BF74F8" w:rsidRPr="004028A6">
        <w:rPr>
          <w:rStyle w:val="CommentReference"/>
          <w:sz w:val="24"/>
          <w:szCs w:val="24"/>
        </w:rPr>
        <w:commentReference w:id="602"/>
      </w:r>
      <w:r w:rsidR="00A865EA" w:rsidRPr="004028A6">
        <w:rPr>
          <w:rFonts w:cstheme="minorHAnsi"/>
          <w:i/>
          <w:iCs/>
          <w:lang w:val="en-GB"/>
        </w:rPr>
        <w:t xml:space="preserve">, </w:t>
      </w:r>
      <w:r w:rsidR="00C424C9" w:rsidRPr="004028A6">
        <w:rPr>
          <w:rFonts w:cstheme="minorHAnsi"/>
          <w:i/>
          <w:iCs/>
          <w:lang w:val="en-GB"/>
        </w:rPr>
        <w:t>n=20</w:t>
      </w:r>
      <w:r w:rsidR="00012083" w:rsidRPr="004028A6">
        <w:rPr>
          <w:rFonts w:cstheme="minorHAnsi"/>
          <w:i/>
          <w:iCs/>
          <w:lang w:val="en-GB"/>
        </w:rPr>
        <w:t xml:space="preserve"> </w:t>
      </w:r>
      <w:r w:rsidR="00A75733" w:rsidRPr="004028A6">
        <w:rPr>
          <w:rFonts w:cstheme="minorHAnsi"/>
          <w:i/>
          <w:iCs/>
          <w:lang w:val="en-GB"/>
        </w:rPr>
        <w:t xml:space="preserve">for </w:t>
      </w:r>
      <w:r w:rsidR="00C424C9" w:rsidRPr="004028A6">
        <w:rPr>
          <w:rFonts w:cstheme="minorHAnsi"/>
          <w:i/>
          <w:iCs/>
          <w:lang w:val="en-GB"/>
        </w:rPr>
        <w:t>consumption</w:t>
      </w:r>
      <w:r w:rsidR="005176EE" w:rsidRPr="004028A6">
        <w:rPr>
          <w:rFonts w:cstheme="minorHAnsi"/>
          <w:i/>
          <w:iCs/>
          <w:lang w:val="en-GB"/>
        </w:rPr>
        <w:t xml:space="preserve"> and n=34 for metabolism</w:t>
      </w:r>
      <w:r w:rsidR="00A75733" w:rsidRPr="004028A6">
        <w:rPr>
          <w:rFonts w:cstheme="minorHAnsi"/>
          <w:i/>
          <w:iCs/>
          <w:lang w:val="en-GB"/>
        </w:rPr>
        <w:t>, respectively</w:t>
      </w:r>
      <w:r w:rsidR="00D55250" w:rsidRPr="004028A6">
        <w:rPr>
          <w:rFonts w:cstheme="minorHAnsi"/>
          <w:i/>
          <w:iCs/>
          <w:lang w:val="en-GB"/>
        </w:rPr>
        <w:t>)</w:t>
      </w:r>
      <w:commentRangeStart w:id="603"/>
      <w:commentRangeStart w:id="604"/>
      <w:r w:rsidR="00D55250" w:rsidRPr="004028A6">
        <w:rPr>
          <w:rFonts w:cstheme="minorHAnsi"/>
          <w:i/>
          <w:iCs/>
          <w:lang w:val="en-GB"/>
        </w:rPr>
        <w:t>.</w:t>
      </w:r>
      <w:commentRangeEnd w:id="603"/>
      <w:r w:rsidR="00863565" w:rsidRPr="004028A6">
        <w:rPr>
          <w:rStyle w:val="CommentReference"/>
          <w:sz w:val="24"/>
          <w:szCs w:val="24"/>
        </w:rPr>
        <w:commentReference w:id="603"/>
      </w:r>
      <w:commentRangeEnd w:id="604"/>
      <w:r w:rsidR="009E740E" w:rsidRPr="004028A6">
        <w:rPr>
          <w:rStyle w:val="CommentReference"/>
          <w:sz w:val="24"/>
          <w:szCs w:val="24"/>
        </w:rPr>
        <w:commentReference w:id="604"/>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Default="003B4E89" w:rsidP="002E3379">
      <w:pPr>
        <w:spacing w:line="480" w:lineRule="auto"/>
        <w:contextualSpacing/>
        <w:jc w:val="center"/>
        <w:rPr>
          <w:rFonts w:cstheme="minorHAnsi"/>
          <w:noProof/>
          <w:lang w:eastAsia="sv-SE"/>
        </w:rPr>
      </w:pPr>
    </w:p>
    <w:p w14:paraId="375A8669" w14:textId="036E8306" w:rsidR="00746DF8" w:rsidRDefault="00746DF8" w:rsidP="002E3379">
      <w:pPr>
        <w:spacing w:line="480" w:lineRule="auto"/>
        <w:contextualSpacing/>
        <w:jc w:val="center"/>
        <w:rPr>
          <w:rFonts w:cstheme="minorHAnsi"/>
          <w:noProof/>
          <w:lang w:eastAsia="sv-SE"/>
        </w:rPr>
      </w:pPr>
    </w:p>
    <w:p w14:paraId="41A52378" w14:textId="774E8576" w:rsidR="00746DF8" w:rsidRDefault="00746DF8" w:rsidP="002E3379">
      <w:pPr>
        <w:spacing w:line="480" w:lineRule="auto"/>
        <w:contextualSpacing/>
        <w:jc w:val="center"/>
        <w:rPr>
          <w:rFonts w:cstheme="minorHAnsi"/>
          <w:noProof/>
          <w:lang w:eastAsia="sv-SE"/>
        </w:rPr>
      </w:pPr>
    </w:p>
    <w:p w14:paraId="1A62FC07" w14:textId="626B4B45" w:rsidR="00746DF8" w:rsidRDefault="00746DF8" w:rsidP="002E3379">
      <w:pPr>
        <w:spacing w:line="480" w:lineRule="auto"/>
        <w:contextualSpacing/>
        <w:jc w:val="center"/>
        <w:rPr>
          <w:rFonts w:cstheme="minorHAnsi"/>
          <w:noProof/>
          <w:lang w:eastAsia="sv-SE"/>
        </w:rPr>
      </w:pPr>
    </w:p>
    <w:p w14:paraId="49336EC8" w14:textId="552DCAE4" w:rsidR="00746DF8" w:rsidRDefault="00746DF8" w:rsidP="002E3379">
      <w:pPr>
        <w:spacing w:line="480" w:lineRule="auto"/>
        <w:contextualSpacing/>
        <w:jc w:val="center"/>
        <w:rPr>
          <w:rFonts w:cstheme="minorHAnsi"/>
          <w:noProof/>
          <w:lang w:eastAsia="sv-SE"/>
        </w:rPr>
      </w:pPr>
    </w:p>
    <w:p w14:paraId="58CD7DAB" w14:textId="5E5AF817" w:rsidR="00746DF8" w:rsidRDefault="00746DF8" w:rsidP="002E3379">
      <w:pPr>
        <w:spacing w:line="480" w:lineRule="auto"/>
        <w:contextualSpacing/>
        <w:jc w:val="center"/>
        <w:rPr>
          <w:rFonts w:cstheme="minorHAnsi"/>
          <w:noProof/>
          <w:lang w:eastAsia="sv-SE"/>
        </w:rPr>
      </w:pPr>
    </w:p>
    <w:p w14:paraId="62EC6491" w14:textId="21DB0331" w:rsidR="00746DF8" w:rsidRDefault="00746DF8" w:rsidP="002E3379">
      <w:pPr>
        <w:spacing w:line="480" w:lineRule="auto"/>
        <w:contextualSpacing/>
        <w:jc w:val="center"/>
        <w:rPr>
          <w:rFonts w:cstheme="minorHAnsi"/>
          <w:noProof/>
          <w:lang w:eastAsia="sv-SE"/>
        </w:rPr>
      </w:pPr>
    </w:p>
    <w:p w14:paraId="6A163395" w14:textId="70C5D196" w:rsidR="00746DF8" w:rsidRDefault="00746DF8" w:rsidP="002E3379">
      <w:pPr>
        <w:spacing w:line="480" w:lineRule="auto"/>
        <w:contextualSpacing/>
        <w:jc w:val="center"/>
        <w:rPr>
          <w:rFonts w:cstheme="minorHAnsi"/>
          <w:noProof/>
          <w:lang w:eastAsia="sv-SE"/>
        </w:rPr>
      </w:pPr>
    </w:p>
    <w:p w14:paraId="70066E5C" w14:textId="41C4BDD3" w:rsidR="00746DF8" w:rsidRDefault="00746DF8" w:rsidP="002E3379">
      <w:pPr>
        <w:spacing w:line="480" w:lineRule="auto"/>
        <w:contextualSpacing/>
        <w:jc w:val="center"/>
        <w:rPr>
          <w:rFonts w:cstheme="minorHAnsi"/>
          <w:noProof/>
          <w:lang w:eastAsia="sv-SE"/>
        </w:rPr>
      </w:pPr>
    </w:p>
    <w:p w14:paraId="64B8DEBF" w14:textId="77F8F1D4" w:rsidR="00746DF8" w:rsidRPr="005356A3" w:rsidRDefault="000C1444" w:rsidP="00087B64">
      <w:pPr>
        <w:spacing w:line="480" w:lineRule="auto"/>
        <w:contextualSpacing/>
        <w:rPr>
          <w:rFonts w:cstheme="minorHAnsi"/>
        </w:rPr>
      </w:pPr>
      <w:commentRangeStart w:id="605"/>
      <w:r>
        <w:rPr>
          <w:rFonts w:cstheme="minorHAnsi"/>
          <w:noProof/>
        </w:rPr>
        <w:lastRenderedPageBreak/>
        <w:drawing>
          <wp:inline distT="0" distB="0" distL="0" distR="0" wp14:anchorId="24624076" wp14:editId="10771E85">
            <wp:extent cx="3048000" cy="4927438"/>
            <wp:effectExtent l="0" t="0" r="0" b="635"/>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ell phone&#10;&#10;Description automatically generated"/>
                    <pic:cNvPicPr/>
                  </pic:nvPicPr>
                  <pic:blipFill rotWithShape="1">
                    <a:blip r:embed="rId19" cstate="print">
                      <a:extLst>
                        <a:ext uri="{28A0092B-C50C-407E-A947-70E740481C1C}">
                          <a14:useLocalDpi xmlns:a14="http://schemas.microsoft.com/office/drawing/2010/main" val="0"/>
                        </a:ext>
                      </a:extLst>
                    </a:blip>
                    <a:srcRect l="5956" r="4691"/>
                    <a:stretch/>
                  </pic:blipFill>
                  <pic:spPr bwMode="auto">
                    <a:xfrm>
                      <a:off x="0" y="0"/>
                      <a:ext cx="3074937" cy="4970984"/>
                    </a:xfrm>
                    <a:prstGeom prst="rect">
                      <a:avLst/>
                    </a:prstGeom>
                    <a:ln>
                      <a:noFill/>
                    </a:ln>
                    <a:extLst>
                      <a:ext uri="{53640926-AAD7-44D8-BBD7-CCE9431645EC}">
                        <a14:shadowObscured xmlns:a14="http://schemas.microsoft.com/office/drawing/2010/main"/>
                      </a:ext>
                    </a:extLst>
                  </pic:spPr>
                </pic:pic>
              </a:graphicData>
            </a:graphic>
          </wp:inline>
        </w:drawing>
      </w:r>
      <w:commentRangeEnd w:id="605"/>
      <w:r w:rsidR="002D3890">
        <w:rPr>
          <w:rStyle w:val="CommentReference"/>
        </w:rPr>
        <w:commentReference w:id="605"/>
      </w:r>
    </w:p>
    <w:p w14:paraId="6A0B48CD" w14:textId="239BC761" w:rsidR="000528C4" w:rsidRPr="005F5DED" w:rsidRDefault="000528C4" w:rsidP="00AE33C5">
      <w:pPr>
        <w:spacing w:line="360" w:lineRule="auto"/>
        <w:contextualSpacing/>
        <w:jc w:val="both"/>
        <w:rPr>
          <w:rFonts w:cstheme="minorHAnsi"/>
          <w:i/>
          <w:iCs/>
          <w:lang w:val="en-GB"/>
        </w:rPr>
      </w:pPr>
      <w:commentRangeStart w:id="606"/>
      <w:commentRangeStart w:id="607"/>
      <w:r w:rsidRPr="005F5DED">
        <w:rPr>
          <w:rFonts w:cstheme="minorHAnsi"/>
          <w:b/>
          <w:bCs/>
          <w:i/>
          <w:iCs/>
          <w:lang w:val="en-GB"/>
        </w:rPr>
        <w:t>Fig</w:t>
      </w:r>
      <w:r w:rsidR="00B637F1" w:rsidRPr="005F5DED">
        <w:rPr>
          <w:rFonts w:cstheme="minorHAnsi"/>
          <w:b/>
          <w:bCs/>
          <w:i/>
          <w:iCs/>
          <w:lang w:val="en-GB"/>
        </w:rPr>
        <w:t>.</w:t>
      </w:r>
      <w:r w:rsidRPr="005F5DED">
        <w:rPr>
          <w:rFonts w:cstheme="minorHAnsi"/>
          <w:b/>
          <w:bCs/>
          <w:i/>
          <w:iCs/>
          <w:lang w:val="en-GB"/>
        </w:rPr>
        <w:t xml:space="preserve"> </w:t>
      </w:r>
      <w:r w:rsidR="00140E2C" w:rsidRPr="005F5DED">
        <w:rPr>
          <w:rFonts w:cstheme="minorHAnsi"/>
          <w:b/>
          <w:bCs/>
          <w:i/>
          <w:iCs/>
          <w:lang w:val="en-GB"/>
        </w:rPr>
        <w:t>3</w:t>
      </w:r>
      <w:commentRangeEnd w:id="606"/>
      <w:r w:rsidR="002E1CD9" w:rsidRPr="005F5DED">
        <w:rPr>
          <w:rStyle w:val="CommentReference"/>
          <w:sz w:val="24"/>
          <w:szCs w:val="24"/>
        </w:rPr>
        <w:commentReference w:id="606"/>
      </w:r>
      <w:commentRangeEnd w:id="607"/>
      <w:r w:rsidR="00A54FB7" w:rsidRPr="005F5DED">
        <w:rPr>
          <w:rStyle w:val="CommentReference"/>
          <w:sz w:val="24"/>
          <w:szCs w:val="24"/>
        </w:rPr>
        <w:commentReference w:id="607"/>
      </w:r>
      <w:r w:rsidRPr="005F5DED">
        <w:rPr>
          <w:rFonts w:cstheme="minorHAnsi"/>
          <w:i/>
          <w:iCs/>
          <w:lang w:val="en-GB"/>
        </w:rPr>
        <w:t xml:space="preserve">. </w:t>
      </w:r>
      <w:r w:rsidR="00F33E70" w:rsidRPr="005F5DED">
        <w:rPr>
          <w:rFonts w:cstheme="minorHAnsi"/>
          <w:i/>
          <w:iCs/>
          <w:lang w:val="en-GB"/>
        </w:rPr>
        <w:t xml:space="preserve"> </w:t>
      </w:r>
      <w:r w:rsidR="00534A60" w:rsidRPr="005F5DED">
        <w:rPr>
          <w:rFonts w:cstheme="minorHAnsi"/>
          <w:i/>
          <w:iCs/>
          <w:lang w:val="en-GB"/>
        </w:rPr>
        <w:t xml:space="preserve">Global and species-level effects of mass- and temperature on </w:t>
      </w:r>
      <w:r w:rsidR="00AA066D" w:rsidRPr="005F5DED">
        <w:rPr>
          <w:rFonts w:cstheme="minorHAnsi"/>
          <w:i/>
          <w:iCs/>
          <w:lang w:val="en-GB"/>
        </w:rPr>
        <w:t xml:space="preserve">specific </w:t>
      </w:r>
      <w:r w:rsidR="00534A60" w:rsidRPr="005F5DED">
        <w:rPr>
          <w:rFonts w:cstheme="minorHAnsi"/>
          <w:i/>
          <w:iCs/>
          <w:lang w:val="en-GB"/>
        </w:rPr>
        <w:t xml:space="preserve">maximum consumption and metabolic rate. </w:t>
      </w:r>
      <w:r w:rsidR="00F33E70" w:rsidRPr="005F5DED">
        <w:rPr>
          <w:rFonts w:cstheme="minorHAnsi"/>
          <w:i/>
          <w:iCs/>
          <w:lang w:val="en-GB"/>
        </w:rPr>
        <w:t xml:space="preserve">Vertical lines </w:t>
      </w:r>
      <w:r w:rsidR="003A710F" w:rsidRPr="005F5DED">
        <w:rPr>
          <w:rFonts w:cstheme="minorHAnsi"/>
          <w:i/>
          <w:iCs/>
          <w:lang w:val="en-GB"/>
        </w:rPr>
        <w:t xml:space="preserve">show </w:t>
      </w:r>
      <w:r w:rsidR="00C33E1A" w:rsidRPr="005F5DED">
        <w:rPr>
          <w:rFonts w:cstheme="minorHAnsi"/>
          <w:i/>
          <w:iCs/>
          <w:lang w:val="en-GB"/>
        </w:rPr>
        <w:t xml:space="preserve">the </w:t>
      </w:r>
      <w:r w:rsidR="00F33E70" w:rsidRPr="005F5DED">
        <w:rPr>
          <w:rFonts w:cstheme="minorHAnsi"/>
          <w:i/>
          <w:iCs/>
          <w:lang w:val="en-GB"/>
        </w:rPr>
        <w:t>p</w:t>
      </w:r>
      <w:r w:rsidRPr="005F5DED">
        <w:rPr>
          <w:rFonts w:cstheme="minorHAnsi"/>
          <w:i/>
          <w:iCs/>
          <w:lang w:val="en-GB"/>
        </w:rPr>
        <w:t xml:space="preserve">osterior medians of </w:t>
      </w:r>
      <w:r w:rsidR="00E13846" w:rsidRPr="005F5DED">
        <w:rPr>
          <w:rFonts w:cstheme="minorHAnsi"/>
          <w:i/>
          <w:iCs/>
          <w:lang w:val="en-GB"/>
        </w:rPr>
        <w:t xml:space="preserve">the global </w:t>
      </w:r>
      <w:r w:rsidRPr="005F5DED">
        <w:rPr>
          <w:rFonts w:cstheme="minorHAnsi"/>
          <w:i/>
          <w:iCs/>
          <w:lang w:val="en-GB"/>
        </w:rPr>
        <w:t>activation energies and mass</w:t>
      </w:r>
      <w:r w:rsidR="0010623B" w:rsidRPr="005F5DED">
        <w:rPr>
          <w:rFonts w:cstheme="minorHAnsi"/>
          <w:i/>
          <w:iCs/>
          <w:lang w:val="en-GB"/>
        </w:rPr>
        <w:t xml:space="preserve"> </w:t>
      </w:r>
      <w:r w:rsidR="0027749E" w:rsidRPr="005F5DED">
        <w:rPr>
          <w:rFonts w:cstheme="minorHAnsi"/>
          <w:i/>
          <w:iCs/>
          <w:lang w:val="en-GB"/>
        </w:rPr>
        <w:t>exponen</w:t>
      </w:r>
      <w:r w:rsidR="00841914" w:rsidRPr="005F5DED">
        <w:rPr>
          <w:rFonts w:cstheme="minorHAnsi"/>
          <w:i/>
          <w:iCs/>
          <w:lang w:val="en-GB"/>
        </w:rPr>
        <w:t>t</w:t>
      </w:r>
      <w:r w:rsidR="006656BD" w:rsidRPr="005F5DED">
        <w:rPr>
          <w:rFonts w:cstheme="minorHAnsi"/>
          <w:i/>
          <w:iCs/>
          <w:lang w:val="en-GB"/>
        </w:rPr>
        <w:t>s</w:t>
      </w:r>
      <w:r w:rsidRPr="005F5DED">
        <w:rPr>
          <w:rFonts w:cstheme="minorHAnsi"/>
          <w:i/>
          <w:iCs/>
          <w:lang w:val="en-GB"/>
        </w:rPr>
        <w:t xml:space="preserve"> </w:t>
      </w:r>
      <w:r w:rsidR="004206DD" w:rsidRPr="005F5DED">
        <w:rPr>
          <w:rFonts w:cstheme="minorHAnsi"/>
          <w:i/>
          <w:iCs/>
          <w:lang w:val="en-GB"/>
        </w:rPr>
        <w:t>of maximum consumption</w:t>
      </w:r>
      <w:r w:rsidR="004E1284" w:rsidRPr="005F5DED">
        <w:rPr>
          <w:rFonts w:cstheme="minorHAnsi"/>
          <w:i/>
          <w:iCs/>
          <w:lang w:val="en-GB"/>
        </w:rPr>
        <w:t xml:space="preserve"> </w:t>
      </w:r>
      <w:r w:rsidR="004F3376" w:rsidRPr="005F5DED">
        <w:rPr>
          <w:rFonts w:cstheme="minorHAnsi"/>
          <w:i/>
          <w:iCs/>
          <w:lang w:val="en-GB"/>
        </w:rPr>
        <w:t>and metabolism</w:t>
      </w:r>
      <w:r w:rsidR="0037292C" w:rsidRPr="005F5DED">
        <w:rPr>
          <w:rFonts w:cstheme="minorHAnsi"/>
          <w: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5F5DED">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5F5DED">
        <w:rPr>
          <w:rFonts w:cstheme="minorHAnsi"/>
          <w:i/>
          <w:iCs/>
          <w:lang w:val="en-GB"/>
        </w:rPr>
        <w:t xml:space="preserve"> in Eqs. 6-8 for the mass and temperature coefficients, respectively)</w:t>
      </w:r>
      <w:r w:rsidR="000772B9" w:rsidRPr="005F5DED">
        <w:rPr>
          <w:rFonts w:cstheme="minorHAnsi"/>
          <w:i/>
          <w:iCs/>
          <w:lang w:val="en-GB"/>
        </w:rPr>
        <w:t>.</w:t>
      </w:r>
      <w:r w:rsidR="0072480A" w:rsidRPr="005F5DED">
        <w:rPr>
          <w:rFonts w:cstheme="minorHAnsi"/>
          <w:i/>
          <w:iCs/>
          <w:lang w:val="en-GB"/>
        </w:rPr>
        <w:t xml:space="preserve"> </w:t>
      </w:r>
      <w:r w:rsidR="00C7017A" w:rsidRPr="005F5DED">
        <w:rPr>
          <w:rFonts w:cstheme="minorHAnsi"/>
          <w:i/>
          <w:iCs/>
          <w:lang w:val="en-GB"/>
        </w:rPr>
        <w:t>The s</w:t>
      </w:r>
      <w:r w:rsidR="00EA25F2" w:rsidRPr="005F5DED">
        <w:rPr>
          <w:rFonts w:cstheme="minorHAnsi"/>
          <w:i/>
          <w:iCs/>
          <w:lang w:val="en-GB"/>
        </w:rPr>
        <w:t xml:space="preserve">haded vertical </w:t>
      </w:r>
      <w:r w:rsidR="00C7017A" w:rsidRPr="005F5DED">
        <w:rPr>
          <w:rFonts w:cstheme="minorHAnsi"/>
          <w:i/>
          <w:iCs/>
          <w:lang w:val="en-GB"/>
        </w:rPr>
        <w:t xml:space="preserve">bars </w:t>
      </w:r>
      <w:r w:rsidR="00B52B9C" w:rsidRPr="005F5DED">
        <w:rPr>
          <w:rFonts w:cstheme="minorHAnsi"/>
          <w:i/>
          <w:iCs/>
          <w:lang w:val="en-GB"/>
        </w:rPr>
        <w:t xml:space="preserve">correspond to </w:t>
      </w:r>
      <w:r w:rsidR="00C7017A" w:rsidRPr="005F5DED">
        <w:rPr>
          <w:rFonts w:cstheme="minorHAnsi"/>
          <w:i/>
          <w:iCs/>
          <w:lang w:val="en-GB"/>
        </w:rPr>
        <w:t xml:space="preserve">the </w:t>
      </w:r>
      <w:r w:rsidR="00B52B9C" w:rsidRPr="005F5DED">
        <w:rPr>
          <w:rFonts w:cstheme="minorHAnsi"/>
          <w:i/>
          <w:iCs/>
          <w:lang w:val="en-GB"/>
        </w:rPr>
        <w:t xml:space="preserve">posterior </w:t>
      </w:r>
      <w:r w:rsidR="00B71BB9" w:rsidRPr="005F5DED">
        <w:rPr>
          <w:rFonts w:cstheme="minorHAnsi"/>
          <w:i/>
          <w:iCs/>
          <w:lang w:val="en-GB"/>
        </w:rPr>
        <w:t xml:space="preserve">median </w:t>
      </w:r>
      <m:oMath>
        <m:r>
          <w:rPr>
            <w:rFonts w:ascii="Cambria Math" w:hAnsi="Cambria Math" w:cstheme="minorHAnsi"/>
            <w:lang w:val="en-GB"/>
          </w:rPr>
          <m:t>±2</m:t>
        </m:r>
      </m:oMath>
      <w:r w:rsidR="00635818" w:rsidRPr="005F5DED">
        <w:rPr>
          <w:rFonts w:eastAsiaTheme="minorEastAsia" w:cstheme="minorHAnsi"/>
          <w:i/>
        </w:rPr>
        <w:t xml:space="preserve"> standard deviations</w:t>
      </w:r>
      <w:r w:rsidRPr="005F5DED">
        <w:rPr>
          <w:rFonts w:cstheme="minorHAnsi"/>
          <w:i/>
          <w:iCs/>
          <w:lang w:val="en-GB"/>
        </w:rPr>
        <w:t xml:space="preserve">. </w:t>
      </w:r>
      <w:r w:rsidR="00FB21AE" w:rsidRPr="005F5DED">
        <w:rPr>
          <w:rFonts w:cstheme="minorHAnsi"/>
          <w:i/>
          <w:iCs/>
          <w:lang w:val="en-GB"/>
        </w:rPr>
        <w:t xml:space="preserve">Points and triangles show </w:t>
      </w:r>
      <w:r w:rsidR="00A54FB7" w:rsidRPr="005F5DED">
        <w:rPr>
          <w:rFonts w:cstheme="minorHAnsi"/>
          <w:i/>
          <w:iCs/>
          <w:lang w:val="en-GB"/>
        </w:rPr>
        <w:t xml:space="preserve">the </w:t>
      </w:r>
      <w:ins w:id="608" w:author="Max Lindmark" w:date="2020-07-31T16:24:00Z">
        <w:r w:rsidR="00652CC6" w:rsidRPr="005F5DED">
          <w:rPr>
            <w:rFonts w:cstheme="minorHAnsi"/>
            <w:i/>
            <w:iCs/>
            <w:lang w:val="en-GB"/>
          </w:rPr>
          <w:t xml:space="preserve">posterior medians </w:t>
        </w:r>
      </w:ins>
      <w:del w:id="609" w:author="Max Lindmark" w:date="2020-07-31T16:24:00Z">
        <w:r w:rsidR="00A54FB7" w:rsidRPr="005F5DED" w:rsidDel="00652CC6">
          <w:rPr>
            <w:rFonts w:cstheme="minorHAnsi"/>
            <w:i/>
            <w:iCs/>
            <w:lang w:val="en-GB"/>
          </w:rPr>
          <w:delText xml:space="preserve">prediction </w:delText>
        </w:r>
      </w:del>
      <w:r w:rsidR="00A54FB7" w:rsidRPr="005F5DED">
        <w:rPr>
          <w:rFonts w:cstheme="minorHAnsi"/>
          <w:i/>
          <w:iCs/>
          <w:lang w:val="en-GB"/>
        </w:rPr>
        <w:t xml:space="preserve">for </w:t>
      </w:r>
      <w:r w:rsidR="00FB21AE" w:rsidRPr="005F5DED">
        <w:rPr>
          <w:rFonts w:cstheme="minorHAnsi"/>
          <w:i/>
          <w:iCs/>
          <w:lang w:val="en-GB"/>
        </w:rPr>
        <w:t>each species</w:t>
      </w:r>
      <w:ins w:id="610" w:author="Max Lindmark" w:date="2020-07-31T16:24:00Z">
        <w:r w:rsidR="00652CC6" w:rsidRPr="005F5DED">
          <w:rPr>
            <w:rFonts w:cstheme="minorHAnsi"/>
            <w:i/>
            <w:iCs/>
            <w:lang w:val="en-GB"/>
          </w:rPr>
          <w:t>-level coefficient</w:t>
        </w:r>
      </w:ins>
      <w:r w:rsidR="00FB21AE" w:rsidRPr="005F5DED">
        <w:rPr>
          <w:rFonts w:cstheme="minorHAnsi"/>
          <w:i/>
          <w:iCs/>
          <w:lang w:val="en-GB"/>
        </w:rPr>
        <w:t xml:space="preserve"> (for maximum consumption rate and metabolic rate, respectively</w:t>
      </w:r>
      <w:r w:rsidR="00EC6749" w:rsidRPr="005F5DED">
        <w:rPr>
          <w:rFonts w:cstheme="minorHAnsi"/>
          <w:i/>
          <w:iCs/>
          <w:lang w:val="en-GB"/>
        </w:rPr>
        <w:t>)</w:t>
      </w:r>
      <w:r w:rsidR="00FB21AE" w:rsidRPr="005F5DED">
        <w:rPr>
          <w:rFonts w:cstheme="minorHAnsi"/>
          <w:i/>
          <w:iCs/>
          <w:lang w:val="en-GB"/>
        </w:rPr>
        <w:t xml:space="preserve">, and the </w:t>
      </w:r>
      <w:r w:rsidR="005D50ED" w:rsidRPr="005F5DED">
        <w:rPr>
          <w:rFonts w:cstheme="minorHAnsi"/>
          <w:i/>
          <w:iCs/>
          <w:lang w:val="en-GB"/>
        </w:rPr>
        <w:t xml:space="preserve">horizontal </w:t>
      </w:r>
      <w:r w:rsidR="00C7017A" w:rsidRPr="005F5DED">
        <w:rPr>
          <w:rFonts w:cstheme="minorHAnsi"/>
          <w:i/>
          <w:iCs/>
          <w:lang w:val="en-GB"/>
        </w:rPr>
        <w:t>bars show their 80% and 95% credible interval.</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76105B7" w:rsidR="0098306D" w:rsidRDefault="0098306D" w:rsidP="002F1A13">
      <w:pPr>
        <w:spacing w:line="480" w:lineRule="auto"/>
        <w:contextualSpacing/>
        <w:jc w:val="center"/>
        <w:rPr>
          <w:rFonts w:eastAsiaTheme="minorEastAsia"/>
          <w:iCs/>
        </w:rPr>
      </w:pPr>
    </w:p>
    <w:p w14:paraId="3024E857" w14:textId="3DCC5111" w:rsidR="00385A13" w:rsidRDefault="00385A13" w:rsidP="002F1A13">
      <w:pPr>
        <w:spacing w:line="480" w:lineRule="auto"/>
        <w:contextualSpacing/>
        <w:jc w:val="center"/>
        <w:rPr>
          <w:rFonts w:eastAsiaTheme="minorEastAsia"/>
          <w:iCs/>
        </w:rPr>
      </w:pPr>
    </w:p>
    <w:p w14:paraId="7272B84C" w14:textId="1C8B468F" w:rsidR="00385A13" w:rsidRDefault="00385A13" w:rsidP="008047D7">
      <w:pPr>
        <w:spacing w:line="480" w:lineRule="auto"/>
        <w:contextualSpacing/>
        <w:rPr>
          <w:rFonts w:eastAsiaTheme="minorEastAsia"/>
          <w:iCs/>
        </w:rPr>
      </w:pPr>
      <w:commentRangeStart w:id="611"/>
      <w:r>
        <w:rPr>
          <w:rFonts w:eastAsiaTheme="minorEastAsia"/>
          <w:iCs/>
          <w:noProof/>
        </w:rPr>
        <w:lastRenderedPageBreak/>
        <w:drawing>
          <wp:inline distT="0" distB="0" distL="0" distR="0" wp14:anchorId="261E8BAE" wp14:editId="3F6DDE32">
            <wp:extent cx="2836333" cy="5267370"/>
            <wp:effectExtent l="0" t="0" r="0" b="317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58363" cy="5308283"/>
                    </a:xfrm>
                    <a:prstGeom prst="rect">
                      <a:avLst/>
                    </a:prstGeom>
                  </pic:spPr>
                </pic:pic>
              </a:graphicData>
            </a:graphic>
          </wp:inline>
        </w:drawing>
      </w:r>
      <w:commentRangeEnd w:id="611"/>
      <w:r w:rsidR="00824E80">
        <w:rPr>
          <w:rStyle w:val="CommentReference"/>
        </w:rPr>
        <w:commentReference w:id="611"/>
      </w:r>
    </w:p>
    <w:p w14:paraId="60506147" w14:textId="5C2E19AA" w:rsidR="00475959" w:rsidRPr="00452EB6" w:rsidRDefault="00384142" w:rsidP="00D8485D">
      <w:pPr>
        <w:spacing w:line="360" w:lineRule="auto"/>
        <w:contextualSpacing/>
        <w:jc w:val="both"/>
        <w:rPr>
          <w:rFonts w:cstheme="minorHAnsi"/>
          <w:i/>
          <w:iCs/>
          <w:lang w:val="en-GB"/>
        </w:rPr>
      </w:pPr>
      <w:commentRangeStart w:id="612"/>
      <w:commentRangeStart w:id="613"/>
      <w:commentRangeStart w:id="614"/>
      <w:r w:rsidRPr="00452EB6">
        <w:rPr>
          <w:rFonts w:cstheme="minorHAnsi"/>
          <w:b/>
          <w:bCs/>
          <w:i/>
          <w:iCs/>
          <w:lang w:val="en-GB"/>
        </w:rPr>
        <w:t xml:space="preserve">Fig. </w:t>
      </w:r>
      <w:r w:rsidR="00A92E29" w:rsidRPr="00452EB6">
        <w:rPr>
          <w:rFonts w:cstheme="minorHAnsi"/>
          <w:b/>
          <w:bCs/>
          <w:i/>
          <w:iCs/>
          <w:lang w:val="en-GB"/>
        </w:rPr>
        <w:t>4</w:t>
      </w:r>
      <w:r w:rsidRPr="00452EB6">
        <w:rPr>
          <w:rFonts w:cstheme="minorHAnsi"/>
          <w:b/>
          <w:bCs/>
          <w:i/>
          <w:iCs/>
          <w:lang w:val="en-GB"/>
        </w:rPr>
        <w:t>.</w:t>
      </w:r>
      <w:r w:rsidRPr="00452EB6">
        <w:rPr>
          <w:rFonts w:cstheme="minorHAnsi"/>
          <w:i/>
          <w:iCs/>
          <w:lang w:val="en-GB"/>
        </w:rPr>
        <w:t xml:space="preserve"> </w:t>
      </w:r>
      <w:commentRangeEnd w:id="612"/>
      <w:r w:rsidR="00662D65" w:rsidRPr="00452EB6">
        <w:rPr>
          <w:rStyle w:val="CommentReference"/>
          <w:sz w:val="24"/>
          <w:szCs w:val="24"/>
        </w:rPr>
        <w:commentReference w:id="612"/>
      </w:r>
      <w:commentRangeEnd w:id="613"/>
      <w:r w:rsidR="00A54FB7" w:rsidRPr="00452EB6">
        <w:rPr>
          <w:rStyle w:val="CommentReference"/>
          <w:sz w:val="24"/>
          <w:szCs w:val="24"/>
        </w:rPr>
        <w:commentReference w:id="613"/>
      </w:r>
      <w:commentRangeEnd w:id="614"/>
      <w:r w:rsidR="001A229F" w:rsidRPr="00452EB6">
        <w:rPr>
          <w:rStyle w:val="CommentReference"/>
          <w:sz w:val="24"/>
          <w:szCs w:val="24"/>
        </w:rPr>
        <w:commentReference w:id="614"/>
      </w:r>
      <w:r w:rsidR="00966C7B" w:rsidRPr="00452EB6">
        <w:rPr>
          <w:rFonts w:cstheme="minorHAnsi"/>
          <w:i/>
          <w:iCs/>
          <w:lang w:val="en-GB"/>
        </w:rPr>
        <w:t>I</w:t>
      </w:r>
      <w:r w:rsidR="00EF0041" w:rsidRPr="00452EB6">
        <w:rPr>
          <w:rFonts w:cstheme="minorHAnsi"/>
          <w:i/>
          <w:iCs/>
          <w:lang w:val="en-GB"/>
        </w:rPr>
        <w:t xml:space="preserve">llustration of </w:t>
      </w:r>
      <w:r w:rsidR="000A3DDC" w:rsidRPr="00452EB6">
        <w:rPr>
          <w:rFonts w:cstheme="minorHAnsi"/>
          <w:i/>
          <w:iCs/>
          <w:lang w:val="en-GB"/>
        </w:rPr>
        <w:t xml:space="preserve">predicted </w:t>
      </w:r>
      <w:r w:rsidR="003674D9" w:rsidRPr="00452EB6">
        <w:rPr>
          <w:rFonts w:cstheme="minorHAnsi"/>
          <w:i/>
          <w:iCs/>
          <w:lang w:val="en-GB"/>
        </w:rPr>
        <w:t xml:space="preserve">whole-organism </w:t>
      </w:r>
      <w:r w:rsidR="00A078EC" w:rsidRPr="00452EB6">
        <w:rPr>
          <w:rFonts w:cstheme="minorHAnsi"/>
          <w:i/>
          <w:iCs/>
          <w:lang w:val="en-GB"/>
        </w:rPr>
        <w:t xml:space="preserve">maximum consumption </w:t>
      </w:r>
      <w:r w:rsidR="00727A39" w:rsidRPr="00452EB6">
        <w:rPr>
          <w:rFonts w:cstheme="minorHAnsi"/>
          <w:i/>
          <w:iCs/>
          <w:lang w:val="en-GB"/>
        </w:rPr>
        <w:t>rat</w:t>
      </w:r>
      <w:r w:rsidR="008D04E6" w:rsidRPr="00452EB6">
        <w:rPr>
          <w:rFonts w:cstheme="minorHAnsi"/>
          <w:i/>
          <w:iCs/>
          <w:lang w:val="en-GB"/>
        </w:rPr>
        <w:t xml:space="preserve">e </w:t>
      </w:r>
      <w:r w:rsidR="00A078EC" w:rsidRPr="00452EB6">
        <w:rPr>
          <w:rFonts w:cstheme="minorHAnsi"/>
          <w:i/>
          <w:iCs/>
          <w:lang w:val="en-GB"/>
        </w:rPr>
        <w:t>(green)</w:t>
      </w:r>
      <w:r w:rsidR="00234B94" w:rsidRPr="00452EB6">
        <w:rPr>
          <w:rFonts w:cstheme="minorHAnsi"/>
          <w:i/>
          <w:iCs/>
          <w:lang w:val="en-GB"/>
        </w:rPr>
        <w:t xml:space="preserve">, </w:t>
      </w:r>
      <w:r w:rsidR="00A078EC" w:rsidRPr="00452EB6">
        <w:rPr>
          <w:rFonts w:cstheme="minorHAnsi"/>
          <w:i/>
          <w:iCs/>
          <w:lang w:val="en-GB"/>
        </w:rPr>
        <w:t>metaboli</w:t>
      </w:r>
      <w:r w:rsidR="007B428B" w:rsidRPr="00452EB6">
        <w:rPr>
          <w:rFonts w:cstheme="minorHAnsi"/>
          <w:i/>
          <w:iCs/>
          <w:lang w:val="en-GB"/>
        </w:rPr>
        <w:t>c rate</w:t>
      </w:r>
      <w:r w:rsidR="00A078EC" w:rsidRPr="00452EB6">
        <w:rPr>
          <w:rFonts w:cstheme="minorHAnsi"/>
          <w:i/>
          <w:iCs/>
          <w:lang w:val="en-GB"/>
        </w:rPr>
        <w:t xml:space="preserve"> (</w:t>
      </w:r>
      <w:r w:rsidR="00614453" w:rsidRPr="00452EB6">
        <w:rPr>
          <w:rFonts w:cstheme="minorHAnsi"/>
          <w:i/>
          <w:iCs/>
          <w:lang w:val="en-GB"/>
        </w:rPr>
        <w:t>purple</w:t>
      </w:r>
      <w:r w:rsidR="00A078EC" w:rsidRPr="00452EB6">
        <w:rPr>
          <w:rFonts w:cstheme="minorHAnsi"/>
          <w:i/>
          <w:iCs/>
          <w:lang w:val="en-GB"/>
        </w:rPr>
        <w:t>)</w:t>
      </w:r>
      <w:r w:rsidR="00D8485D" w:rsidRPr="00452EB6">
        <w:rPr>
          <w:rFonts w:cstheme="minorHAnsi"/>
          <w:i/>
          <w:iCs/>
          <w:lang w:val="en-GB"/>
        </w:rPr>
        <w:t xml:space="preserve"> and</w:t>
      </w:r>
      <w:r w:rsidR="00BC335A" w:rsidRPr="00452EB6">
        <w:rPr>
          <w:rFonts w:cstheme="minorHAnsi"/>
          <w:i/>
          <w:iCs/>
          <w:lang w:val="en-GB"/>
        </w:rPr>
        <w:t xml:space="preserve"> </w:t>
      </w:r>
      <w:r w:rsidR="00395CF0" w:rsidRPr="00452EB6">
        <w:rPr>
          <w:rFonts w:cstheme="minorHAnsi"/>
          <w:i/>
          <w:iCs/>
          <w:lang w:val="en-GB"/>
        </w:rPr>
        <w:t xml:space="preserve">the difference between them </w:t>
      </w:r>
      <w:r w:rsidR="00A078EC" w:rsidRPr="00452EB6">
        <w:rPr>
          <w:rFonts w:cstheme="minorHAnsi"/>
          <w:i/>
          <w:iCs/>
          <w:lang w:val="en-GB"/>
        </w:rPr>
        <w:t>(</w:t>
      </w:r>
      <w:r w:rsidR="00614453" w:rsidRPr="00452EB6">
        <w:rPr>
          <w:rFonts w:cstheme="minorHAnsi"/>
          <w:i/>
          <w:iCs/>
          <w:lang w:val="en-GB"/>
        </w:rPr>
        <w:t>orange</w:t>
      </w:r>
      <w:r w:rsidR="00A078EC" w:rsidRPr="00452EB6">
        <w:rPr>
          <w:rFonts w:cstheme="minorHAnsi"/>
          <w:i/>
          <w:iCs/>
          <w:lang w:val="en-GB"/>
        </w:rPr>
        <w:t>)</w:t>
      </w:r>
      <w:r w:rsidR="0002128B" w:rsidRPr="00452EB6">
        <w:rPr>
          <w:rFonts w:cstheme="minorHAnsi"/>
          <w:i/>
          <w:iCs/>
          <w:lang w:val="en-GB"/>
        </w:rPr>
        <w:t xml:space="preserve"> for two body sizes</w:t>
      </w:r>
      <w:r w:rsidR="00A25914" w:rsidRPr="00452EB6">
        <w:rPr>
          <w:rFonts w:cstheme="minorHAnsi"/>
          <w:i/>
          <w:iCs/>
          <w:lang w:val="en-GB"/>
        </w:rPr>
        <w:t xml:space="preserve"> (</w:t>
      </w:r>
      <w:ins w:id="615" w:author="Max Lindmark" w:date="2020-09-10T12:48:00Z">
        <w:r w:rsidR="00A77637" w:rsidRPr="00452EB6">
          <w:rPr>
            <w:rFonts w:cstheme="minorHAnsi"/>
            <w:i/>
            <w:iCs/>
            <w:lang w:val="en-GB"/>
          </w:rPr>
          <w:t xml:space="preserve">top = </w:t>
        </w:r>
        <w:r w:rsidR="006D5205" w:rsidRPr="00452EB6">
          <w:rPr>
            <w:rFonts w:cstheme="minorHAnsi"/>
            <w:i/>
            <w:iCs/>
            <w:lang w:val="en-GB"/>
          </w:rPr>
          <w:t>2</w:t>
        </w:r>
      </w:ins>
      <w:r w:rsidR="002C5FB1" w:rsidRPr="00452EB6">
        <w:rPr>
          <w:rFonts w:cstheme="minorHAnsi"/>
          <w:i/>
          <w:iCs/>
          <w:lang w:val="en-GB"/>
        </w:rPr>
        <w:t>g</w:t>
      </w:r>
      <w:r w:rsidR="00A25914" w:rsidRPr="00452EB6">
        <w:rPr>
          <w:rFonts w:cstheme="minorHAnsi"/>
          <w:i/>
          <w:iCs/>
          <w:lang w:val="en-GB"/>
        </w:rPr>
        <w:t xml:space="preserve"> </w:t>
      </w:r>
      <w:ins w:id="616" w:author="Max Lindmark" w:date="2020-09-10T12:48:00Z">
        <w:r w:rsidR="00A77637" w:rsidRPr="00452EB6">
          <w:rPr>
            <w:rFonts w:cstheme="minorHAnsi"/>
            <w:i/>
            <w:iCs/>
            <w:lang w:val="en-GB"/>
          </w:rPr>
          <w:t xml:space="preserve">, bottom = </w:t>
        </w:r>
      </w:ins>
      <w:del w:id="617" w:author="Max Lindmark" w:date="2020-09-10T12:48:00Z">
        <w:r w:rsidR="00A25914" w:rsidRPr="00452EB6" w:rsidDel="00A77637">
          <w:rPr>
            <w:rFonts w:cstheme="minorHAnsi"/>
            <w:i/>
            <w:iCs/>
            <w:lang w:val="en-GB"/>
          </w:rPr>
          <w:delText xml:space="preserve">= solid, </w:delText>
        </w:r>
        <w:r w:rsidR="000B68EB" w:rsidRPr="00452EB6" w:rsidDel="006D5205">
          <w:rPr>
            <w:rFonts w:cstheme="minorHAnsi"/>
            <w:i/>
            <w:iCs/>
            <w:lang w:val="en-GB"/>
          </w:rPr>
          <w:delText>1</w:delText>
        </w:r>
        <w:r w:rsidR="002C5FB1" w:rsidRPr="00452EB6" w:rsidDel="006D5205">
          <w:rPr>
            <w:rFonts w:cstheme="minorHAnsi"/>
            <w:i/>
            <w:iCs/>
            <w:lang w:val="en-GB"/>
          </w:rPr>
          <w:delText xml:space="preserve">00g </w:delText>
        </w:r>
      </w:del>
      <w:ins w:id="618" w:author="Max Lindmark" w:date="2020-09-10T12:48:00Z">
        <w:r w:rsidR="006D5205" w:rsidRPr="00452EB6">
          <w:rPr>
            <w:rFonts w:cstheme="minorHAnsi"/>
            <w:i/>
            <w:iCs/>
            <w:lang w:val="en-GB"/>
          </w:rPr>
          <w:t>200g</w:t>
        </w:r>
      </w:ins>
      <w:del w:id="619" w:author="Max Lindmark" w:date="2020-09-10T12:49:00Z">
        <w:r w:rsidR="00A25914" w:rsidRPr="00452EB6" w:rsidDel="008D5E00">
          <w:rPr>
            <w:rFonts w:cstheme="minorHAnsi"/>
            <w:i/>
            <w:iCs/>
            <w:lang w:val="en-GB"/>
          </w:rPr>
          <w:delText>=</w:delText>
        </w:r>
      </w:del>
      <w:del w:id="620" w:author="Max Lindmark" w:date="2020-09-10T12:50:00Z">
        <w:r w:rsidR="00A25914" w:rsidRPr="00452EB6" w:rsidDel="008D5E00">
          <w:rPr>
            <w:rFonts w:cstheme="minorHAnsi"/>
            <w:i/>
            <w:iCs/>
            <w:lang w:val="en-GB"/>
          </w:rPr>
          <w:delText xml:space="preserve"> dashed</w:delText>
        </w:r>
      </w:del>
      <w:r w:rsidR="00057840" w:rsidRPr="00452EB6">
        <w:rPr>
          <w:rFonts w:cstheme="minorHAnsi"/>
          <w:i/>
          <w:iCs/>
          <w:lang w:val="en-GB"/>
        </w:rPr>
        <w:t>)</w:t>
      </w:r>
      <w:r w:rsidR="00B90EB5" w:rsidRPr="00452EB6">
        <w:rPr>
          <w:rFonts w:cstheme="minorHAnsi"/>
          <w:i/>
          <w:iCs/>
          <w:lang w:val="en-GB"/>
        </w:rPr>
        <w:t>.</w:t>
      </w:r>
      <w:r w:rsidR="009F626C" w:rsidRPr="00452EB6">
        <w:rPr>
          <w:rFonts w:cstheme="minorHAnsi"/>
          <w:i/>
          <w:iCs/>
          <w:lang w:val="en-GB"/>
        </w:rPr>
        <w:t xml:space="preserve"> </w:t>
      </w:r>
      <w:r w:rsidR="00774A91" w:rsidRPr="00452EB6">
        <w:rPr>
          <w:rFonts w:cstheme="minorHAnsi"/>
          <w:i/>
          <w:iCs/>
          <w:lang w:val="en-GB"/>
        </w:rPr>
        <w:t>Vertical a</w:t>
      </w:r>
      <w:r w:rsidR="00415E17" w:rsidRPr="00452EB6">
        <w:rPr>
          <w:rFonts w:cstheme="minorHAnsi"/>
          <w:i/>
          <w:iCs/>
          <w:lang w:val="en-GB"/>
        </w:rPr>
        <w:t xml:space="preserve">rrows </w:t>
      </w:r>
      <w:r w:rsidR="00385DC1" w:rsidRPr="00452EB6">
        <w:rPr>
          <w:rFonts w:cstheme="minorHAnsi"/>
          <w:i/>
          <w:iCs/>
          <w:lang w:val="en-GB"/>
        </w:rPr>
        <w:t xml:space="preserve">indicate </w:t>
      </w:r>
      <w:r w:rsidR="00C20D03" w:rsidRPr="00452EB6">
        <w:rPr>
          <w:rFonts w:cstheme="minorHAnsi"/>
          <w:i/>
          <w:iCs/>
          <w:lang w:val="en-GB"/>
        </w:rPr>
        <w:t xml:space="preserve">the </w:t>
      </w:r>
      <w:r w:rsidR="006425E5" w:rsidRPr="00452EB6">
        <w:rPr>
          <w:rFonts w:cstheme="minorHAnsi"/>
          <w:i/>
          <w:iCs/>
          <w:lang w:val="en-GB"/>
        </w:rPr>
        <w:t xml:space="preserve">temperature where the difference </w:t>
      </w:r>
      <w:r w:rsidR="009B06C6" w:rsidRPr="00452EB6">
        <w:rPr>
          <w:rFonts w:cstheme="minorHAnsi"/>
          <w:i/>
          <w:iCs/>
          <w:lang w:val="en-GB"/>
        </w:rPr>
        <w:t>in net energy acquisition is</w:t>
      </w:r>
      <w:r w:rsidR="006425E5" w:rsidRPr="00452EB6">
        <w:rPr>
          <w:rFonts w:cstheme="minorHAnsi"/>
          <w:i/>
          <w:iCs/>
          <w:lang w:val="en-GB"/>
        </w:rPr>
        <w:t xml:space="preserve"> maximized</w:t>
      </w:r>
      <w:r w:rsidR="009B06C6" w:rsidRPr="00452EB6">
        <w:rPr>
          <w:rFonts w:cstheme="minorHAnsi"/>
          <w:i/>
          <w:iCs/>
          <w:lang w:val="en-GB"/>
        </w:rPr>
        <w:t xml:space="preserve"> for the two body sizes</w:t>
      </w:r>
      <w:r w:rsidR="0055346A" w:rsidRPr="00452EB6">
        <w:rPr>
          <w:rFonts w:cstheme="minorHAnsi"/>
          <w:i/>
          <w:iCs/>
          <w:lang w:val="en-GB"/>
        </w:rPr>
        <w:t>, which occurs</w:t>
      </w:r>
      <w:r w:rsidR="00AE098C" w:rsidRPr="00452EB6">
        <w:rPr>
          <w:rFonts w:cstheme="minorHAnsi"/>
          <w:i/>
          <w:iCs/>
          <w:lang w:val="en-GB"/>
        </w:rPr>
        <w:t xml:space="preserve"> at </w:t>
      </w:r>
      <w:r w:rsidR="0055346A" w:rsidRPr="00452EB6">
        <w:rPr>
          <w:rFonts w:cstheme="minorHAnsi"/>
          <w:i/>
          <w:iCs/>
          <w:lang w:val="en-GB"/>
        </w:rPr>
        <w:t>different temperature</w:t>
      </w:r>
      <w:r w:rsidR="00F91990" w:rsidRPr="00452EB6">
        <w:rPr>
          <w:rFonts w:cstheme="minorHAnsi"/>
          <w:i/>
          <w:iCs/>
          <w:lang w:val="en-GB"/>
        </w:rPr>
        <w:t>s</w:t>
      </w:r>
      <w:r w:rsidR="0055346A" w:rsidRPr="00452EB6">
        <w:rPr>
          <w:rFonts w:cstheme="minorHAnsi"/>
          <w:i/>
          <w:iCs/>
          <w:lang w:val="en-GB"/>
        </w:rPr>
        <w:t xml:space="preserve"> despite that consumption </w:t>
      </w:r>
      <w:r w:rsidR="00AB1075" w:rsidRPr="00452EB6">
        <w:rPr>
          <w:rFonts w:cstheme="minorHAnsi"/>
          <w:i/>
          <w:iCs/>
          <w:lang w:val="en-GB"/>
        </w:rPr>
        <w:t>peaks</w:t>
      </w:r>
      <w:r w:rsidR="0055346A" w:rsidRPr="00452EB6">
        <w:rPr>
          <w:rFonts w:cstheme="minorHAnsi"/>
          <w:i/>
          <w:iCs/>
          <w:lang w:val="en-GB"/>
        </w:rPr>
        <w:t xml:space="preserve"> at the same temperature for </w:t>
      </w:r>
      <w:r w:rsidR="00FF1B65" w:rsidRPr="00452EB6">
        <w:rPr>
          <w:rFonts w:cstheme="minorHAnsi"/>
          <w:i/>
          <w:iCs/>
          <w:lang w:val="en-GB"/>
        </w:rPr>
        <w:t>both body sizes</w:t>
      </w:r>
      <w:commentRangeStart w:id="621"/>
      <w:commentRangeStart w:id="622"/>
      <w:commentRangeStart w:id="623"/>
      <w:r w:rsidR="00FF1B65" w:rsidRPr="00452EB6">
        <w:rPr>
          <w:rFonts w:cstheme="minorHAnsi"/>
          <w:i/>
          <w:iCs/>
          <w:lang w:val="en-GB"/>
        </w:rPr>
        <w:t>.</w:t>
      </w:r>
      <w:commentRangeEnd w:id="621"/>
      <w:r w:rsidR="00F163A2" w:rsidRPr="00452EB6">
        <w:rPr>
          <w:rStyle w:val="CommentReference"/>
          <w:sz w:val="24"/>
          <w:szCs w:val="24"/>
        </w:rPr>
        <w:commentReference w:id="621"/>
      </w:r>
      <w:commentRangeEnd w:id="622"/>
      <w:r w:rsidR="00A54FB7" w:rsidRPr="00452EB6">
        <w:rPr>
          <w:rStyle w:val="CommentReference"/>
          <w:sz w:val="24"/>
          <w:szCs w:val="24"/>
        </w:rPr>
        <w:commentReference w:id="622"/>
      </w:r>
      <w:commentRangeEnd w:id="623"/>
      <w:r w:rsidR="00216134" w:rsidRPr="00452EB6">
        <w:rPr>
          <w:rStyle w:val="CommentReference"/>
          <w:sz w:val="24"/>
          <w:szCs w:val="24"/>
        </w:rPr>
        <w:commentReference w:id="623"/>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7C8B218D" w14:textId="1DFDFAF8" w:rsidR="003E1BB7" w:rsidRDefault="003E1BB7" w:rsidP="00384142">
      <w:pPr>
        <w:spacing w:line="480" w:lineRule="auto"/>
        <w:contextualSpacing/>
        <w:jc w:val="both"/>
        <w:rPr>
          <w:rFonts w:eastAsiaTheme="minorEastAsia"/>
          <w:iCs/>
          <w:lang w:val="en-GB"/>
        </w:rPr>
      </w:pPr>
    </w:p>
    <w:p w14:paraId="1C537940" w14:textId="0E8F8D4E" w:rsidR="003E1BB7" w:rsidRPr="00972C7F" w:rsidRDefault="00824E80" w:rsidP="009A4C64">
      <w:pPr>
        <w:spacing w:line="480" w:lineRule="auto"/>
        <w:contextualSpacing/>
        <w:jc w:val="center"/>
        <w:rPr>
          <w:rFonts w:eastAsiaTheme="minorEastAsia"/>
          <w:iCs/>
          <w:lang w:val="en-GB"/>
        </w:rPr>
      </w:pPr>
      <w:commentRangeStart w:id="624"/>
      <w:commentRangeEnd w:id="624"/>
      <w:r>
        <w:rPr>
          <w:rStyle w:val="CommentReference"/>
        </w:rPr>
        <w:lastRenderedPageBreak/>
        <w:commentReference w:id="624"/>
      </w:r>
      <w:r w:rsidR="00607DEA">
        <w:rPr>
          <w:rFonts w:eastAsiaTheme="minorEastAsia"/>
          <w:iCs/>
          <w:noProof/>
          <w:lang w:val="en-GB"/>
        </w:rPr>
        <w:drawing>
          <wp:inline distT="0" distB="0" distL="0" distR="0" wp14:anchorId="342C9FCF" wp14:editId="0B6C88D8">
            <wp:extent cx="4991725" cy="4223555"/>
            <wp:effectExtent l="0" t="0" r="0" b="5715"/>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8323" cy="4229137"/>
                    </a:xfrm>
                    <a:prstGeom prst="rect">
                      <a:avLst/>
                    </a:prstGeom>
                  </pic:spPr>
                </pic:pic>
              </a:graphicData>
            </a:graphic>
          </wp:inline>
        </w:drawing>
      </w:r>
    </w:p>
    <w:p w14:paraId="717807F4" w14:textId="478E4270" w:rsidR="00704B3C" w:rsidRPr="001D559A" w:rsidRDefault="00704B3C" w:rsidP="00704B3C">
      <w:pPr>
        <w:spacing w:line="360" w:lineRule="auto"/>
        <w:contextualSpacing/>
        <w:jc w:val="both"/>
        <w:rPr>
          <w:rFonts w:cstheme="minorHAnsi"/>
          <w:i/>
          <w:lang w:val="en-GB"/>
        </w:rPr>
      </w:pPr>
      <w:r w:rsidRPr="001D559A">
        <w:rPr>
          <w:rFonts w:cstheme="minorHAnsi"/>
          <w:b/>
          <w:bCs/>
          <w:lang w:val="en-GB"/>
        </w:rPr>
        <w:t xml:space="preserve">Fig. </w:t>
      </w:r>
      <w:r w:rsidR="002E19F9" w:rsidRPr="001D559A">
        <w:rPr>
          <w:rFonts w:cstheme="minorHAnsi"/>
          <w:b/>
          <w:bCs/>
          <w:lang w:val="en-GB"/>
        </w:rPr>
        <w:t>5</w:t>
      </w:r>
      <w:r w:rsidRPr="001D559A">
        <w:rPr>
          <w:rFonts w:cstheme="minorHAnsi"/>
          <w:lang w:val="en-GB"/>
        </w:rPr>
        <w:t xml:space="preserve">. </w:t>
      </w:r>
      <w:r w:rsidR="00ED194A" w:rsidRPr="001D559A">
        <w:rPr>
          <w:rFonts w:cstheme="minorHAnsi"/>
          <w:i/>
          <w:iCs/>
          <w:lang w:val="en-GB"/>
        </w:rPr>
        <w:t xml:space="preserve">Experimental data </w:t>
      </w:r>
      <w:r w:rsidR="00A54FB7" w:rsidRPr="001D559A">
        <w:rPr>
          <w:rFonts w:cstheme="minorHAnsi"/>
          <w:i/>
          <w:iCs/>
          <w:lang w:val="en-GB"/>
        </w:rPr>
        <w:t xml:space="preserve">demonstrating </w:t>
      </w:r>
      <w:r w:rsidR="00ED194A" w:rsidRPr="001D559A">
        <w:rPr>
          <w:rFonts w:cstheme="minorHAnsi"/>
          <w:i/>
          <w:iCs/>
          <w:lang w:val="en-GB"/>
        </w:rPr>
        <w:t>o</w:t>
      </w:r>
      <w:r w:rsidRPr="001D559A">
        <w:rPr>
          <w:rFonts w:cstheme="minorHAnsi"/>
          <w:i/>
          <w:iCs/>
          <w:lang w:val="en-GB"/>
        </w:rPr>
        <w:t>p</w:t>
      </w:r>
      <w:r w:rsidRPr="001D559A">
        <w:rPr>
          <w:rFonts w:cstheme="minorHAnsi"/>
          <w:i/>
          <w:lang w:val="en-GB"/>
        </w:rPr>
        <w:t xml:space="preserve">timum </w:t>
      </w:r>
      <w:ins w:id="625" w:author="Max Lindmark" w:date="2020-08-17T13:06:00Z">
        <w:r w:rsidR="00D3021D" w:rsidRPr="001D559A">
          <w:rPr>
            <w:rFonts w:cstheme="minorHAnsi"/>
            <w:i/>
            <w:lang w:val="en-GB"/>
          </w:rPr>
          <w:t xml:space="preserve">growth </w:t>
        </w:r>
      </w:ins>
      <w:r w:rsidRPr="001D559A">
        <w:rPr>
          <w:rFonts w:cstheme="minorHAnsi"/>
          <w:i/>
          <w:lang w:val="en-GB"/>
        </w:rPr>
        <w:t xml:space="preserve">temperature </w:t>
      </w:r>
      <w:del w:id="626" w:author="Max Lindmark" w:date="2020-08-17T13:06:00Z">
        <w:r w:rsidRPr="001D559A" w:rsidDel="00D3021D">
          <w:rPr>
            <w:rFonts w:cstheme="minorHAnsi"/>
            <w:i/>
            <w:lang w:val="en-GB"/>
          </w:rPr>
          <w:delText>for growth</w:delText>
        </w:r>
        <w:r w:rsidR="00FB1677" w:rsidRPr="001D559A" w:rsidDel="00D3021D">
          <w:rPr>
            <w:rFonts w:cstheme="minorHAnsi"/>
            <w:i/>
            <w:lang w:val="en-GB"/>
          </w:rPr>
          <w:delText xml:space="preserve"> </w:delText>
        </w:r>
      </w:del>
      <w:r w:rsidR="00FB1677" w:rsidRPr="001D559A">
        <w:rPr>
          <w:rFonts w:cstheme="minorHAnsi"/>
          <w:i/>
          <w:lang w:val="en-GB"/>
        </w:rPr>
        <w:t xml:space="preserve">declines with body mass. </w:t>
      </w:r>
      <w:r w:rsidR="00EF67F8" w:rsidRPr="001D559A">
        <w:rPr>
          <w:rFonts w:cstheme="minorHAnsi"/>
          <w:i/>
          <w:lang w:val="en-GB"/>
        </w:rPr>
        <w:t xml:space="preserve">The </w:t>
      </w:r>
      <w:r w:rsidR="00DE76E6" w:rsidRPr="001D559A">
        <w:rPr>
          <w:rFonts w:cstheme="minorHAnsi"/>
          <w:i/>
          <w:lang w:val="en-GB"/>
        </w:rPr>
        <w:t>plot</w:t>
      </w:r>
      <w:r w:rsidR="00EF67F8" w:rsidRPr="001D559A">
        <w:rPr>
          <w:rFonts w:cstheme="minorHAnsi"/>
          <w:i/>
          <w:lang w:val="en-GB"/>
        </w:rPr>
        <w:t xml:space="preserve"> shows </w:t>
      </w:r>
      <w:r w:rsidR="000B7976" w:rsidRPr="001D559A">
        <w:rPr>
          <w:rFonts w:cstheme="minorHAnsi"/>
          <w:i/>
          <w:lang w:val="en-GB"/>
        </w:rPr>
        <w:t xml:space="preserve">the </w:t>
      </w:r>
      <w:r w:rsidRPr="001D559A">
        <w:rPr>
          <w:rFonts w:cstheme="minorHAnsi"/>
          <w:i/>
          <w:lang w:val="en-GB"/>
        </w:rPr>
        <w:t>optimum temperature within species</w:t>
      </w:r>
      <w:r w:rsidR="000B7976" w:rsidRPr="001D559A">
        <w:rPr>
          <w:rFonts w:cstheme="minorHAnsi"/>
          <w:i/>
          <w:lang w:val="en-GB"/>
        </w:rPr>
        <w:t xml:space="preserve"> (rescaled by subtracting the mean</w:t>
      </w:r>
      <w:r w:rsidR="00F50345" w:rsidRPr="001D559A">
        <w:rPr>
          <w:rFonts w:cstheme="minorHAnsi"/>
          <w:i/>
          <w:lang w:val="en-GB"/>
        </w:rPr>
        <w:t xml:space="preserve"> optimum</w:t>
      </w:r>
      <w:r w:rsidR="000B7976" w:rsidRPr="001D559A">
        <w:rPr>
          <w:rFonts w:cstheme="minorHAnsi"/>
          <w:i/>
          <w:lang w:val="en-GB"/>
        </w:rPr>
        <w:t xml:space="preserve"> temperature </w:t>
      </w:r>
      <w:r w:rsidR="00013125" w:rsidRPr="001D559A">
        <w:rPr>
          <w:rFonts w:cstheme="minorHAnsi"/>
          <w:i/>
          <w:lang w:val="en-GB"/>
        </w:rPr>
        <w:t xml:space="preserve">from each observation, by </w:t>
      </w:r>
      <w:r w:rsidR="000B7976" w:rsidRPr="001D559A">
        <w:rPr>
          <w:rFonts w:cstheme="minorHAnsi"/>
          <w:i/>
          <w:lang w:val="en-GB"/>
        </w:rPr>
        <w:t>species)</w:t>
      </w:r>
      <w:r w:rsidRPr="001D559A">
        <w:rPr>
          <w:rFonts w:cstheme="minorHAnsi"/>
          <w:i/>
          <w:lang w:val="en-GB"/>
        </w:rPr>
        <w:t xml:space="preserve"> as a function of </w:t>
      </w:r>
      <w:r w:rsidR="007B7199" w:rsidRPr="001D559A">
        <w:rPr>
          <w:rFonts w:cstheme="minorHAnsi"/>
          <w:i/>
          <w:lang w:val="en-GB"/>
        </w:rPr>
        <w:t xml:space="preserve">the </w:t>
      </w:r>
      <w:r w:rsidRPr="001D559A">
        <w:rPr>
          <w:rFonts w:cstheme="minorHAnsi"/>
          <w:i/>
          <w:lang w:val="en-GB"/>
        </w:rPr>
        <w:t>natural log of rescaled body mass (</w:t>
      </w:r>
      <w:r w:rsidR="00477BE4" w:rsidRPr="001D559A">
        <w:rPr>
          <w:rFonts w:cstheme="minorHAnsi"/>
          <w:i/>
          <w:lang w:val="en-GB"/>
        </w:rPr>
        <w:t xml:space="preserve">ratio of mass to maturation mass </w:t>
      </w:r>
      <w:r w:rsidRPr="001D559A">
        <w:rPr>
          <w:rFonts w:cstheme="minorHAnsi"/>
          <w:i/>
          <w:lang w:val="en-GB"/>
        </w:rPr>
        <w:t xml:space="preserve">within species). Probability bands represent 80% and 95% credible intervals and </w:t>
      </w:r>
      <w:r w:rsidR="0058596C" w:rsidRPr="001D559A">
        <w:rPr>
          <w:rFonts w:cstheme="minorHAnsi"/>
          <w:i/>
          <w:lang w:val="en-GB"/>
        </w:rPr>
        <w:t xml:space="preserve">the </w:t>
      </w:r>
      <w:r w:rsidRPr="001D559A">
        <w:rPr>
          <w:rFonts w:cstheme="minorHAnsi"/>
          <w:i/>
          <w:lang w:val="en-GB"/>
        </w:rPr>
        <w:t xml:space="preserve">solid line </w:t>
      </w:r>
      <w:r w:rsidR="00B06531" w:rsidRPr="001D559A">
        <w:rPr>
          <w:rFonts w:cstheme="minorHAnsi"/>
          <w:i/>
          <w:lang w:val="en-GB"/>
        </w:rPr>
        <w:t xml:space="preserve">shows </w:t>
      </w:r>
      <w:r w:rsidRPr="001D559A">
        <w:rPr>
          <w:rFonts w:cstheme="minorHAnsi"/>
          <w:i/>
          <w:lang w:val="en-GB"/>
        </w:rPr>
        <w:t xml:space="preserve">the </w:t>
      </w:r>
      <w:r w:rsidR="000A754A" w:rsidRPr="001D559A">
        <w:rPr>
          <w:rFonts w:cstheme="minorHAnsi"/>
          <w:i/>
          <w:lang w:val="en-GB"/>
        </w:rPr>
        <w:t xml:space="preserve">global </w:t>
      </w:r>
      <w:r w:rsidRPr="001D559A">
        <w:rPr>
          <w:rFonts w:cstheme="minorHAnsi"/>
          <w:i/>
          <w:lang w:val="en-GB"/>
        </w:rPr>
        <w:t>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1D559A">
        <w:rPr>
          <w:rFonts w:cstheme="minorHAnsi"/>
          <w:i/>
          <w:lang w:val="en-GB"/>
        </w:rPr>
        <w:t xml:space="preserve"> and</w:t>
      </w:r>
      <w:r w:rsidR="00B56EC1" w:rsidRPr="001D559A">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1D559A">
        <w:rPr>
          <w:rFonts w:eastAsiaTheme="minorEastAsia" w:cstheme="minorHAnsi"/>
          <w:i/>
          <w:lang w:val="en-GB"/>
        </w:rPr>
        <w:t>)</w:t>
      </w:r>
      <w:r w:rsidR="00850059" w:rsidRPr="001D559A">
        <w:rPr>
          <w:rFonts w:cstheme="minorHAnsi"/>
          <w:i/>
          <w:lang w:val="en-GB"/>
        </w:rPr>
        <w:t>. C</w:t>
      </w:r>
      <w:r w:rsidRPr="001D559A">
        <w:rPr>
          <w:rFonts w:cstheme="minorHAnsi"/>
          <w:i/>
          <w:lang w:val="en-GB"/>
        </w:rPr>
        <w:t>olo</w:t>
      </w:r>
      <w:r w:rsidR="008709BC" w:rsidRPr="001D559A">
        <w:rPr>
          <w:rFonts w:cstheme="minorHAnsi"/>
          <w:i/>
          <w:lang w:val="en-GB"/>
        </w:rPr>
        <w:t>u</w:t>
      </w:r>
      <w:r w:rsidRPr="001D559A">
        <w:rPr>
          <w:rFonts w:cstheme="minorHAnsi"/>
          <w:i/>
          <w:lang w:val="en-GB"/>
        </w:rPr>
        <w:t>rs indicate species</w:t>
      </w:r>
      <w:r w:rsidR="000B446A" w:rsidRPr="001D559A">
        <w:rPr>
          <w:rFonts w:cstheme="minorHAnsi"/>
          <w:i/>
          <w:lang w:val="en-GB"/>
        </w:rPr>
        <w:t xml:space="preserve"> </w:t>
      </w:r>
      <w:r w:rsidRPr="001D559A">
        <w:rPr>
          <w:rFonts w:cstheme="minorHAnsi"/>
          <w:i/>
          <w:lang w:val="en-GB"/>
        </w:rPr>
        <w:t xml:space="preserve">and </w:t>
      </w:r>
      <w:r w:rsidR="00B92F4F" w:rsidRPr="001D559A">
        <w:rPr>
          <w:rFonts w:cstheme="minorHAnsi"/>
          <w:i/>
          <w:lang w:val="en-GB"/>
        </w:rPr>
        <w:t xml:space="preserve">the </w:t>
      </w:r>
      <w:r w:rsidRPr="001D559A">
        <w:rPr>
          <w:rFonts w:cstheme="minorHAnsi"/>
          <w:i/>
          <w:lang w:val="en-GB"/>
        </w:rPr>
        <w:t xml:space="preserve">point </w:t>
      </w:r>
      <w:del w:id="627" w:author="Max Lindmark" w:date="2020-09-12T18:38:00Z">
        <w:r w:rsidRPr="001D559A" w:rsidDel="00283CDF">
          <w:rPr>
            <w:rFonts w:cstheme="minorHAnsi"/>
            <w:i/>
            <w:lang w:val="en-GB"/>
          </w:rPr>
          <w:delText xml:space="preserve">size </w:delText>
        </w:r>
      </w:del>
      <w:ins w:id="628" w:author="Max Lindmark" w:date="2020-09-12T18:38:00Z">
        <w:r w:rsidR="00283CDF">
          <w:rPr>
            <w:rFonts w:cstheme="minorHAnsi"/>
            <w:i/>
            <w:lang w:val="en-GB"/>
          </w:rPr>
          <w:t>area</w:t>
        </w:r>
        <w:r w:rsidR="00283CDF" w:rsidRPr="001D559A">
          <w:rPr>
            <w:rFonts w:cstheme="minorHAnsi"/>
            <w:i/>
            <w:lang w:val="en-GB"/>
          </w:rPr>
          <w:t xml:space="preserve"> </w:t>
        </w:r>
      </w:ins>
      <w:r w:rsidRPr="001D559A">
        <w:rPr>
          <w:rFonts w:cstheme="minorHAnsi"/>
          <w:i/>
          <w:lang w:val="en-GB"/>
        </w:rPr>
        <w:t xml:space="preserve">corresponds to </w:t>
      </w:r>
      <w:r w:rsidR="00FB0533" w:rsidRPr="001D559A">
        <w:rPr>
          <w:rFonts w:cstheme="minorHAnsi"/>
          <w:i/>
          <w:lang w:val="en-GB"/>
        </w:rPr>
        <w:t xml:space="preserve">body </w:t>
      </w:r>
      <w:r w:rsidRPr="001D559A">
        <w:rPr>
          <w:rFonts w:cstheme="minorHAnsi"/>
          <w:i/>
          <w:lang w:val="en-GB"/>
        </w:rPr>
        <w:t xml:space="preserve">mass in unit </w:t>
      </w:r>
      <m:oMath>
        <m:r>
          <m:rPr>
            <m:sty m:val="p"/>
          </m:rPr>
          <w:rPr>
            <w:rFonts w:ascii="Cambria Math" w:hAnsi="Cambria Math" w:cstheme="minorHAnsi"/>
            <w:lang w:val="en-GB"/>
          </w:rPr>
          <m:t>g</m:t>
        </m:r>
      </m:oMath>
      <w:r w:rsidRPr="001D559A">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56A9BB1E" w:rsidR="009F31EA" w:rsidRDefault="009F31EA"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98863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32711515" w:rsidR="00757772" w:rsidRPr="00E071F1" w:rsidRDefault="008757AA" w:rsidP="003D5FB9">
      <w:pPr>
        <w:spacing w:line="480" w:lineRule="auto"/>
        <w:contextualSpacing/>
        <w:jc w:val="both"/>
        <w:rPr>
          <w:rFonts w:eastAsiaTheme="minorEastAsia" w:cstheme="minorHAnsi"/>
          <w:lang w:val="en-GB"/>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is used to predict the effects of warming </w:t>
      </w:r>
      <w:r w:rsidR="008B643C" w:rsidRPr="00E071F1">
        <w:rPr>
          <w:rFonts w:eastAsiaTheme="minorEastAsia" w:cstheme="minorHAnsi"/>
          <w:lang w:val="en-GB"/>
        </w:rPr>
        <w:t xml:space="preserve">on </w:t>
      </w:r>
      <w:commentRangeStart w:id="629"/>
      <w:commentRangeStart w:id="630"/>
      <w:del w:id="631" w:author="Max Lindmark" w:date="2020-07-31T16:26:00Z">
        <w:r w:rsidR="006C0311" w:rsidRPr="00E071F1" w:rsidDel="00AE1924">
          <w:rPr>
            <w:rFonts w:eastAsiaTheme="minorEastAsia" w:cstheme="minorHAnsi"/>
            <w:lang w:val="en-GB"/>
          </w:rPr>
          <w:delText>indi</w:delText>
        </w:r>
        <w:r w:rsidR="00641D73" w:rsidRPr="00E071F1" w:rsidDel="00AE1924">
          <w:rPr>
            <w:rFonts w:eastAsiaTheme="minorEastAsia" w:cstheme="minorHAnsi"/>
            <w:lang w:val="en-GB"/>
          </w:rPr>
          <w:delText>vidual growth</w:delText>
        </w:r>
        <w:r w:rsidR="00455E63" w:rsidRPr="00E071F1" w:rsidDel="00AE1924">
          <w:rPr>
            <w:rFonts w:eastAsiaTheme="minorEastAsia" w:cstheme="minorHAnsi"/>
            <w:lang w:val="en-GB"/>
          </w:rPr>
          <w:delText>,</w:delText>
        </w:r>
      </w:del>
      <w:r w:rsidR="004530A8" w:rsidRPr="00E071F1">
        <w:rPr>
          <w:rFonts w:eastAsiaTheme="minorEastAsia" w:cstheme="minorHAnsi"/>
          <w:lang w:val="en-GB"/>
        </w:rPr>
        <w:t xml:space="preserve"> body size</w:t>
      </w:r>
      <w:ins w:id="632" w:author="Max Lindmark" w:date="2020-07-31T16:27:00Z">
        <w:r w:rsidR="00E63D01" w:rsidRPr="00E071F1">
          <w:rPr>
            <w:rFonts w:eastAsiaTheme="minorEastAsia" w:cstheme="minorHAnsi"/>
            <w:lang w:val="en-GB"/>
          </w:rPr>
          <w:t xml:space="preserve"> and </w:t>
        </w:r>
      </w:ins>
      <w:del w:id="633" w:author="Max Lindmark" w:date="2020-07-31T16:27:00Z">
        <w:r w:rsidR="00E646EF" w:rsidRPr="00E071F1" w:rsidDel="00E63D01">
          <w:rPr>
            <w:rFonts w:eastAsiaTheme="minorEastAsia" w:cstheme="minorHAnsi"/>
            <w:lang w:val="en-GB"/>
          </w:rPr>
          <w:delText xml:space="preserve">, </w:delText>
        </w:r>
        <w:commentRangeEnd w:id="629"/>
        <w:r w:rsidR="00337241" w:rsidRPr="00E071F1" w:rsidDel="00E63D01">
          <w:rPr>
            <w:rStyle w:val="CommentReference"/>
            <w:sz w:val="24"/>
            <w:szCs w:val="24"/>
          </w:rPr>
          <w:commentReference w:id="629"/>
        </w:r>
        <w:commentRangeEnd w:id="630"/>
        <w:r w:rsidR="00CD0AB3" w:rsidRPr="00E071F1" w:rsidDel="00E63D01">
          <w:rPr>
            <w:rStyle w:val="CommentReference"/>
            <w:sz w:val="24"/>
            <w:szCs w:val="24"/>
          </w:rPr>
          <w:commentReference w:id="630"/>
        </w:r>
      </w:del>
      <w:ins w:id="634" w:author="Max Lindmark" w:date="2020-07-31T16:27:00Z">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ins>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del w:id="635" w:author="Max Lindmark" w:date="2020-07-31T16:26:00Z">
        <w:r w:rsidR="00E646EF" w:rsidRPr="00E071F1" w:rsidDel="00242FC8">
          <w:rPr>
            <w:rFonts w:eastAsiaTheme="minorEastAsia" w:cstheme="minorHAnsi"/>
            <w:lang w:val="en-GB"/>
          </w:rPr>
          <w:delText xml:space="preserve"> </w:delText>
        </w:r>
        <w:commentRangeStart w:id="636"/>
        <w:r w:rsidR="005D0FAE" w:rsidRPr="00E071F1" w:rsidDel="00242FC8">
          <w:rPr>
            <w:rFonts w:eastAsiaTheme="minorEastAsia" w:cstheme="minorHAnsi"/>
            <w:lang w:val="en-GB"/>
          </w:rPr>
          <w:delText xml:space="preserve">in </w:delText>
        </w:r>
        <w:r w:rsidR="00E646EF" w:rsidRPr="00E071F1" w:rsidDel="00242FC8">
          <w:rPr>
            <w:rFonts w:eastAsiaTheme="minorEastAsia" w:cstheme="minorHAnsi"/>
            <w:lang w:val="en-GB"/>
          </w:rPr>
          <w:delText>mechanistic models</w:delText>
        </w:r>
      </w:del>
      <w:r w:rsidR="00787B01" w:rsidRPr="00E071F1">
        <w:rPr>
          <w:rFonts w:eastAsiaTheme="minorEastAsia" w:cstheme="minorHAnsi"/>
          <w:lang w:val="en-GB"/>
        </w:rPr>
        <w:t xml:space="preserve"> </w:t>
      </w:r>
      <w:commentRangeEnd w:id="636"/>
      <w:r w:rsidR="00CD0AB3" w:rsidRPr="00E071F1">
        <w:rPr>
          <w:rStyle w:val="CommentReference"/>
          <w:sz w:val="24"/>
          <w:szCs w:val="24"/>
        </w:rPr>
        <w:commentReference w:id="636"/>
      </w:r>
      <w:r w:rsidR="00862F0C" w:rsidRPr="00E071F1">
        <w:rPr>
          <w:rFonts w:eastAsiaTheme="minorEastAsia" w:cstheme="minorHAnsi"/>
        </w:rPr>
        <w:fldChar w:fldCharType="begin"/>
      </w:r>
      <w:r w:rsidR="00E8108B" w:rsidRPr="00E071F1">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Bey3w5aa/jKzF4O50","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C7173A" w:rsidRPr="00E071F1">
        <w:rPr>
          <w:rFonts w:eastAsiaTheme="minorEastAsia" w:cstheme="minorHAnsi"/>
          <w:lang w:val="en-GB"/>
        </w:rPr>
        <w:t>H</w:t>
      </w:r>
      <w:r w:rsidR="00E0273B" w:rsidRPr="00E071F1">
        <w:rPr>
          <w:rFonts w:eastAsiaTheme="minorEastAsia" w:cstheme="minorHAnsi"/>
          <w:lang w:val="en-GB"/>
        </w:rPr>
        <w:t xml:space="preserve">ow </w:t>
      </w:r>
      <w:r w:rsidR="00B35BE5" w:rsidRPr="00E071F1">
        <w:rPr>
          <w:rFonts w:eastAsiaTheme="minorEastAsia" w:cstheme="minorHAnsi"/>
          <w:lang w:val="en-GB"/>
        </w:rPr>
        <w:t xml:space="preserve">biological </w:t>
      </w:r>
      <w:r w:rsidR="00E0273B" w:rsidRPr="00E071F1">
        <w:rPr>
          <w:rFonts w:eastAsiaTheme="minorEastAsia" w:cstheme="minorHAnsi"/>
          <w:lang w:val="en-GB"/>
        </w:rPr>
        <w:t xml:space="preserve">rates scale with temperature and/or mass </w:t>
      </w:r>
      <w:r w:rsidR="008F136F" w:rsidRPr="00E071F1">
        <w:rPr>
          <w:rFonts w:eastAsiaTheme="minorEastAsia" w:cstheme="minorHAnsi"/>
          <w:lang w:val="en-GB"/>
        </w:rPr>
        <w:t xml:space="preserve">is </w:t>
      </w:r>
      <w:r w:rsidR="00B35BE5" w:rsidRPr="00E071F1">
        <w:rPr>
          <w:rFonts w:eastAsiaTheme="minorEastAsia" w:cstheme="minorHAnsi"/>
          <w:lang w:val="en-GB"/>
        </w:rPr>
        <w:t xml:space="preserve">commonly inferred </w:t>
      </w:r>
      <w:r w:rsidR="00471109" w:rsidRPr="00E071F1">
        <w:rPr>
          <w:rFonts w:eastAsiaTheme="minorEastAsia" w:cstheme="minorHAnsi"/>
          <w:lang w:val="en-GB"/>
        </w:rPr>
        <w:t xml:space="preserve">from </w:t>
      </w:r>
      <w:r w:rsidR="00B00A9A" w:rsidRPr="00E071F1">
        <w:rPr>
          <w:rFonts w:eastAsiaTheme="minorEastAsia" w:cstheme="minorHAnsi"/>
          <w:lang w:val="en-GB"/>
        </w:rPr>
        <w:t>either</w:t>
      </w:r>
      <w:r w:rsidR="009C0F28" w:rsidRPr="00E071F1">
        <w:rPr>
          <w:rFonts w:eastAsiaTheme="minorEastAsia" w:cstheme="minorHAnsi"/>
          <w:lang w:val="en-GB"/>
        </w:rPr>
        <w:t xml:space="preserve"> meta-</w:t>
      </w:r>
      <w:r w:rsidR="00C735C2" w:rsidRPr="00E071F1">
        <w:rPr>
          <w:rFonts w:eastAsiaTheme="minorEastAsia" w:cstheme="minorHAnsi"/>
          <w:lang w:val="en-GB"/>
        </w:rPr>
        <w:t>analysis</w:t>
      </w:r>
      <w:r w:rsidR="009C0F28" w:rsidRPr="00E071F1">
        <w:rPr>
          <w:rFonts w:eastAsiaTheme="minorEastAsia" w:cstheme="minorHAnsi"/>
          <w:lang w:val="en-GB"/>
        </w:rPr>
        <w:t xml:space="preserve"> of</w:t>
      </w:r>
      <w:r w:rsidR="00B00A9A" w:rsidRPr="00E071F1">
        <w:rPr>
          <w:rFonts w:eastAsiaTheme="minorEastAsia" w:cstheme="minorHAnsi"/>
          <w:lang w:val="en-GB"/>
        </w:rPr>
        <w:t xml:space="preserve"> </w:t>
      </w:r>
      <w:r w:rsidR="00CD1F98" w:rsidRPr="00E071F1">
        <w:rPr>
          <w:rFonts w:eastAsiaTheme="minorEastAsia" w:cstheme="minorHAnsi"/>
          <w:lang w:val="en-GB"/>
        </w:rPr>
        <w:t>single-species studies</w:t>
      </w:r>
      <w:r w:rsidR="00634861" w:rsidRPr="00E071F1">
        <w:rPr>
          <w:rFonts w:eastAsiaTheme="minorEastAsia" w:cstheme="minorHAnsi"/>
          <w:lang w:val="en-GB"/>
        </w:rPr>
        <w:t xml:space="preserve"> </w:t>
      </w:r>
      <w:r w:rsidR="00634861"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sidRPr="00E071F1">
        <w:rPr>
          <w:rFonts w:eastAsiaTheme="minorEastAsia" w:cstheme="minorHAnsi"/>
        </w:rPr>
        <w:fldChar w:fldCharType="separate"/>
      </w:r>
      <w:r w:rsidR="00422B99" w:rsidRPr="00E071F1">
        <w:rPr>
          <w:rFonts w:ascii="Times New Roman" w:cs="Times New Roman"/>
          <w:lang w:val="en-GB"/>
        </w:rPr>
        <w:t>(Bokma 2004; Glazier 2005)</w:t>
      </w:r>
      <w:r w:rsidR="00634861" w:rsidRPr="00E071F1">
        <w:rPr>
          <w:rFonts w:eastAsiaTheme="minorEastAsia" w:cstheme="minorHAnsi"/>
        </w:rPr>
        <w:fldChar w:fldCharType="end"/>
      </w:r>
      <w:r w:rsidR="00CD1F98" w:rsidRPr="00E071F1">
        <w:rPr>
          <w:rFonts w:eastAsiaTheme="minorEastAsia" w:cstheme="minorHAnsi"/>
          <w:lang w:val="en-GB"/>
        </w:rPr>
        <w:t xml:space="preserve"> </w:t>
      </w:r>
      <w:r w:rsidR="005B4852" w:rsidRPr="00E071F1">
        <w:rPr>
          <w:rFonts w:eastAsiaTheme="minorEastAsia" w:cstheme="minorHAnsi"/>
          <w:lang w:val="en-GB"/>
        </w:rPr>
        <w:t xml:space="preserve">or </w:t>
      </w:r>
      <w:r w:rsidR="00473983" w:rsidRPr="00E071F1">
        <w:rPr>
          <w:rFonts w:eastAsiaTheme="minorEastAsia" w:cstheme="minorHAnsi"/>
          <w:lang w:val="en-GB"/>
        </w:rPr>
        <w:t>interspecific relationship</w:t>
      </w:r>
      <w:r w:rsidR="00E0273B" w:rsidRPr="00E071F1">
        <w:rPr>
          <w:rFonts w:eastAsiaTheme="minorEastAsia" w:cstheme="minorHAnsi"/>
          <w:lang w:val="en-GB"/>
        </w:rPr>
        <w:t>s</w:t>
      </w:r>
      <w:r w:rsidR="004530A8" w:rsidRPr="00E071F1">
        <w:rPr>
          <w:rFonts w:eastAsiaTheme="minorEastAsia" w:cstheme="minorHAnsi"/>
          <w:lang w:val="en-GB"/>
        </w:rPr>
        <w:t xml:space="preserve"> </w:t>
      </w:r>
      <w:r w:rsidR="004530A8"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sidRPr="00E071F1">
        <w:rPr>
          <w:rFonts w:eastAsiaTheme="minorEastAsia" w:cstheme="minorHAnsi"/>
          <w:lang w:val="en-GB"/>
        </w:rPr>
        <w:fldChar w:fldCharType="separate"/>
      </w:r>
      <w:r w:rsidR="00422B99" w:rsidRPr="00E071F1">
        <w:rPr>
          <w:rFonts w:ascii="Times New Roman" w:cs="Times New Roman"/>
          <w:lang w:val="en-GB"/>
        </w:rPr>
        <w:t xml:space="preserve">(Brown </w:t>
      </w:r>
      <w:r w:rsidR="00422B99" w:rsidRPr="00E071F1">
        <w:rPr>
          <w:rFonts w:ascii="Times New Roman" w:cs="Times New Roman"/>
          <w:i/>
          <w:iCs/>
          <w:lang w:val="en-GB"/>
        </w:rPr>
        <w:t>et al.</w:t>
      </w:r>
      <w:r w:rsidR="00422B99" w:rsidRPr="00E071F1">
        <w:rPr>
          <w:rFonts w:ascii="Times New Roman" w:cs="Times New Roman"/>
          <w:lang w:val="en-GB"/>
        </w:rPr>
        <w:t xml:space="preserve"> 2004; Killen </w:t>
      </w:r>
      <w:r w:rsidR="00422B99" w:rsidRPr="00E071F1">
        <w:rPr>
          <w:rFonts w:ascii="Times New Roman" w:cs="Times New Roman"/>
          <w:i/>
          <w:iCs/>
          <w:lang w:val="en-GB"/>
        </w:rPr>
        <w:t>et al.</w:t>
      </w:r>
      <w:r w:rsidR="00422B99" w:rsidRPr="00E071F1">
        <w:rPr>
          <w:rFonts w:ascii="Times New Roman" w:cs="Times New Roman"/>
          <w:lang w:val="en-GB"/>
        </w:rPr>
        <w:t xml:space="preserve"> 2010)</w:t>
      </w:r>
      <w:r w:rsidR="004530A8" w:rsidRPr="00E071F1">
        <w:rPr>
          <w:rFonts w:eastAsiaTheme="minorEastAsia" w:cstheme="minorHAnsi"/>
          <w:lang w:val="en-GB"/>
        </w:rPr>
        <w:fldChar w:fldCharType="end"/>
      </w:r>
      <w:commentRangeStart w:id="637"/>
      <w:commentRangeStart w:id="638"/>
      <w:r w:rsidR="00706253" w:rsidRPr="00E071F1">
        <w:rPr>
          <w:rFonts w:eastAsiaTheme="minorEastAsia" w:cstheme="minorHAnsi"/>
          <w:lang w:val="en-GB"/>
        </w:rPr>
        <w:t>.</w:t>
      </w:r>
      <w:commentRangeEnd w:id="637"/>
      <w:r w:rsidR="00FC200E" w:rsidRPr="00E071F1">
        <w:rPr>
          <w:rStyle w:val="CommentReference"/>
          <w:sz w:val="24"/>
          <w:szCs w:val="24"/>
        </w:rPr>
        <w:commentReference w:id="637"/>
      </w:r>
      <w:commentRangeEnd w:id="638"/>
      <w:r w:rsidR="00296C65" w:rsidRPr="00E071F1">
        <w:rPr>
          <w:rStyle w:val="CommentReference"/>
          <w:sz w:val="24"/>
          <w:szCs w:val="24"/>
        </w:rPr>
        <w:commentReference w:id="638"/>
      </w:r>
      <w:r w:rsidR="00706253" w:rsidRPr="00E071F1">
        <w:rPr>
          <w:rFonts w:eastAsiaTheme="minorEastAsia" w:cstheme="minorHAnsi"/>
          <w:lang w:val="en-GB"/>
        </w:rPr>
        <w:t xml:space="preserve"> H</w:t>
      </w:r>
      <w:r w:rsidR="00AF40A3" w:rsidRPr="00E071F1">
        <w:rPr>
          <w:rFonts w:eastAsiaTheme="minorEastAsia" w:cstheme="minorHAnsi"/>
          <w:lang w:val="en-GB"/>
        </w:rPr>
        <w:t>owever,</w:t>
      </w:r>
      <w:r w:rsidR="00706253" w:rsidRPr="00E071F1">
        <w:rPr>
          <w:rFonts w:eastAsiaTheme="minorEastAsia" w:cstheme="minorHAnsi"/>
          <w:lang w:val="en-GB"/>
        </w:rPr>
        <w:t xml:space="preserve"> </w:t>
      </w:r>
      <w:r w:rsidR="00C735C2" w:rsidRPr="00E071F1">
        <w:rPr>
          <w:rFonts w:eastAsiaTheme="minorEastAsia" w:cstheme="minorHAnsi"/>
          <w:lang w:val="en-GB"/>
        </w:rPr>
        <w:t xml:space="preserve">the former can result in </w:t>
      </w:r>
      <w:r w:rsidR="000808C7" w:rsidRPr="00E071F1">
        <w:rPr>
          <w:rFonts w:eastAsiaTheme="minorEastAsia" w:cstheme="minorHAnsi"/>
          <w:lang w:val="en-GB"/>
        </w:rPr>
        <w:t>large variation in intraspecific scaling parameters</w:t>
      </w:r>
      <w:r w:rsidR="00CB68F0" w:rsidRPr="00E071F1">
        <w:rPr>
          <w:rFonts w:eastAsiaTheme="minorEastAsia" w:cstheme="minorHAnsi"/>
          <w:lang w:val="en-GB"/>
        </w:rPr>
        <w:t xml:space="preserve"> due to variation between species</w:t>
      </w:r>
      <w:r w:rsidR="000808C7" w:rsidRPr="00E071F1">
        <w:rPr>
          <w:rFonts w:eastAsiaTheme="minorEastAsia" w:cstheme="minorHAnsi"/>
          <w:lang w:val="en-GB"/>
        </w:rPr>
        <w:t xml:space="preserve">, and </w:t>
      </w:r>
      <w:r w:rsidR="00565AC3" w:rsidRPr="00E071F1">
        <w:rPr>
          <w:rFonts w:eastAsiaTheme="minorEastAsia" w:cstheme="minorHAnsi"/>
          <w:lang w:val="en-GB"/>
        </w:rPr>
        <w:t>the latter</w:t>
      </w:r>
      <w:r w:rsidR="007D4898" w:rsidRPr="00E071F1">
        <w:rPr>
          <w:rFonts w:eastAsiaTheme="minorEastAsia" w:cstheme="minorHAnsi"/>
          <w:lang w:val="en-GB"/>
        </w:rPr>
        <w:t xml:space="preserve"> relies on the assumption that rates scale identically within </w:t>
      </w:r>
      <w:r w:rsidR="00BD7D6F" w:rsidRPr="00E071F1">
        <w:rPr>
          <w:rFonts w:eastAsiaTheme="minorEastAsia" w:cstheme="minorHAnsi"/>
          <w:lang w:val="en-GB"/>
        </w:rPr>
        <w:t xml:space="preserve">as </w:t>
      </w:r>
      <w:r w:rsidR="007D4898" w:rsidRPr="00E071F1">
        <w:rPr>
          <w:rFonts w:eastAsiaTheme="minorEastAsia" w:cstheme="minorHAnsi"/>
          <w:lang w:val="en-GB"/>
        </w:rPr>
        <w:t xml:space="preserve">between species, which </w:t>
      </w:r>
      <w:r w:rsidR="00B713B0" w:rsidRPr="00E071F1">
        <w:rPr>
          <w:rFonts w:eastAsiaTheme="minorEastAsia" w:cstheme="minorHAnsi"/>
          <w:lang w:val="en-GB"/>
        </w:rPr>
        <w:t>is often not the case</w:t>
      </w:r>
      <w:r w:rsidR="00C51BA1" w:rsidRPr="00E071F1">
        <w:rPr>
          <w:rFonts w:eastAsiaTheme="minorEastAsia" w:cstheme="minorHAnsi"/>
          <w:lang w:val="en-GB"/>
        </w:rPr>
        <w:t xml:space="preserve"> </w:t>
      </w:r>
      <w:r w:rsidR="006B5E4F"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sidRPr="00E071F1">
        <w:rPr>
          <w:rFonts w:eastAsiaTheme="minorEastAsia" w:cstheme="minorHAnsi"/>
        </w:rPr>
        <w:fldChar w:fldCharType="separate"/>
      </w:r>
      <w:r w:rsidR="00592C85" w:rsidRPr="00E071F1">
        <w:rPr>
          <w:lang w:val="en-GB"/>
        </w:rPr>
        <w:t xml:space="preserve">(Glazier 2005; Rall </w:t>
      </w:r>
      <w:r w:rsidR="00592C85" w:rsidRPr="00E071F1">
        <w:rPr>
          <w:i/>
          <w:iCs/>
          <w:lang w:val="en-GB"/>
        </w:rPr>
        <w:t>et al.</w:t>
      </w:r>
      <w:r w:rsidR="00592C85" w:rsidRPr="00E071F1">
        <w:rPr>
          <w:lang w:val="en-GB"/>
        </w:rPr>
        <w:t xml:space="preserve"> 2012; Jerde </w:t>
      </w:r>
      <w:r w:rsidR="00592C85" w:rsidRPr="00E071F1">
        <w:rPr>
          <w:i/>
          <w:iCs/>
          <w:lang w:val="en-GB"/>
        </w:rPr>
        <w:t>et al.</w:t>
      </w:r>
      <w:r w:rsidR="00592C85" w:rsidRPr="00E071F1">
        <w:rPr>
          <w:lang w:val="en-GB"/>
        </w:rPr>
        <w:t xml:space="preserve"> 2019)</w:t>
      </w:r>
      <w:r w:rsidR="006B5E4F" w:rsidRPr="00E071F1">
        <w:rPr>
          <w:rFonts w:eastAsiaTheme="minorEastAsia" w:cstheme="minorHAnsi"/>
        </w:rPr>
        <w:fldChar w:fldCharType="end"/>
      </w:r>
      <w:r w:rsidR="006B5E4F" w:rsidRPr="00E071F1">
        <w:rPr>
          <w:rFonts w:eastAsiaTheme="minorEastAsia" w:cstheme="minorHAnsi"/>
          <w:lang w:val="en-GB"/>
        </w:rPr>
        <w:t xml:space="preserve">. </w:t>
      </w:r>
      <w:r w:rsidR="00433D5B" w:rsidRPr="00E071F1">
        <w:rPr>
          <w:rFonts w:eastAsiaTheme="minorEastAsia" w:cstheme="minorHAnsi"/>
          <w:lang w:val="en-GB"/>
        </w:rPr>
        <w:t>A</w:t>
      </w:r>
      <w:r w:rsidR="00923889" w:rsidRPr="00E071F1">
        <w:rPr>
          <w:rFonts w:eastAsiaTheme="minorEastAsia" w:cstheme="minorHAnsi"/>
          <w:lang w:val="en-GB"/>
        </w:rPr>
        <w:t xml:space="preserve">s </w:t>
      </w:r>
      <w:r w:rsidR="00433D5B" w:rsidRPr="00E071F1">
        <w:rPr>
          <w:rFonts w:eastAsiaTheme="minorEastAsia" w:cstheme="minorHAnsi"/>
          <w:lang w:val="en-GB"/>
        </w:rPr>
        <w:t>growth, consumption and metaboli</w:t>
      </w:r>
      <w:r w:rsidR="00BD7D6F" w:rsidRPr="00E071F1">
        <w:rPr>
          <w:rFonts w:eastAsiaTheme="minorEastAsia" w:cstheme="minorHAnsi"/>
          <w:lang w:val="en-GB"/>
        </w:rPr>
        <w:t>sm</w:t>
      </w:r>
      <w:r w:rsidR="0092655A" w:rsidRPr="00E071F1">
        <w:rPr>
          <w:rFonts w:eastAsiaTheme="minorEastAsia" w:cstheme="minorHAnsi"/>
          <w:lang w:val="en-GB"/>
        </w:rPr>
        <w:t xml:space="preserve"> represent individual</w:t>
      </w:r>
      <w:r w:rsidR="00C40921" w:rsidRPr="00E071F1">
        <w:rPr>
          <w:rFonts w:eastAsiaTheme="minorEastAsia" w:cstheme="minorHAnsi"/>
          <w:lang w:val="en-GB"/>
        </w:rPr>
        <w:t xml:space="preserve">-level </w:t>
      </w:r>
      <w:r w:rsidR="0092655A" w:rsidRPr="00E071F1">
        <w:rPr>
          <w:rFonts w:eastAsiaTheme="minorEastAsia" w:cstheme="minorHAnsi"/>
          <w:lang w:val="en-GB"/>
        </w:rPr>
        <w:t>processes</w:t>
      </w:r>
      <w:r w:rsidR="00BA2C25" w:rsidRPr="00E071F1">
        <w:rPr>
          <w:rFonts w:eastAsiaTheme="minorEastAsia" w:cstheme="minorHAnsi"/>
          <w:lang w:val="en-GB"/>
        </w:rPr>
        <w:t xml:space="preserve">, it is important </w:t>
      </w:r>
      <w:r w:rsidR="00CA79A5" w:rsidRPr="00E071F1">
        <w:rPr>
          <w:rFonts w:eastAsiaTheme="minorEastAsia" w:cstheme="minorHAnsi"/>
          <w:lang w:val="en-GB"/>
        </w:rPr>
        <w:t xml:space="preserve">to understand </w:t>
      </w:r>
      <w:r w:rsidR="00E0273B" w:rsidRPr="00E071F1">
        <w:rPr>
          <w:rFonts w:eastAsiaTheme="minorEastAsia" w:cstheme="minorHAnsi"/>
          <w:lang w:val="en-GB"/>
        </w:rPr>
        <w:t>how</w:t>
      </w:r>
      <w:r w:rsidR="00CA79A5" w:rsidRPr="00E071F1">
        <w:rPr>
          <w:rFonts w:eastAsiaTheme="minorEastAsia" w:cstheme="minorHAnsi"/>
          <w:lang w:val="en-GB"/>
        </w:rPr>
        <w:t xml:space="preserve"> these rates</w:t>
      </w:r>
      <w:r w:rsidR="00E0273B" w:rsidRPr="00E071F1">
        <w:rPr>
          <w:rFonts w:eastAsiaTheme="minorEastAsia" w:cstheme="minorHAnsi"/>
          <w:lang w:val="en-GB"/>
        </w:rPr>
        <w:t xml:space="preserve"> depend on temperature and mass</w:t>
      </w:r>
      <w:r w:rsidR="00222C7F" w:rsidRPr="00E071F1">
        <w:rPr>
          <w:rFonts w:eastAsiaTheme="minorEastAsia" w:cstheme="minorHAnsi"/>
          <w:lang w:val="en-GB"/>
        </w:rPr>
        <w:t xml:space="preserve"> </w:t>
      </w:r>
      <w:r w:rsidR="00BD7D6F" w:rsidRPr="00E071F1">
        <w:rPr>
          <w:rFonts w:eastAsiaTheme="minorEastAsia" w:cstheme="minorHAnsi"/>
          <w:lang w:val="en-GB"/>
        </w:rPr>
        <w:t>within species</w:t>
      </w:r>
      <w:r w:rsidR="00A179F3" w:rsidRPr="00E071F1">
        <w:rPr>
          <w:rFonts w:eastAsiaTheme="minorEastAsia" w:cstheme="minorHAnsi"/>
          <w:lang w:val="en-GB"/>
        </w:rPr>
        <w:t>, ideally over ontogeny</w:t>
      </w:r>
      <w:r w:rsidR="00DF3E60" w:rsidRPr="00E071F1">
        <w:rPr>
          <w:rFonts w:eastAsiaTheme="minorEastAsia" w:cstheme="minorHAnsi"/>
          <w:lang w:val="en-GB"/>
        </w:rPr>
        <w:t xml:space="preserve">. </w:t>
      </w:r>
      <w:r w:rsidR="009C241A" w:rsidRPr="00E071F1">
        <w:rPr>
          <w:rFonts w:eastAsiaTheme="minorEastAsia" w:cstheme="minorHAnsi"/>
          <w:lang w:val="en-GB"/>
        </w:rPr>
        <w:t xml:space="preserve">At </w:t>
      </w:r>
      <w:r w:rsidR="00CD0AB3" w:rsidRPr="00E071F1">
        <w:rPr>
          <w:rFonts w:eastAsiaTheme="minorEastAsia" w:cstheme="minorHAnsi"/>
          <w:lang w:val="en-GB"/>
        </w:rPr>
        <w:t xml:space="preserve">temperatures </w:t>
      </w:r>
      <w:r w:rsidR="00882D8C" w:rsidRPr="00E071F1">
        <w:rPr>
          <w:rFonts w:eastAsiaTheme="minorEastAsia" w:cstheme="minorHAnsi"/>
          <w:lang w:val="en-GB"/>
        </w:rPr>
        <w:t xml:space="preserve">below </w:t>
      </w:r>
      <w:r w:rsidR="00CD0AB3" w:rsidRPr="00E071F1">
        <w:rPr>
          <w:rFonts w:eastAsiaTheme="minorEastAsia" w:cstheme="minorHAnsi"/>
          <w:lang w:val="en-GB"/>
        </w:rPr>
        <w:t>those that maximize the rates (‘</w:t>
      </w:r>
      <w:r w:rsidR="00882D8C" w:rsidRPr="00E071F1">
        <w:rPr>
          <w:rFonts w:eastAsiaTheme="minorEastAsia" w:cstheme="minorHAnsi"/>
          <w:lang w:val="en-GB"/>
        </w:rPr>
        <w:t>peak temperatures</w:t>
      </w:r>
      <w:r w:rsidR="00CD0AB3" w:rsidRPr="00E071F1">
        <w:rPr>
          <w:rFonts w:eastAsiaTheme="minorEastAsia" w:cstheme="minorHAnsi"/>
          <w:lang w:val="en-GB"/>
        </w:rPr>
        <w:t>’)</w:t>
      </w:r>
      <w:r w:rsidR="009C241A" w:rsidRPr="00E071F1">
        <w:rPr>
          <w:rFonts w:eastAsiaTheme="minorEastAsia" w:cstheme="minorHAnsi"/>
          <w:lang w:val="en-GB"/>
        </w:rPr>
        <w:t xml:space="preserve">, we find that </w:t>
      </w:r>
      <w:commentRangeStart w:id="639"/>
      <w:commentRangeStart w:id="640"/>
      <w:r w:rsidR="00110BFB" w:rsidRPr="00E071F1">
        <w:rPr>
          <w:rFonts w:eastAsiaTheme="minorEastAsia" w:cstheme="minorHAnsi"/>
          <w:lang w:val="en-GB"/>
        </w:rPr>
        <w:t xml:space="preserve">temperature </w:t>
      </w:r>
      <w:r w:rsidR="00BF7AFF" w:rsidRPr="00E071F1">
        <w:rPr>
          <w:rFonts w:eastAsiaTheme="minorEastAsia" w:cstheme="minorHAnsi"/>
          <w:lang w:val="en-GB"/>
        </w:rPr>
        <w:t>sensitivities</w:t>
      </w:r>
      <w:r w:rsidR="00110BFB" w:rsidRPr="00E071F1">
        <w:rPr>
          <w:rFonts w:eastAsiaTheme="minorEastAsia" w:cstheme="minorHAnsi"/>
          <w:lang w:val="en-GB"/>
        </w:rPr>
        <w:t xml:space="preserve"> </w:t>
      </w:r>
      <w:commentRangeEnd w:id="639"/>
      <w:r w:rsidR="000C69F2" w:rsidRPr="00E071F1">
        <w:rPr>
          <w:rStyle w:val="CommentReference"/>
          <w:sz w:val="24"/>
          <w:szCs w:val="24"/>
        </w:rPr>
        <w:commentReference w:id="639"/>
      </w:r>
      <w:commentRangeEnd w:id="640"/>
      <w:r w:rsidR="003A31C0" w:rsidRPr="00E071F1">
        <w:rPr>
          <w:rStyle w:val="CommentReference"/>
          <w:sz w:val="24"/>
          <w:szCs w:val="24"/>
        </w:rPr>
        <w:commentReference w:id="640"/>
      </w:r>
      <w:r w:rsidR="00436066" w:rsidRPr="00E071F1">
        <w:rPr>
          <w:rFonts w:eastAsiaTheme="minorEastAsia" w:cstheme="minorHAnsi"/>
          <w:lang w:val="en-GB"/>
        </w:rPr>
        <w:t>of</w:t>
      </w:r>
      <w:r w:rsidR="00594BEA" w:rsidRPr="00E071F1">
        <w:rPr>
          <w:rFonts w:eastAsiaTheme="minorEastAsia" w:cstheme="minorHAnsi"/>
          <w:lang w:val="en-GB"/>
        </w:rPr>
        <w:t xml:space="preserve"> </w:t>
      </w:r>
      <w:r w:rsidR="009C241A" w:rsidRPr="00E071F1">
        <w:rPr>
          <w:rFonts w:eastAsiaTheme="minorEastAsia" w:cstheme="minorHAnsi"/>
          <w:lang w:val="en-GB"/>
        </w:rPr>
        <w:t xml:space="preserve">metabolism, consumption and growth </w:t>
      </w:r>
      <w:r w:rsidR="00594BEA" w:rsidRPr="00E071F1">
        <w:rPr>
          <w:rFonts w:eastAsiaTheme="minorEastAsia" w:cstheme="minorHAnsi"/>
          <w:lang w:val="en-GB"/>
        </w:rPr>
        <w:t xml:space="preserve">are </w:t>
      </w:r>
      <w:r w:rsidR="007A4E07" w:rsidRPr="00E071F1">
        <w:rPr>
          <w:rFonts w:eastAsiaTheme="minorEastAsia" w:cstheme="minorHAnsi"/>
          <w:lang w:val="en-GB"/>
        </w:rPr>
        <w:t xml:space="preserve">close </w:t>
      </w:r>
      <w:r w:rsidR="0075484D" w:rsidRPr="00E071F1">
        <w:rPr>
          <w:rFonts w:eastAsiaTheme="minorEastAsia" w:cstheme="minorHAnsi"/>
          <w:lang w:val="en-GB"/>
        </w:rPr>
        <w:t xml:space="preserve">to </w:t>
      </w:r>
      <w:r w:rsidR="009C241A" w:rsidRPr="00E071F1">
        <w:rPr>
          <w:rFonts w:eastAsiaTheme="minorEastAsia" w:cstheme="minorHAnsi"/>
          <w:lang w:val="en-GB"/>
        </w:rPr>
        <w:t>predictions from the metabolic theory of ecology</w:t>
      </w:r>
      <w:r w:rsidR="00791AB2" w:rsidRPr="00E071F1">
        <w:rPr>
          <w:rFonts w:eastAsiaTheme="minorEastAsia" w:cstheme="minorHAnsi"/>
          <w:lang w:val="en-GB"/>
        </w:rPr>
        <w:t xml:space="preserve"> (MTE</w:t>
      </w:r>
      <w:r w:rsidR="00F2692E" w:rsidRPr="00E071F1">
        <w:rPr>
          <w:rFonts w:eastAsiaTheme="minorEastAsia" w:cstheme="minorHAnsi"/>
          <w:lang w:val="en-GB"/>
        </w:rPr>
        <w:t xml:space="preserve">), i.e. with an </w:t>
      </w:r>
      <w:r w:rsidR="00791AB2" w:rsidRPr="00E071F1">
        <w:rPr>
          <w:rFonts w:eastAsiaTheme="minorEastAsia" w:cstheme="minorHAnsi"/>
          <w:lang w:val="en-GB"/>
        </w:rPr>
        <w:t xml:space="preserve">activation energy of </w:t>
      </w:r>
      <w:r w:rsidR="009C241A" w:rsidRPr="00E071F1">
        <w:rPr>
          <w:rFonts w:eastAsiaTheme="minorEastAsia" w:cstheme="minorHAnsi"/>
          <w:lang w:val="en-GB"/>
        </w:rPr>
        <w:t>~0.6</w:t>
      </w:r>
      <w:r w:rsidR="00E13E06" w:rsidRPr="00E071F1">
        <w:rPr>
          <w:rFonts w:eastAsiaTheme="minorEastAsia" w:cstheme="minorHAnsi"/>
          <w:lang w:val="en-GB"/>
        </w:rPr>
        <w:t>5</w:t>
      </w:r>
      <w:r w:rsidR="009C241A" w:rsidRPr="00E071F1">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sidRPr="00E071F1">
        <w:rPr>
          <w:rFonts w:eastAsiaTheme="minorEastAsia" w:cstheme="minorHAnsi"/>
          <w:lang w:val="en-GB"/>
        </w:rPr>
        <w:t xml:space="preserve">. This </w:t>
      </w:r>
      <w:r w:rsidR="00DE23CD" w:rsidRPr="00E071F1">
        <w:rPr>
          <w:rFonts w:eastAsiaTheme="minorEastAsia" w:cstheme="minorHAnsi"/>
          <w:lang w:val="en-GB"/>
        </w:rPr>
        <w:t xml:space="preserve">means </w:t>
      </w:r>
      <w:r w:rsidR="00F455E5" w:rsidRPr="00E071F1">
        <w:rPr>
          <w:rFonts w:eastAsiaTheme="minorEastAsia" w:cstheme="minorHAnsi"/>
          <w:lang w:val="en-GB"/>
        </w:rPr>
        <w:t>that a “</w:t>
      </w:r>
      <w:commentRangeStart w:id="641"/>
      <w:commentRangeStart w:id="642"/>
      <w:commentRangeStart w:id="643"/>
      <w:r w:rsidR="00F455E5" w:rsidRPr="00E071F1">
        <w:rPr>
          <w:rFonts w:eastAsiaTheme="minorEastAsia" w:cstheme="minorHAnsi"/>
          <w:lang w:val="en-GB"/>
        </w:rPr>
        <w:t>metabolic mismatch</w:t>
      </w:r>
      <w:commentRangeEnd w:id="641"/>
      <w:r w:rsidR="00FB3F60" w:rsidRPr="00E071F1">
        <w:rPr>
          <w:rStyle w:val="CommentReference"/>
          <w:sz w:val="24"/>
          <w:szCs w:val="24"/>
        </w:rPr>
        <w:commentReference w:id="641"/>
      </w:r>
      <w:commentRangeEnd w:id="642"/>
      <w:r w:rsidR="00CD0AB3" w:rsidRPr="00E071F1">
        <w:rPr>
          <w:rStyle w:val="CommentReference"/>
          <w:sz w:val="24"/>
          <w:szCs w:val="24"/>
        </w:rPr>
        <w:commentReference w:id="642"/>
      </w:r>
      <w:commentRangeEnd w:id="643"/>
      <w:r w:rsidR="001F44AA" w:rsidRPr="00E071F1">
        <w:rPr>
          <w:rStyle w:val="CommentReference"/>
          <w:sz w:val="24"/>
          <w:szCs w:val="24"/>
        </w:rPr>
        <w:commentReference w:id="643"/>
      </w:r>
      <w:r w:rsidR="007C713C" w:rsidRPr="00E071F1">
        <w:rPr>
          <w:rFonts w:eastAsiaTheme="minorEastAsia" w:cstheme="minorHAnsi"/>
          <w:lang w:val="en-GB"/>
        </w:rPr>
        <w:t>”</w:t>
      </w:r>
      <w:r w:rsidR="00020D44" w:rsidRPr="00E071F1">
        <w:rPr>
          <w:rFonts w:eastAsiaTheme="minorEastAsia" w:cstheme="minorHAnsi"/>
          <w:lang w:val="en-GB"/>
        </w:rPr>
        <w:t xml:space="preserve"> </w:t>
      </w:r>
      <w:ins w:id="644" w:author="Max Lindmark" w:date="2020-07-31T16:33:00Z">
        <w:r w:rsidR="00012066" w:rsidRPr="00E071F1">
          <w:rPr>
            <w:rFonts w:eastAsiaTheme="minorEastAsia" w:cstheme="minorHAnsi"/>
            <w:lang w:val="en-GB"/>
          </w:rPr>
          <w:t xml:space="preserve">(e.g. metabolism being more temperature sensitive than consumption) </w:t>
        </w:r>
      </w:ins>
      <w:r w:rsidR="00F455E5" w:rsidRPr="00E071F1">
        <w:rPr>
          <w:rFonts w:eastAsiaTheme="minorEastAsia" w:cstheme="minorHAnsi"/>
          <w:lang w:val="en-GB"/>
        </w:rPr>
        <w:t xml:space="preserve">does not occur </w:t>
      </w:r>
      <w:r w:rsidR="001C393C" w:rsidRPr="00E071F1">
        <w:rPr>
          <w:rFonts w:eastAsiaTheme="minorEastAsia" w:cstheme="minorHAnsi"/>
          <w:lang w:val="en-GB"/>
        </w:rPr>
        <w:t xml:space="preserve">in this </w:t>
      </w:r>
      <w:r w:rsidR="00F455E5" w:rsidRPr="00E071F1">
        <w:rPr>
          <w:rFonts w:eastAsiaTheme="minorEastAsia" w:cstheme="minorHAnsi"/>
          <w:lang w:val="en-GB"/>
        </w:rPr>
        <w:t>temperature</w:t>
      </w:r>
      <w:r w:rsidR="001C393C" w:rsidRPr="00E071F1">
        <w:rPr>
          <w:rFonts w:eastAsiaTheme="minorEastAsia" w:cstheme="minorHAnsi"/>
          <w:lang w:val="en-GB"/>
        </w:rPr>
        <w:t xml:space="preserve"> range</w:t>
      </w:r>
      <w:r w:rsidR="00F455E5" w:rsidRPr="00E071F1">
        <w:rPr>
          <w:rFonts w:eastAsiaTheme="minorEastAsia" w:cstheme="minorHAnsi"/>
          <w:lang w:val="en-GB"/>
        </w:rPr>
        <w:t>.</w:t>
      </w:r>
      <w:r w:rsidR="00521908" w:rsidRPr="00E071F1">
        <w:rPr>
          <w:rFonts w:eastAsiaTheme="minorEastAsia" w:cstheme="minorHAnsi"/>
          <w:lang w:val="en-GB"/>
        </w:rPr>
        <w:t xml:space="preserve"> </w:t>
      </w:r>
      <w:r w:rsidR="004B1839" w:rsidRPr="00E071F1">
        <w:rPr>
          <w:rFonts w:eastAsiaTheme="minorEastAsia" w:cstheme="minorHAnsi"/>
          <w:lang w:val="en-GB"/>
        </w:rPr>
        <w:t xml:space="preserve">However, </w:t>
      </w:r>
      <w:r w:rsidR="00771D06" w:rsidRPr="00E071F1">
        <w:rPr>
          <w:rFonts w:eastAsiaTheme="minorEastAsia" w:cstheme="minorHAnsi"/>
          <w:lang w:val="en-GB"/>
        </w:rPr>
        <w:t>over a larger temperature range</w:t>
      </w:r>
      <w:commentRangeStart w:id="645"/>
      <w:commentRangeStart w:id="646"/>
      <w:r w:rsidR="00771D06" w:rsidRPr="00E071F1">
        <w:rPr>
          <w:rFonts w:eastAsiaTheme="minorEastAsia" w:cstheme="minorHAnsi"/>
          <w:lang w:val="en-GB"/>
        </w:rPr>
        <w:t xml:space="preserve">, </w:t>
      </w:r>
      <w:ins w:id="647" w:author="Max Lindmark" w:date="2020-07-31T16:34:00Z">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ins>
      <w:del w:id="648" w:author="Max Lindmark" w:date="2020-07-31T16:34:00Z">
        <w:r w:rsidR="00180552" w:rsidRPr="00E071F1" w:rsidDel="003E1266">
          <w:rPr>
            <w:rFonts w:eastAsiaTheme="minorEastAsia" w:cstheme="minorHAnsi"/>
            <w:lang w:val="en-GB"/>
          </w:rPr>
          <w:delText xml:space="preserve">the </w:delText>
        </w:r>
        <w:r w:rsidR="004B1839" w:rsidRPr="00E071F1" w:rsidDel="003E1266">
          <w:rPr>
            <w:rFonts w:eastAsiaTheme="minorEastAsia" w:cstheme="minorHAnsi"/>
            <w:lang w:val="en-GB"/>
          </w:rPr>
          <w:delText xml:space="preserve">intraspecific </w:delText>
        </w:r>
        <w:r w:rsidR="00745CFC" w:rsidRPr="00E071F1" w:rsidDel="003E1266">
          <w:rPr>
            <w:rFonts w:eastAsiaTheme="minorEastAsia" w:cstheme="minorHAnsi"/>
            <w:lang w:val="en-GB"/>
          </w:rPr>
          <w:delText>thermal responses for maximum consumption rate are unimodal</w:delText>
        </w:r>
        <w:r w:rsidR="000371F5" w:rsidRPr="00E071F1" w:rsidDel="003E1266">
          <w:rPr>
            <w:rFonts w:eastAsiaTheme="minorEastAsia" w:cstheme="minorHAnsi"/>
            <w:lang w:val="en-GB"/>
          </w:rPr>
          <w:delText xml:space="preserve"> </w:delText>
        </w:r>
      </w:del>
      <w:commentRangeEnd w:id="645"/>
      <w:r w:rsidR="000C69F2" w:rsidRPr="00E071F1">
        <w:rPr>
          <w:rStyle w:val="CommentReference"/>
          <w:sz w:val="24"/>
          <w:szCs w:val="24"/>
        </w:rPr>
        <w:commentReference w:id="645"/>
      </w:r>
      <w:commentRangeEnd w:id="646"/>
      <w:r w:rsidR="00C560AA" w:rsidRPr="00E071F1">
        <w:rPr>
          <w:rStyle w:val="CommentReference"/>
          <w:sz w:val="24"/>
          <w:szCs w:val="24"/>
        </w:rPr>
        <w:commentReference w:id="646"/>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sidRPr="00E071F1">
        <w:rPr>
          <w:rFonts w:eastAsiaTheme="minorEastAsia" w:cstheme="minorHAnsi"/>
        </w:rPr>
        <w:fldChar w:fldCharType="separate"/>
      </w:r>
      <w:r w:rsidR="009D6C25" w:rsidRPr="00E071F1">
        <w:t xml:space="preserve">(Englund </w:t>
      </w:r>
      <w:r w:rsidR="009D6C25" w:rsidRPr="00E071F1">
        <w:rPr>
          <w:i/>
          <w:iCs/>
        </w:rPr>
        <w:t>et al.</w:t>
      </w:r>
      <w:r w:rsidR="009D6C25" w:rsidRPr="00E071F1">
        <w:t xml:space="preserve"> 2011; Rall </w:t>
      </w:r>
      <w:r w:rsidR="009D6C25" w:rsidRPr="00E071F1">
        <w:rPr>
          <w:i/>
          <w:iCs/>
        </w:rPr>
        <w:t>et al.</w:t>
      </w:r>
      <w:r w:rsidR="009D6C25" w:rsidRPr="00E071F1">
        <w:t xml:space="preserve"> 2012; Jutfelt </w:t>
      </w:r>
      <w:r w:rsidR="009D6C25" w:rsidRPr="00E071F1">
        <w:rPr>
          <w:i/>
          <w:iCs/>
        </w:rPr>
        <w:t>et al.</w:t>
      </w:r>
      <w:r w:rsidR="009D6C25" w:rsidRPr="00E071F1">
        <w:t xml:space="preserve"> 2020)</w:t>
      </w:r>
      <w:r w:rsidR="004A5143" w:rsidRPr="00E071F1">
        <w:rPr>
          <w:rFonts w:eastAsiaTheme="minorEastAsia" w:cstheme="minorHAnsi"/>
        </w:rPr>
        <w:fldChar w:fldCharType="end"/>
      </w:r>
      <w:r w:rsidR="000160D4" w:rsidRPr="00E071F1">
        <w:rPr>
          <w:rFonts w:eastAsiaTheme="minorEastAsia" w:cstheme="minorHAnsi"/>
        </w:rPr>
        <w:t xml:space="preserve"> (Fig. 4)</w:t>
      </w:r>
      <w:r w:rsidR="001B54EE" w:rsidRPr="00E071F1">
        <w:rPr>
          <w:rFonts w:eastAsiaTheme="minorEastAsia" w:cstheme="minorHAnsi"/>
        </w:rPr>
        <w:t>, and a</w:t>
      </w:r>
      <w:r w:rsidR="000B7460" w:rsidRPr="00E071F1">
        <w:rPr>
          <w:rFonts w:eastAsiaTheme="minorEastAsia" w:cstheme="minorHAnsi"/>
        </w:rPr>
        <w:t xml:space="preserve"> </w:t>
      </w:r>
      <w:r w:rsidR="00C60B50" w:rsidRPr="00E071F1">
        <w:rPr>
          <w:rFonts w:eastAsiaTheme="minorEastAsia" w:cstheme="minorHAnsi"/>
          <w:lang w:val="en-GB"/>
        </w:rPr>
        <w:t xml:space="preserve">mismatch </w:t>
      </w:r>
      <w:r w:rsidR="000532CC" w:rsidRPr="00E071F1">
        <w:rPr>
          <w:rFonts w:eastAsiaTheme="minorEastAsia" w:cstheme="minorHAnsi"/>
          <w:lang w:val="en-GB"/>
        </w:rPr>
        <w:t xml:space="preserve">can therefore </w:t>
      </w:r>
      <w:r w:rsidR="00C60B50" w:rsidRPr="00E071F1">
        <w:rPr>
          <w:rFonts w:eastAsiaTheme="minorEastAsia" w:cstheme="minorHAnsi"/>
          <w:lang w:val="en-GB"/>
        </w:rPr>
        <w:t>occur at higher temperatures</w:t>
      </w:r>
      <w:r w:rsidR="001B54EE" w:rsidRPr="00E071F1">
        <w:rPr>
          <w:rFonts w:eastAsiaTheme="minorEastAsia" w:cstheme="minorHAnsi"/>
          <w:lang w:val="en-GB"/>
        </w:rPr>
        <w:t xml:space="preserve">. This </w:t>
      </w:r>
      <w:r w:rsidR="00C60B50" w:rsidRPr="00E071F1">
        <w:rPr>
          <w:rFonts w:eastAsiaTheme="minorEastAsia" w:cstheme="minorHAnsi"/>
          <w:lang w:val="en-GB"/>
        </w:rPr>
        <w:t xml:space="preserve">likely </w:t>
      </w:r>
      <w:r w:rsidR="004A5143" w:rsidRPr="00E071F1">
        <w:rPr>
          <w:rFonts w:eastAsiaTheme="minorEastAsia" w:cstheme="minorHAnsi"/>
          <w:lang w:val="en-GB"/>
        </w:rPr>
        <w:t xml:space="preserve">contributes to growth </w:t>
      </w:r>
      <w:r w:rsidR="00022932" w:rsidRPr="00E071F1">
        <w:rPr>
          <w:rFonts w:eastAsiaTheme="minorEastAsia" w:cstheme="minorHAnsi"/>
          <w:lang w:val="en-GB"/>
        </w:rPr>
        <w:t>rates reaching a</w:t>
      </w:r>
      <w:r w:rsidR="00D3571A" w:rsidRPr="00E071F1">
        <w:rPr>
          <w:rFonts w:eastAsiaTheme="minorEastAsia" w:cstheme="minorHAnsi"/>
          <w:lang w:val="en-GB"/>
        </w:rPr>
        <w:t>n</w:t>
      </w:r>
      <w:r w:rsidR="00022932" w:rsidRPr="00E071F1">
        <w:rPr>
          <w:rFonts w:eastAsiaTheme="minorEastAsia" w:cstheme="minorHAnsi"/>
          <w:lang w:val="en-GB"/>
        </w:rPr>
        <w:t xml:space="preserve"> </w:t>
      </w:r>
      <w:r w:rsidR="00945C84" w:rsidRPr="00E071F1">
        <w:rPr>
          <w:rFonts w:eastAsiaTheme="minorEastAsia" w:cstheme="minorHAnsi"/>
          <w:lang w:val="en-GB"/>
        </w:rPr>
        <w:t xml:space="preserve">optimum </w:t>
      </w:r>
      <w:r w:rsidR="00022932" w:rsidRPr="00E071F1">
        <w:rPr>
          <w:rFonts w:eastAsiaTheme="minorEastAsia" w:cstheme="minorHAnsi"/>
          <w:lang w:val="en-GB"/>
        </w:rPr>
        <w:t>over temperature</w:t>
      </w:r>
      <w:r w:rsidR="0078550E" w:rsidRPr="00E071F1">
        <w:rPr>
          <w:rFonts w:eastAsiaTheme="minorEastAsia" w:cstheme="minorHAnsi"/>
          <w:lang w:val="en-GB"/>
        </w:rPr>
        <w:t xml:space="preserve"> </w:t>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sidRPr="00E071F1">
        <w:rPr>
          <w:rFonts w:eastAsiaTheme="minorEastAsia" w:cstheme="minorHAnsi"/>
        </w:rPr>
        <w:fldChar w:fldCharType="separate"/>
      </w:r>
      <w:r w:rsidR="001F613A" w:rsidRPr="00E071F1">
        <w:rPr>
          <w:lang w:val="en-GB"/>
        </w:rPr>
        <w:t>(Jobling 1997)</w:t>
      </w:r>
      <w:r w:rsidR="004A5143" w:rsidRPr="00E071F1">
        <w:rPr>
          <w:rFonts w:eastAsiaTheme="minorEastAsia" w:cstheme="minorHAnsi"/>
        </w:rPr>
        <w:fldChar w:fldCharType="end"/>
      </w:r>
      <w:r w:rsidR="004A5143" w:rsidRPr="00E071F1">
        <w:rPr>
          <w:rFonts w:eastAsiaTheme="minorEastAsia" w:cstheme="minorHAnsi"/>
          <w:lang w:val="en-GB"/>
        </w:rPr>
        <w:t xml:space="preserve">. An important </w:t>
      </w:r>
      <w:r w:rsidR="005641E5" w:rsidRPr="00E071F1">
        <w:rPr>
          <w:rFonts w:eastAsiaTheme="minorEastAsia" w:cstheme="minorHAnsi"/>
          <w:lang w:val="en-GB"/>
        </w:rPr>
        <w:t xml:space="preserve">aspect of </w:t>
      </w:r>
      <w:r w:rsidR="00D738F4" w:rsidRPr="00E071F1">
        <w:rPr>
          <w:rFonts w:eastAsiaTheme="minorEastAsia" w:cstheme="minorHAnsi"/>
          <w:lang w:val="en-GB"/>
        </w:rPr>
        <w:t xml:space="preserve">accounting for </w:t>
      </w:r>
      <w:r w:rsidR="007A436C" w:rsidRPr="00E071F1">
        <w:rPr>
          <w:rFonts w:eastAsiaTheme="minorEastAsia" w:cstheme="minorHAnsi"/>
          <w:lang w:val="en-GB"/>
        </w:rPr>
        <w:t xml:space="preserve">the </w:t>
      </w:r>
      <w:r w:rsidR="00D738F4" w:rsidRPr="00E071F1">
        <w:rPr>
          <w:rFonts w:eastAsiaTheme="minorEastAsia" w:cstheme="minorHAnsi"/>
          <w:lang w:val="en-GB"/>
        </w:rPr>
        <w:t>body</w:t>
      </w:r>
      <w:r w:rsidR="0010623B" w:rsidRPr="00E071F1">
        <w:rPr>
          <w:rFonts w:eastAsiaTheme="minorEastAsia" w:cstheme="minorHAnsi"/>
          <w:lang w:val="en-GB"/>
        </w:rPr>
        <w:t xml:space="preserve"> </w:t>
      </w:r>
      <w:r w:rsidR="00D738F4" w:rsidRPr="00E071F1">
        <w:rPr>
          <w:rFonts w:eastAsiaTheme="minorEastAsia" w:cstheme="minorHAnsi"/>
          <w:lang w:val="en-GB"/>
        </w:rPr>
        <w:t xml:space="preserve">mass </w:t>
      </w:r>
      <w:r w:rsidR="005435F8" w:rsidRPr="00E071F1">
        <w:rPr>
          <w:rFonts w:eastAsiaTheme="minorEastAsia" w:cstheme="minorHAnsi"/>
          <w:lang w:val="en-GB"/>
        </w:rPr>
        <w:t xml:space="preserve">dependence </w:t>
      </w:r>
      <w:r w:rsidR="00603E09" w:rsidRPr="00E071F1">
        <w:rPr>
          <w:rFonts w:eastAsiaTheme="minorEastAsia" w:cstheme="minorHAnsi"/>
          <w:lang w:val="en-GB"/>
        </w:rPr>
        <w:t xml:space="preserve">of consumption and metabolism </w:t>
      </w:r>
      <w:r w:rsidR="006454E6" w:rsidRPr="00E071F1">
        <w:rPr>
          <w:rFonts w:eastAsiaTheme="minorEastAsia" w:cstheme="minorHAnsi"/>
          <w:lang w:val="en-GB"/>
        </w:rPr>
        <w:t>is that it leads to a decline in optimum growth temperature</w:t>
      </w:r>
      <w:r w:rsidR="00D738F4" w:rsidRPr="00E071F1">
        <w:rPr>
          <w:rFonts w:eastAsiaTheme="minorEastAsia" w:cstheme="minorHAnsi"/>
          <w:lang w:val="en-GB"/>
        </w:rPr>
        <w:t xml:space="preserv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ins w:id="649" w:author="Max Lindmark" w:date="2020-07-31T16:36:00Z">
        <w:r w:rsidR="00565213" w:rsidRPr="00E071F1">
          <w:rPr>
            <w:rFonts w:eastAsiaTheme="minorEastAsia" w:cstheme="minorHAnsi"/>
            <w:lang w:val="en-GB"/>
          </w:rPr>
          <w:t>, which we verify using a conceptual model of bioma</w:t>
        </w:r>
      </w:ins>
      <w:ins w:id="650" w:author="Max Lindmark" w:date="2020-07-31T16:37:00Z">
        <w:r w:rsidR="00565213" w:rsidRPr="00E071F1">
          <w:rPr>
            <w:rFonts w:eastAsiaTheme="minorEastAsia" w:cstheme="minorHAnsi"/>
            <w:lang w:val="en-GB"/>
          </w:rPr>
          <w:t xml:space="preserve">ss production as well as independent data </w:t>
        </w:r>
        <w:r w:rsidR="00827FC7" w:rsidRPr="00E071F1">
          <w:rPr>
            <w:rFonts w:eastAsiaTheme="minorEastAsia" w:cstheme="minorHAnsi"/>
            <w:lang w:val="en-GB"/>
          </w:rPr>
          <w:t xml:space="preserve">from </w:t>
        </w:r>
        <w:r w:rsidR="00565213" w:rsidRPr="00E071F1">
          <w:rPr>
            <w:rFonts w:eastAsiaTheme="minorEastAsia" w:cstheme="minorHAnsi"/>
            <w:lang w:val="en-GB"/>
          </w:rPr>
          <w:t xml:space="preserve">growth </w:t>
        </w:r>
        <w:r w:rsidR="00E34E58" w:rsidRPr="00E071F1">
          <w:rPr>
            <w:rFonts w:eastAsiaTheme="minorEastAsia" w:cstheme="minorHAnsi"/>
            <w:lang w:val="en-GB"/>
          </w:rPr>
          <w:t>experiments</w:t>
        </w:r>
      </w:ins>
      <w:del w:id="651" w:author="Max Lindmark" w:date="2020-07-31T16:36:00Z">
        <w:r w:rsidR="00893A75" w:rsidRPr="00E071F1" w:rsidDel="00565213">
          <w:rPr>
            <w:rFonts w:eastAsiaTheme="minorEastAsia" w:cstheme="minorHAnsi"/>
            <w:lang w:val="en-GB"/>
          </w:rPr>
          <w:delText>.</w:delText>
        </w:r>
      </w:del>
      <w:del w:id="652" w:author="Max Lindmark" w:date="2020-07-31T16:37:00Z">
        <w:r w:rsidR="00893A75" w:rsidRPr="00E071F1" w:rsidDel="00C61B2F">
          <w:rPr>
            <w:rFonts w:eastAsiaTheme="minorEastAsia" w:cstheme="minorHAnsi"/>
            <w:lang w:val="en-GB"/>
          </w:rPr>
          <w:delText xml:space="preserve"> This prediction</w:delText>
        </w:r>
        <w:r w:rsidR="001C103B" w:rsidRPr="00E071F1" w:rsidDel="00C61B2F">
          <w:rPr>
            <w:rFonts w:eastAsiaTheme="minorEastAsia" w:cstheme="minorHAnsi"/>
            <w:lang w:val="en-GB"/>
          </w:rPr>
          <w:delText xml:space="preserve"> from the simple model of net energy gain as a difference between </w:delText>
        </w:r>
        <w:r w:rsidR="00842C86" w:rsidRPr="00E071F1" w:rsidDel="00C61B2F">
          <w:rPr>
            <w:rFonts w:eastAsiaTheme="minorEastAsia" w:cstheme="minorHAnsi"/>
            <w:lang w:val="en-GB"/>
          </w:rPr>
          <w:delText xml:space="preserve">allometric functions describing </w:delText>
        </w:r>
        <w:r w:rsidR="001C103B" w:rsidRPr="00E071F1" w:rsidDel="00C61B2F">
          <w:rPr>
            <w:rFonts w:eastAsiaTheme="minorEastAsia" w:cstheme="minorHAnsi"/>
            <w:lang w:val="en-GB"/>
          </w:rPr>
          <w:delText>energ</w:delText>
        </w:r>
        <w:r w:rsidR="00106383" w:rsidRPr="00E071F1" w:rsidDel="00C61B2F">
          <w:rPr>
            <w:rFonts w:eastAsiaTheme="minorEastAsia" w:cstheme="minorHAnsi"/>
            <w:lang w:val="en-GB"/>
          </w:rPr>
          <w:delText>etic costs and gains</w:delText>
        </w:r>
        <w:r w:rsidR="000C05F6" w:rsidRPr="00E071F1" w:rsidDel="00C61B2F">
          <w:rPr>
            <w:rFonts w:eastAsiaTheme="minorEastAsia" w:cstheme="minorHAnsi"/>
            <w:lang w:val="en-GB"/>
          </w:rPr>
          <w:delText xml:space="preserve"> </w:delText>
        </w:r>
        <w:r w:rsidR="002C63A2" w:rsidRPr="00E071F1" w:rsidDel="00C61B2F">
          <w:rPr>
            <w:rFonts w:eastAsiaTheme="minorEastAsia" w:cstheme="minorHAnsi"/>
            <w:lang w:val="en-GB"/>
          </w:rPr>
          <w:delText xml:space="preserve">is </w:delText>
        </w:r>
        <w:r w:rsidR="00D738F4" w:rsidRPr="00E071F1" w:rsidDel="00C61B2F">
          <w:rPr>
            <w:rFonts w:eastAsiaTheme="minorEastAsia" w:cstheme="minorHAnsi"/>
            <w:lang w:val="en-GB"/>
          </w:rPr>
          <w:delText xml:space="preserve">also </w:delText>
        </w:r>
        <w:r w:rsidR="006847CC" w:rsidRPr="00E071F1" w:rsidDel="00C61B2F">
          <w:rPr>
            <w:rFonts w:eastAsiaTheme="minorEastAsia" w:cstheme="minorHAnsi"/>
            <w:lang w:val="en-GB"/>
          </w:rPr>
          <w:delText>verif</w:delText>
        </w:r>
        <w:r w:rsidR="002C63A2" w:rsidRPr="00E071F1" w:rsidDel="00C61B2F">
          <w:rPr>
            <w:rFonts w:eastAsiaTheme="minorEastAsia" w:cstheme="minorHAnsi"/>
            <w:lang w:val="en-GB"/>
          </w:rPr>
          <w:delText>ied</w:delText>
        </w:r>
        <w:r w:rsidR="006847CC" w:rsidRPr="00E071F1" w:rsidDel="00C61B2F">
          <w:rPr>
            <w:rFonts w:eastAsiaTheme="minorEastAsia" w:cstheme="minorHAnsi"/>
            <w:lang w:val="en-GB"/>
          </w:rPr>
          <w:delText xml:space="preserve"> using independent </w:delText>
        </w:r>
        <w:r w:rsidR="00D738F4" w:rsidRPr="00E071F1" w:rsidDel="00C61B2F">
          <w:rPr>
            <w:rFonts w:eastAsiaTheme="minorEastAsia" w:cstheme="minorHAnsi"/>
            <w:lang w:val="en-GB"/>
          </w:rPr>
          <w:delText>experiment</w:delText>
        </w:r>
        <w:r w:rsidR="00C96D4F" w:rsidRPr="00E071F1" w:rsidDel="00C61B2F">
          <w:rPr>
            <w:rFonts w:eastAsiaTheme="minorEastAsia" w:cstheme="minorHAnsi"/>
            <w:lang w:val="en-GB"/>
          </w:rPr>
          <w:delText>al</w:delText>
        </w:r>
        <w:r w:rsidR="00D738F4" w:rsidRPr="00E071F1" w:rsidDel="00C61B2F">
          <w:rPr>
            <w:rFonts w:eastAsiaTheme="minorEastAsia" w:cstheme="minorHAnsi"/>
            <w:lang w:val="en-GB"/>
          </w:rPr>
          <w:delText xml:space="preserve"> growth data</w:delText>
        </w:r>
      </w:del>
      <w:commentRangeStart w:id="653"/>
      <w:r w:rsidR="00D738F4" w:rsidRPr="00E071F1">
        <w:rPr>
          <w:rFonts w:eastAsiaTheme="minorEastAsia" w:cstheme="minorHAnsi"/>
          <w:lang w:val="en-GB"/>
        </w:rPr>
        <w:t>.</w:t>
      </w:r>
      <w:commentRangeEnd w:id="653"/>
      <w:r w:rsidR="0081666C" w:rsidRPr="00E071F1">
        <w:rPr>
          <w:rStyle w:val="CommentReference"/>
          <w:sz w:val="24"/>
          <w:szCs w:val="24"/>
        </w:rPr>
        <w:commentReference w:id="653"/>
      </w:r>
    </w:p>
    <w:p w14:paraId="7CD0A19A" w14:textId="4AA6B40E" w:rsidR="002C540D" w:rsidRPr="00E071F1" w:rsidRDefault="0081666C" w:rsidP="00B503F2">
      <w:pPr>
        <w:spacing w:line="480" w:lineRule="auto"/>
        <w:ind w:firstLine="284"/>
        <w:contextualSpacing/>
        <w:jc w:val="both"/>
        <w:rPr>
          <w:rFonts w:eastAsiaTheme="minorEastAsia" w:cstheme="minorHAnsi"/>
          <w:lang w:val="en-GB"/>
        </w:rPr>
      </w:pPr>
      <w:commentRangeStart w:id="654"/>
      <w:r w:rsidRPr="00E071F1">
        <w:rPr>
          <w:rFonts w:eastAsiaTheme="minorEastAsia" w:cstheme="minorHAnsi"/>
          <w:lang w:val="en-GB"/>
        </w:rPr>
        <w:lastRenderedPageBreak/>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del w:id="655" w:author="Max Lindmark" w:date="2020-09-10T17:19:00Z">
        <w:r w:rsidR="00BD7C54" w:rsidRPr="00E071F1" w:rsidDel="00A613E7">
          <w:rPr>
            <w:rFonts w:eastAsiaTheme="minorEastAsia" w:cstheme="minorHAnsi"/>
            <w:lang w:val="en-GB"/>
          </w:rPr>
          <w:delText xml:space="preserve">, </w:delText>
        </w:r>
        <w:r w:rsidR="00526926" w:rsidRPr="00E071F1" w:rsidDel="00A613E7">
          <w:rPr>
            <w:rFonts w:eastAsiaTheme="minorEastAsia" w:cstheme="minorHAnsi"/>
            <w:lang w:val="en-GB"/>
          </w:rPr>
          <w:delText xml:space="preserve">including </w:delText>
        </w:r>
        <w:r w:rsidRPr="00E071F1" w:rsidDel="00A613E7">
          <w:rPr>
            <w:rFonts w:eastAsiaTheme="minorEastAsia" w:cstheme="minorHAnsi"/>
            <w:lang w:val="en-GB"/>
          </w:rPr>
          <w:delText>for</w:delText>
        </w:r>
        <w:r w:rsidR="00302BD0" w:rsidRPr="00E071F1" w:rsidDel="00A613E7">
          <w:rPr>
            <w:rFonts w:eastAsiaTheme="minorEastAsia" w:cstheme="minorHAnsi"/>
            <w:lang w:val="en-GB"/>
          </w:rPr>
          <w:delText xml:space="preserve"> </w:delText>
        </w:r>
      </w:del>
      <w:ins w:id="656" w:author="Max Lindmark" w:date="2020-09-10T17:19:00Z">
        <w:r w:rsidR="00A613E7">
          <w:rPr>
            <w:rFonts w:eastAsiaTheme="minorEastAsia" w:cstheme="minorHAnsi"/>
            <w:lang w:val="en-GB"/>
          </w:rPr>
          <w:t xml:space="preserve"> in </w:t>
        </w:r>
      </w:ins>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ins w:id="657" w:author="Max Lindmark" w:date="2020-09-10T17:19:00Z">
        <w:r w:rsidR="00A613E7">
          <w:rPr>
            <w:rFonts w:eastAsiaTheme="minorEastAsia" w:cstheme="minorHAnsi"/>
            <w:lang w:val="en-GB"/>
          </w:rPr>
          <w:t xml:space="preserve">and other aquatic ectotherms </w:t>
        </w:r>
      </w:ins>
      <w:r w:rsidR="00BD7C54" w:rsidRPr="00E071F1">
        <w:rPr>
          <w:rFonts w:eastAsiaTheme="minorEastAsia" w:cstheme="minorHAnsi"/>
        </w:rPr>
        <w:fldChar w:fldCharType="begin"/>
      </w:r>
      <w:r w:rsidR="009E0594">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rFonts w:ascii="Times New Roman" w:cs="Times New Roman"/>
          <w:lang w:val="en-GB"/>
        </w:rPr>
        <w:t xml:space="preserve">(Wyban </w:t>
      </w:r>
      <w:r w:rsidR="009E0594" w:rsidRPr="009E0594">
        <w:rPr>
          <w:rFonts w:ascii="Times New Roman" w:cs="Times New Roman"/>
          <w:i/>
          <w:iCs/>
          <w:lang w:val="en-GB"/>
        </w:rPr>
        <w:t>et al.</w:t>
      </w:r>
      <w:r w:rsidR="009E0594" w:rsidRPr="009E0594">
        <w:rPr>
          <w:rFonts w:ascii="Times New Roman" w:cs="Times New Roman"/>
          <w:lang w:val="en-GB"/>
        </w:rPr>
        <w:t xml:space="preserve"> 1995; Panov &amp; McQueen 1998; Steinarsson &amp; Imsland 2003; Björnsson </w:t>
      </w:r>
      <w:r w:rsidR="009E0594" w:rsidRPr="009E0594">
        <w:rPr>
          <w:rFonts w:ascii="Times New Roman" w:cs="Times New Roman"/>
          <w:i/>
          <w:iCs/>
          <w:lang w:val="en-GB"/>
        </w:rPr>
        <w:t>et al.</w:t>
      </w:r>
      <w:r w:rsidR="009E0594" w:rsidRPr="009E0594">
        <w:rPr>
          <w:rFonts w:ascii="Times New Roman" w:cs="Times New Roman"/>
          <w:lang w:val="en-GB"/>
        </w:rPr>
        <w:t xml:space="preserve"> 2007; Handeland </w:t>
      </w:r>
      <w:r w:rsidR="009E0594" w:rsidRPr="009E0594">
        <w:rPr>
          <w:rFonts w:ascii="Times New Roman" w:cs="Times New Roman"/>
          <w:i/>
          <w:iCs/>
          <w:lang w:val="en-GB"/>
        </w:rPr>
        <w:t>et al.</w:t>
      </w:r>
      <w:r w:rsidR="009E0594" w:rsidRPr="009E0594">
        <w:rPr>
          <w:rFonts w:ascii="Times New Roman" w:cs="Times New Roman"/>
          <w:lang w:val="en-GB"/>
        </w:rPr>
        <w:t xml:space="preserve"> 2008)</w:t>
      </w:r>
      <w:r w:rsidR="00BD7C54" w:rsidRPr="00E071F1">
        <w:rPr>
          <w:rFonts w:eastAsiaTheme="minorEastAsia" w:cstheme="minorHAnsi"/>
        </w:rPr>
        <w:fldChar w:fldCharType="end"/>
      </w:r>
      <w:ins w:id="658" w:author="Jan Ohlberger" w:date="2020-05-22T15:45:00Z">
        <w:r w:rsidRPr="00E071F1">
          <w:rPr>
            <w:rFonts w:eastAsiaTheme="minorEastAsia" w:cstheme="minorHAnsi"/>
          </w:rPr>
          <w:t>, while others have not</w:t>
        </w:r>
        <w:del w:id="659" w:author="Max Lindmark" w:date="2020-07-31T16:38:00Z">
          <w:r w:rsidRPr="00E071F1" w:rsidDel="00827A44">
            <w:rPr>
              <w:rFonts w:eastAsiaTheme="minorEastAsia" w:cstheme="minorHAnsi"/>
            </w:rPr>
            <w:delText>,</w:delText>
          </w:r>
          <w:commentRangeStart w:id="660"/>
          <w:commentRangeStart w:id="661"/>
          <w:r w:rsidRPr="00E071F1" w:rsidDel="00827A44">
            <w:rPr>
              <w:rFonts w:eastAsiaTheme="minorEastAsia" w:cstheme="minorHAnsi"/>
            </w:rPr>
            <w:delText xml:space="preserve"> </w:delText>
          </w:r>
        </w:del>
      </w:ins>
      <w:del w:id="662" w:author="Max Lindmark" w:date="2020-07-31T16:38:00Z">
        <w:r w:rsidR="00D45D41" w:rsidRPr="00E071F1" w:rsidDel="00827A44">
          <w:rPr>
            <w:rFonts w:eastAsiaTheme="minorEastAsia" w:cstheme="minorHAnsi"/>
          </w:rPr>
          <w:delText xml:space="preserve"> found </w:delText>
        </w:r>
        <w:r w:rsidR="005D189E" w:rsidRPr="00E071F1" w:rsidDel="00827A44">
          <w:rPr>
            <w:rFonts w:eastAsiaTheme="minorEastAsia" w:cstheme="minorHAnsi"/>
            <w:lang w:val="en-GB"/>
          </w:rPr>
          <w:delText>for e.g. brown trout</w:delText>
        </w:r>
      </w:del>
      <w:ins w:id="663" w:author="Max Lindmark" w:date="2020-07-31T16:38:00Z">
        <w:r w:rsidR="00827A44" w:rsidRPr="00E071F1">
          <w:rPr>
            <w:rFonts w:eastAsiaTheme="minorEastAsia" w:cstheme="minorHAnsi"/>
            <w:lang w:val="en-GB"/>
          </w:rPr>
          <w:t xml:space="preserve"> </w:t>
        </w:r>
      </w:ins>
      <w:del w:id="664" w:author="Max Lindmark" w:date="2020-07-31T16:38:00Z">
        <w:r w:rsidR="002B7CF7" w:rsidRPr="00E071F1" w:rsidDel="00827A44">
          <w:rPr>
            <w:rFonts w:eastAsiaTheme="minorEastAsia" w:cstheme="minorHAnsi"/>
            <w:lang w:val="en-GB"/>
          </w:rPr>
          <w:delText xml:space="preserve"> (</w:delText>
        </w:r>
        <w:r w:rsidR="002B7CF7" w:rsidRPr="00E071F1" w:rsidDel="00827A44">
          <w:rPr>
            <w:rFonts w:eastAsiaTheme="minorEastAsia" w:cstheme="minorHAnsi"/>
            <w:i/>
            <w:iCs/>
            <w:lang w:val="en-GB"/>
          </w:rPr>
          <w:delText>Salmo trutta</w:delText>
        </w:r>
        <w:r w:rsidR="002B7CF7" w:rsidRPr="00E071F1" w:rsidDel="00827A44">
          <w:rPr>
            <w:rFonts w:eastAsiaTheme="minorEastAsia" w:cstheme="minorHAnsi"/>
            <w:lang w:val="en-GB"/>
          </w:rPr>
          <w:delText xml:space="preserve">) </w:delText>
        </w:r>
      </w:del>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rFonts w:ascii="Times New Roman" w:cs="Times New Roman"/>
          <w:lang w:val="en-GB"/>
        </w:rPr>
        <w:t xml:space="preserve">(Brett </w:t>
      </w:r>
      <w:r w:rsidR="00422B99" w:rsidRPr="00E071F1">
        <w:rPr>
          <w:rFonts w:ascii="Times New Roman" w:cs="Times New Roman"/>
          <w:i/>
          <w:iCs/>
          <w:lang w:val="en-GB"/>
        </w:rPr>
        <w:t>et al.</w:t>
      </w:r>
      <w:r w:rsidR="00422B99" w:rsidRPr="00E071F1">
        <w:rPr>
          <w:rFonts w:ascii="Times New Roman" w:cs="Times New Roman"/>
          <w:lang w:val="en-GB"/>
        </w:rPr>
        <w:t xml:space="preserve"> 1969; Elliott &amp; Hurley 1995)</w:t>
      </w:r>
      <w:r w:rsidR="005C210B" w:rsidRPr="00E071F1">
        <w:rPr>
          <w:rFonts w:eastAsiaTheme="minorEastAsia" w:cstheme="minorHAnsi"/>
        </w:rPr>
        <w:fldChar w:fldCharType="end"/>
      </w:r>
      <w:del w:id="665" w:author="Max Lindmark" w:date="2020-07-31T16:38:00Z">
        <w:r w:rsidR="00381A59" w:rsidRPr="00E071F1" w:rsidDel="002716D6">
          <w:rPr>
            <w:rFonts w:eastAsiaTheme="minorEastAsia" w:cstheme="minorHAnsi"/>
            <w:lang w:val="en-GB"/>
            <w:rPrChange w:id="666" w:author="Anna Gårdmark" w:date="2020-05-27T11:34:00Z">
              <w:rPr>
                <w:rFonts w:eastAsiaTheme="minorEastAsia" w:cstheme="minorHAnsi"/>
              </w:rPr>
            </w:rPrChange>
          </w:rPr>
          <w:delText xml:space="preserve"> nor in</w:delText>
        </w:r>
      </w:del>
      <w:ins w:id="667" w:author="Jan Ohlberger" w:date="2020-05-22T15:46:00Z">
        <w:del w:id="668" w:author="Max Lindmark" w:date="2020-07-31T16:38:00Z">
          <w:r w:rsidRPr="00E071F1" w:rsidDel="002716D6">
            <w:rPr>
              <w:rFonts w:eastAsiaTheme="minorEastAsia" w:cstheme="minorHAnsi"/>
              <w:lang w:val="en-GB"/>
              <w:rPrChange w:id="669" w:author="Anna Gårdmark" w:date="2020-05-27T11:34:00Z">
                <w:rPr>
                  <w:rFonts w:eastAsiaTheme="minorEastAsia" w:cstheme="minorHAnsi"/>
                </w:rPr>
              </w:rPrChange>
            </w:rPr>
            <w:delText>and</w:delText>
          </w:r>
        </w:del>
      </w:ins>
      <w:del w:id="670" w:author="Max Lindmark" w:date="2020-07-31T16:38:00Z">
        <w:r w:rsidR="00381A59" w:rsidRPr="00E071F1" w:rsidDel="002716D6">
          <w:rPr>
            <w:rFonts w:eastAsiaTheme="minorEastAsia" w:cstheme="minorHAnsi"/>
            <w:lang w:val="en-GB"/>
            <w:rPrChange w:id="671" w:author="Anna Gårdmark" w:date="2020-05-27T11:34:00Z">
              <w:rPr>
                <w:rFonts w:eastAsiaTheme="minorEastAsia" w:cstheme="minorHAnsi"/>
              </w:rPr>
            </w:rPrChange>
          </w:rPr>
          <w:delText xml:space="preserve"> sockeye</w:delText>
        </w:r>
      </w:del>
      <w:del w:id="672" w:author="Max Lindmark" w:date="2020-07-31T16:39:00Z">
        <w:r w:rsidR="00381A59" w:rsidRPr="00E071F1" w:rsidDel="002716D6">
          <w:rPr>
            <w:rFonts w:eastAsiaTheme="minorEastAsia" w:cstheme="minorHAnsi"/>
            <w:lang w:val="en-GB"/>
            <w:rPrChange w:id="673" w:author="Anna Gårdmark" w:date="2020-05-27T11:34:00Z">
              <w:rPr>
                <w:rFonts w:eastAsiaTheme="minorEastAsia" w:cstheme="minorHAnsi"/>
              </w:rPr>
            </w:rPrChange>
          </w:rPr>
          <w:delText xml:space="preserve"> salmon (</w:delText>
        </w:r>
        <w:r w:rsidR="00381A59" w:rsidRPr="00E071F1" w:rsidDel="002716D6">
          <w:rPr>
            <w:rFonts w:eastAsiaTheme="minorEastAsia" w:cstheme="minorHAnsi"/>
            <w:i/>
            <w:iCs/>
            <w:lang w:val="en-GB"/>
            <w:rPrChange w:id="674" w:author="Anna Gårdmark" w:date="2020-05-27T11:34:00Z">
              <w:rPr>
                <w:rFonts w:eastAsiaTheme="minorEastAsia" w:cstheme="minorHAnsi"/>
                <w:i/>
                <w:iCs/>
              </w:rPr>
            </w:rPrChange>
          </w:rPr>
          <w:delText>Onchorhynchus nerka</w:delText>
        </w:r>
        <w:r w:rsidR="00381A59" w:rsidRPr="00E071F1" w:rsidDel="002716D6">
          <w:rPr>
            <w:rFonts w:eastAsiaTheme="minorEastAsia" w:cstheme="minorHAnsi"/>
            <w:lang w:val="en-GB"/>
          </w:rPr>
          <w:delText>)</w:delText>
        </w:r>
      </w:del>
      <w:del w:id="675" w:author="Max Lindmark" w:date="2020-07-31T16:40:00Z">
        <w:r w:rsidR="00381A59" w:rsidRPr="00E071F1" w:rsidDel="00EA5A16">
          <w:rPr>
            <w:rFonts w:eastAsiaTheme="minorEastAsia" w:cstheme="minorHAnsi"/>
            <w:lang w:val="en-GB"/>
          </w:rPr>
          <w:delText xml:space="preserve"> </w:delText>
        </w:r>
        <w:r w:rsidR="00381A59" w:rsidRPr="00E071F1" w:rsidDel="00EA5A16">
          <w:rPr>
            <w:rFonts w:eastAsiaTheme="minorEastAsia" w:cstheme="minorHAnsi"/>
            <w:lang w:val="en-GB"/>
          </w:rPr>
          <w:fldChar w:fldCharType="begin"/>
        </w:r>
        <w:r w:rsidR="005671FA" w:rsidRPr="00E071F1"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RPr="00E071F1" w:rsidDel="00EA5A16">
          <w:rPr>
            <w:rFonts w:eastAsiaTheme="minorEastAsia" w:cstheme="minorHAnsi"/>
            <w:lang w:val="en-GB"/>
          </w:rPr>
          <w:fldChar w:fldCharType="separate"/>
        </w:r>
        <w:r w:rsidR="005671FA" w:rsidRPr="00E071F1" w:rsidDel="00EA5A16">
          <w:rPr>
            <w:lang w:val="en-GB"/>
          </w:rPr>
          <w:delText xml:space="preserve">(Brett </w:delText>
        </w:r>
        <w:r w:rsidR="005671FA" w:rsidRPr="00E071F1" w:rsidDel="00EA5A16">
          <w:rPr>
            <w:i/>
            <w:iCs/>
            <w:lang w:val="en-GB"/>
          </w:rPr>
          <w:delText>et al.</w:delText>
        </w:r>
        <w:r w:rsidR="005671FA" w:rsidRPr="00E071F1" w:rsidDel="00EA5A16">
          <w:rPr>
            <w:lang w:val="en-GB"/>
          </w:rPr>
          <w:delText xml:space="preserve"> 1969)</w:delText>
        </w:r>
        <w:r w:rsidR="00381A59" w:rsidRPr="00E071F1" w:rsidDel="00EA5A16">
          <w:rPr>
            <w:rFonts w:eastAsiaTheme="minorEastAsia" w:cstheme="minorHAnsi"/>
            <w:lang w:val="en-GB"/>
          </w:rPr>
          <w:fldChar w:fldCharType="end"/>
        </w:r>
      </w:del>
      <w:commentRangeEnd w:id="660"/>
      <w:r w:rsidRPr="00E071F1">
        <w:rPr>
          <w:rStyle w:val="CommentReference"/>
          <w:sz w:val="24"/>
          <w:szCs w:val="24"/>
        </w:rPr>
        <w:commentReference w:id="660"/>
      </w:r>
      <w:commentRangeEnd w:id="661"/>
      <w:r w:rsidR="00827A44" w:rsidRPr="00E071F1">
        <w:rPr>
          <w:rStyle w:val="CommentReference"/>
          <w:sz w:val="24"/>
          <w:szCs w:val="24"/>
        </w:rPr>
        <w:commentReference w:id="661"/>
      </w:r>
      <w:r w:rsidR="005D189E" w:rsidRPr="00E071F1">
        <w:rPr>
          <w:rFonts w:eastAsiaTheme="minorEastAsia" w:cstheme="minorHAnsi"/>
          <w:lang w:val="en-GB"/>
        </w:rPr>
        <w:t xml:space="preserve">. </w:t>
      </w:r>
      <w:commentRangeEnd w:id="654"/>
      <w:r w:rsidR="00064247" w:rsidRPr="00E071F1">
        <w:rPr>
          <w:rStyle w:val="CommentReference"/>
          <w:sz w:val="24"/>
          <w:szCs w:val="24"/>
        </w:rPr>
        <w:commentReference w:id="654"/>
      </w:r>
      <w:r w:rsidR="0035591B" w:rsidRPr="00E071F1">
        <w:rPr>
          <w:rFonts w:eastAsiaTheme="minorEastAsia" w:cstheme="minorHAnsi"/>
          <w:lang w:val="en-GB"/>
        </w:rPr>
        <w:t>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676"/>
      <w:r w:rsidR="0042097F" w:rsidRPr="00E071F1">
        <w:rPr>
          <w:rFonts w:eastAsiaTheme="minorEastAsia" w:cstheme="minorHAnsi"/>
          <w:lang w:val="en-GB"/>
        </w:rPr>
        <w:t>average fish</w:t>
      </w:r>
      <w:commentRangeEnd w:id="676"/>
      <w:r w:rsidR="00CD0AB3" w:rsidRPr="00E071F1">
        <w:rPr>
          <w:rStyle w:val="CommentReference"/>
          <w:sz w:val="24"/>
          <w:szCs w:val="24"/>
        </w:rPr>
        <w:commentReference w:id="676"/>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ins w:id="677" w:author="Jan Ohlberger" w:date="2020-05-22T15:47:00Z">
        <w:r w:rsidR="008270A8" w:rsidRPr="00E071F1">
          <w:rPr>
            <w:rFonts w:eastAsiaTheme="minorEastAsia" w:cstheme="minorHAnsi"/>
            <w:lang w:val="en-GB"/>
          </w:rPr>
          <w:t xml:space="preserve"> </w:t>
        </w:r>
      </w:ins>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commentRangeStart w:id="678"/>
      <w:r w:rsidR="00B87E9C" w:rsidRPr="00E071F1">
        <w:rPr>
          <w:rFonts w:eastAsiaTheme="minorEastAsia" w:cstheme="minorHAnsi"/>
          <w:lang w:val="en-GB"/>
        </w:rPr>
        <w:t>.</w:t>
      </w:r>
      <w:commentRangeEnd w:id="678"/>
      <w:r w:rsidR="00EE2C16" w:rsidRPr="00E071F1">
        <w:rPr>
          <w:rStyle w:val="CommentReference"/>
          <w:sz w:val="24"/>
          <w:szCs w:val="24"/>
        </w:rPr>
        <w:commentReference w:id="678"/>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346AC4" w:rsidRPr="00E071F1">
        <w:rPr>
          <w:rFonts w:eastAsiaTheme="minorEastAsia" w:cstheme="minorHAnsi"/>
          <w:lang w:val="en-GB"/>
        </w:rPr>
        <w:t xml:space="preserve">. </w:t>
      </w:r>
      <w:commentRangeStart w:id="679"/>
      <w:r w:rsidR="00346AC4" w:rsidRPr="00E071F1">
        <w:rPr>
          <w:rFonts w:eastAsiaTheme="minorEastAsia" w:cstheme="minorHAnsi"/>
          <w:lang w:val="en-GB"/>
        </w:rPr>
        <w:t>This</w:t>
      </w:r>
      <w:r w:rsidR="00E0071D" w:rsidRPr="00E071F1">
        <w:rPr>
          <w:rFonts w:eastAsiaTheme="minorEastAsia" w:cstheme="minorHAnsi"/>
          <w:lang w:val="en-GB"/>
        </w:rPr>
        <w:t xml:space="preserve">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that </w:t>
      </w:r>
      <w:r w:rsidR="00CC0301" w:rsidRPr="00E071F1">
        <w:rPr>
          <w:rFonts w:eastAsiaTheme="minorEastAsia" w:cstheme="minorHAnsi"/>
          <w:lang w:val="en-GB"/>
        </w:rPr>
        <w:t xml:space="preserve">reduced growth performance of large fish with </w:t>
      </w:r>
      <w:r w:rsidR="00FA469A" w:rsidRPr="00E071F1">
        <w:rPr>
          <w:rFonts w:eastAsiaTheme="minorEastAsia" w:cstheme="minorHAnsi"/>
          <w:lang w:val="en-GB"/>
        </w:rPr>
        <w:t xml:space="preserve">warming </w:t>
      </w:r>
      <w:r w:rsidR="00CC0301" w:rsidRPr="00E071F1">
        <w:rPr>
          <w:rFonts w:eastAsiaTheme="minorEastAsia" w:cstheme="minorHAnsi"/>
          <w:lang w:val="en-GB"/>
        </w:rPr>
        <w:t xml:space="preserve">cannot only be explained by earlier </w:t>
      </w:r>
      <w:r w:rsidR="004604DF" w:rsidRPr="00E071F1">
        <w:rPr>
          <w:rFonts w:eastAsiaTheme="minorEastAsia" w:cstheme="minorHAnsi"/>
          <w:lang w:val="en-GB"/>
        </w:rPr>
        <w:t>maturation</w:t>
      </w:r>
      <w:r w:rsidR="00FD3338" w:rsidRPr="00E071F1">
        <w:rPr>
          <w:rFonts w:eastAsiaTheme="minorEastAsia" w:cstheme="minorHAnsi"/>
          <w:lang w:val="en-GB"/>
        </w:rPr>
        <w:t xml:space="preserve"> and changes in energy allocation</w:t>
      </w:r>
      <w:r w:rsidR="00912DAB" w:rsidRPr="00E071F1">
        <w:rPr>
          <w:rFonts w:eastAsiaTheme="minorEastAsia" w:cstheme="minorHAnsi"/>
          <w:lang w:val="en-GB"/>
        </w:rPr>
        <w:t xml:space="preserve"> from somatic growth to </w:t>
      </w:r>
      <w:r w:rsidR="00EF2393" w:rsidRPr="00E071F1">
        <w:rPr>
          <w:rFonts w:eastAsiaTheme="minorEastAsia" w:cstheme="minorHAnsi"/>
          <w:lang w:val="en-GB"/>
        </w:rPr>
        <w:t>gonads</w:t>
      </w:r>
      <w:r w:rsidR="00964560" w:rsidRPr="00E071F1">
        <w:rPr>
          <w:rFonts w:eastAsiaTheme="minorEastAsia" w:cstheme="minorHAnsi"/>
          <w:lang w:val="en-GB"/>
        </w:rPr>
        <w:t>,</w:t>
      </w:r>
      <w:r w:rsidR="00EF2393" w:rsidRPr="00E071F1">
        <w:rPr>
          <w:rFonts w:eastAsiaTheme="minorEastAsia" w:cstheme="minorHAnsi"/>
          <w:lang w:val="en-GB"/>
        </w:rPr>
        <w:t xml:space="preserve"> but</w:t>
      </w:r>
      <w:r w:rsidR="00770AB8" w:rsidRPr="00E071F1">
        <w:rPr>
          <w:rFonts w:eastAsiaTheme="minorEastAsia" w:cstheme="minorHAnsi"/>
          <w:lang w:val="en-GB"/>
        </w:rPr>
        <w:t xml:space="preserve"> may also represent physiological constraints.</w:t>
      </w:r>
      <w:commentRangeEnd w:id="679"/>
      <w:r w:rsidR="0088272B" w:rsidRPr="00E071F1">
        <w:rPr>
          <w:rStyle w:val="CommentReference"/>
          <w:sz w:val="24"/>
          <w:szCs w:val="24"/>
        </w:rPr>
        <w:commentReference w:id="679"/>
      </w:r>
      <w:commentRangeStart w:id="680"/>
      <w:commentRangeEnd w:id="680"/>
      <w:r w:rsidR="00624E9D">
        <w:rPr>
          <w:rStyle w:val="CommentReference"/>
        </w:rPr>
        <w:commentReference w:id="680"/>
      </w:r>
    </w:p>
    <w:p w14:paraId="2BDB8268" w14:textId="5A1630CB" w:rsidR="00DD56B6" w:rsidRPr="00E071F1" w:rsidDel="00925B48" w:rsidRDefault="0017427D" w:rsidP="00FB095A">
      <w:pPr>
        <w:spacing w:line="480" w:lineRule="auto"/>
        <w:ind w:firstLine="284"/>
        <w:contextualSpacing/>
        <w:jc w:val="both"/>
        <w:rPr>
          <w:moveFrom w:id="681" w:author="Max Lindmark" w:date="2020-09-10T18:36:00Z"/>
          <w:rFonts w:cstheme="minorHAnsi"/>
          <w:lang w:val="en-GB"/>
        </w:rPr>
      </w:pPr>
      <w:moveFromRangeStart w:id="682" w:author="Max Lindmark" w:date="2020-09-10T18:36:00Z" w:name="move50655376"/>
      <w:commentRangeStart w:id="683"/>
      <w:moveFrom w:id="684" w:author="Max Lindmark" w:date="2020-09-10T18:36:00Z">
        <w:r w:rsidRPr="00E071F1" w:rsidDel="00925B48">
          <w:rPr>
            <w:rFonts w:eastAsiaTheme="minorEastAsia" w:cstheme="minorHAnsi"/>
            <w:lang w:val="en-GB"/>
          </w:rPr>
          <w:t xml:space="preserve">Translating </w:t>
        </w:r>
        <w:r w:rsidR="001F5201" w:rsidRPr="00E071F1" w:rsidDel="00925B48">
          <w:rPr>
            <w:rFonts w:eastAsiaTheme="minorEastAsia" w:cstheme="minorHAnsi"/>
            <w:lang w:val="en-GB"/>
          </w:rPr>
          <w:t xml:space="preserve">results from </w:t>
        </w:r>
        <w:r w:rsidR="008701DE" w:rsidRPr="00E071F1" w:rsidDel="00925B48">
          <w:rPr>
            <w:rFonts w:eastAsiaTheme="minorEastAsia" w:cstheme="minorHAnsi"/>
            <w:lang w:val="en-GB"/>
          </w:rPr>
          <w:t>experimental</w:t>
        </w:r>
        <w:r w:rsidR="001F5201" w:rsidRPr="00E071F1" w:rsidDel="00925B48">
          <w:rPr>
            <w:rFonts w:eastAsiaTheme="minorEastAsia" w:cstheme="minorHAnsi"/>
            <w:lang w:val="en-GB"/>
          </w:rPr>
          <w:t xml:space="preserve"> data</w:t>
        </w:r>
        <w:r w:rsidR="00297D1F" w:rsidRPr="00E071F1" w:rsidDel="00925B48">
          <w:rPr>
            <w:rFonts w:eastAsiaTheme="minorEastAsia" w:cstheme="minorHAnsi"/>
            <w:lang w:val="en-GB"/>
          </w:rPr>
          <w:t xml:space="preserve"> </w:t>
        </w:r>
        <w:r w:rsidRPr="00E071F1" w:rsidDel="00925B48">
          <w:rPr>
            <w:rFonts w:eastAsiaTheme="minorEastAsia" w:cstheme="minorHAnsi"/>
            <w:lang w:val="en-GB"/>
          </w:rPr>
          <w:t>to natural</w:t>
        </w:r>
        <w:r w:rsidR="00306751" w:rsidRPr="00E071F1" w:rsidDel="00925B48">
          <w:rPr>
            <w:rFonts w:eastAsiaTheme="minorEastAsia" w:cstheme="minorHAnsi"/>
            <w:lang w:val="en-GB"/>
          </w:rPr>
          <w:t xml:space="preserve"> systems </w:t>
        </w:r>
        <w:r w:rsidR="00692E30" w:rsidRPr="00E071F1" w:rsidDel="00925B48">
          <w:rPr>
            <w:rFonts w:eastAsiaTheme="minorEastAsia" w:cstheme="minorHAnsi"/>
            <w:lang w:val="en-GB"/>
          </w:rPr>
          <w:t xml:space="preserve">is </w:t>
        </w:r>
        <w:r w:rsidR="00883E12" w:rsidRPr="00E071F1" w:rsidDel="00925B48">
          <w:rPr>
            <w:rFonts w:eastAsiaTheme="minorEastAsia" w:cstheme="minorHAnsi"/>
            <w:lang w:val="en-GB"/>
          </w:rPr>
          <w:t xml:space="preserve">challenging </w:t>
        </w:r>
        <w:r w:rsidR="00297D1F" w:rsidRPr="00E071F1" w:rsidDel="00925B48">
          <w:rPr>
            <w:rFonts w:eastAsiaTheme="minorEastAsia" w:cstheme="minorHAnsi"/>
            <w:lang w:val="en-GB"/>
          </w:rPr>
          <w:t xml:space="preserve">because </w:t>
        </w:r>
        <w:r w:rsidR="00D04558" w:rsidRPr="00E071F1" w:rsidDel="00925B48">
          <w:rPr>
            <w:rFonts w:eastAsiaTheme="minorEastAsia" w:cstheme="minorHAnsi"/>
            <w:lang w:val="en-GB"/>
          </w:rPr>
          <w:t xml:space="preserve">unlimited food supply, </w:t>
        </w:r>
        <w:r w:rsidR="00297D1F" w:rsidRPr="00E071F1" w:rsidDel="00925B48">
          <w:rPr>
            <w:rFonts w:eastAsiaTheme="minorEastAsia" w:cstheme="minorHAnsi"/>
            <w:lang w:val="en-GB"/>
          </w:rPr>
          <w:t xml:space="preserve">lack of </w:t>
        </w:r>
        <w:r w:rsidR="00D04558" w:rsidRPr="00E071F1" w:rsidDel="00925B48">
          <w:rPr>
            <w:rFonts w:eastAsiaTheme="minorEastAsia" w:cstheme="minorHAnsi"/>
            <w:lang w:val="en-GB"/>
          </w:rPr>
          <w:t>predation</w:t>
        </w:r>
        <w:r w:rsidR="00297D1F" w:rsidRPr="00E071F1" w:rsidDel="00925B48">
          <w:rPr>
            <w:rFonts w:eastAsiaTheme="minorEastAsia" w:cstheme="minorHAnsi"/>
            <w:lang w:val="en-GB"/>
          </w:rPr>
          <w:t xml:space="preserve">, </w:t>
        </w:r>
        <w:r w:rsidR="00D04558" w:rsidRPr="00E071F1" w:rsidDel="00925B48">
          <w:rPr>
            <w:rFonts w:eastAsiaTheme="minorEastAsia" w:cstheme="minorHAnsi"/>
            <w:lang w:val="en-GB"/>
          </w:rPr>
          <w:t xml:space="preserve">and </w:t>
        </w:r>
        <w:r w:rsidR="0078581A" w:rsidRPr="00E071F1" w:rsidDel="00925B48">
          <w:rPr>
            <w:rFonts w:eastAsiaTheme="minorEastAsia" w:cstheme="minorHAnsi"/>
            <w:lang w:val="en-GB"/>
          </w:rPr>
          <w:t>constant temperature</w:t>
        </w:r>
        <w:r w:rsidR="00D04558" w:rsidRPr="00E071F1" w:rsidDel="00925B48">
          <w:rPr>
            <w:rFonts w:eastAsiaTheme="minorEastAsia" w:cstheme="minorHAnsi"/>
            <w:lang w:val="en-GB"/>
          </w:rPr>
          <w:t>s</w:t>
        </w:r>
        <w:r w:rsidR="00297D1F" w:rsidRPr="00E071F1" w:rsidDel="00925B48">
          <w:rPr>
            <w:rFonts w:eastAsiaTheme="minorEastAsia" w:cstheme="minorHAnsi"/>
            <w:lang w:val="en-GB"/>
          </w:rPr>
          <w:t xml:space="preserve"> do not reflect natural condition</w:t>
        </w:r>
        <w:r w:rsidR="0010434F" w:rsidRPr="00E071F1" w:rsidDel="00925B48">
          <w:rPr>
            <w:rFonts w:eastAsiaTheme="minorEastAsia" w:cstheme="minorHAnsi"/>
            <w:lang w:val="en-GB"/>
          </w:rPr>
          <w:t>s</w:t>
        </w:r>
        <w:r w:rsidR="00E056B2" w:rsidRPr="00E071F1" w:rsidDel="00925B48">
          <w:rPr>
            <w:rFonts w:eastAsiaTheme="minorEastAsia" w:cstheme="minorHAnsi"/>
            <w:lang w:val="en-GB"/>
          </w:rPr>
          <w:t xml:space="preserve"> but affect growth</w:t>
        </w:r>
        <w:r w:rsidR="008621F4" w:rsidRPr="00E071F1" w:rsidDel="00925B48">
          <w:rPr>
            <w:rFonts w:eastAsiaTheme="minorEastAsia" w:cstheme="minorHAnsi"/>
            <w:lang w:val="en-GB"/>
          </w:rPr>
          <w:t xml:space="preserve"> rates</w:t>
        </w:r>
        <w:r w:rsidR="0010434F" w:rsidRPr="00E071F1" w:rsidDel="00925B48">
          <w:rPr>
            <w:rFonts w:eastAsiaTheme="minorEastAsia" w:cstheme="minorHAnsi"/>
            <w:lang w:val="en-GB"/>
          </w:rPr>
          <w:t xml:space="preserve"> </w:t>
        </w:r>
        <w:r w:rsidR="0010434F"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E071F1" w:rsidDel="00925B48">
          <w:rPr>
            <w:rFonts w:eastAsiaTheme="minorEastAsia" w:cstheme="minorHAnsi"/>
          </w:rPr>
          <w:fldChar w:fldCharType="separate"/>
        </w:r>
        <w:r w:rsidR="009C66FD" w:rsidRPr="00E071F1" w:rsidDel="00925B48">
          <w:rPr>
            <w:lang w:val="en-GB"/>
          </w:rPr>
          <w:t xml:space="preserve">(Brett </w:t>
        </w:r>
        <w:r w:rsidR="009C66FD" w:rsidRPr="00E071F1" w:rsidDel="00925B48">
          <w:rPr>
            <w:i/>
            <w:iCs/>
            <w:lang w:val="en-GB"/>
          </w:rPr>
          <w:t>et al.</w:t>
        </w:r>
        <w:r w:rsidR="009C66FD" w:rsidRPr="00E071F1" w:rsidDel="00925B48">
          <w:rPr>
            <w:lang w:val="en-GB"/>
          </w:rPr>
          <w:t xml:space="preserve"> 1969; Lorenzen 1996; Huey &amp; Kingsolver 2019)</w:t>
        </w:r>
        <w:r w:rsidR="0010434F" w:rsidRPr="00E071F1" w:rsidDel="00925B48">
          <w:rPr>
            <w:rFonts w:eastAsiaTheme="minorEastAsia" w:cstheme="minorHAnsi"/>
          </w:rPr>
          <w:fldChar w:fldCharType="end"/>
        </w:r>
        <w:r w:rsidR="00E97862" w:rsidRPr="00E071F1" w:rsidDel="00925B48">
          <w:rPr>
            <w:rFonts w:eastAsiaTheme="minorEastAsia" w:cstheme="minorHAnsi"/>
            <w:lang w:val="en-GB"/>
          </w:rPr>
          <w:t>.</w:t>
        </w:r>
        <w:r w:rsidR="00297D1F" w:rsidRPr="00E071F1" w:rsidDel="00925B48">
          <w:rPr>
            <w:rFonts w:eastAsiaTheme="minorEastAsia" w:cstheme="minorHAnsi"/>
            <w:lang w:val="en-GB"/>
          </w:rPr>
          <w:t xml:space="preserve"> </w:t>
        </w:r>
        <w:r w:rsidR="00A867AF" w:rsidRPr="00E071F1" w:rsidDel="00925B48">
          <w:rPr>
            <w:rFonts w:eastAsiaTheme="minorEastAsia" w:cstheme="minorHAnsi"/>
            <w:lang w:val="en-GB"/>
          </w:rPr>
          <w:t>In natural systems, species live in temperatures cooler than those maximizing growth (Fig. S</w:t>
        </w:r>
        <w:r w:rsidR="00291C08" w:rsidRPr="00E071F1" w:rsidDel="00925B48">
          <w:rPr>
            <w:rFonts w:eastAsiaTheme="minorEastAsia" w:cstheme="minorHAnsi"/>
            <w:lang w:val="en-GB"/>
          </w:rPr>
          <w:t>14</w:t>
        </w:r>
        <w:r w:rsidR="00A867AF" w:rsidRPr="00E071F1" w:rsidDel="00925B48">
          <w:rPr>
            <w:rFonts w:eastAsiaTheme="minorEastAsia" w:cstheme="minorHAnsi"/>
            <w:lang w:val="en-GB"/>
          </w:rPr>
          <w:t xml:space="preserve">) </w:t>
        </w:r>
        <w:r w:rsidR="00A867AF"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sidRPr="00E071F1" w:rsidDel="00925B48">
          <w:rPr>
            <w:rFonts w:eastAsiaTheme="minorEastAsia" w:cstheme="minorHAnsi"/>
            <w:lang w:val="en-GB"/>
          </w:rPr>
          <w:fldChar w:fldCharType="separate"/>
        </w:r>
        <w:r w:rsidR="00A867AF" w:rsidRPr="00E071F1" w:rsidDel="00925B48">
          <w:rPr>
            <w:lang w:val="en-GB"/>
          </w:rPr>
          <w:t xml:space="preserve">(Bernhardt </w:t>
        </w:r>
        <w:r w:rsidR="00A867AF" w:rsidRPr="00E071F1" w:rsidDel="00925B48">
          <w:rPr>
            <w:i/>
            <w:iCs/>
            <w:lang w:val="en-GB"/>
          </w:rPr>
          <w:t>et al.</w:t>
        </w:r>
        <w:r w:rsidR="00A867AF" w:rsidRPr="00E071F1" w:rsidDel="00925B48">
          <w:rPr>
            <w:lang w:val="en-GB"/>
          </w:rPr>
          <w:t xml:space="preserve"> 2018)</w:t>
        </w:r>
        <w:r w:rsidR="00A867AF" w:rsidRPr="00E071F1" w:rsidDel="00925B48">
          <w:rPr>
            <w:rFonts w:eastAsiaTheme="minorEastAsia" w:cstheme="minorHAnsi"/>
            <w:lang w:val="en-GB"/>
          </w:rPr>
          <w:fldChar w:fldCharType="end"/>
        </w:r>
        <w:r w:rsidR="00CB394F" w:rsidRPr="00E071F1" w:rsidDel="00925B48">
          <w:rPr>
            <w:rFonts w:eastAsiaTheme="minorEastAsia" w:cstheme="minorHAnsi"/>
            <w:lang w:val="en-GB"/>
          </w:rPr>
          <w:t xml:space="preserve">, </w:t>
        </w:r>
        <w:r w:rsidR="00BB62EE" w:rsidRPr="00E071F1" w:rsidDel="00925B48">
          <w:rPr>
            <w:rFonts w:eastAsiaTheme="minorEastAsia" w:cstheme="minorHAnsi"/>
            <w:lang w:val="en-GB"/>
          </w:rPr>
          <w:t xml:space="preserve">suggesting that </w:t>
        </w:r>
        <w:r w:rsidR="00CB394F" w:rsidRPr="00E071F1" w:rsidDel="00925B48">
          <w:rPr>
            <w:rFonts w:eastAsiaTheme="minorEastAsia" w:cstheme="minorHAnsi"/>
            <w:lang w:val="en-GB"/>
          </w:rPr>
          <w:t>initial warming increase</w:t>
        </w:r>
        <w:r w:rsidR="00940731" w:rsidRPr="00E071F1" w:rsidDel="00925B48">
          <w:rPr>
            <w:rFonts w:eastAsiaTheme="minorEastAsia" w:cstheme="minorHAnsi"/>
            <w:lang w:val="en-GB"/>
          </w:rPr>
          <w:t>s</w:t>
        </w:r>
        <w:r w:rsidR="00CB394F" w:rsidRPr="00E071F1" w:rsidDel="00925B48">
          <w:rPr>
            <w:rFonts w:eastAsiaTheme="minorEastAsia" w:cstheme="minorHAnsi"/>
            <w:lang w:val="en-GB"/>
          </w:rPr>
          <w:t xml:space="preserve"> growth rates</w:t>
        </w:r>
        <w:commentRangeStart w:id="685"/>
        <w:r w:rsidR="00CB394F" w:rsidRPr="00E071F1" w:rsidDel="00925B48">
          <w:rPr>
            <w:rFonts w:eastAsiaTheme="minorEastAsia" w:cstheme="minorHAnsi"/>
            <w:lang w:val="en-GB"/>
          </w:rPr>
          <w:t>.</w:t>
        </w:r>
        <w:commentRangeEnd w:id="685"/>
        <w:r w:rsidR="00940731" w:rsidRPr="00E071F1" w:rsidDel="00925B48">
          <w:rPr>
            <w:rStyle w:val="CommentReference"/>
            <w:sz w:val="24"/>
            <w:szCs w:val="24"/>
          </w:rPr>
          <w:commentReference w:id="685"/>
        </w:r>
        <w:r w:rsidR="00CB394F" w:rsidRPr="00E071F1" w:rsidDel="00925B48">
          <w:rPr>
            <w:rFonts w:eastAsiaTheme="minorEastAsia" w:cstheme="minorHAnsi"/>
            <w:lang w:val="en-GB"/>
          </w:rPr>
          <w:t xml:space="preserve"> </w:t>
        </w:r>
        <w:r w:rsidR="004E3442" w:rsidRPr="00E071F1" w:rsidDel="00925B48">
          <w:rPr>
            <w:rFonts w:cstheme="minorHAnsi"/>
          </w:rPr>
          <w:t xml:space="preserve">Moreover, </w:t>
        </w:r>
        <w:r w:rsidR="005822FA" w:rsidRPr="00E071F1" w:rsidDel="00925B48">
          <w:rPr>
            <w:rFonts w:eastAsiaTheme="minorEastAsia" w:cstheme="minorHAnsi"/>
            <w:lang w:val="en-GB"/>
          </w:rPr>
          <w:t>r</w:t>
        </w:r>
        <w:r w:rsidR="00195E31" w:rsidRPr="00E071F1" w:rsidDel="00925B48">
          <w:rPr>
            <w:rFonts w:eastAsiaTheme="minorEastAsia" w:cstheme="minorHAnsi"/>
            <w:lang w:val="en-GB"/>
          </w:rPr>
          <w:t>ealized consumption rates</w:t>
        </w:r>
        <w:r w:rsidR="00264AA4" w:rsidRPr="00E071F1" w:rsidDel="00925B48">
          <w:rPr>
            <w:rFonts w:eastAsiaTheme="minorEastAsia" w:cstheme="minorHAnsi"/>
            <w:lang w:val="en-GB"/>
          </w:rPr>
          <w:t xml:space="preserve"> are not equal to maximum consumption rates </w:t>
        </w:r>
        <w:r w:rsidR="00B861F1" w:rsidRPr="00E071F1" w:rsidDel="00925B48">
          <w:rPr>
            <w:rFonts w:eastAsiaTheme="minorEastAsia" w:cstheme="minorHAnsi"/>
            <w:lang w:val="en-GB"/>
          </w:rPr>
          <w:t xml:space="preserve">but </w:t>
        </w:r>
        <w:r w:rsidR="00B669A3" w:rsidRPr="00E071F1" w:rsidDel="00925B48">
          <w:rPr>
            <w:rFonts w:eastAsiaTheme="minorEastAsia" w:cstheme="minorHAnsi"/>
            <w:lang w:val="en-GB"/>
          </w:rPr>
          <w:t xml:space="preserve">rather </w:t>
        </w:r>
        <w:r w:rsidR="00BA5DA6" w:rsidRPr="00E071F1" w:rsidDel="00925B48">
          <w:rPr>
            <w:rFonts w:eastAsiaTheme="minorEastAsia" w:cstheme="minorHAnsi"/>
            <w:lang w:val="en-GB"/>
          </w:rPr>
          <w:t xml:space="preserve">a fraction of the </w:t>
        </w:r>
        <w:r w:rsidR="00195E31" w:rsidRPr="00E071F1" w:rsidDel="00925B48">
          <w:rPr>
            <w:rFonts w:eastAsiaTheme="minorEastAsia" w:cstheme="minorHAnsi"/>
            <w:lang w:val="en-GB"/>
          </w:rPr>
          <w:t>maximum consumption rate (e.g. 20-70%)</w:t>
        </w:r>
        <w:r w:rsidR="00BA5DA6" w:rsidRPr="00E071F1" w:rsidDel="00925B48">
          <w:rPr>
            <w:rFonts w:eastAsiaTheme="minorEastAsia" w:cstheme="minorHAnsi"/>
            <w:lang w:val="en-GB"/>
          </w:rPr>
          <w:t xml:space="preserve"> </w:t>
        </w:r>
        <w:r w:rsidR="008E4FA3"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sidRPr="00E071F1" w:rsidDel="00925B48">
          <w:rPr>
            <w:rFonts w:eastAsiaTheme="minorEastAsia" w:cstheme="minorHAnsi"/>
            <w:lang w:val="en-GB"/>
          </w:rPr>
          <w:fldChar w:fldCharType="separate"/>
        </w:r>
        <w:r w:rsidR="005822FA" w:rsidRPr="00E071F1" w:rsidDel="00925B48">
          <w:rPr>
            <w:lang w:val="en-GB"/>
          </w:rPr>
          <w:t xml:space="preserve">(Kitchell </w:t>
        </w:r>
        <w:r w:rsidR="005822FA" w:rsidRPr="00E071F1" w:rsidDel="00925B48">
          <w:rPr>
            <w:i/>
            <w:iCs/>
            <w:lang w:val="en-GB"/>
          </w:rPr>
          <w:t>et al.</w:t>
        </w:r>
        <w:r w:rsidR="005822FA" w:rsidRPr="00E071F1" w:rsidDel="00925B48">
          <w:rPr>
            <w:lang w:val="en-GB"/>
          </w:rPr>
          <w:t xml:space="preserve"> 1977; Neuenfeldt </w:t>
        </w:r>
        <w:r w:rsidR="005822FA" w:rsidRPr="00E071F1" w:rsidDel="00925B48">
          <w:rPr>
            <w:i/>
            <w:iCs/>
            <w:lang w:val="en-GB"/>
          </w:rPr>
          <w:t>et al.</w:t>
        </w:r>
        <w:r w:rsidR="005822FA" w:rsidRPr="00E071F1" w:rsidDel="00925B48">
          <w:rPr>
            <w:lang w:val="en-GB"/>
          </w:rPr>
          <w:t xml:space="preserve"> 2019)</w:t>
        </w:r>
        <w:r w:rsidR="008E4FA3" w:rsidRPr="00E071F1" w:rsidDel="00925B48">
          <w:rPr>
            <w:rFonts w:eastAsiaTheme="minorEastAsia" w:cstheme="minorHAnsi"/>
            <w:lang w:val="en-GB"/>
          </w:rPr>
          <w:fldChar w:fldCharType="end"/>
        </w:r>
        <w:r w:rsidR="00D06707" w:rsidRPr="00E071F1" w:rsidDel="00925B48">
          <w:rPr>
            <w:rFonts w:eastAsiaTheme="minorEastAsia" w:cstheme="minorHAnsi"/>
            <w:lang w:val="en-GB"/>
          </w:rPr>
          <w:t>.</w:t>
        </w:r>
        <w:r w:rsidR="00BA5DA6" w:rsidRPr="00E071F1" w:rsidDel="00925B48">
          <w:rPr>
            <w:rFonts w:eastAsiaTheme="minorEastAsia" w:cstheme="minorHAnsi"/>
            <w:lang w:val="en-GB"/>
          </w:rPr>
          <w:t xml:space="preserve"> </w:t>
        </w:r>
        <w:r w:rsidR="0080211E" w:rsidRPr="00E071F1" w:rsidDel="00925B48">
          <w:rPr>
            <w:rFonts w:eastAsiaTheme="minorEastAsia" w:cstheme="minorHAnsi"/>
            <w:lang w:val="en-GB"/>
          </w:rPr>
          <w:t xml:space="preserve">Since </w:t>
        </w:r>
        <w:r w:rsidR="00DD2A74" w:rsidRPr="00E071F1" w:rsidDel="00925B48">
          <w:rPr>
            <w:rFonts w:eastAsiaTheme="minorEastAsia" w:cstheme="minorHAnsi"/>
            <w:lang w:val="en-GB"/>
          </w:rPr>
          <w:t>optimum growth temperatures decline not only with size but also food availability</w:t>
        </w:r>
        <w:r w:rsidR="00342E9C" w:rsidRPr="00E071F1" w:rsidDel="00925B48">
          <w:rPr>
            <w:rFonts w:eastAsiaTheme="minorEastAsia" w:cstheme="minorHAnsi"/>
            <w:lang w:val="en-GB"/>
          </w:rPr>
          <w:t xml:space="preserve">, and </w:t>
        </w:r>
        <w:r w:rsidR="0016441D" w:rsidRPr="00E071F1" w:rsidDel="00925B48">
          <w:rPr>
            <w:rFonts w:cstheme="minorHAnsi"/>
            <w:lang w:val="en-GB"/>
          </w:rPr>
          <w:t>climate warming may also introduce higher food limitation</w:t>
        </w:r>
        <w:r w:rsidR="00342E9C" w:rsidRPr="00E071F1" w:rsidDel="00925B48">
          <w:rPr>
            <w:rFonts w:cstheme="minorHAnsi"/>
            <w:lang w:val="en-GB"/>
          </w:rPr>
          <w:t xml:space="preserve"> </w:t>
        </w:r>
        <w:r w:rsidR="0016441D" w:rsidRPr="00E071F1" w:rsidDel="00925B48">
          <w:rPr>
            <w:rFonts w:cstheme="minorHAnsi"/>
          </w:rPr>
          <w:fldChar w:fldCharType="begin"/>
        </w:r>
        <w:r w:rsidR="00422B99" w:rsidRPr="00E071F1" w:rsidDel="00925B48">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E071F1" w:rsidDel="00925B48">
          <w:rPr>
            <w:rFonts w:cstheme="minorHAnsi"/>
          </w:rPr>
          <w:fldChar w:fldCharType="separate"/>
        </w:r>
        <w:r w:rsidR="0016441D" w:rsidRPr="00E071F1" w:rsidDel="00925B48">
          <w:rPr>
            <w:lang w:val="en-GB"/>
          </w:rPr>
          <w:t>(Huey &amp; Kingsolver 2019)</w:t>
        </w:r>
        <w:r w:rsidR="0016441D" w:rsidRPr="00E071F1" w:rsidDel="00925B48">
          <w:rPr>
            <w:rFonts w:cstheme="minorHAnsi"/>
          </w:rPr>
          <w:fldChar w:fldCharType="end"/>
        </w:r>
        <w:r w:rsidR="00CC40F4" w:rsidRPr="00E071F1" w:rsidDel="00925B48">
          <w:rPr>
            <w:rFonts w:eastAsiaTheme="minorEastAsia" w:cstheme="minorHAnsi"/>
            <w:lang w:val="en-GB"/>
          </w:rPr>
          <w:t xml:space="preserve">, </w:t>
        </w:r>
        <w:r w:rsidR="007D5A89" w:rsidRPr="00E071F1" w:rsidDel="00925B48">
          <w:rPr>
            <w:rFonts w:eastAsiaTheme="minorEastAsia" w:cstheme="minorHAnsi"/>
            <w:lang w:val="en-GB"/>
          </w:rPr>
          <w:t>species may be negatively impacted by warming even when</w:t>
        </w:r>
        <w:r w:rsidR="00903182" w:rsidRPr="00E071F1" w:rsidDel="00925B48">
          <w:rPr>
            <w:rFonts w:eastAsiaTheme="minorEastAsia" w:cstheme="minorHAnsi"/>
            <w:lang w:val="en-GB"/>
          </w:rPr>
          <w:t xml:space="preserve"> controlled </w:t>
        </w:r>
        <w:r w:rsidR="00E06AD0" w:rsidRPr="00E071F1" w:rsidDel="00925B48">
          <w:rPr>
            <w:rFonts w:eastAsiaTheme="minorEastAsia" w:cstheme="minorHAnsi"/>
            <w:lang w:val="en-GB"/>
          </w:rPr>
          <w:t>experiment</w:t>
        </w:r>
        <w:r w:rsidR="00743F3B" w:rsidRPr="00E071F1" w:rsidDel="00925B48">
          <w:rPr>
            <w:rFonts w:eastAsiaTheme="minorEastAsia" w:cstheme="minorHAnsi"/>
            <w:lang w:val="en-GB"/>
          </w:rPr>
          <w:t>s</w:t>
        </w:r>
        <w:r w:rsidR="00E06AD0" w:rsidRPr="00E071F1" w:rsidDel="00925B48">
          <w:rPr>
            <w:rFonts w:eastAsiaTheme="minorEastAsia" w:cstheme="minorHAnsi"/>
            <w:lang w:val="en-GB"/>
          </w:rPr>
          <w:t xml:space="preserve"> </w:t>
        </w:r>
        <w:r w:rsidR="007D5A89" w:rsidRPr="00E071F1" w:rsidDel="00925B48">
          <w:rPr>
            <w:rFonts w:eastAsiaTheme="minorEastAsia" w:cstheme="minorHAnsi"/>
            <w:lang w:val="en-GB"/>
          </w:rPr>
          <w:t xml:space="preserve">show they can maintain growth capacity at </w:t>
        </w:r>
        <w:r w:rsidR="00CA4043" w:rsidRPr="00E071F1" w:rsidDel="00925B48">
          <w:rPr>
            <w:rFonts w:eastAsiaTheme="minorEastAsia" w:cstheme="minorHAnsi"/>
            <w:lang w:val="en-GB"/>
          </w:rPr>
          <w:t>these</w:t>
        </w:r>
        <w:r w:rsidR="007D5A89" w:rsidRPr="00E071F1" w:rsidDel="00925B48">
          <w:rPr>
            <w:rFonts w:eastAsiaTheme="minorEastAsia" w:cstheme="minorHAnsi"/>
            <w:lang w:val="en-GB"/>
          </w:rPr>
          <w:t xml:space="preserve"> temperatures.</w:t>
        </w:r>
        <w:r w:rsidR="007C2FD5" w:rsidRPr="00E071F1" w:rsidDel="00925B48">
          <w:rPr>
            <w:rFonts w:eastAsiaTheme="minorEastAsia" w:cstheme="minorHAnsi"/>
            <w:lang w:val="en-GB"/>
          </w:rPr>
          <w:t xml:space="preserve"> </w:t>
        </w:r>
        <w:r w:rsidR="003A20C4" w:rsidRPr="00E071F1" w:rsidDel="00925B48">
          <w:rPr>
            <w:rFonts w:eastAsiaTheme="minorEastAsia" w:cstheme="minorHAnsi"/>
            <w:lang w:val="en-GB"/>
          </w:rPr>
          <w:t xml:space="preserve">In fact, </w:t>
        </w:r>
        <w:r w:rsidR="00AA7C24" w:rsidRPr="00E071F1" w:rsidDel="00925B48">
          <w:rPr>
            <w:rFonts w:eastAsiaTheme="minorEastAsia" w:cstheme="minorHAnsi"/>
            <w:lang w:val="en-GB"/>
          </w:rPr>
          <w:t xml:space="preserve">there are examples of </w:t>
        </w:r>
        <w:r w:rsidR="00AA7C24" w:rsidRPr="00E071F1" w:rsidDel="00925B48">
          <w:rPr>
            <w:rFonts w:cstheme="minorHAnsi"/>
            <w:lang w:val="en-GB"/>
          </w:rPr>
          <w:t xml:space="preserve">warming already having negative or lack of positive </w:t>
        </w:r>
        <w:r w:rsidR="00AA7C24" w:rsidRPr="00E071F1" w:rsidDel="00925B48">
          <w:rPr>
            <w:rFonts w:cstheme="minorHAnsi"/>
            <w:lang w:val="en-GB"/>
          </w:rPr>
          <w:fldChar w:fldCharType="begin"/>
        </w:r>
        <w:r w:rsidR="00E8108B" w:rsidRPr="00E071F1" w:rsidDel="00925B48">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sidRPr="00E071F1" w:rsidDel="00925B48">
          <w:rPr>
            <w:rFonts w:cstheme="minorHAnsi"/>
            <w:lang w:val="en-GB"/>
          </w:rPr>
          <w:fldChar w:fldCharType="separate"/>
        </w:r>
        <w:r w:rsidR="00AA7C24" w:rsidRPr="00E071F1" w:rsidDel="00925B48">
          <w:rPr>
            <w:lang w:val="en-GB"/>
          </w:rPr>
          <w:t xml:space="preserve">(Huss </w:t>
        </w:r>
        <w:r w:rsidR="00AA7C24" w:rsidRPr="00E071F1" w:rsidDel="00925B48">
          <w:rPr>
            <w:i/>
            <w:iCs/>
            <w:lang w:val="en-GB"/>
          </w:rPr>
          <w:t>et al.</w:t>
        </w:r>
        <w:r w:rsidR="00AA7C24" w:rsidRPr="00E071F1" w:rsidDel="00925B48">
          <w:rPr>
            <w:lang w:val="en-GB"/>
          </w:rPr>
          <w:t xml:space="preserve"> 2019)</w:t>
        </w:r>
        <w:r w:rsidR="00AA7C24" w:rsidRPr="00E071F1" w:rsidDel="00925B48">
          <w:rPr>
            <w:rFonts w:cstheme="minorHAnsi"/>
            <w:lang w:val="en-GB"/>
          </w:rPr>
          <w:fldChar w:fldCharType="end"/>
        </w:r>
        <w:r w:rsidR="00AA7C24" w:rsidRPr="00E071F1" w:rsidDel="00925B48">
          <w:rPr>
            <w:rFonts w:cstheme="minorHAnsi"/>
            <w:lang w:val="en-GB"/>
          </w:rPr>
          <w:t xml:space="preserve"> effects on populations living at the edge of their physiological tolerance in terms of growth </w:t>
        </w:r>
        <w:r w:rsidR="00AA7C24" w:rsidRPr="00E071F1" w:rsidDel="00925B48">
          <w:rPr>
            <w:rFonts w:cstheme="minorHAnsi"/>
          </w:rPr>
          <w:fldChar w:fldCharType="begin"/>
        </w:r>
        <w:r w:rsidR="00422B99" w:rsidRPr="00E071F1" w:rsidDel="00925B48">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sidRPr="00E071F1" w:rsidDel="00925B48">
          <w:rPr>
            <w:rFonts w:cstheme="minorHAnsi"/>
          </w:rPr>
          <w:fldChar w:fldCharType="separate"/>
        </w:r>
        <w:r w:rsidR="00AA7C24" w:rsidRPr="00E071F1" w:rsidDel="00925B48">
          <w:rPr>
            <w:lang w:val="en-GB"/>
          </w:rPr>
          <w:t xml:space="preserve">(Neuheimer </w:t>
        </w:r>
        <w:r w:rsidR="00AA7C24" w:rsidRPr="00E071F1" w:rsidDel="00925B48">
          <w:rPr>
            <w:i/>
            <w:iCs/>
            <w:lang w:val="en-GB"/>
          </w:rPr>
          <w:t>et al.</w:t>
        </w:r>
        <w:r w:rsidR="00AA7C24" w:rsidRPr="00E071F1" w:rsidDel="00925B48">
          <w:rPr>
            <w:lang w:val="en-GB"/>
          </w:rPr>
          <w:t xml:space="preserve"> 2011)</w:t>
        </w:r>
        <w:r w:rsidR="00AA7C24" w:rsidRPr="00E071F1" w:rsidDel="00925B48">
          <w:rPr>
            <w:rFonts w:cstheme="minorHAnsi"/>
          </w:rPr>
          <w:fldChar w:fldCharType="end"/>
        </w:r>
        <w:r w:rsidR="00AA7C24" w:rsidRPr="00E071F1" w:rsidDel="00925B48">
          <w:rPr>
            <w:rFonts w:cstheme="minorHAnsi"/>
          </w:rPr>
          <w:t>.</w:t>
        </w:r>
        <w:r w:rsidR="00FB095A" w:rsidRPr="00E071F1" w:rsidDel="00925B48">
          <w:rPr>
            <w:rFonts w:eastAsiaTheme="minorEastAsia" w:cstheme="minorHAnsi"/>
            <w:lang w:val="en-GB"/>
          </w:rPr>
          <w:t xml:space="preserve"> W</w:t>
        </w:r>
        <w:r w:rsidR="00BD5337" w:rsidRPr="00E071F1" w:rsidDel="00925B48">
          <w:rPr>
            <w:rFonts w:cstheme="minorHAnsi"/>
            <w:lang w:val="en-GB"/>
          </w:rPr>
          <w:t xml:space="preserve">hether or not </w:t>
        </w:r>
        <w:r w:rsidR="00C22EEF" w:rsidRPr="00E071F1" w:rsidDel="00925B48">
          <w:rPr>
            <w:rFonts w:cstheme="minorHAnsi"/>
            <w:lang w:val="en-GB"/>
          </w:rPr>
          <w:t xml:space="preserve">the negative effects of warming will be first experienced by the largest fish </w:t>
        </w:r>
        <w:r w:rsidR="000860FC" w:rsidRPr="00E071F1" w:rsidDel="00925B48">
          <w:rPr>
            <w:rFonts w:eastAsiaTheme="minorEastAsia" w:cstheme="minorHAnsi"/>
            <w:lang w:val="en-GB"/>
          </w:rPr>
          <w:t>depend</w:t>
        </w:r>
        <w:r w:rsidR="00C22EEF" w:rsidRPr="00E071F1" w:rsidDel="00925B48">
          <w:rPr>
            <w:rFonts w:eastAsiaTheme="minorEastAsia" w:cstheme="minorHAnsi"/>
            <w:lang w:val="en-GB"/>
          </w:rPr>
          <w:t>s</w:t>
        </w:r>
        <w:r w:rsidR="000860FC" w:rsidRPr="00E071F1" w:rsidDel="00925B48">
          <w:rPr>
            <w:rFonts w:eastAsiaTheme="minorEastAsia" w:cstheme="minorHAnsi"/>
            <w:lang w:val="en-GB"/>
          </w:rPr>
          <w:t xml:space="preserve"> on </w:t>
        </w:r>
        <w:r w:rsidR="002B378D" w:rsidRPr="00E071F1" w:rsidDel="00925B48">
          <w:rPr>
            <w:rFonts w:eastAsiaTheme="minorEastAsia" w:cstheme="minorHAnsi"/>
            <w:lang w:val="en-GB"/>
          </w:rPr>
          <w:t xml:space="preserve">if </w:t>
        </w:r>
        <w:r w:rsidR="00D56FB2" w:rsidRPr="00E071F1" w:rsidDel="00925B48">
          <w:rPr>
            <w:rFonts w:eastAsiaTheme="minorEastAsia" w:cstheme="minorHAnsi"/>
            <w:lang w:val="en-GB"/>
          </w:rPr>
          <w:t xml:space="preserve">they </w:t>
        </w:r>
        <w:r w:rsidR="0073415C" w:rsidRPr="00E071F1" w:rsidDel="00925B48">
          <w:rPr>
            <w:lang w:val="en-GB"/>
          </w:rPr>
          <w:t>live closer to their thermal optimum for growth.</w:t>
        </w:r>
        <w:r w:rsidR="0012070D" w:rsidRPr="00E071F1" w:rsidDel="00925B48">
          <w:rPr>
            <w:lang w:val="en-GB"/>
          </w:rPr>
          <w:t xml:space="preserve"> </w:t>
        </w:r>
        <w:r w:rsidR="00F72612" w:rsidRPr="00E071F1" w:rsidDel="00925B48">
          <w:rPr>
            <w:lang w:val="en-GB"/>
          </w:rPr>
          <w:t xml:space="preserve">They may for instance </w:t>
        </w:r>
        <w:r w:rsidR="00D42959" w:rsidRPr="00E071F1" w:rsidDel="00925B48">
          <w:rPr>
            <w:lang w:val="en-GB"/>
          </w:rPr>
          <w:t>inhabit colder temperatures</w:t>
        </w:r>
        <w:r w:rsidR="00484ED1" w:rsidRPr="00E071F1" w:rsidDel="00925B48">
          <w:rPr>
            <w:lang w:val="en-GB"/>
          </w:rPr>
          <w:t xml:space="preserve"> compared to small fish</w:t>
        </w:r>
        <w:r w:rsidR="00E31A44" w:rsidRPr="00E071F1" w:rsidDel="00925B48">
          <w:rPr>
            <w:lang w:val="en-GB"/>
          </w:rPr>
          <w:t xml:space="preserve"> </w:t>
        </w:r>
        <w:r w:rsidR="00763B6F" w:rsidRPr="00E071F1" w:rsidDel="00925B48">
          <w:rPr>
            <w:lang w:val="en-GB"/>
          </w:rPr>
          <w:t>due to</w:t>
        </w:r>
        <w:r w:rsidR="00ED5206" w:rsidRPr="00E071F1" w:rsidDel="00925B48">
          <w:rPr>
            <w:lang w:val="en-GB"/>
          </w:rPr>
          <w:t xml:space="preserve"> </w:t>
        </w:r>
        <w:r w:rsidR="005E3DF3" w:rsidRPr="00E071F1" w:rsidDel="00925B48">
          <w:rPr>
            <w:lang w:val="en-GB"/>
          </w:rPr>
          <w:t>ontogenetic habitat shifts</w:t>
        </w:r>
        <w:r w:rsidR="00CD67B8" w:rsidRPr="00E071F1" w:rsidDel="00925B48">
          <w:rPr>
            <w:lang w:val="en-GB"/>
          </w:rPr>
          <w:t xml:space="preserve"> </w:t>
        </w:r>
        <w:r w:rsidR="00B61DB7" w:rsidRPr="00E071F1" w:rsidDel="00925B48">
          <w:fldChar w:fldCharType="begin"/>
        </w:r>
        <w:r w:rsidR="00422B99" w:rsidRPr="00E071F1" w:rsidDel="00925B48">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sidRPr="00E071F1" w:rsidDel="00925B48">
          <w:fldChar w:fldCharType="separate"/>
        </w:r>
        <w:r w:rsidR="001F613A" w:rsidRPr="00E071F1" w:rsidDel="00925B48">
          <w:rPr>
            <w:lang w:val="en-GB"/>
          </w:rPr>
          <w:t>(Werner &amp; Hall 1988)</w:t>
        </w:r>
        <w:r w:rsidR="00B61DB7" w:rsidRPr="00E071F1" w:rsidDel="00925B48">
          <w:fldChar w:fldCharType="end"/>
        </w:r>
        <w:r w:rsidR="000B74B9" w:rsidRPr="00E071F1" w:rsidDel="00925B48">
          <w:rPr>
            <w:lang w:val="en-GB"/>
          </w:rPr>
          <w:t>,</w:t>
        </w:r>
        <w:r w:rsidR="00B61DB7" w:rsidRPr="00E071F1" w:rsidDel="00925B48">
          <w:rPr>
            <w:lang w:val="en-GB"/>
          </w:rPr>
          <w:t xml:space="preserve"> </w:t>
        </w:r>
        <w:r w:rsidR="00CD67B8" w:rsidRPr="00E071F1" w:rsidDel="00925B48">
          <w:rPr>
            <w:lang w:val="en-GB"/>
          </w:rPr>
          <w:t xml:space="preserve">see </w:t>
        </w:r>
        <w:r w:rsidR="00B61DB7" w:rsidRPr="00E071F1" w:rsidDel="00925B48">
          <w:rPr>
            <w:lang w:val="en-GB"/>
          </w:rPr>
          <w:t xml:space="preserve">also </w:t>
        </w:r>
        <w:r w:rsidR="00CD67B8" w:rsidRPr="00E071F1" w:rsidDel="00925B48">
          <w:rPr>
            <w:lang w:val="en-GB"/>
          </w:rPr>
          <w:t xml:space="preserve">Heincke’s law </w:t>
        </w:r>
        <w:r w:rsidR="00CD67B8" w:rsidRPr="00E071F1" w:rsidDel="00925B48">
          <w:fldChar w:fldCharType="begin"/>
        </w:r>
        <w:r w:rsidR="00422B99" w:rsidRPr="00E071F1" w:rsidDel="00925B48">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sidRPr="00E071F1" w:rsidDel="00925B48">
          <w:fldChar w:fldCharType="separate"/>
        </w:r>
        <w:r w:rsidR="001F613A" w:rsidRPr="00E071F1" w:rsidDel="00925B48">
          <w:rPr>
            <w:lang w:val="en-GB"/>
          </w:rPr>
          <w:t>(Heincke 1913; Audzijonyte &amp; Pecl 2018)</w:t>
        </w:r>
        <w:r w:rsidR="00CD67B8" w:rsidRPr="00E071F1" w:rsidDel="00925B48">
          <w:fldChar w:fldCharType="end"/>
        </w:r>
        <w:r w:rsidR="00025C41" w:rsidRPr="00E071F1" w:rsidDel="00925B48">
          <w:rPr>
            <w:lang w:val="en-GB"/>
          </w:rPr>
          <w:t xml:space="preserve">. </w:t>
        </w:r>
        <w:r w:rsidR="00B503F2" w:rsidRPr="00E071F1" w:rsidDel="00925B48">
          <w:rPr>
            <w:rFonts w:eastAsiaTheme="minorEastAsia" w:cstheme="minorHAnsi"/>
            <w:lang w:val="en-GB"/>
          </w:rPr>
          <w:t>T</w:t>
        </w:r>
        <w:r w:rsidR="0040573E" w:rsidRPr="00E071F1" w:rsidDel="00925B48">
          <w:rPr>
            <w:rFonts w:eastAsiaTheme="minorEastAsia" w:cstheme="minorHAnsi"/>
            <w:lang w:val="en-GB"/>
          </w:rPr>
          <w:t xml:space="preserve">hat said, there </w:t>
        </w:r>
        <w:r w:rsidR="007A664B" w:rsidRPr="00E071F1" w:rsidDel="00925B48">
          <w:rPr>
            <w:rFonts w:eastAsiaTheme="minorEastAsia" w:cstheme="minorHAnsi"/>
            <w:lang w:val="en-GB"/>
          </w:rPr>
          <w:t>is</w:t>
        </w:r>
        <w:r w:rsidR="0040573E" w:rsidRPr="00E071F1" w:rsidDel="00925B48">
          <w:rPr>
            <w:rFonts w:eastAsiaTheme="minorEastAsia" w:cstheme="minorHAnsi"/>
            <w:lang w:val="en-GB"/>
          </w:rPr>
          <w:t xml:space="preserve"> already empirical evidence of the largest individuals being the first to suffer </w:t>
        </w:r>
        <w:r w:rsidR="00C46B18" w:rsidRPr="00E071F1" w:rsidDel="00925B48">
          <w:rPr>
            <w:rFonts w:eastAsiaTheme="minorEastAsia" w:cstheme="minorHAnsi"/>
            <w:lang w:val="en-GB"/>
          </w:rPr>
          <w:t>from</w:t>
        </w:r>
        <w:r w:rsidR="00286C93" w:rsidRPr="00E071F1" w:rsidDel="00925B48">
          <w:rPr>
            <w:rFonts w:eastAsiaTheme="minorEastAsia" w:cstheme="minorHAnsi"/>
            <w:lang w:val="en-GB"/>
          </w:rPr>
          <w:t xml:space="preserve"> negative impacts of warming from heatwaves </w:t>
        </w:r>
        <w:r w:rsidR="00286C93"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E071F1" w:rsidDel="00925B48">
          <w:rPr>
            <w:rFonts w:eastAsiaTheme="minorEastAsia" w:cstheme="minorHAnsi"/>
          </w:rPr>
          <w:fldChar w:fldCharType="separate"/>
        </w:r>
        <w:r w:rsidR="00286C93" w:rsidRPr="00E071F1" w:rsidDel="00925B48">
          <w:rPr>
            <w:lang w:val="en-GB"/>
          </w:rPr>
          <w:t>(Pörtner &amp; Knust 2007)</w:t>
        </w:r>
        <w:r w:rsidR="00286C93" w:rsidRPr="00E071F1" w:rsidDel="00925B48">
          <w:rPr>
            <w:rFonts w:eastAsiaTheme="minorEastAsia" w:cstheme="minorHAnsi"/>
          </w:rPr>
          <w:fldChar w:fldCharType="end"/>
        </w:r>
        <w:r w:rsidR="00286C93" w:rsidRPr="00E071F1" w:rsidDel="00925B48">
          <w:rPr>
            <w:rFonts w:eastAsiaTheme="minorEastAsia" w:cstheme="minorHAnsi"/>
            <w:lang w:val="en-GB"/>
          </w:rPr>
          <w:t xml:space="preserve">, </w:t>
        </w:r>
        <w:r w:rsidR="00FA42C8" w:rsidRPr="00E071F1" w:rsidDel="00925B48">
          <w:rPr>
            <w:rFonts w:eastAsiaTheme="minorEastAsia" w:cstheme="minorHAnsi"/>
            <w:lang w:val="en-GB"/>
          </w:rPr>
          <w:t xml:space="preserve">or not being able to </w:t>
        </w:r>
        <w:r w:rsidR="00E0010A" w:rsidRPr="00E071F1" w:rsidDel="00925B48">
          <w:rPr>
            <w:rFonts w:eastAsiaTheme="minorEastAsia" w:cstheme="minorHAnsi"/>
            <w:lang w:val="en-GB"/>
          </w:rPr>
          <w:t>benefit</w:t>
        </w:r>
        <w:r w:rsidR="00286C93" w:rsidRPr="00E071F1" w:rsidDel="00925B48">
          <w:rPr>
            <w:rFonts w:eastAsiaTheme="minorEastAsia" w:cstheme="minorHAnsi"/>
            <w:lang w:val="en-GB"/>
          </w:rPr>
          <w:t xml:space="preserve"> from warming</w:t>
        </w:r>
        <w:r w:rsidR="00930583" w:rsidRPr="00E071F1" w:rsidDel="00925B48">
          <w:rPr>
            <w:rFonts w:eastAsiaTheme="minorEastAsia" w:cstheme="minorHAnsi"/>
            <w:lang w:val="en-GB"/>
          </w:rPr>
          <w:t xml:space="preserve"> </w:t>
        </w:r>
        <w:r w:rsidR="00930583" w:rsidRPr="00E071F1" w:rsidDel="00925B48">
          <w:rPr>
            <w:rFonts w:eastAsiaTheme="minorEastAsia" w:cstheme="minorHAnsi"/>
          </w:rPr>
          <w:fldChar w:fldCharType="begin"/>
        </w:r>
        <w:r w:rsidR="00E8108B" w:rsidRPr="00E071F1" w:rsidDel="00925B48">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sidRPr="00E071F1" w:rsidDel="00925B48">
          <w:rPr>
            <w:rFonts w:eastAsiaTheme="minorEastAsia" w:cstheme="minorHAnsi"/>
          </w:rPr>
          <w:fldChar w:fldCharType="separate"/>
        </w:r>
        <w:r w:rsidR="009F48BC" w:rsidRPr="00E071F1" w:rsidDel="00925B48">
          <w:rPr>
            <w:lang w:val="en-GB"/>
          </w:rPr>
          <w:t xml:space="preserve">(Huss </w:t>
        </w:r>
        <w:r w:rsidR="009F48BC" w:rsidRPr="00E071F1" w:rsidDel="00925B48">
          <w:rPr>
            <w:i/>
            <w:iCs/>
            <w:lang w:val="en-GB"/>
          </w:rPr>
          <w:t>et al.</w:t>
        </w:r>
        <w:r w:rsidR="009F48BC" w:rsidRPr="00E071F1" w:rsidDel="00925B48">
          <w:rPr>
            <w:lang w:val="en-GB"/>
          </w:rPr>
          <w:t xml:space="preserve"> 2019)</w:t>
        </w:r>
        <w:r w:rsidR="00930583" w:rsidRPr="00E071F1" w:rsidDel="00925B48">
          <w:rPr>
            <w:rFonts w:eastAsiaTheme="minorEastAsia" w:cstheme="minorHAnsi"/>
          </w:rPr>
          <w:fldChar w:fldCharType="end"/>
        </w:r>
        <w:r w:rsidR="0040573E" w:rsidRPr="00E071F1" w:rsidDel="00925B48">
          <w:rPr>
            <w:rFonts w:eastAsiaTheme="minorEastAsia" w:cstheme="minorHAnsi"/>
            <w:lang w:val="en-GB"/>
          </w:rPr>
          <w:t>.</w:t>
        </w:r>
        <w:r w:rsidR="008019FC" w:rsidRPr="00E071F1" w:rsidDel="00925B48">
          <w:rPr>
            <w:rFonts w:eastAsiaTheme="minorEastAsia" w:cstheme="minorHAnsi"/>
            <w:lang w:val="en-GB"/>
          </w:rPr>
          <w:t xml:space="preserve"> </w:t>
        </w:r>
        <w:r w:rsidR="008B49BA" w:rsidRPr="00E071F1" w:rsidDel="00925B48">
          <w:rPr>
            <w:rFonts w:eastAsiaTheme="minorEastAsia" w:cstheme="minorHAnsi"/>
            <w:lang w:val="en-GB"/>
          </w:rPr>
          <w:t xml:space="preserve">Hence, </w:t>
        </w:r>
        <w:r w:rsidR="00C854B1" w:rsidRPr="00E071F1" w:rsidDel="00925B48">
          <w:rPr>
            <w:rFonts w:cstheme="minorHAnsi"/>
            <w:lang w:val="en-GB"/>
          </w:rPr>
          <w:t xml:space="preserve">assuming that </w:t>
        </w:r>
        <w:r w:rsidR="00DD56B6" w:rsidRPr="00E071F1" w:rsidDel="00925B48">
          <w:rPr>
            <w:rFonts w:cstheme="minorHAnsi"/>
            <w:lang w:val="en-GB"/>
          </w:rPr>
          <w:t xml:space="preserve">species </w:t>
        </w:r>
        <w:r w:rsidR="00C854B1" w:rsidRPr="00E071F1" w:rsidDel="00925B48">
          <w:rPr>
            <w:rFonts w:cstheme="minorHAnsi"/>
            <w:lang w:val="en-GB"/>
          </w:rPr>
          <w:t xml:space="preserve">occupy </w:t>
        </w:r>
        <w:r w:rsidR="00DD56B6" w:rsidRPr="00E071F1" w:rsidDel="00925B48">
          <w:rPr>
            <w:rFonts w:cstheme="minorHAnsi"/>
            <w:lang w:val="en-GB"/>
          </w:rPr>
          <w:t xml:space="preserve">thermal habitats </w:t>
        </w:r>
        <w:r w:rsidR="007A565B" w:rsidRPr="00E071F1" w:rsidDel="00925B48">
          <w:rPr>
            <w:rFonts w:cstheme="minorHAnsi"/>
            <w:lang w:val="en-GB"/>
          </w:rPr>
          <w:t>where warming can lead to increased growth rate</w:t>
        </w:r>
        <w:r w:rsidR="00940731" w:rsidRPr="00E071F1" w:rsidDel="00925B48">
          <w:rPr>
            <w:rFonts w:cstheme="minorHAnsi"/>
            <w:lang w:val="en-GB"/>
          </w:rPr>
          <w:t xml:space="preserve"> </w:t>
        </w:r>
        <w:r w:rsidR="001449C9" w:rsidRPr="00E071F1" w:rsidDel="00925B48">
          <w:rPr>
            <w:rFonts w:cstheme="minorHAnsi"/>
            <w:lang w:val="en-GB"/>
          </w:rPr>
          <w:t>for all individuals in a population</w:t>
        </w:r>
        <w:r w:rsidR="007A565B" w:rsidRPr="00E071F1" w:rsidDel="00925B48">
          <w:rPr>
            <w:rFonts w:cstheme="minorHAnsi"/>
            <w:lang w:val="en-GB"/>
          </w:rPr>
          <w:t xml:space="preserve"> </w:t>
        </w:r>
        <w:r w:rsidR="00DD56B6" w:rsidRPr="00E071F1" w:rsidDel="00925B48">
          <w:rPr>
            <w:rFonts w:cstheme="minorHAnsi"/>
            <w:lang w:val="en-GB"/>
          </w:rPr>
          <w:t xml:space="preserve">is a simplification </w:t>
        </w:r>
        <w:commentRangeStart w:id="686"/>
        <w:commentRangeStart w:id="687"/>
        <w:r w:rsidR="00DD56B6" w:rsidRPr="00E071F1" w:rsidDel="00925B48">
          <w:rPr>
            <w:rFonts w:cstheme="minorHAnsi"/>
            <w:lang w:val="en-GB"/>
          </w:rPr>
          <w:t xml:space="preserve">that </w:t>
        </w:r>
        <w:r w:rsidR="005D123C" w:rsidRPr="00E071F1" w:rsidDel="00925B48">
          <w:rPr>
            <w:rFonts w:cstheme="minorHAnsi"/>
            <w:lang w:val="en-GB"/>
          </w:rPr>
          <w:t xml:space="preserve">can bias prediction of </w:t>
        </w:r>
        <w:r w:rsidR="007A4220" w:rsidRPr="00E071F1" w:rsidDel="00925B48">
          <w:rPr>
            <w:rFonts w:cstheme="minorHAnsi"/>
            <w:lang w:val="en-GB"/>
          </w:rPr>
          <w:t xml:space="preserve">the biological impacts of </w:t>
        </w:r>
        <w:r w:rsidR="00DD56B6" w:rsidRPr="00E071F1" w:rsidDel="00925B48">
          <w:rPr>
            <w:rFonts w:cstheme="minorHAnsi"/>
            <w:lang w:val="en-GB"/>
          </w:rPr>
          <w:t>climate change.</w:t>
        </w:r>
        <w:r w:rsidR="00987493" w:rsidRPr="00E071F1" w:rsidDel="00925B48">
          <w:rPr>
            <w:rFonts w:cstheme="minorHAnsi"/>
            <w:lang w:val="en-GB"/>
          </w:rPr>
          <w:t xml:space="preserve"> </w:t>
        </w:r>
        <w:commentRangeEnd w:id="686"/>
        <w:r w:rsidR="000C19A1" w:rsidRPr="00E071F1" w:rsidDel="00925B48">
          <w:rPr>
            <w:rStyle w:val="CommentReference"/>
            <w:sz w:val="24"/>
            <w:szCs w:val="24"/>
          </w:rPr>
          <w:commentReference w:id="686"/>
        </w:r>
        <w:commentRangeEnd w:id="687"/>
        <w:r w:rsidR="00D2180A" w:rsidRPr="00E071F1" w:rsidDel="00925B48">
          <w:rPr>
            <w:rStyle w:val="CommentReference"/>
            <w:sz w:val="24"/>
            <w:szCs w:val="24"/>
          </w:rPr>
          <w:commentReference w:id="687"/>
        </w:r>
      </w:moveFrom>
    </w:p>
    <w:moveFromRangeEnd w:id="682"/>
    <w:p w14:paraId="5BFD6280" w14:textId="018986AC" w:rsidR="00925B48" w:rsidRDefault="00E169B4" w:rsidP="007F7496">
      <w:pPr>
        <w:spacing w:line="480" w:lineRule="auto"/>
        <w:ind w:firstLine="284"/>
        <w:contextualSpacing/>
        <w:jc w:val="both"/>
        <w:rPr>
          <w:ins w:id="688" w:author="Max Lindmark" w:date="2020-09-10T18:36:00Z"/>
          <w:rFonts w:eastAsiaTheme="minorEastAsia" w:cstheme="minorHAnsi"/>
          <w:lang w:val="en-GB"/>
        </w:rPr>
      </w:pPr>
      <w:r w:rsidRPr="00E071F1">
        <w:rPr>
          <w:rFonts w:eastAsiaTheme="minorEastAsia" w:cstheme="minorHAnsi"/>
          <w:lang w:val="en-GB"/>
        </w:rPr>
        <w:t>Interestingly</w:t>
      </w:r>
      <w:commentRangeEnd w:id="683"/>
      <w:r w:rsidR="004766FC">
        <w:rPr>
          <w:rStyle w:val="CommentReference"/>
        </w:rPr>
        <w:commentReference w:id="683"/>
      </w:r>
      <w:r w:rsidRPr="00E071F1">
        <w:rPr>
          <w:rFonts w:eastAsiaTheme="minorEastAsia" w:cstheme="minorHAnsi"/>
          <w:lang w:val="en-GB"/>
        </w:rPr>
        <w:t xml:space="preserve">, </w:t>
      </w:r>
      <w:r w:rsidR="008A6A63" w:rsidRPr="00E071F1">
        <w:rPr>
          <w:rFonts w:eastAsiaTheme="minorEastAsia" w:cstheme="minorHAnsi"/>
          <w:lang w:val="en-GB"/>
        </w:rPr>
        <w:t xml:space="preserve">a </w:t>
      </w:r>
      <w:r w:rsidRPr="00E071F1">
        <w:rPr>
          <w:rFonts w:eastAsiaTheme="minorEastAsia" w:cstheme="minorHAnsi"/>
          <w:lang w:val="en-GB"/>
        </w:rPr>
        <w:t>d</w:t>
      </w:r>
      <w:r w:rsidR="0021662C" w:rsidRPr="00E071F1">
        <w:rPr>
          <w:rFonts w:eastAsiaTheme="minorEastAsia" w:cstheme="minorHAnsi"/>
          <w:lang w:val="en-GB"/>
        </w:rPr>
        <w:t>ecline in optimum growth temperature</w:t>
      </w:r>
      <w:r w:rsidR="00E71D88" w:rsidRPr="00E071F1">
        <w:rPr>
          <w:rFonts w:eastAsiaTheme="minorEastAsia" w:cstheme="minorHAnsi"/>
          <w:lang w:val="en-GB"/>
        </w:rPr>
        <w:t xml:space="preserve"> with mass</w:t>
      </w:r>
      <w:r w:rsidR="0021662C" w:rsidRPr="00E071F1">
        <w:rPr>
          <w:rFonts w:eastAsiaTheme="minorEastAsia" w:cstheme="minorHAnsi"/>
          <w:lang w:val="en-GB"/>
        </w:rPr>
        <w:t xml:space="preserve"> is also </w:t>
      </w:r>
      <w:r w:rsidR="008F32B4" w:rsidRPr="00E071F1">
        <w:rPr>
          <w:rFonts w:eastAsiaTheme="minorEastAsia" w:cstheme="minorHAnsi"/>
          <w:lang w:val="en-GB"/>
        </w:rPr>
        <w:t xml:space="preserve">predicted </w:t>
      </w:r>
      <w:r w:rsidR="00D01E0D" w:rsidRPr="00E071F1">
        <w:rPr>
          <w:rFonts w:eastAsiaTheme="minorEastAsia" w:cstheme="minorHAnsi"/>
          <w:lang w:val="en-GB"/>
        </w:rPr>
        <w:t xml:space="preserve">by </w:t>
      </w:r>
      <w:r w:rsidR="003A2AF0" w:rsidRPr="00E071F1">
        <w:rPr>
          <w:rFonts w:eastAsiaTheme="minorEastAsia" w:cstheme="minorHAnsi"/>
          <w:lang w:val="en-GB"/>
        </w:rPr>
        <w:t>general Pütter</w:t>
      </w:r>
      <w:del w:id="689" w:author="Max Lindmark" w:date="2020-09-10T22:07:00Z">
        <w:r w:rsidR="003A2AF0" w:rsidRPr="00E071F1" w:rsidDel="00734F3E">
          <w:rPr>
            <w:rFonts w:eastAsiaTheme="minorEastAsia" w:cstheme="minorHAnsi"/>
            <w:lang w:val="en-GB"/>
          </w:rPr>
          <w:delText>-type</w:delText>
        </w:r>
      </w:del>
      <w:ins w:id="690" w:author="Max Lindmark" w:date="2020-09-10T22:07:00Z">
        <w:r w:rsidR="00734F3E">
          <w:rPr>
            <w:rFonts w:eastAsiaTheme="minorEastAsia" w:cstheme="minorHAnsi"/>
            <w:lang w:val="en-GB"/>
          </w:rPr>
          <w:t xml:space="preserve"> </w:t>
        </w:r>
      </w:ins>
      <w:del w:id="691" w:author="Max Lindmark" w:date="2020-09-10T22:07:00Z">
        <w:r w:rsidR="003A2AF0" w:rsidRPr="00E071F1" w:rsidDel="00734F3E">
          <w:rPr>
            <w:rFonts w:eastAsiaTheme="minorEastAsia" w:cstheme="minorHAnsi"/>
            <w:lang w:val="en-GB"/>
          </w:rPr>
          <w:delText xml:space="preserve"> growth </w:delText>
        </w:r>
      </w:del>
      <w:r w:rsidR="003A2AF0" w:rsidRPr="00E071F1">
        <w:rPr>
          <w:rFonts w:eastAsiaTheme="minorEastAsia" w:cstheme="minorHAnsi"/>
          <w:lang w:val="en-GB"/>
        </w:rPr>
        <w:t>models</w:t>
      </w:r>
      <w:del w:id="692" w:author="Max Lindmark" w:date="2020-09-10T22:07:00Z">
        <w:r w:rsidR="003866F7" w:rsidRPr="00E071F1" w:rsidDel="00734F3E">
          <w:rPr>
            <w:rFonts w:eastAsiaTheme="minorEastAsia" w:cstheme="minorHAnsi"/>
            <w:lang w:val="en-GB"/>
          </w:rPr>
          <w:delText xml:space="preserve"> </w:delText>
        </w:r>
        <w:r w:rsidR="003866F7" w:rsidRPr="00E071F1" w:rsidDel="00734F3E">
          <w:rPr>
            <w:rFonts w:eastAsiaTheme="minorEastAsia" w:cstheme="minorHAnsi"/>
          </w:rPr>
          <w:fldChar w:fldCharType="begin"/>
        </w:r>
        <w:r w:rsidR="00422B99" w:rsidRPr="00E071F1" w:rsidDel="00734F3E">
          <w:rPr>
            <w:rFonts w:eastAsiaTheme="minorEastAsia" w:cstheme="minorHAnsi"/>
            <w:lang w:val="en-GB"/>
          </w:rPr>
          <w:del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delInstrText>
        </w:r>
        <w:r w:rsidR="003866F7" w:rsidRPr="00E071F1" w:rsidDel="00734F3E">
          <w:rPr>
            <w:rFonts w:eastAsiaTheme="minorEastAsia" w:cstheme="minorHAnsi"/>
          </w:rPr>
          <w:fldChar w:fldCharType="separate"/>
        </w:r>
        <w:r w:rsidR="001F613A" w:rsidRPr="00E071F1" w:rsidDel="00734F3E">
          <w:rPr>
            <w:lang w:val="en-GB"/>
          </w:rPr>
          <w:delText>(Pütter 1920)</w:delText>
        </w:r>
        <w:r w:rsidR="003866F7" w:rsidRPr="00E071F1" w:rsidDel="00734F3E">
          <w:rPr>
            <w:rFonts w:eastAsiaTheme="minorEastAsia" w:cstheme="minorHAnsi"/>
          </w:rPr>
          <w:fldChar w:fldCharType="end"/>
        </w:r>
      </w:del>
      <w:r w:rsidR="001A1712" w:rsidRPr="00E071F1">
        <w:rPr>
          <w:rFonts w:eastAsiaTheme="minorEastAsia" w:cstheme="minorHAnsi"/>
          <w:lang w:val="en-GB"/>
        </w:rPr>
        <w:t xml:space="preserve">. </w:t>
      </w:r>
      <w:r w:rsidR="008E2EAD" w:rsidRPr="00E071F1">
        <w:rPr>
          <w:rFonts w:eastAsiaTheme="minorEastAsia" w:cstheme="minorHAnsi"/>
          <w:lang w:val="en-GB"/>
        </w:rPr>
        <w:t xml:space="preserve">In these models, </w:t>
      </w:r>
      <w:r w:rsidR="00013DDC" w:rsidRPr="00E071F1">
        <w:rPr>
          <w:rFonts w:eastAsiaTheme="minorEastAsia" w:cstheme="minorHAnsi"/>
          <w:lang w:val="en-GB"/>
        </w:rPr>
        <w:t xml:space="preserve">optimum </w:t>
      </w:r>
      <w:r w:rsidR="001A1712" w:rsidRPr="00E071F1">
        <w:rPr>
          <w:rFonts w:eastAsiaTheme="minorEastAsia" w:cstheme="minorHAnsi"/>
          <w:lang w:val="en-GB"/>
        </w:rPr>
        <w:t xml:space="preserve">growth temperatures </w:t>
      </w:r>
      <w:r w:rsidR="00013DDC" w:rsidRPr="00E071F1">
        <w:rPr>
          <w:rFonts w:eastAsiaTheme="minorEastAsia" w:cstheme="minorHAnsi"/>
          <w:lang w:val="en-GB"/>
        </w:rPr>
        <w:t xml:space="preserve">decline with </w:t>
      </w:r>
      <w:r w:rsidR="00EB7942" w:rsidRPr="00E071F1">
        <w:rPr>
          <w:rFonts w:eastAsiaTheme="minorEastAsia" w:cstheme="minorHAnsi"/>
          <w:lang w:val="en-GB"/>
        </w:rPr>
        <w:t xml:space="preserve">body </w:t>
      </w:r>
      <w:r w:rsidR="00013DDC" w:rsidRPr="00E071F1">
        <w:rPr>
          <w:rFonts w:eastAsiaTheme="minorEastAsia" w:cstheme="minorHAnsi"/>
          <w:lang w:val="en-GB"/>
        </w:rPr>
        <w:t xml:space="preserve">size </w:t>
      </w:r>
      <w:r w:rsidR="006926E6" w:rsidRPr="00E071F1">
        <w:rPr>
          <w:rFonts w:eastAsiaTheme="minorEastAsia" w:cstheme="minorHAnsi"/>
          <w:lang w:val="en-GB"/>
        </w:rPr>
        <w:t>under two conditions:</w:t>
      </w:r>
      <w:r w:rsidR="009E7470" w:rsidRPr="00E071F1">
        <w:rPr>
          <w:rFonts w:eastAsiaTheme="minorEastAsia" w:cstheme="minorHAnsi"/>
          <w:lang w:val="en-GB"/>
        </w:rPr>
        <w:t xml:space="preserve"> (1)</w:t>
      </w:r>
      <w:ins w:id="693" w:author="Max Lindmark" w:date="2020-07-31T16:46:00Z">
        <w:r w:rsidR="0004382A" w:rsidRPr="00E071F1">
          <w:rPr>
            <w:rFonts w:eastAsiaTheme="minorEastAsia" w:cstheme="minorHAnsi"/>
            <w:lang w:val="en-GB"/>
          </w:rPr>
          <w:t xml:space="preserve"> the mass-exponent is</w:t>
        </w:r>
      </w:ins>
      <w:ins w:id="694" w:author="Max Lindmark" w:date="2020-09-10T17:57:00Z">
        <w:r w:rsidR="00E27604">
          <w:rPr>
            <w:rFonts w:eastAsiaTheme="minorEastAsia" w:cstheme="minorHAnsi"/>
            <w:lang w:val="en-GB"/>
          </w:rPr>
          <w:t xml:space="preserve"> larger</w:t>
        </w:r>
      </w:ins>
      <w:ins w:id="695" w:author="Max Lindmark" w:date="2020-07-31T16:46:00Z">
        <w:r w:rsidR="0004382A" w:rsidRPr="00E071F1">
          <w:rPr>
            <w:rFonts w:eastAsiaTheme="minorEastAsia" w:cstheme="minorHAnsi"/>
            <w:lang w:val="en-GB"/>
          </w:rPr>
          <w:t xml:space="preserve"> for </w:t>
        </w:r>
      </w:ins>
      <w:ins w:id="696" w:author="Max Lindmark" w:date="2020-09-10T17:58:00Z">
        <w:r w:rsidR="00B120EE">
          <w:rPr>
            <w:rFonts w:eastAsiaTheme="minorEastAsia" w:cstheme="minorHAnsi"/>
            <w:lang w:val="en-GB"/>
          </w:rPr>
          <w:t>catabolism than anabolism</w:t>
        </w:r>
      </w:ins>
      <w:ins w:id="697" w:author="Max Lindmark" w:date="2020-09-10T18:08:00Z">
        <w:r w:rsidR="002144DB">
          <w:rPr>
            <w:rFonts w:eastAsiaTheme="minorEastAsia" w:cstheme="minorHAnsi"/>
            <w:lang w:val="en-GB"/>
          </w:rPr>
          <w:t xml:space="preserve"> </w:t>
        </w:r>
      </w:ins>
      <w:del w:id="698" w:author="Max Lindmark" w:date="2020-09-10T18:08:00Z">
        <w:r w:rsidR="006926E6" w:rsidRPr="00E071F1" w:rsidDel="002144DB">
          <w:rPr>
            <w:rFonts w:eastAsiaTheme="minorEastAsia" w:cstheme="minorHAnsi"/>
            <w:lang w:val="en-GB"/>
          </w:rPr>
          <w:delText xml:space="preserve"> </w:delText>
        </w:r>
      </w:del>
      <w:commentRangeStart w:id="699"/>
      <w:commentRangeStart w:id="700"/>
      <m:oMath>
        <m:r>
          <w:del w:id="701" w:author="Max Lindmark" w:date="2020-07-31T16:46:00Z">
            <w:rPr>
              <w:rFonts w:ascii="Cambria Math" w:eastAsiaTheme="minorEastAsia" w:hAnsi="Cambria Math" w:cstheme="minorHAnsi"/>
            </w:rPr>
            <m:t>a</m:t>
          </w:del>
        </m:r>
        <m:r>
          <w:del w:id="702" w:author="Max Lindmark" w:date="2020-07-31T16:46:00Z">
            <w:rPr>
              <w:rFonts w:ascii="Cambria Math" w:eastAsiaTheme="minorEastAsia" w:hAnsi="Cambria Math" w:cstheme="minorHAnsi"/>
              <w:lang w:val="en-GB"/>
            </w:rPr>
            <m:t>&lt;</m:t>
          </w:del>
        </m:r>
        <m:r>
          <w:del w:id="703" w:author="Max Lindmark" w:date="2020-07-31T16:46:00Z">
            <w:rPr>
              <w:rFonts w:ascii="Cambria Math" w:eastAsiaTheme="minorEastAsia" w:hAnsi="Cambria Math" w:cstheme="minorHAnsi"/>
            </w:rPr>
            <m:t>b</m:t>
          </w:del>
        </m:r>
      </m:oMath>
      <w:del w:id="704" w:author="Max Lindmark" w:date="2020-09-10T18:08:00Z">
        <w:r w:rsidR="00C7479B" w:rsidRPr="00E071F1" w:rsidDel="002144DB">
          <w:rPr>
            <w:rFonts w:eastAsiaTheme="minorEastAsia" w:cstheme="minorHAnsi"/>
            <w:lang w:val="en-GB"/>
          </w:rPr>
          <w:delText xml:space="preserve"> </w:delText>
        </w:r>
        <w:commentRangeEnd w:id="699"/>
        <w:r w:rsidR="00D11D33" w:rsidRPr="00E071F1" w:rsidDel="002144DB">
          <w:rPr>
            <w:rStyle w:val="CommentReference"/>
            <w:sz w:val="24"/>
            <w:szCs w:val="24"/>
          </w:rPr>
          <w:commentReference w:id="699"/>
        </w:r>
        <w:commentRangeEnd w:id="700"/>
        <w:r w:rsidR="000D3447" w:rsidRPr="00E071F1" w:rsidDel="002144DB">
          <w:rPr>
            <w:rStyle w:val="CommentReference"/>
            <w:sz w:val="24"/>
            <w:szCs w:val="24"/>
          </w:rPr>
          <w:commentReference w:id="700"/>
        </w:r>
        <w:r w:rsidR="00296E85" w:rsidRPr="00E071F1" w:rsidDel="002144DB">
          <w:rPr>
            <w:rFonts w:eastAsiaTheme="minorEastAsia" w:cstheme="minorHAnsi"/>
            <w:lang w:val="en-GB"/>
          </w:rPr>
          <w:delText xml:space="preserve">(also a </w:delText>
        </w:r>
        <w:r w:rsidR="00A0667E" w:rsidRPr="00E071F1" w:rsidDel="002144DB">
          <w:rPr>
            <w:rFonts w:eastAsiaTheme="minorEastAsia" w:cstheme="minorHAnsi"/>
            <w:lang w:val="en-GB"/>
          </w:rPr>
          <w:delText>necessity</w:delText>
        </w:r>
        <w:r w:rsidR="00296E85" w:rsidRPr="00E071F1" w:rsidDel="002144DB">
          <w:rPr>
            <w:rFonts w:eastAsiaTheme="minorEastAsia" w:cstheme="minorHAnsi"/>
            <w:lang w:val="en-GB"/>
          </w:rPr>
          <w:delText xml:space="preserve"> for </w:delText>
        </w:r>
        <w:r w:rsidR="00EA7A12" w:rsidRPr="00E071F1" w:rsidDel="002144DB">
          <w:rPr>
            <w:rFonts w:eastAsiaTheme="minorEastAsia" w:cstheme="minorHAnsi"/>
            <w:lang w:val="en-GB"/>
          </w:rPr>
          <w:delText xml:space="preserve">growth being </w:delText>
        </w:r>
        <w:r w:rsidR="006364F2" w:rsidRPr="00E071F1" w:rsidDel="002144DB">
          <w:rPr>
            <w:rFonts w:eastAsiaTheme="minorEastAsia" w:cstheme="minorHAnsi"/>
            <w:lang w:val="en-GB"/>
          </w:rPr>
          <w:delText>asymptotic</w:delText>
        </w:r>
        <w:r w:rsidR="00296E85" w:rsidRPr="00E071F1" w:rsidDel="002144DB">
          <w:rPr>
            <w:rFonts w:eastAsiaTheme="minorEastAsia" w:cstheme="minorHAnsi"/>
            <w:lang w:val="en-GB"/>
          </w:rPr>
          <w:delText xml:space="preserve">) </w:delText>
        </w:r>
      </w:del>
      <w:r w:rsidR="00C7479B" w:rsidRPr="00E071F1">
        <w:rPr>
          <w:rFonts w:eastAsiaTheme="minorEastAsia" w:cstheme="minorHAnsi"/>
          <w:lang w:val="en-GB"/>
        </w:rPr>
        <w:t xml:space="preserve">and </w:t>
      </w:r>
      <w:r w:rsidR="009E7470" w:rsidRPr="00E071F1">
        <w:rPr>
          <w:rFonts w:eastAsiaTheme="minorEastAsia" w:cstheme="minorHAnsi"/>
          <w:lang w:val="en-GB"/>
        </w:rPr>
        <w:t xml:space="preserve">(2) </w:t>
      </w:r>
      <w:r w:rsidR="00551A0C" w:rsidRPr="00E071F1">
        <w:rPr>
          <w:rFonts w:eastAsiaTheme="minorEastAsia" w:cstheme="minorHAnsi"/>
          <w:lang w:val="en-GB"/>
        </w:rPr>
        <w:t xml:space="preserve">that </w:t>
      </w:r>
      <w:r w:rsidR="00C7479B" w:rsidRPr="00E071F1">
        <w:rPr>
          <w:rFonts w:eastAsiaTheme="minorEastAsia" w:cstheme="minorHAnsi"/>
          <w:lang w:val="en-GB"/>
        </w:rPr>
        <w:t xml:space="preserve">growth </w:t>
      </w:r>
      <w:r w:rsidR="003C020F" w:rsidRPr="00E071F1">
        <w:rPr>
          <w:rFonts w:eastAsiaTheme="minorEastAsia" w:cstheme="minorHAnsi"/>
          <w:lang w:val="en-GB"/>
        </w:rPr>
        <w:t xml:space="preserve">is unimodal </w:t>
      </w:r>
      <w:r w:rsidR="00C7479B" w:rsidRPr="00E071F1">
        <w:rPr>
          <w:rFonts w:eastAsiaTheme="minorEastAsia" w:cstheme="minorHAnsi"/>
          <w:lang w:val="en-GB"/>
        </w:rPr>
        <w:t>over temperature</w:t>
      </w:r>
      <w:r w:rsidR="002C3358" w:rsidRPr="00E071F1">
        <w:rPr>
          <w:rFonts w:eastAsiaTheme="minorEastAsia" w:cstheme="minorHAnsi"/>
          <w:lang w:val="en-GB"/>
        </w:rPr>
        <w:t xml:space="preserve"> </w:t>
      </w:r>
      <w:r w:rsidR="002C335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sidRPr="00E071F1">
        <w:rPr>
          <w:rFonts w:eastAsiaTheme="minorEastAsia" w:cstheme="minorHAnsi"/>
        </w:rPr>
        <w:fldChar w:fldCharType="separate"/>
      </w:r>
      <w:r w:rsidR="006750E1" w:rsidRPr="00E071F1">
        <w:rPr>
          <w:lang w:val="en-GB"/>
        </w:rPr>
        <w:t xml:space="preserve">(Morita </w:t>
      </w:r>
      <w:r w:rsidR="006750E1" w:rsidRPr="00E071F1">
        <w:rPr>
          <w:i/>
          <w:iCs/>
          <w:lang w:val="en-GB"/>
        </w:rPr>
        <w:t>et al.</w:t>
      </w:r>
      <w:r w:rsidR="006750E1" w:rsidRPr="00E071F1">
        <w:rPr>
          <w:lang w:val="en-GB"/>
        </w:rPr>
        <w:t xml:space="preserve"> 2010)</w:t>
      </w:r>
      <w:r w:rsidR="002C3358" w:rsidRPr="00E071F1">
        <w:rPr>
          <w:rFonts w:eastAsiaTheme="minorEastAsia" w:cstheme="minorHAnsi"/>
        </w:rPr>
        <w:fldChar w:fldCharType="end"/>
      </w:r>
      <w:r w:rsidR="000C7059" w:rsidRPr="00E071F1">
        <w:rPr>
          <w:rFonts w:eastAsiaTheme="minorEastAsia" w:cstheme="minorHAnsi"/>
          <w:lang w:val="en-GB"/>
        </w:rPr>
        <w:t xml:space="preserve">. </w:t>
      </w:r>
      <w:del w:id="705" w:author="Max Lindmark" w:date="2020-09-10T17:58:00Z">
        <w:r w:rsidR="00A20B5B" w:rsidRPr="00E071F1" w:rsidDel="00AF46DF">
          <w:rPr>
            <w:rFonts w:eastAsiaTheme="minorEastAsia" w:cstheme="minorHAnsi"/>
            <w:lang w:val="en-GB"/>
          </w:rPr>
          <w:delText>While</w:delText>
        </w:r>
        <w:r w:rsidR="00194B01" w:rsidRPr="00E071F1" w:rsidDel="00AF46DF">
          <w:rPr>
            <w:rFonts w:eastAsiaTheme="minorEastAsia" w:cstheme="minorHAnsi"/>
            <w:lang w:val="en-GB"/>
          </w:rPr>
          <w:delText xml:space="preserve"> </w:delText>
        </w:r>
        <w:r w:rsidR="00041829" w:rsidRPr="00E071F1" w:rsidDel="00AF46DF">
          <w:rPr>
            <w:rFonts w:eastAsiaTheme="minorEastAsia" w:cstheme="minorHAnsi"/>
            <w:lang w:val="en-GB"/>
          </w:rPr>
          <w:delText xml:space="preserve">this </w:delText>
        </w:r>
        <w:r w:rsidR="00EA1600" w:rsidRPr="00E071F1" w:rsidDel="00AF46DF">
          <w:rPr>
            <w:rFonts w:eastAsiaTheme="minorEastAsia" w:cstheme="minorHAnsi"/>
            <w:lang w:val="en-GB"/>
          </w:rPr>
          <w:delText>is one of the most</w:delText>
        </w:r>
        <w:r w:rsidR="00F935D8" w:rsidRPr="00E071F1" w:rsidDel="00AF46DF">
          <w:rPr>
            <w:rFonts w:eastAsiaTheme="minorEastAsia" w:cstheme="minorHAnsi"/>
            <w:lang w:val="en-GB"/>
          </w:rPr>
          <w:delText xml:space="preserve"> common</w:delText>
        </w:r>
      </w:del>
      <w:del w:id="706" w:author="Max Lindmark" w:date="2020-09-10T17:57:00Z">
        <w:r w:rsidR="00F935D8" w:rsidRPr="00E071F1" w:rsidDel="00B120EE">
          <w:rPr>
            <w:rFonts w:eastAsiaTheme="minorEastAsia" w:cstheme="minorHAnsi"/>
            <w:lang w:val="en-GB"/>
          </w:rPr>
          <w:delText>ly</w:delText>
        </w:r>
        <w:r w:rsidR="00EA1600" w:rsidRPr="00E071F1" w:rsidDel="00B120EE">
          <w:rPr>
            <w:rFonts w:eastAsiaTheme="minorEastAsia" w:cstheme="minorHAnsi"/>
            <w:lang w:val="en-GB"/>
          </w:rPr>
          <w:delText xml:space="preserve"> applied </w:delText>
        </w:r>
      </w:del>
      <w:del w:id="707" w:author="Max Lindmark" w:date="2020-09-10T17:58:00Z">
        <w:r w:rsidR="00041829" w:rsidRPr="00E071F1" w:rsidDel="00AF46DF">
          <w:rPr>
            <w:rFonts w:eastAsiaTheme="minorEastAsia" w:cstheme="minorHAnsi"/>
            <w:lang w:val="en-GB"/>
          </w:rPr>
          <w:delText xml:space="preserve">growth </w:delText>
        </w:r>
        <w:r w:rsidR="00CB25B9" w:rsidRPr="00E071F1" w:rsidDel="00AF46DF">
          <w:rPr>
            <w:rFonts w:eastAsiaTheme="minorEastAsia" w:cstheme="minorHAnsi"/>
            <w:lang w:val="en-GB"/>
          </w:rPr>
          <w:delText>model</w:delText>
        </w:r>
        <w:r w:rsidR="00CC429F" w:rsidRPr="00E071F1" w:rsidDel="00AF46DF">
          <w:rPr>
            <w:rFonts w:eastAsiaTheme="minorEastAsia" w:cstheme="minorHAnsi"/>
            <w:lang w:val="en-GB"/>
          </w:rPr>
          <w:delText>s</w:delText>
        </w:r>
        <w:r w:rsidR="003607BF" w:rsidRPr="00E071F1" w:rsidDel="00AF46DF">
          <w:rPr>
            <w:rFonts w:eastAsiaTheme="minorEastAsia" w:cstheme="minorHAnsi"/>
            <w:lang w:val="en-GB"/>
          </w:rPr>
          <w:delText xml:space="preserve">, </w:delText>
        </w:r>
        <w:r w:rsidR="007C006C" w:rsidRPr="00E071F1" w:rsidDel="00AF46DF">
          <w:rPr>
            <w:rFonts w:eastAsiaTheme="minorEastAsia" w:cstheme="minorHAnsi"/>
            <w:lang w:val="en-GB"/>
          </w:rPr>
          <w:delText xml:space="preserve">the </w:delText>
        </w:r>
        <w:r w:rsidR="00D17CBD" w:rsidRPr="00E071F1" w:rsidDel="00AF46DF">
          <w:rPr>
            <w:rFonts w:eastAsiaTheme="minorEastAsia" w:cstheme="minorHAnsi"/>
            <w:lang w:val="en-GB"/>
          </w:rPr>
          <w:delText xml:space="preserve">first condition </w:delText>
        </w:r>
        <w:r w:rsidR="00992EBD" w:rsidRPr="00E071F1" w:rsidDel="00AF46DF">
          <w:rPr>
            <w:rFonts w:eastAsiaTheme="minorEastAsia" w:cstheme="minorHAnsi"/>
            <w:lang w:val="en-GB"/>
          </w:rPr>
          <w:delText>has been debated recently</w:delText>
        </w:r>
        <w:r w:rsidR="00BF6326" w:rsidRPr="00E071F1" w:rsidDel="00AF46DF">
          <w:rPr>
            <w:rFonts w:eastAsiaTheme="minorEastAsia" w:cstheme="minorHAnsi"/>
            <w:lang w:val="en-GB"/>
          </w:rPr>
          <w:fldChar w:fldCharType="begin"/>
        </w:r>
        <w:r w:rsidR="00422B99" w:rsidRPr="00E071F1" w:rsidDel="00AF46DF">
          <w:rPr>
            <w:rFonts w:eastAsiaTheme="minorEastAsia" w:cstheme="minorHAnsi"/>
            <w:lang w:val="en-GB"/>
          </w:rPr>
          <w:del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BF6326" w:rsidRPr="00E071F1" w:rsidDel="00AF46DF">
          <w:rPr>
            <w:rFonts w:eastAsiaTheme="minorEastAsia" w:cstheme="minorHAnsi"/>
            <w:lang w:val="en-GB"/>
          </w:rPr>
          <w:fldChar w:fldCharType="separate"/>
        </w:r>
        <w:r w:rsidR="00422B99" w:rsidRPr="00E071F1" w:rsidDel="00AF46DF">
          <w:rPr>
            <w:rFonts w:ascii="Times New Roman" w:cs="Times New Roman"/>
            <w:lang w:val="en-GB"/>
          </w:rPr>
          <w:delText xml:space="preserve">(Lefevre </w:delText>
        </w:r>
        <w:r w:rsidR="00422B99" w:rsidRPr="00E071F1" w:rsidDel="00AF46DF">
          <w:rPr>
            <w:rFonts w:ascii="Times New Roman" w:cs="Times New Roman"/>
            <w:i/>
            <w:iCs/>
            <w:lang w:val="en-GB"/>
          </w:rPr>
          <w:delText>et al.</w:delText>
        </w:r>
        <w:r w:rsidR="00422B99" w:rsidRPr="00E071F1" w:rsidDel="00AF46DF">
          <w:rPr>
            <w:rFonts w:ascii="Times New Roman" w:cs="Times New Roman"/>
            <w:lang w:val="en-GB"/>
          </w:rPr>
          <w:delText xml:space="preserve"> 2017; Pauly &amp; Cheung 2018b)</w:delText>
        </w:r>
        <w:r w:rsidR="00BF6326" w:rsidRPr="00E071F1" w:rsidDel="00AF46DF">
          <w:rPr>
            <w:rFonts w:eastAsiaTheme="minorEastAsia" w:cstheme="minorHAnsi"/>
            <w:lang w:val="en-GB"/>
          </w:rPr>
          <w:fldChar w:fldCharType="end"/>
        </w:r>
        <w:commentRangeStart w:id="708"/>
        <w:commentRangeStart w:id="709"/>
        <w:r w:rsidR="00992EBD" w:rsidRPr="00E071F1" w:rsidDel="00AF46DF">
          <w:rPr>
            <w:rFonts w:eastAsiaTheme="minorEastAsia" w:cstheme="minorHAnsi"/>
            <w:lang w:val="en-GB"/>
          </w:rPr>
          <w:delText>.</w:delText>
        </w:r>
        <w:commentRangeEnd w:id="708"/>
        <w:r w:rsidR="00EB7942" w:rsidRPr="00E071F1" w:rsidDel="00AF46DF">
          <w:rPr>
            <w:rStyle w:val="CommentReference"/>
            <w:sz w:val="24"/>
            <w:szCs w:val="24"/>
          </w:rPr>
          <w:commentReference w:id="708"/>
        </w:r>
        <w:commentRangeEnd w:id="709"/>
        <w:r w:rsidR="00CC2873" w:rsidRPr="00E071F1" w:rsidDel="00AF46DF">
          <w:rPr>
            <w:rStyle w:val="CommentReference"/>
            <w:sz w:val="24"/>
            <w:szCs w:val="24"/>
          </w:rPr>
          <w:commentReference w:id="709"/>
        </w:r>
        <w:r w:rsidR="00E7188A" w:rsidRPr="00E071F1" w:rsidDel="00AF46DF">
          <w:rPr>
            <w:rFonts w:eastAsiaTheme="minorEastAsia" w:cstheme="minorHAnsi"/>
            <w:lang w:val="en-GB"/>
          </w:rPr>
          <w:delText xml:space="preserve"> </w:delText>
        </w:r>
      </w:del>
      <w:r w:rsidR="00F70DFF" w:rsidRPr="00E071F1">
        <w:rPr>
          <w:rFonts w:eastAsiaTheme="minorEastAsia" w:cstheme="minorHAnsi"/>
          <w:lang w:val="en-GB"/>
        </w:rPr>
        <w:t xml:space="preserve">In the </w:t>
      </w:r>
      <w:ins w:id="710" w:author="Max Lindmark" w:date="2020-09-10T22:07:00Z">
        <w:r w:rsidR="004C54B1">
          <w:rPr>
            <w:rFonts w:eastAsiaTheme="minorEastAsia" w:cstheme="minorHAnsi"/>
            <w:lang w:val="en-GB"/>
          </w:rPr>
          <w:t>commonly use</w:t>
        </w:r>
        <w:r w:rsidR="004F5E62">
          <w:rPr>
            <w:rFonts w:eastAsiaTheme="minorEastAsia" w:cstheme="minorHAnsi"/>
            <w:lang w:val="en-GB"/>
          </w:rPr>
          <w:t xml:space="preserve">d </w:t>
        </w:r>
      </w:ins>
      <w:r w:rsidR="00F70DFF" w:rsidRPr="00E071F1">
        <w:rPr>
          <w:rFonts w:eastAsiaTheme="minorEastAsia" w:cstheme="minorHAnsi"/>
          <w:lang w:val="en-GB"/>
        </w:rPr>
        <w:t>von Bertalanffy growth model (VBGM)</w:t>
      </w:r>
      <w:del w:id="711" w:author="Max Lindmark" w:date="2020-09-10T21:45:00Z">
        <w:r w:rsidR="00392323" w:rsidRPr="00E071F1" w:rsidDel="000E42C1">
          <w:rPr>
            <w:rFonts w:eastAsiaTheme="minorEastAsia" w:cstheme="minorHAnsi"/>
            <w:lang w:val="en-GB"/>
          </w:rPr>
          <w:delText xml:space="preserve"> </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a</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speci</w:delText>
        </w:r>
        <w:r w:rsidR="00DA58A4" w:rsidRPr="00E071F1" w:rsidDel="00A47E94">
          <w:rPr>
            <w:rFonts w:eastAsiaTheme="minorEastAsia" w:cstheme="minorHAnsi"/>
            <w:lang w:val="en-GB"/>
          </w:rPr>
          <w:delText>al</w:delText>
        </w:r>
        <w:r w:rsidR="00F70DFF" w:rsidRPr="00E071F1" w:rsidDel="00A47E94">
          <w:rPr>
            <w:rFonts w:eastAsiaTheme="minorEastAsia" w:cstheme="minorHAnsi"/>
            <w:lang w:val="en-GB"/>
          </w:rPr>
          <w:delText xml:space="preserve"> case of the Pütter model </w:delText>
        </w:r>
        <w:r w:rsidR="00392323" w:rsidRPr="00E071F1" w:rsidDel="00A47E94">
          <w:rPr>
            <w:rFonts w:eastAsiaTheme="minorEastAsia" w:cstheme="minorHAnsi"/>
            <w:lang w:val="en-GB"/>
          </w:rPr>
          <w:delText>–</w:delText>
        </w:r>
      </w:del>
      <w:ins w:id="712" w:author="Max Lindmark" w:date="2020-09-10T21:45:00Z">
        <w:r w:rsidR="00A47E94">
          <w:rPr>
            <w:rFonts w:eastAsiaTheme="minorEastAsia" w:cstheme="minorHAnsi"/>
            <w:lang w:val="en-GB"/>
          </w:rPr>
          <w:t xml:space="preserve">, </w:t>
        </w:r>
      </w:ins>
      <w:del w:id="713" w:author="Max Lindmark" w:date="2020-09-10T21:45:00Z">
        <w:r w:rsidR="00392323" w:rsidRPr="00E071F1" w:rsidDel="00A47E94">
          <w:rPr>
            <w:rFonts w:eastAsiaTheme="minorEastAsia" w:cstheme="minorHAnsi"/>
            <w:lang w:val="en-GB"/>
          </w:rPr>
          <w:delText xml:space="preserve"> </w:delText>
        </w:r>
      </w:del>
      <w:r w:rsidR="00392323" w:rsidRPr="00E071F1">
        <w:rPr>
          <w:rFonts w:eastAsiaTheme="minorEastAsia" w:cstheme="minorHAnsi"/>
          <w:lang w:val="en-GB"/>
        </w:rPr>
        <w:t>it is assumed</w:t>
      </w:r>
      <w:r w:rsidR="00C41597" w:rsidRPr="00E071F1">
        <w:rPr>
          <w:rFonts w:eastAsiaTheme="minorEastAsia" w:cstheme="minorHAnsi"/>
          <w:lang w:val="en-GB"/>
        </w:rPr>
        <w:t xml:space="preserve"> </w:t>
      </w:r>
      <w:r w:rsidR="00F70DFF" w:rsidRPr="00E071F1">
        <w:rPr>
          <w:rFonts w:eastAsiaTheme="minorEastAsia" w:cstheme="minorHAnsi"/>
          <w:lang w:val="en-GB"/>
        </w:rPr>
        <w:t>that catabolism</w:t>
      </w:r>
      <w:ins w:id="714" w:author="Max Lindmark" w:date="2020-09-10T22:26:00Z">
        <w:r w:rsidR="002B253F">
          <w:rPr>
            <w:rFonts w:eastAsiaTheme="minorEastAsia" w:cstheme="minorHAnsi"/>
            <w:lang w:val="en-GB"/>
          </w:rPr>
          <w:t xml:space="preserve"> or maintenance metabolism</w:t>
        </w:r>
      </w:ins>
      <w:r w:rsidR="00F70DFF" w:rsidRPr="00E071F1">
        <w:rPr>
          <w:rFonts w:eastAsiaTheme="minorEastAsia" w:cstheme="minorHAnsi"/>
          <w:lang w:val="en-GB"/>
        </w:rPr>
        <w:t xml:space="preserve"> is proportional to body mass</w:t>
      </w:r>
      <w:del w:id="715" w:author="Max Lindmark" w:date="2020-09-10T22:26:00Z">
        <w:r w:rsidR="00F70DFF" w:rsidRPr="00E071F1" w:rsidDel="00E1047A">
          <w:rPr>
            <w:rFonts w:eastAsiaTheme="minorEastAsia" w:cstheme="minorHAnsi"/>
            <w:lang w:val="en-GB"/>
          </w:rPr>
          <w:delText xml:space="preserve"> </w:delText>
        </w:r>
        <w:r w:rsidR="00C41597" w:rsidRPr="00E071F1" w:rsidDel="00E1047A">
          <w:rPr>
            <w:rFonts w:eastAsiaTheme="minorEastAsia" w:cstheme="minorHAnsi"/>
            <w:lang w:val="en-GB"/>
          </w:rPr>
          <w:delText>(</w:delText>
        </w:r>
      </w:del>
      <m:oMath>
        <m:r>
          <w:del w:id="716" w:author="Max Lindmark" w:date="2020-09-10T22:26:00Z">
            <w:rPr>
              <w:rFonts w:ascii="Cambria Math" w:eastAsiaTheme="minorEastAsia" w:hAnsi="Cambria Math" w:cstheme="minorHAnsi"/>
              <w:lang w:val="en-GB"/>
            </w:rPr>
            <m:t>b=1</m:t>
          </w:del>
        </m:r>
      </m:oMath>
      <w:del w:id="717" w:author="Max Lindmark" w:date="2020-09-10T22:26:00Z">
        <w:r w:rsidR="00C41597" w:rsidRPr="00E071F1" w:rsidDel="00E1047A">
          <w:rPr>
            <w:rFonts w:eastAsiaTheme="minorEastAsia" w:cstheme="minorHAnsi"/>
            <w:lang w:val="en-GB"/>
          </w:rPr>
          <w:delText>)</w:delText>
        </w:r>
      </w:del>
      <w:r w:rsidR="00BF6C10" w:rsidRPr="00E071F1">
        <w:rPr>
          <w:rFonts w:eastAsiaTheme="minorEastAsia" w:cstheme="minorHAnsi"/>
          <w:lang w:val="en-GB"/>
        </w:rPr>
        <w:t xml:space="preserve">. This stems </w:t>
      </w:r>
      <w:r w:rsidR="00C40AE3" w:rsidRPr="00E071F1">
        <w:rPr>
          <w:rFonts w:eastAsiaTheme="minorEastAsia" w:cstheme="minorHAnsi"/>
          <w:lang w:val="en-GB"/>
        </w:rPr>
        <w:t xml:space="preserve">from the argument that </w:t>
      </w:r>
      <w:r w:rsidR="002E618D" w:rsidRPr="00E071F1">
        <w:rPr>
          <w:rFonts w:eastAsiaTheme="minorEastAsia" w:cstheme="minorHAnsi"/>
          <w:lang w:val="en-GB"/>
        </w:rPr>
        <w:t>spontaneous denaturation occurs in every cell</w:t>
      </w:r>
      <w:r w:rsidR="00EC02A2" w:rsidRPr="00E071F1">
        <w:rPr>
          <w:rFonts w:eastAsiaTheme="minorEastAsia" w:cstheme="minorHAnsi"/>
          <w:lang w:val="en-GB"/>
        </w:rPr>
        <w:t xml:space="preserve"> </w:t>
      </w:r>
      <w:r w:rsidR="00076C9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sidRPr="00E071F1">
        <w:rPr>
          <w:rFonts w:eastAsiaTheme="minorEastAsia" w:cstheme="minorHAnsi"/>
        </w:rPr>
        <w:fldChar w:fldCharType="separate"/>
      </w:r>
      <w:r w:rsidR="0044238B" w:rsidRPr="00E071F1">
        <w:rPr>
          <w:lang w:val="en-GB"/>
        </w:rPr>
        <w:t>(von Bertalanffy 1957; Pauly &amp; Cheung 2018a)</w:t>
      </w:r>
      <w:r w:rsidR="00076C98" w:rsidRPr="00E071F1">
        <w:rPr>
          <w:rFonts w:eastAsiaTheme="minorEastAsia" w:cstheme="minorHAnsi"/>
        </w:rPr>
        <w:fldChar w:fldCharType="end"/>
      </w:r>
      <w:del w:id="718" w:author="Max Lindmark" w:date="2020-09-10T18:08:00Z">
        <w:r w:rsidR="00F36D53" w:rsidRPr="00E071F1" w:rsidDel="00805589">
          <w:rPr>
            <w:rFonts w:eastAsiaTheme="minorEastAsia" w:cstheme="minorHAnsi"/>
            <w:lang w:val="en-GB"/>
          </w:rPr>
          <w:delText xml:space="preserve">, but </w:delText>
        </w:r>
        <w:r w:rsidR="00774E20" w:rsidRPr="00E071F1" w:rsidDel="00805589">
          <w:rPr>
            <w:rFonts w:eastAsiaTheme="minorEastAsia" w:cstheme="minorHAnsi"/>
            <w:lang w:val="en-GB"/>
          </w:rPr>
          <w:delText xml:space="preserve">likely also </w:delText>
        </w:r>
        <w:r w:rsidR="00473348" w:rsidRPr="00E071F1" w:rsidDel="00805589">
          <w:rPr>
            <w:rFonts w:eastAsiaTheme="minorEastAsia" w:cstheme="minorHAnsi"/>
            <w:lang w:val="en-GB"/>
          </w:rPr>
          <w:delText>for</w:delText>
        </w:r>
        <w:r w:rsidR="00774E20" w:rsidRPr="00E071F1" w:rsidDel="00805589">
          <w:rPr>
            <w:rFonts w:eastAsiaTheme="minorEastAsia" w:cstheme="minorHAnsi"/>
            <w:lang w:val="en-GB"/>
          </w:rPr>
          <w:delText xml:space="preserve"> mathematical </w:delText>
        </w:r>
        <w:r w:rsidR="00271CF9" w:rsidRPr="00E071F1" w:rsidDel="00805589">
          <w:rPr>
            <w:rFonts w:eastAsiaTheme="minorEastAsia" w:cstheme="minorHAnsi"/>
            <w:lang w:val="en-GB"/>
          </w:rPr>
          <w:delText>convenience</w:delText>
        </w:r>
        <w:r w:rsidR="003356C1" w:rsidRPr="00E071F1" w:rsidDel="00805589">
          <w:rPr>
            <w:rFonts w:eastAsiaTheme="minorEastAsia" w:cstheme="minorHAnsi"/>
            <w:lang w:val="en-GB"/>
          </w:rPr>
          <w:delText xml:space="preserve"> and lack of </w:delText>
        </w:r>
        <w:r w:rsidR="00864ABE" w:rsidRPr="00E071F1" w:rsidDel="00805589">
          <w:rPr>
            <w:rFonts w:eastAsiaTheme="minorEastAsia" w:cstheme="minorHAnsi"/>
            <w:lang w:val="en-GB"/>
          </w:rPr>
          <w:delText>empirical data</w:delText>
        </w:r>
        <w:r w:rsidR="00774E20" w:rsidRPr="00E071F1" w:rsidDel="00805589">
          <w:rPr>
            <w:rFonts w:eastAsiaTheme="minorEastAsia" w:cstheme="minorHAnsi"/>
            <w:lang w:val="en-GB"/>
          </w:rPr>
          <w:delText xml:space="preserve"> </w:delText>
        </w:r>
        <w:r w:rsidR="00271CF9" w:rsidRPr="00E071F1" w:rsidDel="00805589">
          <w:rPr>
            <w:rFonts w:eastAsiaTheme="minorEastAsia" w:cstheme="minorHAnsi"/>
          </w:rPr>
          <w:fldChar w:fldCharType="begin"/>
        </w:r>
        <w:r w:rsidR="00422B99" w:rsidRPr="00E071F1" w:rsidDel="00805589">
          <w:rPr>
            <w:rFonts w:eastAsiaTheme="minorEastAsia" w:cstheme="minorHAnsi"/>
            <w:lang w:val="en-GB"/>
          </w:rPr>
          <w:del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271CF9" w:rsidRPr="00E071F1" w:rsidDel="00805589">
          <w:rPr>
            <w:rFonts w:eastAsiaTheme="minorEastAsia" w:cstheme="minorHAnsi"/>
          </w:rPr>
          <w:fldChar w:fldCharType="separate"/>
        </w:r>
        <w:r w:rsidR="0044238B" w:rsidRPr="00E071F1" w:rsidDel="00805589">
          <w:rPr>
            <w:lang w:val="en-GB"/>
          </w:rPr>
          <w:delText>(Ursin 1967)</w:delText>
        </w:r>
        <w:r w:rsidR="00271CF9" w:rsidRPr="00E071F1" w:rsidDel="00805589">
          <w:rPr>
            <w:rFonts w:eastAsiaTheme="minorEastAsia" w:cstheme="minorHAnsi"/>
          </w:rPr>
          <w:fldChar w:fldCharType="end"/>
        </w:r>
        <w:r w:rsidR="00AE28A1" w:rsidRPr="00E071F1" w:rsidDel="00805589">
          <w:rPr>
            <w:rFonts w:eastAsiaTheme="minorEastAsia" w:cstheme="minorHAnsi"/>
            <w:lang w:val="en-GB"/>
          </w:rPr>
          <w:delText>.</w:delText>
        </w:r>
      </w:del>
      <w:ins w:id="719" w:author="Max Lindmark" w:date="2020-09-10T22:57:00Z">
        <w:r w:rsidR="0096318F">
          <w:rPr>
            <w:rFonts w:eastAsiaTheme="minorEastAsia" w:cstheme="minorHAnsi"/>
            <w:lang w:val="en-GB"/>
          </w:rPr>
          <w:t xml:space="preserve"> – and </w:t>
        </w:r>
      </w:ins>
      <w:ins w:id="720" w:author="Max Lindmark" w:date="2020-09-10T18:18:00Z">
        <w:r w:rsidR="00D42EBA">
          <w:rPr>
            <w:rFonts w:eastAsiaTheme="minorEastAsia" w:cstheme="minorHAnsi"/>
            <w:lang w:val="en-GB"/>
          </w:rPr>
          <w:t>l</w:t>
        </w:r>
      </w:ins>
      <w:ins w:id="721" w:author="Max Lindmark" w:date="2020-09-10T18:17:00Z">
        <w:r w:rsidR="008B4882">
          <w:rPr>
            <w:rFonts w:eastAsiaTheme="minorEastAsia" w:cstheme="minorHAnsi"/>
            <w:lang w:val="en-GB"/>
          </w:rPr>
          <w:t xml:space="preserve">ikely also </w:t>
        </w:r>
      </w:ins>
      <w:ins w:id="722" w:author="Max Lindmark" w:date="2020-09-10T18:15:00Z">
        <w:r w:rsidR="00E87659">
          <w:rPr>
            <w:rFonts w:eastAsiaTheme="minorEastAsia" w:cstheme="minorHAnsi"/>
            <w:lang w:val="en-GB"/>
          </w:rPr>
          <w:t xml:space="preserve">for mathematical </w:t>
        </w:r>
      </w:ins>
      <w:ins w:id="723" w:author="Max Lindmark" w:date="2020-09-10T18:16:00Z">
        <w:r w:rsidR="00CC3551">
          <w:rPr>
            <w:rFonts w:eastAsiaTheme="minorEastAsia" w:cstheme="minorHAnsi"/>
            <w:lang w:val="en-GB"/>
          </w:rPr>
          <w:t>convenience</w:t>
        </w:r>
      </w:ins>
      <w:r w:rsidR="0076287C">
        <w:rPr>
          <w:rFonts w:eastAsiaTheme="minorEastAsia" w:cstheme="minorHAnsi"/>
          <w:lang w:val="en-GB"/>
        </w:rPr>
        <w:t xml:space="preserve"> </w:t>
      </w:r>
      <w:r w:rsidR="0007649F">
        <w:rPr>
          <w:rFonts w:eastAsiaTheme="minorEastAsia" w:cstheme="minorHAnsi"/>
          <w:lang w:val="en-GB"/>
        </w:rPr>
        <w:fldChar w:fldCharType="begin"/>
      </w:r>
      <w:r w:rsidR="00BE32DF">
        <w:rPr>
          <w:rFonts w:eastAsiaTheme="minorEastAsia" w:cstheme="minorHAnsi"/>
          <w:lang w:val="en-GB"/>
        </w:rPr>
        <w:instrText xml:space="preserve"> ADDIN ZOTERO_ITEM CSL_CITATION {"citationID":"a2gqvvu3ft1","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649F">
        <w:rPr>
          <w:rFonts w:eastAsiaTheme="minorEastAsia" w:cstheme="minorHAnsi"/>
          <w:lang w:val="en-GB"/>
        </w:rPr>
        <w:fldChar w:fldCharType="separate"/>
      </w:r>
      <w:r w:rsidR="00BE32DF" w:rsidRPr="00BE32DF">
        <w:rPr>
          <w:rFonts w:ascii="Times New Roman" w:cs="Times New Roman"/>
          <w:lang w:val="en-GB"/>
        </w:rPr>
        <w:t>(Ursin 1967)</w:t>
      </w:r>
      <w:r w:rsidR="0007649F">
        <w:rPr>
          <w:rFonts w:eastAsiaTheme="minorEastAsia" w:cstheme="minorHAnsi"/>
          <w:lang w:val="en-GB"/>
        </w:rPr>
        <w:fldChar w:fldCharType="end"/>
      </w:r>
      <w:ins w:id="724" w:author="Max Lindmark" w:date="2020-09-10T18:15:00Z">
        <w:r w:rsidR="00E87659">
          <w:rPr>
            <w:rFonts w:eastAsiaTheme="minorEastAsia" w:cstheme="minorHAnsi"/>
            <w:lang w:val="en-GB"/>
          </w:rPr>
          <w:t>)</w:t>
        </w:r>
      </w:ins>
      <w:ins w:id="725" w:author="Max Lindmark" w:date="2020-09-10T18:18:00Z">
        <w:r w:rsidR="008D25F8">
          <w:rPr>
            <w:rFonts w:eastAsiaTheme="minorEastAsia" w:cstheme="minorHAnsi"/>
            <w:lang w:val="en-GB"/>
          </w:rPr>
          <w:t xml:space="preserve">. </w:t>
        </w:r>
      </w:ins>
      <w:ins w:id="726" w:author="Max Lindmark" w:date="2020-09-10T23:04:00Z">
        <w:r w:rsidR="00D05A71">
          <w:rPr>
            <w:rFonts w:eastAsiaTheme="minorEastAsia" w:cstheme="minorHAnsi"/>
            <w:lang w:val="en-GB"/>
          </w:rPr>
          <w:t xml:space="preserve">However, this </w:t>
        </w:r>
        <w:r w:rsidR="00535DF3">
          <w:rPr>
            <w:rFonts w:eastAsiaTheme="minorEastAsia" w:cstheme="minorHAnsi"/>
            <w:lang w:val="en-GB"/>
          </w:rPr>
          <w:t>assumption</w:t>
        </w:r>
      </w:ins>
      <w:ins w:id="727" w:author="Max Lindmark" w:date="2020-09-10T22:26:00Z">
        <w:r w:rsidR="002B253F">
          <w:rPr>
            <w:rFonts w:eastAsiaTheme="minorEastAsia" w:cstheme="minorHAnsi"/>
            <w:lang w:val="en-GB"/>
          </w:rPr>
          <w:t xml:space="preserve"> has been </w:t>
        </w:r>
      </w:ins>
      <w:ins w:id="728" w:author="Max Lindmark" w:date="2020-09-10T22:28:00Z">
        <w:r w:rsidR="00921CE6">
          <w:rPr>
            <w:rFonts w:eastAsiaTheme="minorEastAsia" w:cstheme="minorHAnsi"/>
            <w:lang w:val="en-GB"/>
          </w:rPr>
          <w:t>criticized</w:t>
        </w:r>
      </w:ins>
      <w:ins w:id="729" w:author="Max Lindmark" w:date="2020-09-10T22:57:00Z">
        <w:r w:rsidR="001540AA">
          <w:rPr>
            <w:rFonts w:eastAsiaTheme="minorEastAsia" w:cstheme="minorHAnsi"/>
            <w:lang w:val="en-GB"/>
          </w:rPr>
          <w:t xml:space="preserve">, </w:t>
        </w:r>
      </w:ins>
      <w:ins w:id="730" w:author="Max Lindmark" w:date="2020-09-10T23:00:00Z">
        <w:r w:rsidR="0014258A">
          <w:rPr>
            <w:rFonts w:eastAsiaTheme="minorEastAsia" w:cstheme="minorHAnsi"/>
            <w:lang w:val="en-GB"/>
          </w:rPr>
          <w:t>as</w:t>
        </w:r>
      </w:ins>
      <w:ins w:id="731" w:author="Max Lindmark" w:date="2020-09-10T22:57:00Z">
        <w:r w:rsidR="001540AA">
          <w:rPr>
            <w:rFonts w:eastAsiaTheme="minorEastAsia" w:cstheme="minorHAnsi"/>
            <w:lang w:val="en-GB"/>
          </w:rPr>
          <w:t xml:space="preserve"> </w:t>
        </w:r>
      </w:ins>
      <w:ins w:id="732" w:author="Max Lindmark" w:date="2020-09-10T18:21:00Z">
        <w:r w:rsidR="001A0B3D" w:rsidRPr="00E071F1">
          <w:rPr>
            <w:rFonts w:eastAsiaTheme="minorEastAsia" w:cstheme="minorHAnsi"/>
            <w:lang w:val="en-GB"/>
          </w:rPr>
          <w:t xml:space="preserve">maintenance costs </w:t>
        </w:r>
        <w:r w:rsidR="009376B0">
          <w:rPr>
            <w:rFonts w:eastAsiaTheme="minorEastAsia" w:cstheme="minorHAnsi"/>
            <w:lang w:val="en-GB"/>
          </w:rPr>
          <w:t xml:space="preserve">are </w:t>
        </w:r>
      </w:ins>
      <w:ins w:id="733" w:author="Max Lindmark" w:date="2020-09-10T23:17:00Z">
        <w:r w:rsidR="00D90F42">
          <w:rPr>
            <w:rFonts w:eastAsiaTheme="minorEastAsia" w:cstheme="minorHAnsi"/>
            <w:lang w:val="en-GB"/>
          </w:rPr>
          <w:t xml:space="preserve">thought of </w:t>
        </w:r>
      </w:ins>
      <w:ins w:id="734" w:author="Max Lindmark" w:date="2020-09-10T23:00:00Z">
        <w:r w:rsidR="002F4D38">
          <w:rPr>
            <w:rFonts w:eastAsiaTheme="minorEastAsia" w:cstheme="minorHAnsi"/>
            <w:lang w:val="en-GB"/>
          </w:rPr>
          <w:t xml:space="preserve">as </w:t>
        </w:r>
      </w:ins>
      <w:ins w:id="735" w:author="Max Lindmark" w:date="2020-09-10T18:21:00Z">
        <w:r w:rsidR="001A0B3D" w:rsidRPr="00E071F1">
          <w:rPr>
            <w:rFonts w:eastAsiaTheme="minorEastAsia" w:cstheme="minorHAnsi"/>
            <w:lang w:val="en-GB"/>
          </w:rPr>
          <w:t>proportional to standard metabolic rate</w:t>
        </w:r>
      </w:ins>
      <w:ins w:id="736" w:author="Max Lindmark" w:date="2020-09-10T23:22:00Z">
        <w:r w:rsidR="001C79E4">
          <w:rPr>
            <w:rFonts w:eastAsiaTheme="minorEastAsia" w:cstheme="minorHAnsi"/>
            <w:lang w:val="en-GB"/>
          </w:rPr>
          <w:t xml:space="preserve">, i.e. with an interspecific exponent of </w:t>
        </w:r>
        <w:r w:rsidR="002E29A0">
          <w:rPr>
            <w:rFonts w:eastAsiaTheme="minorEastAsia" w:cstheme="minorHAnsi"/>
            <w:lang w:val="en-GB"/>
          </w:rPr>
          <w:t>~0.8</w:t>
        </w:r>
      </w:ins>
      <w:ins w:id="737" w:author="Max Lindmark" w:date="2020-09-10T22:27:00Z">
        <w:r w:rsidR="008E0E7C">
          <w:rPr>
            <w:rFonts w:eastAsiaTheme="minorEastAsia" w:cstheme="minorHAnsi"/>
            <w:lang w:val="en-GB"/>
          </w:rPr>
          <w:t xml:space="preserve"> </w:t>
        </w:r>
      </w:ins>
      <w:ins w:id="738" w:author="Max Lindmark" w:date="2020-09-10T18:21:00Z">
        <w:r w:rsidR="001A0B3D" w:rsidRPr="00E071F1">
          <w:rPr>
            <w:rFonts w:eastAsiaTheme="minorEastAsia" w:cstheme="minorHAnsi"/>
          </w:rPr>
          <w:fldChar w:fldCharType="begin"/>
        </w:r>
      </w:ins>
      <w:r w:rsidR="007378F6">
        <w:rPr>
          <w:rFonts w:eastAsiaTheme="minorEastAsia" w:cstheme="minorHAnsi"/>
          <w:lang w:val="en-GB"/>
        </w:rPr>
        <w:instrText xml:space="preserve"> ADDIN ZOTERO_ITEM CSL_CITATION {"citationID":"a2pipk34rtl","properties":{"formattedCitation":"\\uldash{(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ins w:id="739" w:author="Max Lindmark" w:date="2020-09-10T18:21:00Z">
        <w:r w:rsidR="001A0B3D" w:rsidRPr="00E071F1">
          <w:rPr>
            <w:rFonts w:eastAsiaTheme="minorEastAsia" w:cstheme="minorHAnsi"/>
          </w:rPr>
          <w:fldChar w:fldCharType="separate"/>
        </w:r>
      </w:ins>
      <w:r w:rsidR="007378F6" w:rsidRPr="007378F6">
        <w:rPr>
          <w:rFonts w:ascii="Times New Roman" w:cs="Times New Roman"/>
          <w:u w:val="dash"/>
          <w:lang w:val="en-GB"/>
        </w:rPr>
        <w:t xml:space="preserve">(Ursin 1967; Jobling 1997; Lefevre </w:t>
      </w:r>
      <w:r w:rsidR="007378F6" w:rsidRPr="007378F6">
        <w:rPr>
          <w:rFonts w:ascii="Times New Roman" w:cs="Times New Roman"/>
          <w:i/>
          <w:iCs/>
          <w:u w:val="dash"/>
          <w:lang w:val="en-GB"/>
        </w:rPr>
        <w:t>et al.</w:t>
      </w:r>
      <w:r w:rsidR="007378F6" w:rsidRPr="007378F6">
        <w:rPr>
          <w:rFonts w:ascii="Times New Roman" w:cs="Times New Roman"/>
          <w:u w:val="dash"/>
          <w:lang w:val="en-GB"/>
        </w:rPr>
        <w:t xml:space="preserve"> 2017)</w:t>
      </w:r>
      <w:ins w:id="740" w:author="Max Lindmark" w:date="2020-09-10T18:21:00Z">
        <w:r w:rsidR="001A0B3D" w:rsidRPr="00E071F1">
          <w:rPr>
            <w:rFonts w:eastAsiaTheme="minorEastAsia" w:cstheme="minorHAnsi"/>
          </w:rPr>
          <w:fldChar w:fldCharType="end"/>
        </w:r>
      </w:ins>
      <w:ins w:id="741" w:author="Max Lindmark" w:date="2020-09-10T23:19:00Z">
        <w:r w:rsidR="00AE3D1D">
          <w:rPr>
            <w:rFonts w:eastAsiaTheme="minorEastAsia" w:cstheme="minorHAnsi"/>
            <w:lang w:val="en-US"/>
          </w:rPr>
          <w:t>. I</w:t>
        </w:r>
      </w:ins>
      <w:ins w:id="742" w:author="Max Lindmark" w:date="2020-09-10T23:18:00Z">
        <w:r w:rsidR="00F07811">
          <w:rPr>
            <w:rFonts w:eastAsiaTheme="minorEastAsia" w:cstheme="minorHAnsi"/>
            <w:lang w:val="en-US"/>
          </w:rPr>
          <w:t xml:space="preserve">n </w:t>
        </w:r>
      </w:ins>
      <w:ins w:id="743" w:author="Max Lindmark" w:date="2020-09-10T23:19:00Z">
        <w:r w:rsidR="00AE3D1D">
          <w:rPr>
            <w:rFonts w:eastAsiaTheme="minorEastAsia" w:cstheme="minorHAnsi"/>
            <w:lang w:val="en-US"/>
          </w:rPr>
          <w:t xml:space="preserve">this </w:t>
        </w:r>
      </w:ins>
      <w:ins w:id="744" w:author="Max Lindmark" w:date="2020-09-10T23:18:00Z">
        <w:r w:rsidR="00F07811">
          <w:rPr>
            <w:rFonts w:eastAsiaTheme="minorEastAsia" w:cstheme="minorHAnsi"/>
            <w:lang w:val="en-US"/>
          </w:rPr>
          <w:t>case</w:t>
        </w:r>
        <w:r w:rsidR="00AE3D1D">
          <w:rPr>
            <w:rFonts w:eastAsiaTheme="minorEastAsia" w:cstheme="minorHAnsi"/>
            <w:lang w:val="en-US"/>
          </w:rPr>
          <w:t xml:space="preserve"> the two allometric functions of the model</w:t>
        </w:r>
      </w:ins>
      <w:ins w:id="745" w:author="Max Lindmark" w:date="2020-09-10T23:19:00Z">
        <w:r w:rsidR="00AE3D1D">
          <w:rPr>
            <w:rFonts w:eastAsiaTheme="minorEastAsia" w:cstheme="minorHAnsi"/>
            <w:lang w:val="en-US"/>
          </w:rPr>
          <w:t xml:space="preserve"> have similar exponents</w:t>
        </w:r>
      </w:ins>
      <w:ins w:id="746" w:author="Max Lindmark" w:date="2020-09-10T23:22:00Z">
        <w:r w:rsidR="00587684">
          <w:rPr>
            <w:rFonts w:eastAsiaTheme="minorEastAsia" w:cstheme="minorHAnsi"/>
            <w:lang w:val="en-US"/>
          </w:rPr>
          <w:t xml:space="preserve"> </w:t>
        </w:r>
      </w:ins>
      <w:ins w:id="747" w:author="Max Lindmark" w:date="2020-09-10T23:19:00Z">
        <w:r w:rsidR="008A14FE">
          <w:rPr>
            <w:rFonts w:eastAsiaTheme="minorEastAsia" w:cstheme="minorHAnsi"/>
            <w:lang w:val="en-US"/>
          </w:rPr>
          <w:t xml:space="preserve">and </w:t>
        </w:r>
      </w:ins>
      <w:ins w:id="748" w:author="Max Lindmark" w:date="2020-09-10T18:22:00Z">
        <w:r w:rsidR="005B6F08">
          <w:rPr>
            <w:rFonts w:eastAsiaTheme="minorEastAsia" w:cstheme="minorHAnsi"/>
            <w:lang w:val="en-US"/>
          </w:rPr>
          <w:t xml:space="preserve">the </w:t>
        </w:r>
        <w:r w:rsidR="00905870">
          <w:rPr>
            <w:rFonts w:eastAsiaTheme="minorEastAsia" w:cstheme="minorHAnsi"/>
            <w:lang w:val="en-US"/>
          </w:rPr>
          <w:t xml:space="preserve">effect of temperature on </w:t>
        </w:r>
      </w:ins>
      <w:ins w:id="749" w:author="Max Lindmark" w:date="2020-09-10T23:22:00Z">
        <w:r w:rsidR="00587684">
          <w:rPr>
            <w:rFonts w:eastAsiaTheme="minorEastAsia" w:cstheme="minorHAnsi"/>
            <w:lang w:val="en-US"/>
          </w:rPr>
          <w:t xml:space="preserve">asymptotic size </w:t>
        </w:r>
      </w:ins>
      <w:ins w:id="750" w:author="Max Lindmark" w:date="2020-09-10T18:37:00Z">
        <w:r w:rsidR="003958E5">
          <w:rPr>
            <w:rFonts w:eastAsiaTheme="minorEastAsia" w:cstheme="minorHAnsi"/>
            <w:lang w:val="en-US"/>
          </w:rPr>
          <w:t xml:space="preserve">can </w:t>
        </w:r>
      </w:ins>
      <w:ins w:id="751" w:author="Max Lindmark" w:date="2020-09-10T18:22:00Z">
        <w:r w:rsidR="00905870">
          <w:rPr>
            <w:rFonts w:eastAsiaTheme="minorEastAsia" w:cstheme="minorHAnsi"/>
            <w:lang w:val="en-US"/>
          </w:rPr>
          <w:t>become unrealistic</w:t>
        </w:r>
      </w:ins>
      <w:ins w:id="752" w:author="Max Lindmark" w:date="2020-09-10T18:23:00Z">
        <w:r w:rsidR="00436319">
          <w:rPr>
            <w:rFonts w:eastAsiaTheme="minorEastAsia" w:cstheme="minorHAnsi"/>
            <w:lang w:val="en-US"/>
          </w:rPr>
          <w:t xml:space="preserve"> </w:t>
        </w:r>
      </w:ins>
      <w:r w:rsidR="00890BA7">
        <w:rPr>
          <w:rFonts w:eastAsiaTheme="minorEastAsia" w:cstheme="minorHAnsi"/>
          <w:lang w:val="en-US"/>
        </w:rPr>
        <w:fldChar w:fldCharType="begin"/>
      </w:r>
      <w:r w:rsidR="00BE32DF">
        <w:rPr>
          <w:rFonts w:eastAsiaTheme="minorEastAsia" w:cstheme="minorHAnsi"/>
          <w:lang w:val="en-US"/>
        </w:rPr>
        <w:instrText xml:space="preserve"> ADDIN ZOTERO_ITEM CSL_CITATION {"citationID":"aje84pfiqf","properties":{"formattedCitation":"(Lefevre {\\i{}et al.} 2017; Marshall &amp; White 2019b)","plainCitation":"(Lefevre et al. 2017;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890BA7">
        <w:rPr>
          <w:rFonts w:eastAsiaTheme="minorEastAsia" w:cstheme="minorHAnsi"/>
          <w:lang w:val="en-US"/>
        </w:rPr>
        <w:fldChar w:fldCharType="separate"/>
      </w:r>
      <w:r w:rsidR="00BE32DF" w:rsidRPr="00BE32DF">
        <w:rPr>
          <w:rFonts w:ascii="Times New Roman" w:cs="Times New Roman"/>
          <w:lang w:val="en-GB"/>
        </w:rPr>
        <w:t xml:space="preserve">(Lefevre </w:t>
      </w:r>
      <w:r w:rsidR="00BE32DF" w:rsidRPr="00BE32DF">
        <w:rPr>
          <w:rFonts w:ascii="Times New Roman" w:cs="Times New Roman"/>
          <w:i/>
          <w:iCs/>
          <w:lang w:val="en-GB"/>
        </w:rPr>
        <w:t>et al.</w:t>
      </w:r>
      <w:r w:rsidR="00BE32DF" w:rsidRPr="00BE32DF">
        <w:rPr>
          <w:rFonts w:ascii="Times New Roman" w:cs="Times New Roman"/>
          <w:lang w:val="en-GB"/>
        </w:rPr>
        <w:t xml:space="preserve"> 2017; Marshall &amp; White 2019b)</w:t>
      </w:r>
      <w:r w:rsidR="00890BA7">
        <w:rPr>
          <w:rFonts w:eastAsiaTheme="minorEastAsia" w:cstheme="minorHAnsi"/>
          <w:lang w:val="en-US"/>
        </w:rPr>
        <w:fldChar w:fldCharType="end"/>
      </w:r>
      <w:ins w:id="753" w:author="Max Lindmark" w:date="2020-09-10T18:22:00Z">
        <w:r w:rsidR="00905870">
          <w:rPr>
            <w:rFonts w:eastAsiaTheme="minorEastAsia" w:cstheme="minorHAnsi"/>
            <w:lang w:val="en-US"/>
          </w:rPr>
          <w:t>.</w:t>
        </w:r>
      </w:ins>
      <w:ins w:id="754" w:author="Max Lindmark" w:date="2020-09-10T18:26:00Z">
        <w:r w:rsidR="002E233A">
          <w:rPr>
            <w:rFonts w:eastAsiaTheme="minorEastAsia" w:cstheme="minorHAnsi"/>
            <w:lang w:val="en-US"/>
          </w:rPr>
          <w:t xml:space="preserve"> </w:t>
        </w:r>
      </w:ins>
      <w:del w:id="755" w:author="Max Lindmark" w:date="2020-09-10T18:15:00Z">
        <w:r w:rsidR="00AE28A1" w:rsidRPr="00E071F1" w:rsidDel="00E87659">
          <w:rPr>
            <w:rFonts w:eastAsiaTheme="minorEastAsia" w:cstheme="minorHAnsi"/>
            <w:lang w:val="en-GB"/>
          </w:rPr>
          <w:delText xml:space="preserve"> </w:delText>
        </w:r>
      </w:del>
      <w:del w:id="756" w:author="Max Lindmark" w:date="2020-09-10T17:59:00Z">
        <w:r w:rsidR="00CB4A4B" w:rsidRPr="00E071F1" w:rsidDel="00BF69F5">
          <w:rPr>
            <w:rFonts w:eastAsiaTheme="minorEastAsia" w:cstheme="minorHAnsi"/>
            <w:lang w:val="en-GB"/>
          </w:rPr>
          <w:delText>T</w:delText>
        </w:r>
      </w:del>
      <w:del w:id="757" w:author="Max Lindmark" w:date="2020-09-10T18:26:00Z">
        <w:r w:rsidR="00CB4A4B" w:rsidRPr="00E071F1" w:rsidDel="008248CE">
          <w:rPr>
            <w:rFonts w:eastAsiaTheme="minorEastAsia" w:cstheme="minorHAnsi"/>
            <w:lang w:val="en-GB"/>
          </w:rPr>
          <w:delText xml:space="preserve">he model can also be restated </w:delText>
        </w:r>
        <w:r w:rsidR="00855685" w:rsidRPr="00E071F1" w:rsidDel="008248CE">
          <w:rPr>
            <w:rFonts w:eastAsiaTheme="minorEastAsia" w:cstheme="minorHAnsi"/>
            <w:lang w:val="en-GB"/>
          </w:rPr>
          <w:delText>in terms of energy</w:delText>
        </w:r>
        <w:r w:rsidR="005B2A72" w:rsidRPr="00E071F1" w:rsidDel="008248CE">
          <w:rPr>
            <w:rFonts w:eastAsiaTheme="minorEastAsia" w:cstheme="minorHAnsi"/>
            <w:lang w:val="en-GB"/>
          </w:rPr>
          <w:delText xml:space="preserve">, </w:delText>
        </w:r>
        <w:r w:rsidR="00E836F6" w:rsidRPr="00E071F1" w:rsidDel="008248CE">
          <w:rPr>
            <w:rFonts w:eastAsiaTheme="minorEastAsia" w:cstheme="minorHAnsi"/>
            <w:lang w:val="en-GB"/>
          </w:rPr>
          <w:delText xml:space="preserve">as a balance between energy </w:delText>
        </w:r>
        <w:r w:rsidR="00654509" w:rsidRPr="00E071F1" w:rsidDel="008248CE">
          <w:rPr>
            <w:rFonts w:eastAsiaTheme="minorEastAsia" w:cstheme="minorHAnsi"/>
            <w:lang w:val="en-GB"/>
          </w:rPr>
          <w:delText xml:space="preserve">gains </w:delText>
        </w:r>
        <w:r w:rsidR="00E836F6" w:rsidRPr="00E071F1" w:rsidDel="008248CE">
          <w:rPr>
            <w:rFonts w:eastAsiaTheme="minorEastAsia" w:cstheme="minorHAnsi"/>
            <w:lang w:val="en-GB"/>
          </w:rPr>
          <w:delText xml:space="preserve">and costs. </w:delText>
        </w:r>
      </w:del>
      <w:del w:id="758" w:author="Max Lindmark" w:date="2020-09-10T18:12:00Z">
        <w:r w:rsidR="00E836F6" w:rsidRPr="00E071F1" w:rsidDel="008B4EB6">
          <w:rPr>
            <w:rFonts w:eastAsiaTheme="minorEastAsia" w:cstheme="minorHAnsi"/>
            <w:lang w:val="en-GB"/>
          </w:rPr>
          <w:delText>From a physiological perspective, i</w:delText>
        </w:r>
      </w:del>
      <w:del w:id="759" w:author="Max Lindmark" w:date="2020-09-10T18:26:00Z">
        <w:r w:rsidR="00E836F6" w:rsidRPr="00E071F1" w:rsidDel="008248CE">
          <w:rPr>
            <w:rFonts w:eastAsiaTheme="minorEastAsia" w:cstheme="minorHAnsi"/>
            <w:lang w:val="en-GB"/>
          </w:rPr>
          <w:delText>t is</w:delText>
        </w:r>
      </w:del>
      <w:del w:id="760" w:author="Max Lindmark" w:date="2020-09-10T18:13:00Z">
        <w:r w:rsidR="00E836F6" w:rsidRPr="00E071F1" w:rsidDel="008B4EB6">
          <w:rPr>
            <w:rFonts w:eastAsiaTheme="minorEastAsia" w:cstheme="minorHAnsi"/>
            <w:lang w:val="en-GB"/>
          </w:rPr>
          <w:delText xml:space="preserve"> </w:delText>
        </w:r>
      </w:del>
      <w:del w:id="761" w:author="Max Lindmark" w:date="2020-09-10T18:26:00Z">
        <w:r w:rsidR="00E836F6" w:rsidRPr="00E071F1" w:rsidDel="008248CE">
          <w:rPr>
            <w:rFonts w:eastAsiaTheme="minorEastAsia" w:cstheme="minorHAnsi"/>
            <w:lang w:val="en-GB"/>
          </w:rPr>
          <w:delText>common</w:delText>
        </w:r>
      </w:del>
      <w:del w:id="762" w:author="Max Lindmark" w:date="2020-09-10T18:21:00Z">
        <w:r w:rsidR="00E836F6" w:rsidRPr="00E071F1" w:rsidDel="001A0B3D">
          <w:rPr>
            <w:rFonts w:eastAsiaTheme="minorEastAsia" w:cstheme="minorHAnsi"/>
            <w:lang w:val="en-GB"/>
          </w:rPr>
          <w:delText xml:space="preserve"> </w:delText>
        </w:r>
        <w:r w:rsidR="00A332F3" w:rsidRPr="00E071F1" w:rsidDel="001A0B3D">
          <w:rPr>
            <w:rFonts w:eastAsiaTheme="minorEastAsia" w:cstheme="minorHAnsi"/>
            <w:lang w:val="en-GB"/>
          </w:rPr>
          <w:delText xml:space="preserve">to </w:delText>
        </w:r>
        <w:r w:rsidR="005147AA" w:rsidRPr="00E071F1" w:rsidDel="001A0B3D">
          <w:rPr>
            <w:rFonts w:eastAsiaTheme="minorEastAsia" w:cstheme="minorHAnsi"/>
            <w:lang w:val="en-GB"/>
          </w:rPr>
          <w:delText xml:space="preserve">assume maintenance costs </w:delText>
        </w:r>
      </w:del>
      <w:del w:id="763" w:author="Max Lindmark" w:date="2020-09-10T18:13:00Z">
        <w:r w:rsidR="00C22553" w:rsidRPr="00E071F1" w:rsidDel="00AE2355">
          <w:rPr>
            <w:rFonts w:eastAsiaTheme="minorEastAsia" w:cstheme="minorHAnsi"/>
            <w:lang w:val="en-GB"/>
          </w:rPr>
          <w:delText xml:space="preserve">are </w:delText>
        </w:r>
      </w:del>
      <w:del w:id="764" w:author="Max Lindmark" w:date="2020-09-10T18:21:00Z">
        <w:r w:rsidR="005147AA" w:rsidRPr="00E071F1" w:rsidDel="001A0B3D">
          <w:rPr>
            <w:rFonts w:eastAsiaTheme="minorEastAsia" w:cstheme="minorHAnsi"/>
            <w:lang w:val="en-GB"/>
          </w:rPr>
          <w:delText xml:space="preserve">proportional to standard metabolic rate </w:delText>
        </w:r>
        <w:r w:rsidR="0066075A" w:rsidRPr="00E071F1" w:rsidDel="001A0B3D">
          <w:rPr>
            <w:rFonts w:eastAsiaTheme="minorEastAsia" w:cstheme="minorHAnsi"/>
          </w:rPr>
          <w:fldChar w:fldCharType="begin"/>
        </w:r>
        <w:r w:rsidR="00422B99" w:rsidRPr="00E071F1" w:rsidDel="001A0B3D">
          <w:rPr>
            <w:rFonts w:eastAsiaTheme="minorEastAsia" w:cstheme="minorHAnsi"/>
            <w:lang w:val="en-GB"/>
          </w:rPr>
          <w:del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66075A" w:rsidRPr="00E071F1" w:rsidDel="001A0B3D">
          <w:rPr>
            <w:rFonts w:eastAsiaTheme="minorEastAsia" w:cstheme="minorHAnsi"/>
          </w:rPr>
          <w:fldChar w:fldCharType="separate"/>
        </w:r>
        <w:r w:rsidR="0044238B" w:rsidRPr="00E071F1" w:rsidDel="001A0B3D">
          <w:rPr>
            <w:lang w:val="en-GB"/>
          </w:rPr>
          <w:delText xml:space="preserve">(Ursin 1967; Jobling 1997; Lefevre </w:delText>
        </w:r>
        <w:r w:rsidR="0044238B" w:rsidRPr="00E071F1" w:rsidDel="001A0B3D">
          <w:rPr>
            <w:i/>
            <w:iCs/>
            <w:lang w:val="en-GB"/>
          </w:rPr>
          <w:delText>et al.</w:delText>
        </w:r>
        <w:r w:rsidR="0044238B" w:rsidRPr="00E071F1" w:rsidDel="001A0B3D">
          <w:rPr>
            <w:lang w:val="en-GB"/>
          </w:rPr>
          <w:delText xml:space="preserve"> 2017)</w:delText>
        </w:r>
        <w:r w:rsidR="0066075A" w:rsidRPr="00E071F1" w:rsidDel="001A0B3D">
          <w:rPr>
            <w:rFonts w:eastAsiaTheme="minorEastAsia" w:cstheme="minorHAnsi"/>
          </w:rPr>
          <w:fldChar w:fldCharType="end"/>
        </w:r>
        <w:r w:rsidR="008512D7" w:rsidRPr="00E071F1" w:rsidDel="001A0B3D">
          <w:rPr>
            <w:rFonts w:eastAsiaTheme="minorEastAsia" w:cstheme="minorHAnsi"/>
            <w:lang w:val="en-GB"/>
          </w:rPr>
          <w:delText xml:space="preserve">, which </w:delText>
        </w:r>
      </w:del>
      <w:del w:id="765" w:author="Max Lindmark" w:date="2020-09-10T18:00:00Z">
        <w:r w:rsidR="008512D7" w:rsidRPr="00E071F1" w:rsidDel="00933AD1">
          <w:rPr>
            <w:rFonts w:eastAsiaTheme="minorEastAsia" w:cstheme="minorHAnsi"/>
            <w:lang w:val="en-GB"/>
          </w:rPr>
          <w:delText>has a mass</w:delText>
        </w:r>
        <w:r w:rsidR="0010623B" w:rsidRPr="00E071F1" w:rsidDel="00933AD1">
          <w:rPr>
            <w:rFonts w:eastAsiaTheme="minorEastAsia" w:cstheme="minorHAnsi"/>
            <w:lang w:val="en-GB"/>
          </w:rPr>
          <w:delText xml:space="preserve"> </w:delText>
        </w:r>
        <w:r w:rsidR="008512D7" w:rsidRPr="00E071F1" w:rsidDel="00933AD1">
          <w:rPr>
            <w:rFonts w:eastAsiaTheme="minorEastAsia" w:cstheme="minorHAnsi"/>
            <w:lang w:val="en-GB"/>
          </w:rPr>
          <w:delText>exponent around 0.8</w:delText>
        </w:r>
        <w:r w:rsidR="008018EB" w:rsidRPr="00E071F1" w:rsidDel="00933AD1">
          <w:rPr>
            <w:rFonts w:eastAsiaTheme="minorEastAsia" w:cstheme="minorHAnsi"/>
            <w:lang w:val="en-GB"/>
          </w:rPr>
          <w:delText xml:space="preserve"> in fishes</w:delText>
        </w:r>
        <w:r w:rsidR="008512D7" w:rsidRPr="00E071F1" w:rsidDel="00933AD1">
          <w:rPr>
            <w:rFonts w:eastAsiaTheme="minorEastAsia" w:cstheme="minorHAnsi"/>
            <w:lang w:val="en-GB"/>
          </w:rPr>
          <w:delText xml:space="preserve"> </w:delText>
        </w:r>
      </w:del>
      <w:del w:id="766" w:author="Max Lindmark" w:date="2020-09-10T18:21:00Z">
        <w:r w:rsidR="008512D7" w:rsidRPr="00E071F1" w:rsidDel="001A0B3D">
          <w:rPr>
            <w:rFonts w:eastAsiaTheme="minorEastAsia" w:cstheme="minorHAnsi"/>
          </w:rPr>
          <w:fldChar w:fldCharType="begin"/>
        </w:r>
        <w:r w:rsidR="006D3AEA" w:rsidDel="001A0B3D">
          <w:rPr>
            <w:rFonts w:eastAsiaTheme="minorEastAsia" w:cstheme="minorHAnsi"/>
            <w:lang w:val="en-GB"/>
          </w:rPr>
          <w:delInstrText xml:space="preserve"> ADDIN ZOTERO_ITEM CSL_CITATION {"citationID":"a1do442h4h8","properties":{"formattedCitation":"\\uldash{(Clarke &amp; Johnston 1999; Brown {\\i{}et al.} 2004; Jerde {\\i{}et al.} 2019)}","plainCitation":"(Clarke &amp; Johnston 1999; Brown et al.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8512D7" w:rsidRPr="00E071F1" w:rsidDel="001A0B3D">
          <w:rPr>
            <w:rFonts w:eastAsiaTheme="minorEastAsia" w:cstheme="minorHAnsi"/>
          </w:rPr>
          <w:fldChar w:fldCharType="separate"/>
        </w:r>
        <w:r w:rsidR="006D3AEA" w:rsidRPr="006D3AEA" w:rsidDel="001A0B3D">
          <w:rPr>
            <w:rFonts w:ascii="Times New Roman" w:cs="Times New Roman"/>
            <w:u w:val="dash"/>
            <w:lang w:val="en-GB"/>
          </w:rPr>
          <w:delText xml:space="preserve">(Clarke &amp; Johnston 1999; Brown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04; Jerde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19)</w:delText>
        </w:r>
        <w:r w:rsidR="008512D7" w:rsidRPr="00E071F1" w:rsidDel="001A0B3D">
          <w:rPr>
            <w:rFonts w:eastAsiaTheme="minorEastAsia" w:cstheme="minorHAnsi"/>
          </w:rPr>
          <w:fldChar w:fldCharType="end"/>
        </w:r>
      </w:del>
      <w:del w:id="767" w:author="Max Lindmark" w:date="2020-09-10T18:26:00Z">
        <w:r w:rsidR="009C6924" w:rsidRPr="00E071F1" w:rsidDel="008248CE">
          <w:rPr>
            <w:rFonts w:eastAsiaTheme="minorEastAsia" w:cstheme="minorHAnsi"/>
            <w:lang w:val="en-GB"/>
          </w:rPr>
          <w:delText xml:space="preserve">. </w:delText>
        </w:r>
      </w:del>
      <w:del w:id="768" w:author="Max Lindmark" w:date="2020-09-10T18:00:00Z">
        <w:r w:rsidR="009C6924" w:rsidRPr="00E071F1" w:rsidDel="00F339EF">
          <w:rPr>
            <w:rFonts w:eastAsiaTheme="minorEastAsia" w:cstheme="minorHAnsi"/>
            <w:lang w:val="en-GB"/>
          </w:rPr>
          <w:delText xml:space="preserve">In this </w:delText>
        </w:r>
      </w:del>
      <w:del w:id="769" w:author="Max Lindmark" w:date="2020-09-10T18:01:00Z">
        <w:r w:rsidR="00B907C0" w:rsidRPr="00E071F1" w:rsidDel="00F339EF">
          <w:rPr>
            <w:rFonts w:eastAsiaTheme="minorEastAsia" w:cstheme="minorHAnsi"/>
            <w:lang w:val="en-GB"/>
          </w:rPr>
          <w:delText>case</w:delText>
        </w:r>
        <w:r w:rsidR="00F935D8" w:rsidRPr="00E071F1" w:rsidDel="00F339EF">
          <w:rPr>
            <w:rFonts w:eastAsiaTheme="minorEastAsia" w:cstheme="minorHAnsi"/>
            <w:lang w:val="en-GB"/>
          </w:rPr>
          <w:delText>,</w:delText>
        </w:r>
        <w:r w:rsidR="00B907C0" w:rsidRPr="00E071F1" w:rsidDel="00F339EF">
          <w:rPr>
            <w:rFonts w:eastAsiaTheme="minorEastAsia" w:cstheme="minorHAnsi"/>
            <w:lang w:val="en-GB"/>
          </w:rPr>
          <w:delText xml:space="preserve"> </w:delText>
        </w:r>
        <w:r w:rsidR="00644019" w:rsidRPr="00E071F1" w:rsidDel="00575B00">
          <w:rPr>
            <w:rFonts w:eastAsiaTheme="minorEastAsia" w:cstheme="minorHAnsi"/>
            <w:lang w:val="en-GB"/>
          </w:rPr>
          <w:delText xml:space="preserve">classic </w:delText>
        </w:r>
      </w:del>
      <w:del w:id="770" w:author="Max Lindmark" w:date="2020-09-10T18:26:00Z">
        <w:r w:rsidR="00644019" w:rsidRPr="00E071F1" w:rsidDel="008248CE">
          <w:rPr>
            <w:rFonts w:eastAsiaTheme="minorEastAsia" w:cstheme="minorHAnsi"/>
            <w:lang w:val="en-GB"/>
          </w:rPr>
          <w:delText>Pütter</w:delText>
        </w:r>
        <w:r w:rsidR="00B907C0" w:rsidRPr="00E071F1" w:rsidDel="008248CE">
          <w:rPr>
            <w:rFonts w:eastAsiaTheme="minorEastAsia" w:cstheme="minorHAnsi"/>
            <w:lang w:val="en-GB"/>
          </w:rPr>
          <w:delText xml:space="preserve"> </w:delText>
        </w:r>
      </w:del>
      <w:del w:id="771" w:author="Max Lindmark" w:date="2020-09-10T18:14:00Z">
        <w:r w:rsidR="00B907C0" w:rsidRPr="00E071F1" w:rsidDel="00B90F52">
          <w:rPr>
            <w:rFonts w:eastAsiaTheme="minorEastAsia" w:cstheme="minorHAnsi"/>
            <w:lang w:val="en-GB"/>
          </w:rPr>
          <w:delText>model</w:delText>
        </w:r>
        <w:r w:rsidR="00744C81" w:rsidRPr="00E071F1" w:rsidDel="00B90F52">
          <w:rPr>
            <w:rFonts w:eastAsiaTheme="minorEastAsia" w:cstheme="minorHAnsi"/>
            <w:lang w:val="en-GB"/>
          </w:rPr>
          <w:delText>s</w:delText>
        </w:r>
      </w:del>
      <w:del w:id="772" w:author="Max Lindmark" w:date="2020-09-10T18:01:00Z">
        <w:r w:rsidR="00AF45C5" w:rsidRPr="00E071F1" w:rsidDel="00575B00">
          <w:rPr>
            <w:rFonts w:eastAsiaTheme="minorEastAsia" w:cstheme="minorHAnsi"/>
            <w:lang w:val="en-GB"/>
          </w:rPr>
          <w:delText xml:space="preserve"> of growth</w:delText>
        </w:r>
        <w:r w:rsidR="00092195" w:rsidRPr="00E071F1" w:rsidDel="00575B00">
          <w:rPr>
            <w:rFonts w:eastAsiaTheme="minorEastAsia" w:cstheme="minorHAnsi"/>
            <w:lang w:val="en-GB"/>
          </w:rPr>
          <w:delText xml:space="preserve">, </w:delText>
        </w:r>
      </w:del>
      <w:del w:id="773" w:author="Max Lindmark" w:date="2020-09-10T18:14:00Z">
        <w:r w:rsidR="00092195" w:rsidRPr="00E071F1" w:rsidDel="00B90F52">
          <w:rPr>
            <w:rFonts w:eastAsiaTheme="minorEastAsia" w:cstheme="minorHAnsi"/>
            <w:lang w:val="en-GB"/>
          </w:rPr>
          <w:delText xml:space="preserve">such as the VBGM </w:delText>
        </w:r>
      </w:del>
      <w:del w:id="774" w:author="Max Lindmark" w:date="2020-09-10T18:01:00Z">
        <w:r w:rsidR="00092195" w:rsidRPr="00E071F1" w:rsidDel="00F34032">
          <w:rPr>
            <w:rFonts w:eastAsiaTheme="minorEastAsia" w:cstheme="minorHAnsi"/>
            <w:lang w:val="en-GB"/>
          </w:rPr>
          <w:delText>or</w:delText>
        </w:r>
        <w:r w:rsidR="006364F2" w:rsidRPr="00E071F1" w:rsidDel="00F34032">
          <w:rPr>
            <w:rFonts w:eastAsiaTheme="minorEastAsia" w:cstheme="minorHAnsi"/>
            <w:lang w:val="en-GB"/>
          </w:rPr>
          <w:delText xml:space="preserve"> the </w:delText>
        </w:r>
        <w:r w:rsidR="00003D1A" w:rsidRPr="00E071F1" w:rsidDel="00F34032">
          <w:rPr>
            <w:rFonts w:eastAsiaTheme="minorEastAsia" w:cstheme="minorHAnsi"/>
            <w:lang w:val="en-GB"/>
          </w:rPr>
          <w:delText>ontogenetic growth model</w:delText>
        </w:r>
        <w:r w:rsidR="006364F2" w:rsidRPr="00E071F1" w:rsidDel="00F34032">
          <w:rPr>
            <w:rFonts w:eastAsiaTheme="minorEastAsia" w:cstheme="minorHAnsi"/>
            <w:lang w:val="en-GB"/>
          </w:rPr>
          <w:delText xml:space="preserve"> </w:delText>
        </w:r>
        <w:r w:rsidR="006364F2" w:rsidRPr="00E071F1" w:rsidDel="00F34032">
          <w:rPr>
            <w:rFonts w:eastAsiaTheme="minorEastAsia" w:cstheme="minorHAnsi"/>
          </w:rPr>
          <w:fldChar w:fldCharType="begin"/>
        </w:r>
        <w:r w:rsidR="00422B99" w:rsidRPr="00E071F1" w:rsidDel="00F34032">
          <w:rPr>
            <w:rFonts w:eastAsiaTheme="minorEastAsia" w:cstheme="minorHAnsi"/>
            <w:lang w:val="en-GB"/>
          </w:rPr>
          <w:del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6364F2" w:rsidRPr="00E071F1" w:rsidDel="00F34032">
          <w:rPr>
            <w:rFonts w:eastAsiaTheme="minorEastAsia" w:cstheme="minorHAnsi"/>
          </w:rPr>
          <w:fldChar w:fldCharType="separate"/>
        </w:r>
        <w:r w:rsidR="00592C85" w:rsidRPr="00E071F1" w:rsidDel="00F34032">
          <w:rPr>
            <w:lang w:val="en-GB"/>
          </w:rPr>
          <w:delText xml:space="preserve">(West </w:delText>
        </w:r>
        <w:r w:rsidR="00592C85" w:rsidRPr="00E071F1" w:rsidDel="00F34032">
          <w:rPr>
            <w:i/>
            <w:iCs/>
            <w:lang w:val="en-GB"/>
          </w:rPr>
          <w:delText>et al.</w:delText>
        </w:r>
        <w:r w:rsidR="00592C85" w:rsidRPr="00E071F1" w:rsidDel="00F34032">
          <w:rPr>
            <w:lang w:val="en-GB"/>
          </w:rPr>
          <w:delText xml:space="preserve"> 2001)</w:delText>
        </w:r>
        <w:r w:rsidR="006364F2" w:rsidRPr="00E071F1" w:rsidDel="00F34032">
          <w:rPr>
            <w:rFonts w:eastAsiaTheme="minorEastAsia" w:cstheme="minorHAnsi"/>
          </w:rPr>
          <w:fldChar w:fldCharType="end"/>
        </w:r>
        <w:r w:rsidR="00092195" w:rsidRPr="00E071F1" w:rsidDel="00F34032">
          <w:rPr>
            <w:rFonts w:eastAsiaTheme="minorEastAsia" w:cstheme="minorHAnsi"/>
            <w:lang w:val="en-GB"/>
          </w:rPr>
          <w:delText xml:space="preserve">, </w:delText>
        </w:r>
        <w:r w:rsidR="009B1FE0" w:rsidRPr="00E071F1" w:rsidDel="00FF379B">
          <w:rPr>
            <w:rFonts w:eastAsiaTheme="minorEastAsia" w:cstheme="minorHAnsi"/>
            <w:lang w:val="en-GB"/>
          </w:rPr>
          <w:delText>either fail</w:delText>
        </w:r>
        <w:r w:rsidR="00B4392B" w:rsidRPr="00E071F1" w:rsidDel="00FF379B">
          <w:rPr>
            <w:rFonts w:eastAsiaTheme="minorEastAsia" w:cstheme="minorHAnsi"/>
            <w:lang w:val="en-GB"/>
          </w:rPr>
          <w:delText xml:space="preserve"> </w:delText>
        </w:r>
        <w:r w:rsidR="007846D8" w:rsidRPr="00E071F1" w:rsidDel="00FF379B">
          <w:rPr>
            <w:rFonts w:eastAsiaTheme="minorEastAsia" w:cstheme="minorHAnsi"/>
            <w:lang w:val="en-GB"/>
          </w:rPr>
          <w:delText xml:space="preserve">to represent </w:delText>
        </w:r>
        <w:r w:rsidR="009C6924" w:rsidRPr="00E071F1" w:rsidDel="00FF379B">
          <w:rPr>
            <w:rFonts w:eastAsiaTheme="minorEastAsia" w:cstheme="minorHAnsi"/>
            <w:lang w:val="en-GB"/>
          </w:rPr>
          <w:delText xml:space="preserve">the physiological </w:delText>
        </w:r>
        <w:r w:rsidR="001C2A89" w:rsidRPr="00E071F1" w:rsidDel="00FF379B">
          <w:rPr>
            <w:rFonts w:eastAsiaTheme="minorEastAsia" w:cstheme="minorHAnsi"/>
            <w:lang w:val="en-GB"/>
          </w:rPr>
          <w:delText xml:space="preserve">processes </w:delText>
        </w:r>
        <w:r w:rsidR="0091399D" w:rsidRPr="00E071F1" w:rsidDel="00FF379B">
          <w:rPr>
            <w:rFonts w:eastAsiaTheme="minorEastAsia" w:cstheme="minorHAnsi"/>
            <w:lang w:val="en-GB"/>
          </w:rPr>
          <w:delText xml:space="preserve">they aim </w:delText>
        </w:r>
        <w:r w:rsidR="00A140E5" w:rsidRPr="00E071F1" w:rsidDel="00FF379B">
          <w:rPr>
            <w:rFonts w:eastAsiaTheme="minorEastAsia" w:cstheme="minorHAnsi"/>
            <w:lang w:val="en-GB"/>
          </w:rPr>
          <w:delText xml:space="preserve">to </w:delText>
        </w:r>
        <w:r w:rsidR="001975B1" w:rsidRPr="00E071F1" w:rsidDel="00FF379B">
          <w:rPr>
            <w:rFonts w:eastAsiaTheme="minorEastAsia" w:cstheme="minorHAnsi"/>
            <w:lang w:val="en-GB"/>
          </w:rPr>
          <w:delText>capture</w:delText>
        </w:r>
        <w:r w:rsidR="004A2EA6" w:rsidRPr="00E071F1" w:rsidDel="00FF379B">
          <w:rPr>
            <w:rFonts w:eastAsiaTheme="minorEastAsia" w:cstheme="minorHAnsi"/>
            <w:lang w:val="en-GB"/>
          </w:rPr>
          <w:delText>,</w:delText>
        </w:r>
        <w:r w:rsidR="001975B1" w:rsidRPr="00E071F1" w:rsidDel="00FF379B">
          <w:rPr>
            <w:rFonts w:eastAsiaTheme="minorEastAsia" w:cstheme="minorHAnsi"/>
            <w:lang w:val="en-GB"/>
          </w:rPr>
          <w:delText xml:space="preserve"> or</w:delText>
        </w:r>
        <w:r w:rsidR="0091399D" w:rsidRPr="00E071F1" w:rsidDel="00FF379B">
          <w:rPr>
            <w:rFonts w:eastAsiaTheme="minorEastAsia" w:cstheme="minorHAnsi"/>
            <w:lang w:val="en-GB"/>
          </w:rPr>
          <w:delText xml:space="preserve"> </w:delText>
        </w:r>
        <w:r w:rsidR="00BB04CB" w:rsidRPr="00E071F1" w:rsidDel="00FF379B">
          <w:rPr>
            <w:rFonts w:eastAsiaTheme="minorEastAsia" w:cstheme="minorHAnsi"/>
            <w:lang w:val="en-GB"/>
          </w:rPr>
          <w:delText xml:space="preserve">fail to exhibit </w:delText>
        </w:r>
      </w:del>
      <w:del w:id="775" w:author="Max Lindmark" w:date="2020-09-10T18:26:00Z">
        <w:r w:rsidR="00BB04CB" w:rsidRPr="00E071F1" w:rsidDel="008248CE">
          <w:rPr>
            <w:rFonts w:eastAsiaTheme="minorEastAsia" w:cstheme="minorHAnsi"/>
            <w:lang w:val="en-GB"/>
          </w:rPr>
          <w:delText xml:space="preserve">asymptotic </w:delText>
        </w:r>
      </w:del>
      <w:del w:id="776" w:author="Max Lindmark" w:date="2020-09-10T18:02:00Z">
        <w:r w:rsidR="00BB04CB" w:rsidRPr="00E071F1" w:rsidDel="00FF379B">
          <w:rPr>
            <w:rFonts w:eastAsiaTheme="minorEastAsia" w:cstheme="minorHAnsi"/>
            <w:lang w:val="en-GB"/>
          </w:rPr>
          <w:delText>growth</w:delText>
        </w:r>
        <w:r w:rsidR="00594B91" w:rsidRPr="00E071F1" w:rsidDel="00FF379B">
          <w:rPr>
            <w:rFonts w:eastAsiaTheme="minorEastAsia" w:cstheme="minorHAnsi"/>
            <w:lang w:val="en-GB"/>
          </w:rPr>
          <w:delText xml:space="preserve"> </w:delText>
        </w:r>
      </w:del>
      <w:del w:id="777" w:author="Max Lindmark" w:date="2020-09-10T18:26:00Z">
        <w:r w:rsidR="00594B91" w:rsidRPr="00E071F1" w:rsidDel="008248CE">
          <w:rPr>
            <w:rFonts w:eastAsiaTheme="minorEastAsia" w:cstheme="minorHAnsi"/>
          </w:rPr>
          <w:fldChar w:fldCharType="begin"/>
        </w:r>
        <w:r w:rsidR="00422B99" w:rsidRPr="00E071F1" w:rsidDel="008248CE">
          <w:rPr>
            <w:rFonts w:eastAsiaTheme="minorEastAsia" w:cstheme="minorHAnsi"/>
            <w:lang w:val="en-GB"/>
          </w:rPr>
          <w:del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594B91" w:rsidRPr="00E071F1" w:rsidDel="008248CE">
          <w:rPr>
            <w:rFonts w:eastAsiaTheme="minorEastAsia" w:cstheme="minorHAnsi"/>
          </w:rPr>
          <w:fldChar w:fldCharType="separate"/>
        </w:r>
        <w:r w:rsidR="001F613A" w:rsidRPr="00E071F1" w:rsidDel="008248CE">
          <w:rPr>
            <w:lang w:val="en-GB"/>
          </w:rPr>
          <w:delText>(Marshall &amp; White 2019b)</w:delText>
        </w:r>
        <w:r w:rsidR="00594B91" w:rsidRPr="00E071F1" w:rsidDel="008248CE">
          <w:rPr>
            <w:rFonts w:eastAsiaTheme="minorEastAsia" w:cstheme="minorHAnsi"/>
          </w:rPr>
          <w:fldChar w:fldCharType="end"/>
        </w:r>
        <w:r w:rsidR="00BB04CB" w:rsidRPr="00E071F1" w:rsidDel="002E233A">
          <w:rPr>
            <w:rFonts w:eastAsiaTheme="minorEastAsia" w:cstheme="minorHAnsi"/>
            <w:lang w:val="en-GB"/>
          </w:rPr>
          <w:delText xml:space="preserve">. </w:delText>
        </w:r>
      </w:del>
      <w:del w:id="778" w:author="Max Lindmark" w:date="2020-09-10T18:42:00Z">
        <w:r w:rsidR="000A0235" w:rsidRPr="00E071F1" w:rsidDel="00676055">
          <w:rPr>
            <w:rFonts w:eastAsiaTheme="minorEastAsia" w:cstheme="minorHAnsi"/>
            <w:lang w:val="en-GB"/>
          </w:rPr>
          <w:delText xml:space="preserve">This dichotomy can be resolved by considering </w:delText>
        </w:r>
        <w:r w:rsidR="002E5245" w:rsidRPr="00E071F1" w:rsidDel="00676055">
          <w:rPr>
            <w:rFonts w:eastAsiaTheme="minorEastAsia" w:cstheme="minorHAnsi"/>
            <w:lang w:val="en-GB"/>
          </w:rPr>
          <w:delText xml:space="preserve">the overlooked </w:delText>
        </w:r>
        <w:r w:rsidR="003C5524" w:rsidRPr="00E071F1" w:rsidDel="00676055">
          <w:rPr>
            <w:rFonts w:eastAsiaTheme="minorEastAsia" w:cstheme="minorHAnsi"/>
            <w:lang w:val="en-GB"/>
          </w:rPr>
          <w:delText>energetic investment into reproduction</w:delText>
        </w:r>
        <w:r w:rsidR="00635FEE"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 xml:space="preserve">and its hyperallometric </w:delText>
        </w:r>
        <w:r w:rsidR="009364EC" w:rsidRPr="00E071F1" w:rsidDel="00676055">
          <w:rPr>
            <w:rFonts w:eastAsiaTheme="minorEastAsia" w:cstheme="minorHAnsi"/>
            <w:lang w:val="en-GB"/>
          </w:rPr>
          <w:delText>mass</w:delText>
        </w:r>
        <w:r w:rsidR="0010623B"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scaling</w:delText>
        </w:r>
        <w:r w:rsidR="00D530C2" w:rsidRPr="00E071F1" w:rsidDel="00676055">
          <w:rPr>
            <w:rFonts w:eastAsiaTheme="minorEastAsia" w:cstheme="minorHAnsi"/>
            <w:lang w:val="en-GB"/>
          </w:rPr>
          <w:delText xml:space="preserve"> (</w:delText>
        </w:r>
        <w:r w:rsidR="00635FEE" w:rsidRPr="00E071F1" w:rsidDel="00676055">
          <w:rPr>
            <w:rFonts w:eastAsiaTheme="minorEastAsia" w:cstheme="minorHAnsi"/>
            <w:lang w:val="en-GB"/>
          </w:rPr>
          <w:delText>exponent larger than 1)</w:delText>
        </w:r>
        <w:r w:rsidR="00B0435E" w:rsidRPr="00E071F1" w:rsidDel="00676055">
          <w:rPr>
            <w:rFonts w:eastAsiaTheme="minorEastAsia" w:cstheme="minorHAnsi"/>
            <w:lang w:val="en-GB"/>
          </w:rPr>
          <w:delText xml:space="preserve"> </w:delText>
        </w:r>
        <w:r w:rsidR="00E61DE0" w:rsidRPr="00E071F1" w:rsidDel="00676055">
          <w:rPr>
            <w:rFonts w:eastAsiaTheme="minorEastAsia" w:cstheme="minorHAnsi"/>
          </w:rPr>
          <w:fldChar w:fldCharType="begin"/>
        </w:r>
        <w:r w:rsidR="004474AF" w:rsidDel="00676055">
          <w:rPr>
            <w:rFonts w:eastAsiaTheme="minorEastAsia" w:cstheme="minorHAnsi"/>
            <w:lang w:val="en-GB"/>
          </w:rPr>
          <w:delInstrText xml:space="preserve"> ADDIN ZOTERO_ITEM CSL_CITATION {"citationID":"a2d4o6vll58","properties":{"formattedCitation":"\\uldash{(Marshall &amp; White 2019)}","plainCitation":"(Marshall &amp; White 2019)","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61DE0" w:rsidRPr="00E071F1" w:rsidDel="00676055">
          <w:rPr>
            <w:rFonts w:eastAsiaTheme="minorEastAsia" w:cstheme="minorHAnsi"/>
          </w:rPr>
          <w:fldChar w:fldCharType="separate"/>
        </w:r>
        <w:r w:rsidR="004474AF" w:rsidRPr="004474AF" w:rsidDel="00676055">
          <w:rPr>
            <w:rFonts w:ascii="Times New Roman" w:cs="Times New Roman"/>
            <w:u w:val="dash"/>
            <w:lang w:val="en-GB"/>
          </w:rPr>
          <w:delText>(Marshall &amp; White 2019)</w:delText>
        </w:r>
        <w:r w:rsidR="00E61DE0" w:rsidRPr="00E071F1" w:rsidDel="00676055">
          <w:rPr>
            <w:rFonts w:eastAsiaTheme="minorEastAsia" w:cstheme="minorHAnsi"/>
          </w:rPr>
          <w:fldChar w:fldCharType="end"/>
        </w:r>
      </w:del>
      <w:del w:id="779" w:author="Max Lindmark" w:date="2020-09-10T18:07:00Z">
        <w:r w:rsidR="003477E3" w:rsidRPr="00E071F1" w:rsidDel="009709CD">
          <w:rPr>
            <w:rFonts w:eastAsiaTheme="minorEastAsia" w:cstheme="minorHAnsi"/>
            <w:lang w:val="en-GB"/>
          </w:rPr>
          <w:delText xml:space="preserve">, or by </w:delText>
        </w:r>
        <w:r w:rsidR="00211319" w:rsidRPr="00E071F1" w:rsidDel="009709CD">
          <w:rPr>
            <w:rFonts w:eastAsiaTheme="minorEastAsia" w:cstheme="minorHAnsi"/>
            <w:lang w:val="en-GB"/>
          </w:rPr>
          <w:delText xml:space="preserve">describing </w:delText>
        </w:r>
        <w:r w:rsidR="003B181A" w:rsidRPr="00E071F1" w:rsidDel="009709CD">
          <w:rPr>
            <w:rFonts w:eastAsiaTheme="minorEastAsia" w:cstheme="minorHAnsi"/>
            <w:lang w:val="en-GB"/>
          </w:rPr>
          <w:delText xml:space="preserve">more complex </w:delText>
        </w:r>
        <w:r w:rsidR="00346FD3" w:rsidRPr="00E071F1" w:rsidDel="009709CD">
          <w:rPr>
            <w:rFonts w:eastAsiaTheme="minorEastAsia" w:cstheme="minorHAnsi"/>
            <w:lang w:val="en-GB"/>
          </w:rPr>
          <w:delText>energy pathways in dynamic energy budget models</w:delText>
        </w:r>
        <w:r w:rsidR="00AF7039" w:rsidRPr="00E071F1" w:rsidDel="009709CD">
          <w:rPr>
            <w:rFonts w:eastAsiaTheme="minorEastAsia" w:cstheme="minorHAnsi"/>
            <w:lang w:val="en-GB"/>
          </w:rPr>
          <w:delText xml:space="preserve"> </w:delText>
        </w:r>
        <w:r w:rsidR="000C37C7" w:rsidRPr="00E071F1" w:rsidDel="009709CD">
          <w:rPr>
            <w:rFonts w:eastAsiaTheme="minorEastAsia" w:cstheme="minorHAnsi"/>
          </w:rPr>
          <w:fldChar w:fldCharType="begin"/>
        </w:r>
        <w:r w:rsidR="00422B99" w:rsidRPr="00E071F1" w:rsidDel="009709CD">
          <w:rPr>
            <w:rFonts w:eastAsiaTheme="minorEastAsia" w:cstheme="minorHAnsi"/>
            <w:lang w:val="en-GB"/>
          </w:rPr>
          <w:del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delInstrText>
        </w:r>
        <w:r w:rsidR="000C37C7" w:rsidRPr="00E071F1" w:rsidDel="009709CD">
          <w:rPr>
            <w:rFonts w:eastAsiaTheme="minorEastAsia" w:cstheme="minorHAnsi"/>
          </w:rPr>
          <w:fldChar w:fldCharType="separate"/>
        </w:r>
        <w:r w:rsidR="0044238B" w:rsidRPr="00E071F1" w:rsidDel="009709CD">
          <w:rPr>
            <w:lang w:val="en-GB"/>
          </w:rPr>
          <w:delText>(Kearney 2019)</w:delText>
        </w:r>
        <w:r w:rsidR="000C37C7" w:rsidRPr="00E071F1" w:rsidDel="009709CD">
          <w:rPr>
            <w:rFonts w:eastAsiaTheme="minorEastAsia" w:cstheme="minorHAnsi"/>
          </w:rPr>
          <w:fldChar w:fldCharType="end"/>
        </w:r>
        <w:r w:rsidR="00346FD3" w:rsidRPr="00E071F1" w:rsidDel="009709CD">
          <w:rPr>
            <w:rFonts w:eastAsiaTheme="minorEastAsia" w:cstheme="minorHAnsi"/>
            <w:lang w:val="en-GB"/>
          </w:rPr>
          <w:delText>.</w:delText>
        </w:r>
        <w:r w:rsidR="000C37C7" w:rsidRPr="00E071F1" w:rsidDel="009709CD">
          <w:rPr>
            <w:rFonts w:eastAsiaTheme="minorEastAsia" w:cstheme="minorHAnsi"/>
            <w:lang w:val="en-GB"/>
          </w:rPr>
          <w:delText xml:space="preserve"> </w:delText>
        </w:r>
      </w:del>
      <w:ins w:id="780" w:author="Max Lindmark" w:date="2020-09-10T18:26:00Z">
        <w:r w:rsidR="00BB1B07">
          <w:rPr>
            <w:rFonts w:eastAsiaTheme="minorEastAsia" w:cstheme="minorHAnsi"/>
            <w:lang w:val="en-GB"/>
          </w:rPr>
          <w:t>However</w:t>
        </w:r>
      </w:ins>
      <w:ins w:id="781" w:author="Max Lindmark" w:date="2020-09-10T18:45:00Z">
        <w:r w:rsidR="006F241F">
          <w:rPr>
            <w:rFonts w:eastAsiaTheme="minorEastAsia" w:cstheme="minorHAnsi"/>
            <w:lang w:val="en-GB"/>
          </w:rPr>
          <w:t xml:space="preserve">, </w:t>
        </w:r>
      </w:ins>
      <w:del w:id="782" w:author="Max Lindmark" w:date="2020-09-10T22:00:00Z">
        <w:r w:rsidR="00566A6F" w:rsidDel="007418F4">
          <w:rPr>
            <w:rFonts w:eastAsiaTheme="minorEastAsia" w:cstheme="minorHAnsi"/>
            <w:lang w:val="en-GB"/>
          </w:rPr>
          <w:fldChar w:fldCharType="begin"/>
        </w:r>
        <w:r w:rsidR="00BE32DF" w:rsidDel="007418F4">
          <w:rPr>
            <w:rFonts w:eastAsiaTheme="minorEastAsia" w:cstheme="minorHAnsi"/>
            <w:lang w:val="en-GB"/>
          </w:rPr>
          <w:delInstrText xml:space="preserve"> ADDIN ZOTERO_ITEM CSL_CITATION {"citationID":"akbdueuce9","properties":{"formattedCitation":"(Lefevre {\\i{}et al.} 2017)","plainCitation":"(Lefevre et al. 2017)","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566A6F" w:rsidDel="007418F4">
          <w:rPr>
            <w:rFonts w:eastAsiaTheme="minorEastAsia" w:cstheme="minorHAnsi"/>
            <w:lang w:val="en-GB"/>
          </w:rPr>
          <w:fldChar w:fldCharType="separate"/>
        </w:r>
        <w:r w:rsidR="00BE32DF" w:rsidRPr="00BE32DF" w:rsidDel="007418F4">
          <w:rPr>
            <w:rFonts w:ascii="Times New Roman" w:cs="Times New Roman"/>
            <w:lang w:val="en-GB"/>
          </w:rPr>
          <w:delText xml:space="preserve">(Lefevre </w:delText>
        </w:r>
        <w:r w:rsidR="00BE32DF" w:rsidRPr="00BE32DF" w:rsidDel="007418F4">
          <w:rPr>
            <w:rFonts w:ascii="Times New Roman" w:cs="Times New Roman"/>
            <w:i/>
            <w:iCs/>
            <w:lang w:val="en-GB"/>
          </w:rPr>
          <w:delText>et al.</w:delText>
        </w:r>
        <w:r w:rsidR="00BE32DF" w:rsidRPr="00BE32DF" w:rsidDel="007418F4">
          <w:rPr>
            <w:rFonts w:ascii="Times New Roman" w:cs="Times New Roman"/>
            <w:lang w:val="en-GB"/>
          </w:rPr>
          <w:delText xml:space="preserve"> 2017)</w:delText>
        </w:r>
        <w:r w:rsidR="00566A6F" w:rsidDel="007418F4">
          <w:rPr>
            <w:rFonts w:eastAsiaTheme="minorEastAsia" w:cstheme="minorHAnsi"/>
            <w:lang w:val="en-GB"/>
          </w:rPr>
          <w:fldChar w:fldCharType="end"/>
        </w:r>
      </w:del>
      <w:ins w:id="783" w:author="Max Lindmark" w:date="2020-09-10T22:00:00Z">
        <w:r w:rsidR="007418F4">
          <w:rPr>
            <w:rFonts w:eastAsiaTheme="minorEastAsia" w:cstheme="minorHAnsi"/>
            <w:lang w:val="en-GB"/>
          </w:rPr>
          <w:t xml:space="preserve">evaluations of growth models and their parameters </w:t>
        </w:r>
      </w:ins>
      <w:ins w:id="784" w:author="Max Lindmark" w:date="2020-09-10T22:01:00Z">
        <w:r w:rsidR="003C4BAA">
          <w:rPr>
            <w:rFonts w:eastAsiaTheme="minorEastAsia" w:cstheme="minorHAnsi"/>
            <w:lang w:val="en-GB"/>
          </w:rPr>
          <w:t xml:space="preserve">should ideally not be </w:t>
        </w:r>
      </w:ins>
      <w:ins w:id="785" w:author="Max Lindmark" w:date="2020-09-10T23:25:00Z">
        <w:r w:rsidR="00B662C8">
          <w:rPr>
            <w:rFonts w:eastAsiaTheme="minorEastAsia" w:cstheme="minorHAnsi"/>
            <w:lang w:val="en-GB"/>
          </w:rPr>
          <w:t>ba</w:t>
        </w:r>
      </w:ins>
      <w:ins w:id="786" w:author="Max Lindmark" w:date="2020-09-10T23:26:00Z">
        <w:r w:rsidR="00B662C8">
          <w:rPr>
            <w:rFonts w:eastAsiaTheme="minorEastAsia" w:cstheme="minorHAnsi"/>
            <w:lang w:val="en-GB"/>
          </w:rPr>
          <w:t xml:space="preserve">sed on </w:t>
        </w:r>
      </w:ins>
      <w:ins w:id="787" w:author="Max Lindmark" w:date="2020-09-10T22:00:00Z">
        <w:r w:rsidR="007418F4">
          <w:rPr>
            <w:rFonts w:eastAsiaTheme="minorEastAsia" w:cstheme="minorHAnsi"/>
            <w:lang w:val="en-GB"/>
          </w:rPr>
          <w:t>interspecific scaling relationships</w:t>
        </w:r>
      </w:ins>
      <w:ins w:id="788" w:author="Max Lindmark" w:date="2020-09-10T23:21:00Z">
        <w:r w:rsidR="0042646A">
          <w:rPr>
            <w:rFonts w:eastAsiaTheme="minorEastAsia" w:cstheme="minorHAnsi"/>
            <w:lang w:val="en-GB"/>
          </w:rPr>
          <w:t xml:space="preserve">, </w:t>
        </w:r>
      </w:ins>
      <w:ins w:id="789" w:author="Max Lindmark" w:date="2020-09-10T22:01:00Z">
        <w:r w:rsidR="00900452">
          <w:rPr>
            <w:rFonts w:eastAsiaTheme="minorEastAsia" w:cstheme="minorHAnsi"/>
            <w:lang w:val="en-GB"/>
          </w:rPr>
          <w:t xml:space="preserve">because </w:t>
        </w:r>
      </w:ins>
      <w:ins w:id="790" w:author="Max Lindmark" w:date="2020-09-10T22:00:00Z">
        <w:r w:rsidR="00496198">
          <w:rPr>
            <w:rFonts w:eastAsiaTheme="minorEastAsia" w:cstheme="minorHAnsi"/>
            <w:lang w:val="en-GB"/>
          </w:rPr>
          <w:t xml:space="preserve">growth </w:t>
        </w:r>
      </w:ins>
      <w:ins w:id="791" w:author="Max Lindmark" w:date="2020-09-10T22:01:00Z">
        <w:r w:rsidR="00900452">
          <w:rPr>
            <w:rFonts w:eastAsiaTheme="minorEastAsia" w:cstheme="minorHAnsi"/>
            <w:lang w:val="en-GB"/>
          </w:rPr>
          <w:t xml:space="preserve">is </w:t>
        </w:r>
        <w:r w:rsidR="0073236E">
          <w:rPr>
            <w:rFonts w:eastAsiaTheme="minorEastAsia" w:cstheme="minorHAnsi"/>
            <w:lang w:val="en-GB"/>
          </w:rPr>
          <w:t xml:space="preserve">an ontogenetic </w:t>
        </w:r>
      </w:ins>
      <w:ins w:id="792" w:author="Max Lindmark" w:date="2020-09-10T22:00:00Z">
        <w:r w:rsidR="00496198">
          <w:rPr>
            <w:rFonts w:eastAsiaTheme="minorEastAsia" w:cstheme="minorHAnsi"/>
            <w:lang w:val="en-GB"/>
          </w:rPr>
          <w:t xml:space="preserve">process </w:t>
        </w:r>
      </w:ins>
      <w:ins w:id="793" w:author="Max Lindmark" w:date="2020-09-10T22:02:00Z">
        <w:r w:rsidR="00472CD9">
          <w:rPr>
            <w:rFonts w:eastAsiaTheme="minorEastAsia" w:cstheme="minorHAnsi"/>
            <w:lang w:val="en-GB"/>
          </w:rPr>
          <w:t xml:space="preserve">and </w:t>
        </w:r>
        <w:r w:rsidR="008D33FF">
          <w:rPr>
            <w:rFonts w:eastAsiaTheme="minorEastAsia" w:cstheme="minorHAnsi"/>
            <w:lang w:val="en-GB"/>
          </w:rPr>
          <w:t xml:space="preserve">therefore </w:t>
        </w:r>
        <w:r w:rsidR="00660084">
          <w:rPr>
            <w:rFonts w:eastAsiaTheme="minorEastAsia" w:cstheme="minorHAnsi"/>
            <w:lang w:val="en-GB"/>
          </w:rPr>
          <w:t xml:space="preserve">intraspecific </w:t>
        </w:r>
        <w:r w:rsidR="00607945">
          <w:rPr>
            <w:rFonts w:eastAsiaTheme="minorEastAsia" w:cstheme="minorHAnsi"/>
            <w:lang w:val="en-GB"/>
          </w:rPr>
          <w:t>scaling relationships</w:t>
        </w:r>
      </w:ins>
      <w:ins w:id="794" w:author="Max Lindmark" w:date="2020-09-10T23:27:00Z">
        <w:r w:rsidR="0031453A">
          <w:rPr>
            <w:rFonts w:eastAsiaTheme="minorEastAsia" w:cstheme="minorHAnsi"/>
            <w:lang w:val="en-GB"/>
          </w:rPr>
          <w:t xml:space="preserve"> and temperature responses </w:t>
        </w:r>
      </w:ins>
      <w:ins w:id="795" w:author="Max Lindmark" w:date="2020-09-10T22:02:00Z">
        <w:r w:rsidR="00343DCC">
          <w:rPr>
            <w:rFonts w:eastAsiaTheme="minorEastAsia" w:cstheme="minorHAnsi"/>
            <w:lang w:val="en-GB"/>
          </w:rPr>
          <w:t xml:space="preserve">are more appropriate </w:t>
        </w:r>
      </w:ins>
      <w:ins w:id="796" w:author="Max Lindmark" w:date="2020-09-10T23:27:00Z">
        <w:r w:rsidR="00AC25AB">
          <w:rPr>
            <w:rFonts w:eastAsiaTheme="minorEastAsia" w:cstheme="minorHAnsi"/>
            <w:lang w:val="en-GB"/>
          </w:rPr>
          <w:t>(</w:t>
        </w:r>
      </w:ins>
      <w:ins w:id="797" w:author="Max Lindmark" w:date="2020-09-10T23:28:00Z">
        <w:r w:rsidR="0078118D">
          <w:rPr>
            <w:rFonts w:eastAsiaTheme="minorEastAsia" w:cstheme="minorHAnsi"/>
            <w:lang w:val="en-GB"/>
          </w:rPr>
          <w:t>similarly</w:t>
        </w:r>
        <w:r w:rsidR="00BE6CE8">
          <w:rPr>
            <w:rFonts w:eastAsiaTheme="minorEastAsia" w:cstheme="minorHAnsi"/>
            <w:lang w:val="en-GB"/>
          </w:rPr>
          <w:t xml:space="preserve">, </w:t>
        </w:r>
      </w:ins>
      <w:ins w:id="798" w:author="Max Lindmark" w:date="2020-09-10T23:27:00Z">
        <w:r w:rsidR="00AC25AB">
          <w:rPr>
            <w:rFonts w:eastAsiaTheme="minorEastAsia" w:cstheme="minorHAnsi"/>
            <w:lang w:val="en-GB"/>
          </w:rPr>
          <w:lastRenderedPageBreak/>
          <w:t>the existence of large fishes in tropical waters does not invalidate the hypothesis that large fish may shrink with warming</w:t>
        </w:r>
        <w:r w:rsidR="00B43B93">
          <w:rPr>
            <w:rFonts w:eastAsiaTheme="minorEastAsia" w:cstheme="minorHAnsi"/>
            <w:lang w:val="en-GB"/>
          </w:rPr>
          <w:t>)</w:t>
        </w:r>
        <w:r w:rsidR="00AC25AB">
          <w:rPr>
            <w:rFonts w:eastAsiaTheme="minorEastAsia" w:cstheme="minorHAnsi"/>
            <w:lang w:val="en-GB"/>
          </w:rPr>
          <w:t xml:space="preserve">. </w:t>
        </w:r>
      </w:ins>
      <w:ins w:id="799" w:author="Max Lindmark" w:date="2020-09-10T23:30:00Z">
        <w:r w:rsidR="00783554">
          <w:rPr>
            <w:rFonts w:eastAsiaTheme="minorEastAsia" w:cstheme="minorHAnsi"/>
            <w:lang w:val="en-GB"/>
          </w:rPr>
          <w:t>Likely this is</w:t>
        </w:r>
      </w:ins>
      <w:ins w:id="800" w:author="Max Lindmark" w:date="2020-09-10T23:33:00Z">
        <w:r w:rsidR="00BA3DC0">
          <w:rPr>
            <w:rFonts w:eastAsiaTheme="minorEastAsia" w:cstheme="minorHAnsi"/>
            <w:lang w:val="en-GB"/>
          </w:rPr>
          <w:t xml:space="preserve"> done</w:t>
        </w:r>
      </w:ins>
      <w:ins w:id="801" w:author="Max Lindmark" w:date="2020-09-10T23:30:00Z">
        <w:r w:rsidR="00783554">
          <w:rPr>
            <w:rFonts w:eastAsiaTheme="minorEastAsia" w:cstheme="minorHAnsi"/>
            <w:lang w:val="en-GB"/>
          </w:rPr>
          <w:t xml:space="preserve"> </w:t>
        </w:r>
      </w:ins>
      <w:ins w:id="802" w:author="Max Lindmark" w:date="2020-09-10T23:29:00Z">
        <w:r w:rsidR="00ED2839">
          <w:rPr>
            <w:rFonts w:eastAsiaTheme="minorEastAsia" w:cstheme="minorHAnsi"/>
            <w:lang w:val="en-GB"/>
          </w:rPr>
          <w:t>part</w:t>
        </w:r>
      </w:ins>
      <w:ins w:id="803" w:author="Max Lindmark" w:date="2020-09-10T23:30:00Z">
        <w:r w:rsidR="00783554">
          <w:rPr>
            <w:rFonts w:eastAsiaTheme="minorEastAsia" w:cstheme="minorHAnsi"/>
            <w:lang w:val="en-GB"/>
          </w:rPr>
          <w:t xml:space="preserve">ly </w:t>
        </w:r>
      </w:ins>
      <w:ins w:id="804" w:author="Max Lindmark" w:date="2020-09-10T23:29:00Z">
        <w:r w:rsidR="00ED2839">
          <w:rPr>
            <w:rFonts w:eastAsiaTheme="minorEastAsia" w:cstheme="minorHAnsi"/>
            <w:lang w:val="en-GB"/>
          </w:rPr>
          <w:t xml:space="preserve">due to a </w:t>
        </w:r>
      </w:ins>
      <w:ins w:id="805" w:author="Max Lindmark" w:date="2020-09-10T23:31:00Z">
        <w:r w:rsidR="00A66196">
          <w:rPr>
            <w:rFonts w:eastAsiaTheme="minorEastAsia" w:cstheme="minorHAnsi"/>
            <w:lang w:val="en-GB"/>
          </w:rPr>
          <w:t xml:space="preserve">general </w:t>
        </w:r>
      </w:ins>
      <w:ins w:id="806" w:author="Max Lindmark" w:date="2020-09-10T23:29:00Z">
        <w:r w:rsidR="00ED2839">
          <w:rPr>
            <w:rFonts w:eastAsiaTheme="minorEastAsia" w:cstheme="minorHAnsi"/>
            <w:lang w:val="en-GB"/>
          </w:rPr>
          <w:t xml:space="preserve">lack of </w:t>
        </w:r>
      </w:ins>
      <w:ins w:id="807" w:author="Max Lindmark" w:date="2020-09-10T23:30:00Z">
        <w:r w:rsidR="00A776EE">
          <w:rPr>
            <w:rFonts w:eastAsiaTheme="minorEastAsia" w:cstheme="minorHAnsi"/>
            <w:lang w:val="en-GB"/>
          </w:rPr>
          <w:t xml:space="preserve">intraspecific </w:t>
        </w:r>
      </w:ins>
      <w:ins w:id="808" w:author="Max Lindmark" w:date="2020-09-10T23:29:00Z">
        <w:r w:rsidR="00587212">
          <w:rPr>
            <w:rFonts w:eastAsiaTheme="minorEastAsia" w:cstheme="minorHAnsi"/>
            <w:lang w:val="en-GB"/>
          </w:rPr>
          <w:t>data</w:t>
        </w:r>
      </w:ins>
      <w:ins w:id="809" w:author="Max Lindmark" w:date="2020-09-10T23:35:00Z">
        <w:r w:rsidR="00975178">
          <w:rPr>
            <w:rFonts w:eastAsiaTheme="minorEastAsia" w:cstheme="minorHAnsi"/>
            <w:lang w:val="en-GB"/>
          </w:rPr>
          <w:t xml:space="preserve">, </w:t>
        </w:r>
      </w:ins>
      <w:ins w:id="810" w:author="Max Lindmark" w:date="2020-09-10T23:30:00Z">
        <w:r w:rsidR="00AE1356">
          <w:rPr>
            <w:rFonts w:eastAsiaTheme="minorEastAsia" w:cstheme="minorHAnsi"/>
            <w:lang w:val="en-GB"/>
          </w:rPr>
          <w:t xml:space="preserve">in </w:t>
        </w:r>
      </w:ins>
      <w:ins w:id="811" w:author="Max Lindmark" w:date="2020-09-10T22:03:00Z">
        <w:r w:rsidR="000A2667">
          <w:rPr>
            <w:rFonts w:eastAsiaTheme="minorEastAsia" w:cstheme="minorHAnsi"/>
            <w:lang w:val="en-GB"/>
          </w:rPr>
          <w:t xml:space="preserve">particular </w:t>
        </w:r>
      </w:ins>
      <w:ins w:id="812" w:author="Max Lindmark" w:date="2020-09-10T22:04:00Z">
        <w:r w:rsidR="000A2667">
          <w:rPr>
            <w:rFonts w:eastAsiaTheme="minorEastAsia" w:cstheme="minorHAnsi"/>
            <w:lang w:val="en-GB"/>
          </w:rPr>
          <w:t>considering temperature and body mass combined</w:t>
        </w:r>
      </w:ins>
      <w:ins w:id="813" w:author="Max Lindmark" w:date="2020-09-10T23:35:00Z">
        <w:r w:rsidR="00975178">
          <w:rPr>
            <w:rFonts w:eastAsiaTheme="minorEastAsia" w:cstheme="minorHAnsi"/>
            <w:lang w:val="en-GB"/>
          </w:rPr>
          <w:t>. T</w:t>
        </w:r>
        <w:r w:rsidR="00C61C17">
          <w:rPr>
            <w:rFonts w:eastAsiaTheme="minorEastAsia" w:cstheme="minorHAnsi"/>
            <w:lang w:val="en-GB"/>
          </w:rPr>
          <w:t>his constitutes a major knowledge gap</w:t>
        </w:r>
        <w:r w:rsidR="0025294A">
          <w:rPr>
            <w:rFonts w:eastAsiaTheme="minorEastAsia" w:cstheme="minorHAnsi"/>
            <w:lang w:val="en-GB"/>
          </w:rPr>
          <w:t>, as u</w:t>
        </w:r>
        <w:r w:rsidR="00C61C17">
          <w:rPr>
            <w:rFonts w:eastAsiaTheme="minorEastAsia" w:cstheme="minorHAnsi"/>
            <w:lang w:val="en-GB"/>
          </w:rPr>
          <w:t xml:space="preserve">nderstanding </w:t>
        </w:r>
        <w:r w:rsidR="00C61C17" w:rsidRPr="00E071F1">
          <w:rPr>
            <w:rFonts w:eastAsiaTheme="minorEastAsia" w:cstheme="minorHAnsi"/>
            <w:lang w:val="en-GB"/>
          </w:rPr>
          <w:t>the intraspecific scaling of metabolic rate in relation to consumption</w:t>
        </w:r>
        <w:r w:rsidR="00C61C17">
          <w:rPr>
            <w:rFonts w:eastAsiaTheme="minorEastAsia" w:cstheme="minorHAnsi"/>
            <w:lang w:val="en-GB"/>
          </w:rPr>
          <w:t xml:space="preserve"> is critical for evaluating the physiological basis of changes in net energy gain in relation to size and temperature</w:t>
        </w:r>
      </w:ins>
      <w:ins w:id="814" w:author="Max Lindmark" w:date="2020-09-10T22:03:00Z">
        <w:r w:rsidR="00C91ED4">
          <w:rPr>
            <w:rFonts w:eastAsiaTheme="minorEastAsia" w:cstheme="minorHAnsi"/>
            <w:lang w:val="en-GB"/>
          </w:rPr>
          <w:t xml:space="preserve">. </w:t>
        </w:r>
      </w:ins>
      <w:del w:id="815" w:author="Max Lindmark" w:date="2020-09-10T23:34:00Z">
        <w:r w:rsidR="0041375D" w:rsidRPr="00E071F1" w:rsidDel="00EF0853">
          <w:rPr>
            <w:rFonts w:eastAsiaTheme="minorEastAsia" w:cstheme="minorHAnsi"/>
            <w:lang w:val="en-GB"/>
          </w:rPr>
          <w:delText xml:space="preserve">the intraspecific </w:delText>
        </w:r>
        <w:r w:rsidR="008757EE" w:rsidRPr="00E071F1" w:rsidDel="00EF0853">
          <w:rPr>
            <w:rFonts w:eastAsiaTheme="minorEastAsia" w:cstheme="minorHAnsi"/>
            <w:lang w:val="en-GB"/>
          </w:rPr>
          <w:delText xml:space="preserve">scaling of metabolic rate in relation to </w:delText>
        </w:r>
      </w:del>
      <w:del w:id="816" w:author="Max Lindmark" w:date="2020-09-10T18:53:00Z">
        <w:r w:rsidR="006043E6" w:rsidRPr="00E071F1" w:rsidDel="00972AE8">
          <w:rPr>
            <w:rFonts w:eastAsiaTheme="minorEastAsia" w:cstheme="minorHAnsi"/>
            <w:lang w:val="en-GB"/>
          </w:rPr>
          <w:delText xml:space="preserve">assimilation or </w:delText>
        </w:r>
      </w:del>
      <w:del w:id="817" w:author="Max Lindmark" w:date="2020-09-10T23:34:00Z">
        <w:r w:rsidR="006043E6" w:rsidRPr="00E071F1" w:rsidDel="00EF0853">
          <w:rPr>
            <w:rFonts w:eastAsiaTheme="minorEastAsia" w:cstheme="minorHAnsi"/>
            <w:lang w:val="en-GB"/>
          </w:rPr>
          <w:delText>consumption</w:delText>
        </w:r>
      </w:del>
      <w:ins w:id="818" w:author="Max Lindmark" w:date="2020-09-10T18:32:00Z">
        <w:r w:rsidR="00B53FCE">
          <w:rPr>
            <w:rFonts w:eastAsiaTheme="minorEastAsia" w:cstheme="minorHAnsi"/>
            <w:lang w:val="en-GB"/>
          </w:rPr>
          <w:t xml:space="preserve">By </w:t>
        </w:r>
      </w:ins>
      <w:ins w:id="819" w:author="Max Lindmark" w:date="2020-09-10T23:34:00Z">
        <w:r w:rsidR="005076A4">
          <w:rPr>
            <w:rFonts w:eastAsiaTheme="minorEastAsia" w:cstheme="minorHAnsi"/>
            <w:lang w:val="en-GB"/>
          </w:rPr>
          <w:t>collating</w:t>
        </w:r>
      </w:ins>
      <w:ins w:id="820" w:author="Max Lindmark" w:date="2020-09-10T18:32:00Z">
        <w:r w:rsidR="00B53FCE">
          <w:rPr>
            <w:rFonts w:eastAsiaTheme="minorEastAsia" w:cstheme="minorHAnsi"/>
            <w:lang w:val="en-GB"/>
          </w:rPr>
          <w:t xml:space="preserve"> </w:t>
        </w:r>
      </w:ins>
      <w:ins w:id="821" w:author="Max Lindmark" w:date="2020-09-10T23:34:00Z">
        <w:r w:rsidR="005076A4">
          <w:rPr>
            <w:rFonts w:eastAsiaTheme="minorEastAsia" w:cstheme="minorHAnsi"/>
            <w:lang w:val="en-GB"/>
          </w:rPr>
          <w:t xml:space="preserve">experimental </w:t>
        </w:r>
      </w:ins>
      <w:ins w:id="822" w:author="Max Lindmark" w:date="2020-09-10T18:33:00Z">
        <w:r w:rsidR="004E7F4B">
          <w:rPr>
            <w:rFonts w:eastAsiaTheme="minorEastAsia" w:cstheme="minorHAnsi"/>
            <w:lang w:val="en-GB"/>
          </w:rPr>
          <w:t xml:space="preserve">data with intraspecific </w:t>
        </w:r>
        <w:r w:rsidR="00D77420">
          <w:rPr>
            <w:rFonts w:eastAsiaTheme="minorEastAsia" w:cstheme="minorHAnsi"/>
            <w:lang w:val="en-GB"/>
          </w:rPr>
          <w:t>variation in both size and temperature, we are able to show that</w:t>
        </w:r>
      </w:ins>
      <w:del w:id="823" w:author="Max Lindmark" w:date="2020-09-10T18:31:00Z">
        <w:r w:rsidR="006043E6" w:rsidRPr="00E071F1" w:rsidDel="00F03561">
          <w:rPr>
            <w:rFonts w:eastAsiaTheme="minorEastAsia" w:cstheme="minorHAnsi"/>
            <w:lang w:val="en-GB"/>
          </w:rPr>
          <w:delText>.</w:delText>
        </w:r>
      </w:del>
      <w:del w:id="824" w:author="Max Lindmark" w:date="2020-09-10T18:33:00Z">
        <w:r w:rsidR="006043E6" w:rsidRPr="00E071F1" w:rsidDel="00D77420">
          <w:rPr>
            <w:rFonts w:eastAsiaTheme="minorEastAsia" w:cstheme="minorHAnsi"/>
            <w:lang w:val="en-GB"/>
          </w:rPr>
          <w:delText xml:space="preserve"> </w:delText>
        </w:r>
        <w:r w:rsidR="00BE2A72" w:rsidRPr="00E071F1" w:rsidDel="00D77420">
          <w:rPr>
            <w:rFonts w:eastAsiaTheme="minorEastAsia" w:cstheme="minorHAnsi"/>
            <w:lang w:val="en-GB"/>
          </w:rPr>
          <w:delText>O</w:delText>
        </w:r>
        <w:r w:rsidR="00720141" w:rsidRPr="00E071F1" w:rsidDel="00D77420">
          <w:rPr>
            <w:rFonts w:eastAsiaTheme="minorEastAsia" w:cstheme="minorHAnsi"/>
            <w:lang w:val="en-GB"/>
          </w:rPr>
          <w:delText xml:space="preserve">ur </w:delText>
        </w:r>
        <w:r w:rsidR="00C87DE7" w:rsidRPr="00E071F1" w:rsidDel="00D77420">
          <w:rPr>
            <w:rFonts w:eastAsiaTheme="minorEastAsia" w:cstheme="minorHAnsi"/>
            <w:lang w:val="en-GB"/>
          </w:rPr>
          <w:delText>finding</w:delText>
        </w:r>
        <w:r w:rsidR="006514DF" w:rsidRPr="00E071F1" w:rsidDel="00D77420">
          <w:rPr>
            <w:rFonts w:eastAsiaTheme="minorEastAsia" w:cstheme="minorHAnsi"/>
            <w:lang w:val="en-GB"/>
          </w:rPr>
          <w:delText xml:space="preserve"> that</w:delText>
        </w:r>
      </w:del>
      <w:r w:rsidR="006514DF" w:rsidRPr="00E071F1">
        <w:rPr>
          <w:rFonts w:eastAsiaTheme="minorEastAsia" w:cstheme="minorHAnsi"/>
          <w:lang w:val="en-GB"/>
        </w:rPr>
        <w:t xml:space="preserve"> </w:t>
      </w:r>
      <w:r w:rsidR="00720141" w:rsidRPr="00E071F1">
        <w:rPr>
          <w:rFonts w:eastAsiaTheme="minorEastAsia" w:cstheme="minorHAnsi"/>
          <w:lang w:val="en-GB"/>
        </w:rPr>
        <w:t>the mass</w:t>
      </w:r>
      <w:r w:rsidR="0010623B" w:rsidRPr="00E071F1">
        <w:rPr>
          <w:rFonts w:eastAsiaTheme="minorEastAsia" w:cstheme="minorHAnsi"/>
          <w:lang w:val="en-GB"/>
        </w:rPr>
        <w:t xml:space="preserve"> </w:t>
      </w:r>
      <w:r w:rsidR="00720141" w:rsidRPr="00E071F1">
        <w:rPr>
          <w:rFonts w:eastAsiaTheme="minorEastAsia" w:cstheme="minorHAnsi"/>
          <w:lang w:val="en-GB"/>
        </w:rPr>
        <w:t xml:space="preserve">scaling exponent </w:t>
      </w:r>
      <w:r w:rsidR="00F935D8" w:rsidRPr="00E071F1">
        <w:rPr>
          <w:rFonts w:eastAsiaTheme="minorEastAsia" w:cstheme="minorHAnsi"/>
          <w:lang w:val="en-GB"/>
        </w:rPr>
        <w:t xml:space="preserve">of </w:t>
      </w:r>
      <w:r w:rsidR="00C87DE7" w:rsidRPr="00E071F1">
        <w:rPr>
          <w:rFonts w:eastAsiaTheme="minorEastAsia" w:cstheme="minorHAnsi"/>
          <w:lang w:val="en-GB"/>
        </w:rPr>
        <w:t xml:space="preserve">metabolism is larger than </w:t>
      </w:r>
      <w:r w:rsidR="00F935D8" w:rsidRPr="00E071F1">
        <w:rPr>
          <w:rFonts w:eastAsiaTheme="minorEastAsia" w:cstheme="minorHAnsi"/>
          <w:lang w:val="en-GB"/>
        </w:rPr>
        <w:t xml:space="preserve">that </w:t>
      </w:r>
      <w:r w:rsidR="00C87DE7" w:rsidRPr="00E071F1">
        <w:rPr>
          <w:rFonts w:eastAsiaTheme="minorEastAsia" w:cstheme="minorHAnsi"/>
          <w:lang w:val="en-GB"/>
        </w:rPr>
        <w:t xml:space="preserve">for </w:t>
      </w:r>
      <w:r w:rsidR="00720141" w:rsidRPr="00E071F1">
        <w:rPr>
          <w:rFonts w:eastAsiaTheme="minorEastAsia" w:cstheme="minorHAnsi"/>
          <w:lang w:val="en-GB"/>
        </w:rPr>
        <w:t xml:space="preserve">maximum consumption </w:t>
      </w:r>
      <w:r w:rsidR="000259DC" w:rsidRPr="00E071F1">
        <w:rPr>
          <w:rFonts w:eastAsiaTheme="minorEastAsia" w:cstheme="minorHAnsi"/>
          <w:lang w:val="en-GB"/>
        </w:rPr>
        <w:t>implies</w:t>
      </w:r>
      <w:r w:rsidR="00720141" w:rsidRPr="00E071F1">
        <w:rPr>
          <w:rFonts w:eastAsiaTheme="minorEastAsia" w:cstheme="minorHAnsi"/>
          <w:lang w:val="en-GB"/>
        </w:rPr>
        <w:t xml:space="preserve"> that “costs” for maintenance increase faster </w:t>
      </w:r>
      <w:r w:rsidR="009364EC" w:rsidRPr="00E071F1">
        <w:rPr>
          <w:rFonts w:eastAsiaTheme="minorEastAsia" w:cstheme="minorHAnsi"/>
          <w:lang w:val="en-GB"/>
        </w:rPr>
        <w:t xml:space="preserve">with body mass </w:t>
      </w:r>
      <w:r w:rsidR="00720141" w:rsidRPr="00E071F1">
        <w:rPr>
          <w:rFonts w:eastAsiaTheme="minorEastAsia" w:cstheme="minorHAnsi"/>
          <w:lang w:val="en-GB"/>
        </w:rPr>
        <w:t xml:space="preserve">than energy </w:t>
      </w:r>
      <w:r w:rsidR="007266E5" w:rsidRPr="00E071F1">
        <w:rPr>
          <w:rFonts w:eastAsiaTheme="minorEastAsia" w:cstheme="minorHAnsi"/>
          <w:lang w:val="en-GB"/>
        </w:rPr>
        <w:t>gains</w:t>
      </w:r>
      <w:r w:rsidR="0044169B" w:rsidRPr="00E071F1">
        <w:rPr>
          <w:rFonts w:eastAsiaTheme="minorEastAsia" w:cstheme="minorHAnsi"/>
          <w:lang w:val="en-GB"/>
        </w:rPr>
        <w:t>.</w:t>
      </w:r>
      <w:r w:rsidR="00234472" w:rsidRPr="00E071F1">
        <w:rPr>
          <w:rFonts w:eastAsiaTheme="minorEastAsia" w:cstheme="minorHAnsi"/>
          <w:lang w:val="en-GB"/>
        </w:rPr>
        <w:t xml:space="preserve"> </w:t>
      </w:r>
      <w:ins w:id="825" w:author="Max Lindmark" w:date="2020-09-10T18:38:00Z">
        <w:r w:rsidR="00ED402C">
          <w:rPr>
            <w:rFonts w:eastAsiaTheme="minorEastAsia" w:cstheme="minorHAnsi"/>
            <w:lang w:val="en-GB"/>
          </w:rPr>
          <w:t xml:space="preserve">There may therefore </w:t>
        </w:r>
        <w:r w:rsidR="00A13771">
          <w:rPr>
            <w:rFonts w:eastAsiaTheme="minorEastAsia" w:cstheme="minorHAnsi"/>
            <w:lang w:val="en-GB"/>
          </w:rPr>
          <w:t xml:space="preserve">be </w:t>
        </w:r>
        <w:r w:rsidR="00347585">
          <w:rPr>
            <w:rFonts w:eastAsiaTheme="minorEastAsia" w:cstheme="minorHAnsi"/>
            <w:lang w:val="en-GB"/>
          </w:rPr>
          <w:t xml:space="preserve">purely physiological </w:t>
        </w:r>
      </w:ins>
      <w:ins w:id="826" w:author="Max Lindmark" w:date="2020-09-10T18:53:00Z">
        <w:r w:rsidR="00AF5375">
          <w:rPr>
            <w:rFonts w:eastAsiaTheme="minorEastAsia" w:cstheme="minorHAnsi"/>
            <w:lang w:val="en-GB"/>
          </w:rPr>
          <w:t xml:space="preserve">constraints to growing large </w:t>
        </w:r>
      </w:ins>
      <w:ins w:id="827" w:author="Max Lindmark" w:date="2020-09-10T18:54:00Z">
        <w:r w:rsidR="007B1EDA">
          <w:rPr>
            <w:rFonts w:eastAsiaTheme="minorEastAsia" w:cstheme="minorHAnsi"/>
            <w:lang w:val="en-GB"/>
          </w:rPr>
          <w:t>in warm waters</w:t>
        </w:r>
      </w:ins>
      <w:ins w:id="828" w:author="Max Lindmark" w:date="2020-09-10T18:55:00Z">
        <w:r w:rsidR="001F2D23">
          <w:rPr>
            <w:rFonts w:eastAsiaTheme="minorEastAsia" w:cstheme="minorHAnsi"/>
            <w:lang w:val="en-GB"/>
          </w:rPr>
          <w:t xml:space="preserve"> that b</w:t>
        </w:r>
        <w:r w:rsidR="001F2D23" w:rsidRPr="00E071F1">
          <w:rPr>
            <w:rFonts w:eastAsiaTheme="minorEastAsia" w:cstheme="minorHAnsi"/>
            <w:lang w:val="en-GB"/>
          </w:rPr>
          <w:t>ioenergetics models may need to account</w:t>
        </w:r>
      </w:ins>
      <w:ins w:id="829" w:author="Max Lindmark" w:date="2020-09-10T18:54:00Z">
        <w:r w:rsidR="00EE1E66">
          <w:rPr>
            <w:rFonts w:eastAsiaTheme="minorEastAsia" w:cstheme="minorHAnsi"/>
            <w:lang w:val="en-GB"/>
          </w:rPr>
          <w:t xml:space="preserve">, as this scaling leads to declining optimal growth temperatures. </w:t>
        </w:r>
      </w:ins>
      <w:del w:id="830" w:author="Max Lindmark" w:date="2020-09-10T18:54:00Z">
        <w:r w:rsidR="00912457" w:rsidRPr="00E071F1" w:rsidDel="007B1EDA">
          <w:rPr>
            <w:rFonts w:eastAsiaTheme="minorEastAsia" w:cstheme="minorHAnsi"/>
            <w:lang w:val="en-GB"/>
          </w:rPr>
          <w:delText>B</w:delText>
        </w:r>
      </w:del>
      <w:del w:id="831" w:author="Max Lindmark" w:date="2020-09-10T18:55:00Z">
        <w:r w:rsidR="008E3E86" w:rsidRPr="00E071F1" w:rsidDel="001F2D23">
          <w:rPr>
            <w:rFonts w:eastAsiaTheme="minorEastAsia" w:cstheme="minorHAnsi"/>
            <w:lang w:val="en-GB"/>
          </w:rPr>
          <w:delText>ioenergetics models may need to account for this difference in</w:delText>
        </w:r>
        <w:r w:rsidR="00C5263F" w:rsidRPr="00E071F1" w:rsidDel="001F2D23">
          <w:rPr>
            <w:rFonts w:eastAsiaTheme="minorEastAsia" w:cstheme="minorHAnsi"/>
            <w:lang w:val="en-GB"/>
          </w:rPr>
          <w:delText xml:space="preserve"> the mass</w:delText>
        </w:r>
        <w:r w:rsidR="0010623B" w:rsidRPr="00E071F1" w:rsidDel="001F2D23">
          <w:rPr>
            <w:rFonts w:eastAsiaTheme="minorEastAsia" w:cstheme="minorHAnsi"/>
            <w:lang w:val="en-GB"/>
          </w:rPr>
          <w:delText xml:space="preserve"> </w:delText>
        </w:r>
        <w:r w:rsidR="008E3E86" w:rsidRPr="00E071F1" w:rsidDel="001F2D23">
          <w:rPr>
            <w:rFonts w:eastAsiaTheme="minorEastAsia" w:cstheme="minorHAnsi"/>
            <w:lang w:val="en-GB"/>
          </w:rPr>
          <w:delText>scaling</w:delText>
        </w:r>
        <w:r w:rsidR="00C5263F" w:rsidRPr="00E071F1" w:rsidDel="001F2D23">
          <w:rPr>
            <w:rFonts w:eastAsiaTheme="minorEastAsia" w:cstheme="minorHAnsi"/>
            <w:lang w:val="en-GB"/>
          </w:rPr>
          <w:delText xml:space="preserve"> of metabolism and consumption</w:delText>
        </w:r>
        <w:r w:rsidR="008E3E86" w:rsidRPr="00E071F1" w:rsidDel="001F2D23">
          <w:rPr>
            <w:rFonts w:eastAsiaTheme="minorEastAsia" w:cstheme="minorHAnsi"/>
            <w:lang w:val="en-GB"/>
          </w:rPr>
          <w:delText>,</w:delText>
        </w:r>
        <w:r w:rsidR="00B31715" w:rsidRPr="00E071F1" w:rsidDel="001F2D23">
          <w:rPr>
            <w:rFonts w:eastAsiaTheme="minorEastAsia" w:cstheme="minorHAnsi"/>
            <w:lang w:val="en-GB"/>
          </w:rPr>
          <w:delText xml:space="preserve"> which is in contrast to </w:delText>
        </w:r>
        <w:r w:rsidR="00CB5528" w:rsidRPr="00E071F1" w:rsidDel="001F2D23">
          <w:rPr>
            <w:rFonts w:eastAsiaTheme="minorEastAsia" w:cstheme="minorHAnsi"/>
            <w:lang w:val="en-GB"/>
          </w:rPr>
          <w:delText xml:space="preserve">predictions </w:delText>
        </w:r>
        <w:r w:rsidR="001E5F97" w:rsidRPr="00E071F1" w:rsidDel="001F2D23">
          <w:rPr>
            <w:rFonts w:eastAsiaTheme="minorEastAsia" w:cstheme="minorHAnsi"/>
            <w:lang w:val="en-GB"/>
          </w:rPr>
          <w:delText xml:space="preserve">from </w:delText>
        </w:r>
        <w:commentRangeStart w:id="832"/>
        <w:commentRangeStart w:id="833"/>
        <w:r w:rsidR="001E5F97" w:rsidRPr="00E071F1" w:rsidDel="001F2D23">
          <w:rPr>
            <w:rFonts w:eastAsiaTheme="minorEastAsia" w:cstheme="minorHAnsi"/>
            <w:lang w:val="en-GB"/>
          </w:rPr>
          <w:delText>metabolic theory</w:delText>
        </w:r>
        <w:r w:rsidR="002E744D" w:rsidRPr="00E071F1" w:rsidDel="001F2D23">
          <w:rPr>
            <w:rFonts w:eastAsiaTheme="minorEastAsia" w:cstheme="minorHAnsi"/>
            <w:lang w:val="en-GB"/>
          </w:rPr>
          <w:delText>.</w:delText>
        </w:r>
        <w:commentRangeEnd w:id="832"/>
        <w:r w:rsidR="00EB7942" w:rsidRPr="00E071F1" w:rsidDel="001F2D23">
          <w:rPr>
            <w:rStyle w:val="CommentReference"/>
            <w:sz w:val="24"/>
            <w:szCs w:val="24"/>
          </w:rPr>
          <w:commentReference w:id="832"/>
        </w:r>
        <w:commentRangeEnd w:id="833"/>
        <w:r w:rsidR="008B329E" w:rsidRPr="00E071F1" w:rsidDel="001F2D23">
          <w:rPr>
            <w:rStyle w:val="CommentReference"/>
            <w:sz w:val="24"/>
            <w:szCs w:val="24"/>
          </w:rPr>
          <w:commentReference w:id="833"/>
        </w:r>
      </w:del>
    </w:p>
    <w:p w14:paraId="205AC09A" w14:textId="025A445D" w:rsidR="00925B48" w:rsidRPr="00E071F1" w:rsidRDefault="00925B48" w:rsidP="00925B48">
      <w:pPr>
        <w:spacing w:line="480" w:lineRule="auto"/>
        <w:ind w:firstLine="284"/>
        <w:contextualSpacing/>
        <w:jc w:val="both"/>
        <w:rPr>
          <w:moveTo w:id="834" w:author="Max Lindmark" w:date="2020-09-10T18:36:00Z"/>
          <w:rFonts w:cstheme="minorHAnsi"/>
          <w:lang w:val="en-GB"/>
        </w:rPr>
      </w:pPr>
      <w:moveToRangeStart w:id="835" w:author="Max Lindmark" w:date="2020-09-10T18:36:00Z" w:name="move50655376"/>
      <w:moveTo w:id="836" w:author="Max Lindmark" w:date="2020-09-10T18:36:00Z">
        <w:r w:rsidRPr="00E071F1">
          <w:rPr>
            <w:rFonts w:eastAsiaTheme="minorEastAsia" w:cstheme="minorHAnsi"/>
            <w:lang w:val="en-GB"/>
          </w:rPr>
          <w:t xml:space="preserve">Translating results from experimental data to natural systems is challenging because unlimited food supply, lack of predation, and constant temperatures do not reflect natural 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 xml:space="preserve">. In natural systems, species live in temperatures cooler than those maximizing growth (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Pr="00E071F1">
          <w:rPr>
            <w:rFonts w:eastAsiaTheme="minorEastAsia" w:cstheme="minorHAnsi"/>
            <w:lang w:val="en-GB"/>
          </w:rPr>
          <w:t>, suggesting that initial warming increases growth rates</w:t>
        </w:r>
        <w:commentRangeStart w:id="837"/>
        <w:r w:rsidRPr="00E071F1">
          <w:rPr>
            <w:rFonts w:eastAsiaTheme="minorEastAsia" w:cstheme="minorHAnsi"/>
            <w:lang w:val="en-GB"/>
          </w:rPr>
          <w:t>.</w:t>
        </w:r>
        <w:commentRangeEnd w:id="837"/>
        <w:r w:rsidRPr="00E071F1">
          <w:rPr>
            <w:rStyle w:val="CommentReference"/>
            <w:sz w:val="24"/>
            <w:szCs w:val="24"/>
          </w:rPr>
          <w:commentReference w:id="837"/>
        </w:r>
        <w:r w:rsidRPr="00E071F1">
          <w:rPr>
            <w:rFonts w:eastAsiaTheme="minorEastAsia" w:cstheme="minorHAnsi"/>
            <w:lang w:val="en-GB"/>
          </w:rPr>
          <w:t xml:space="preserve"> </w:t>
        </w:r>
        <w:r w:rsidRPr="00E071F1">
          <w:rPr>
            <w:rFonts w:cstheme="minorHAnsi"/>
          </w:rPr>
          <w:t xml:space="preserve">Moreover, </w:t>
        </w:r>
        <w:r w:rsidRPr="00E071F1">
          <w:rPr>
            <w:rFonts w:eastAsiaTheme="minorEastAsia" w:cstheme="minorHAnsi"/>
            <w:lang w:val="en-GB"/>
          </w:rPr>
          <w:t xml:space="preserve">realized consumption rates are not equal to maximum consumption rates but rather a fraction of the maximum consumption rate (e.g. 20-70%)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Kitchell </w:t>
        </w:r>
        <w:r w:rsidRPr="00E071F1">
          <w:rPr>
            <w:i/>
            <w:iCs/>
            <w:lang w:val="en-GB"/>
          </w:rPr>
          <w:t>et al.</w:t>
        </w:r>
        <w:r w:rsidRPr="00E071F1">
          <w:rPr>
            <w:lang w:val="en-GB"/>
          </w:rPr>
          <w:t xml:space="preserve"> 1977; Neuenfeldt </w:t>
        </w:r>
        <w:r w:rsidRPr="00E071F1">
          <w:rPr>
            <w:i/>
            <w:iCs/>
            <w:lang w:val="en-GB"/>
          </w:rPr>
          <w:t>et al.</w:t>
        </w:r>
        <w:r w:rsidRPr="00E071F1">
          <w:rPr>
            <w:lang w:val="en-GB"/>
          </w:rPr>
          <w:t xml:space="preserve"> 2019)</w:t>
        </w:r>
        <w:r w:rsidRPr="00E071F1">
          <w:rPr>
            <w:rFonts w:eastAsiaTheme="minorEastAsia" w:cstheme="minorHAnsi"/>
            <w:lang w:val="en-GB"/>
          </w:rPr>
          <w:fldChar w:fldCharType="end"/>
        </w:r>
        <w:r w:rsidRPr="00E071F1">
          <w:rPr>
            <w:rFonts w:eastAsiaTheme="minorEastAsia" w:cstheme="minorHAnsi"/>
            <w:lang w:val="en-GB"/>
          </w:rPr>
          <w:t xml:space="preserve">. Since optimum growth temperatures decline not only with size but also food availability, and </w:t>
        </w:r>
        <w:r w:rsidRPr="00E071F1">
          <w:rPr>
            <w:rFonts w:cstheme="minorHAnsi"/>
            <w:lang w:val="en-GB"/>
          </w:rPr>
          <w:t xml:space="preserve">climate warming may also introduce higher food limitation </w:t>
        </w:r>
        <w:r w:rsidRPr="00E071F1">
          <w:rPr>
            <w:rFonts w:cstheme="minorHAnsi"/>
          </w:rPr>
          <w:fldChar w:fldCharType="begin"/>
        </w:r>
        <w:r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cstheme="minorHAnsi"/>
          </w:rPr>
          <w:fldChar w:fldCharType="separate"/>
        </w:r>
        <w:r w:rsidRPr="00E071F1">
          <w:rPr>
            <w:lang w:val="en-GB"/>
          </w:rPr>
          <w:t>(Huey &amp; Kingsolver 2019)</w:t>
        </w:r>
        <w:r w:rsidRPr="00E071F1">
          <w:rPr>
            <w:rFonts w:cstheme="minorHAnsi"/>
          </w:rPr>
          <w:fldChar w:fldCharType="end"/>
        </w:r>
        <w:r w:rsidRPr="00E071F1">
          <w:rPr>
            <w:rFonts w:eastAsiaTheme="minorEastAsia" w:cstheme="minorHAnsi"/>
            <w:lang w:val="en-GB"/>
          </w:rPr>
          <w:t xml:space="preserve">, species may be negatively impacted by warming even when controlled experiments show they can maintain growth capacity at these temperatures. In fact, there are examples of </w:t>
        </w:r>
        <w:r w:rsidRPr="00E071F1">
          <w:rPr>
            <w:rFonts w:cstheme="minorHAnsi"/>
            <w:lang w:val="en-GB"/>
          </w:rPr>
          <w:t xml:space="preserve">warming already having negative or lack of positive </w:t>
        </w:r>
        <w:r w:rsidRPr="00E071F1">
          <w:rPr>
            <w:rFonts w:cstheme="minorHAnsi"/>
            <w:lang w:val="en-GB"/>
          </w:rPr>
          <w:fldChar w:fldCharType="begin"/>
        </w:r>
        <w:r w:rsidRPr="00E071F1">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Pr="00E071F1">
          <w:rPr>
            <w:rFonts w:cstheme="minorHAnsi"/>
            <w:lang w:val="en-GB"/>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cstheme="minorHAnsi"/>
            <w:lang w:val="en-GB"/>
          </w:rPr>
          <w:fldChar w:fldCharType="end"/>
        </w:r>
        <w:r w:rsidRPr="00E071F1">
          <w:rPr>
            <w:rFonts w:cstheme="minorHAnsi"/>
            <w:lang w:val="en-GB"/>
          </w:rPr>
          <w:t xml:space="preserve"> effects on populations living at the edge of their physiological tolerance in terms of growth </w:t>
        </w:r>
        <w:r w:rsidRPr="00E071F1">
          <w:rPr>
            <w:rFonts w:cstheme="minorHAnsi"/>
          </w:rPr>
          <w:fldChar w:fldCharType="begin"/>
        </w:r>
        <w:r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Pr="00E071F1">
          <w:rPr>
            <w:rFonts w:cstheme="minorHAnsi"/>
          </w:rPr>
          <w:fldChar w:fldCharType="separate"/>
        </w:r>
        <w:r w:rsidRPr="00E071F1">
          <w:rPr>
            <w:lang w:val="en-GB"/>
          </w:rPr>
          <w:t xml:space="preserve">(Neuheimer </w:t>
        </w:r>
        <w:r w:rsidRPr="00E071F1">
          <w:rPr>
            <w:i/>
            <w:iCs/>
            <w:lang w:val="en-GB"/>
          </w:rPr>
          <w:t>et al.</w:t>
        </w:r>
        <w:r w:rsidRPr="00E071F1">
          <w:rPr>
            <w:lang w:val="en-GB"/>
          </w:rPr>
          <w:t xml:space="preserve"> 2011)</w:t>
        </w:r>
        <w:r w:rsidRPr="00E071F1">
          <w:rPr>
            <w:rFonts w:cstheme="minorHAnsi"/>
          </w:rPr>
          <w:fldChar w:fldCharType="end"/>
        </w:r>
        <w:r w:rsidRPr="00E071F1">
          <w:rPr>
            <w:rFonts w:cstheme="minorHAnsi"/>
          </w:rPr>
          <w:t>.</w:t>
        </w:r>
        <w:r w:rsidRPr="00E071F1" w:rsidDel="002E412E">
          <w:rPr>
            <w:rFonts w:eastAsiaTheme="minorEastAsia" w:cstheme="minorHAnsi"/>
            <w:lang w:val="en-GB"/>
          </w:rPr>
          <w:t xml:space="preserve"> </w:t>
        </w:r>
        <w:r w:rsidRPr="00E071F1">
          <w:rPr>
            <w:rFonts w:eastAsiaTheme="minorEastAsia" w:cstheme="minorHAnsi"/>
            <w:lang w:val="en-GB"/>
          </w:rPr>
          <w:t>W</w:t>
        </w:r>
        <w:r w:rsidRPr="00E071F1">
          <w:rPr>
            <w:rFonts w:cstheme="minorHAnsi"/>
            <w:lang w:val="en-GB"/>
          </w:rPr>
          <w:t xml:space="preserve">hether or not the negative effects of warming will be first experienced by the largest fish </w:t>
        </w:r>
        <w:r w:rsidRPr="00E071F1">
          <w:rPr>
            <w:rFonts w:eastAsiaTheme="minorEastAsia" w:cstheme="minorHAnsi"/>
            <w:lang w:val="en-GB"/>
          </w:rPr>
          <w:t xml:space="preserve">depends on if they </w:t>
        </w:r>
        <w:r w:rsidRPr="00E071F1">
          <w:rPr>
            <w:lang w:val="en-GB"/>
          </w:rPr>
          <w:t xml:space="preserve">live </w:t>
        </w:r>
        <w:r w:rsidRPr="00E071F1">
          <w:rPr>
            <w:lang w:val="en-GB"/>
          </w:rPr>
          <w:lastRenderedPageBreak/>
          <w:t xml:space="preserve">closer to their thermal optimum for growth.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Heincke’s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 xml:space="preserve">That said, there is already empirical evidence of the largest individuals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Pr="00E071F1">
          <w:rPr>
            <w:rFonts w:eastAsiaTheme="minorEastAsia" w:cstheme="minorHAnsi"/>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species occupy thermal habitats where warming can lead to increased growth rate for all individuals in a population is a simplification </w:t>
        </w:r>
        <w:commentRangeStart w:id="838"/>
        <w:commentRangeStart w:id="839"/>
        <w:r w:rsidRPr="00E071F1">
          <w:rPr>
            <w:rFonts w:cstheme="minorHAnsi"/>
            <w:lang w:val="en-GB"/>
          </w:rPr>
          <w:t xml:space="preserve">that can bias prediction of the biological impacts of climate change. </w:t>
        </w:r>
        <w:commentRangeEnd w:id="838"/>
        <w:r w:rsidRPr="00E071F1">
          <w:rPr>
            <w:rStyle w:val="CommentReference"/>
            <w:sz w:val="24"/>
            <w:szCs w:val="24"/>
          </w:rPr>
          <w:commentReference w:id="838"/>
        </w:r>
        <w:commentRangeEnd w:id="839"/>
        <w:r w:rsidRPr="00E071F1">
          <w:rPr>
            <w:rStyle w:val="CommentReference"/>
            <w:sz w:val="24"/>
            <w:szCs w:val="24"/>
          </w:rPr>
          <w:commentReference w:id="839"/>
        </w:r>
      </w:moveTo>
    </w:p>
    <w:moveToRangeEnd w:id="835"/>
    <w:p w14:paraId="67F427F7" w14:textId="37480091" w:rsidR="00720141" w:rsidRPr="00E071F1" w:rsidDel="005D27BA" w:rsidRDefault="00720141" w:rsidP="00584931">
      <w:pPr>
        <w:spacing w:line="480" w:lineRule="auto"/>
        <w:ind w:firstLine="284"/>
        <w:contextualSpacing/>
        <w:jc w:val="both"/>
        <w:rPr>
          <w:del w:id="840" w:author="Max Lindmark" w:date="2020-09-10T18:55:00Z"/>
          <w:rFonts w:eastAsiaTheme="minorEastAsia" w:cstheme="minorHAnsi"/>
        </w:rPr>
      </w:pPr>
    </w:p>
    <w:p w14:paraId="0B066DD1" w14:textId="5D0B7185" w:rsidR="00947116" w:rsidRPr="00E071F1" w:rsidDel="007C190F" w:rsidRDefault="00EB7AFB" w:rsidP="00947116">
      <w:pPr>
        <w:spacing w:line="480" w:lineRule="auto"/>
        <w:ind w:firstLine="284"/>
        <w:contextualSpacing/>
        <w:jc w:val="both"/>
        <w:rPr>
          <w:del w:id="841" w:author="Max Lindmark" w:date="2020-07-28T14:17:00Z"/>
          <w:rFonts w:cstheme="minorHAnsi"/>
          <w:lang w:val="en-GB"/>
        </w:rPr>
      </w:pPr>
      <w:r w:rsidRPr="00E071F1">
        <w:rPr>
          <w:rFonts w:eastAsiaTheme="minorEastAsia" w:cstheme="minorHAnsi"/>
          <w:lang w:val="en-GB"/>
        </w:rPr>
        <w:t xml:space="preserve">In addition to </w:t>
      </w:r>
      <w:r w:rsidR="00F935D8" w:rsidRPr="00E071F1">
        <w:rPr>
          <w:rFonts w:eastAsiaTheme="minorEastAsia" w:cstheme="minorHAnsi"/>
          <w:lang w:val="en-GB"/>
        </w:rPr>
        <w:t xml:space="preserve">resolving </w:t>
      </w:r>
      <w:r w:rsidRPr="00E071F1">
        <w:rPr>
          <w:rFonts w:eastAsiaTheme="minorEastAsia" w:cstheme="minorHAnsi"/>
          <w:lang w:val="en-GB"/>
        </w:rPr>
        <w:t xml:space="preserve">the scaling of net energy </w:t>
      </w:r>
      <w:r w:rsidR="00C22343" w:rsidRPr="00E071F1">
        <w:rPr>
          <w:rFonts w:eastAsiaTheme="minorEastAsia" w:cstheme="minorHAnsi"/>
          <w:lang w:val="en-GB"/>
        </w:rPr>
        <w:t>gain</w:t>
      </w:r>
      <w:r w:rsidRPr="00E071F1">
        <w:rPr>
          <w:rFonts w:eastAsiaTheme="minorEastAsia" w:cstheme="minorHAnsi"/>
          <w:lang w:val="en-GB"/>
        </w:rPr>
        <w:t xml:space="preserve"> </w:t>
      </w:r>
      <w:r w:rsidR="00A8557B" w:rsidRPr="00E071F1">
        <w:rPr>
          <w:rFonts w:eastAsiaTheme="minorEastAsia" w:cstheme="minorHAnsi"/>
          <w:lang w:val="en-GB"/>
        </w:rPr>
        <w:t>with body mass</w:t>
      </w:r>
      <w:r w:rsidR="009D3700" w:rsidRPr="00E071F1">
        <w:rPr>
          <w:rFonts w:eastAsiaTheme="minorEastAsia" w:cstheme="minorHAnsi"/>
          <w:lang w:val="en-GB"/>
        </w:rPr>
        <w:t xml:space="preserve">, it is important to understand how </w:t>
      </w:r>
      <w:r w:rsidR="00C63AFE" w:rsidRPr="00E071F1">
        <w:rPr>
          <w:rFonts w:eastAsiaTheme="minorEastAsia" w:cstheme="minorHAnsi"/>
          <w:lang w:val="en-GB"/>
        </w:rPr>
        <w:t>the</w:t>
      </w:r>
      <w:r w:rsidR="009D3700" w:rsidRPr="00E071F1">
        <w:rPr>
          <w:rFonts w:eastAsiaTheme="minorEastAsia" w:cstheme="minorHAnsi"/>
          <w:lang w:val="en-GB"/>
        </w:rPr>
        <w:t xml:space="preserve"> balance</w:t>
      </w:r>
      <w:r w:rsidR="00C63AFE" w:rsidRPr="00E071F1">
        <w:rPr>
          <w:rFonts w:eastAsiaTheme="minorEastAsia" w:cstheme="minorHAnsi"/>
          <w:lang w:val="en-GB"/>
        </w:rPr>
        <w:t xml:space="preserve"> between energy </w:t>
      </w:r>
      <w:r w:rsidR="00422039" w:rsidRPr="00E071F1">
        <w:rPr>
          <w:rFonts w:eastAsiaTheme="minorEastAsia" w:cstheme="minorHAnsi"/>
          <w:lang w:val="en-GB"/>
        </w:rPr>
        <w:t>gains</w:t>
      </w:r>
      <w:r w:rsidR="00C63AFE" w:rsidRPr="00E071F1">
        <w:rPr>
          <w:rFonts w:eastAsiaTheme="minorEastAsia" w:cstheme="minorHAnsi"/>
          <w:lang w:val="en-GB"/>
        </w:rPr>
        <w:t xml:space="preserve"> and costs</w:t>
      </w:r>
      <w:r w:rsidR="00F81C51" w:rsidRPr="00E071F1">
        <w:rPr>
          <w:rFonts w:eastAsiaTheme="minorEastAsia" w:cstheme="minorHAnsi"/>
          <w:lang w:val="en-GB"/>
        </w:rPr>
        <w:t xml:space="preserve"> is </w:t>
      </w:r>
      <w:r w:rsidR="00FC5D4D" w:rsidRPr="00E071F1">
        <w:rPr>
          <w:rFonts w:eastAsiaTheme="minorEastAsia" w:cstheme="minorHAnsi"/>
          <w:lang w:val="en-GB"/>
        </w:rPr>
        <w:t>affected</w:t>
      </w:r>
      <w:r w:rsidR="00F81C51" w:rsidRPr="00E071F1">
        <w:rPr>
          <w:rFonts w:eastAsiaTheme="minorEastAsia" w:cstheme="minorHAnsi"/>
          <w:lang w:val="en-GB"/>
        </w:rPr>
        <w:t xml:space="preserve"> by temperature.</w:t>
      </w:r>
      <w:r w:rsidR="00371B8E" w:rsidRPr="00E071F1">
        <w:rPr>
          <w:rFonts w:eastAsiaTheme="minorEastAsia" w:cstheme="minorHAnsi"/>
          <w:lang w:val="en-GB"/>
        </w:rPr>
        <w:t xml:space="preserve"> </w:t>
      </w:r>
      <w:r w:rsidR="00144864" w:rsidRPr="00E071F1">
        <w:rPr>
          <w:rFonts w:eastAsiaTheme="minorEastAsia" w:cstheme="minorHAnsi"/>
          <w:lang w:val="en-GB"/>
        </w:rPr>
        <w:t>The 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E8108B" w:rsidRPr="00E071F1">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Bey3w5aa/jKzF4O50","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E071F1">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s.</w:t>
      </w:r>
      <w:r w:rsidR="004B4140" w:rsidRPr="00E071F1">
        <w:rPr>
          <w:rFonts w:eastAsiaTheme="minorEastAsia" w:cstheme="minorHAnsi"/>
          <w:lang w:val="en-GB"/>
        </w:rPr>
        <w:t xml:space="preserve"> </w:t>
      </w:r>
      <w:r w:rsidR="00494B4E" w:rsidRPr="00E071F1">
        <w:rPr>
          <w:rFonts w:eastAsiaTheme="minorEastAsia"/>
          <w:lang w:val="en-GB"/>
        </w:rPr>
        <w:t>However</w:t>
      </w:r>
      <w:r w:rsidR="00947116" w:rsidRPr="00E071F1">
        <w:rPr>
          <w:rFonts w:eastAsiaTheme="minorEastAsia"/>
          <w:lang w:val="en-GB"/>
        </w:rPr>
        <w:t>, we do find clear mismatches at higher temperatures</w:t>
      </w:r>
      <w:r w:rsidR="00D06F47" w:rsidRPr="00E071F1">
        <w:rPr>
          <w:rFonts w:eastAsiaTheme="minorEastAsia"/>
          <w:lang w:val="en-GB"/>
        </w:rPr>
        <w:t xml:space="preserve">, due to </w:t>
      </w:r>
      <w:r w:rsidR="00947116" w:rsidRPr="00E071F1">
        <w:rPr>
          <w:rFonts w:eastAsiaTheme="minorEastAsia"/>
          <w:lang w:val="en-GB"/>
        </w:rPr>
        <w:t xml:space="preserve">consumption rates </w:t>
      </w:r>
      <w:r w:rsidR="00D06F47" w:rsidRPr="00E071F1">
        <w:rPr>
          <w:rFonts w:eastAsiaTheme="minorEastAsia"/>
          <w:lang w:val="en-GB"/>
        </w:rPr>
        <w:t xml:space="preserve">reaching a peak </w:t>
      </w:r>
      <w:r w:rsidR="00947116" w:rsidRPr="00E071F1">
        <w:rPr>
          <w:rFonts w:eastAsiaTheme="minorEastAsia"/>
          <w:lang w:val="en-GB"/>
        </w:rPr>
        <w:t xml:space="preserve">whereas metabolic rates increase exponentially over </w:t>
      </w:r>
      <w:r w:rsidR="007B5C3D" w:rsidRPr="00E071F1">
        <w:rPr>
          <w:rFonts w:eastAsiaTheme="minorEastAsia"/>
          <w:lang w:val="en-GB"/>
        </w:rPr>
        <w:t xml:space="preserve">much wider </w:t>
      </w:r>
      <w:r w:rsidR="00947116" w:rsidRPr="00E071F1">
        <w:rPr>
          <w:rFonts w:eastAsiaTheme="minorEastAsia"/>
          <w:lang w:val="en-GB"/>
        </w:rPr>
        <w:t>temperature</w:t>
      </w:r>
      <w:r w:rsidR="007B5C3D" w:rsidRPr="00E071F1">
        <w:rPr>
          <w:rFonts w:eastAsiaTheme="minorEastAsia"/>
          <w:lang w:val="en-GB"/>
        </w:rPr>
        <w:t xml:space="preserve"> range</w:t>
      </w:r>
      <w:r w:rsidR="00075ED9" w:rsidRPr="00E071F1">
        <w:rPr>
          <w:rFonts w:eastAsiaTheme="minorEastAsia"/>
          <w:lang w:val="en-GB"/>
        </w:rPr>
        <w:t>s</w:t>
      </w:r>
      <w:r w:rsidR="00947116" w:rsidRPr="00E071F1">
        <w:rPr>
          <w:rFonts w:eastAsiaTheme="minorEastAsia"/>
          <w:lang w:val="en-GB"/>
        </w:rPr>
        <w:t>.</w:t>
      </w:r>
      <w:r w:rsidR="008B751A" w:rsidRPr="00E071F1">
        <w:rPr>
          <w:rFonts w:eastAsiaTheme="minorEastAsia"/>
          <w:lang w:val="en-GB"/>
        </w:rPr>
        <w:t xml:space="preserve"> A recent hypothesis suggests </w:t>
      </w:r>
      <w:r w:rsidR="00590D3A" w:rsidRPr="00E071F1">
        <w:rPr>
          <w:rFonts w:eastAsiaTheme="minorEastAsia"/>
          <w:lang w:val="en-GB"/>
        </w:rPr>
        <w:t xml:space="preserve">that the reason for unimodal consumption </w:t>
      </w:r>
      <w:r w:rsidR="009401D1" w:rsidRPr="00E071F1">
        <w:rPr>
          <w:rFonts w:eastAsiaTheme="minorEastAsia"/>
          <w:lang w:val="en-GB"/>
        </w:rPr>
        <w:t xml:space="preserve">curves </w:t>
      </w:r>
      <w:r w:rsidR="00590D3A" w:rsidRPr="00E071F1">
        <w:rPr>
          <w:rFonts w:eastAsiaTheme="minorEastAsia"/>
          <w:lang w:val="en-GB"/>
        </w:rPr>
        <w:t>is to protect aerobic scope by not overshoot</w:t>
      </w:r>
      <w:r w:rsidR="00034DBC" w:rsidRPr="00E071F1">
        <w:rPr>
          <w:rFonts w:eastAsiaTheme="minorEastAsia"/>
          <w:lang w:val="en-GB"/>
        </w:rPr>
        <w:t>ing</w:t>
      </w:r>
      <w:r w:rsidR="00590D3A" w:rsidRPr="00E071F1">
        <w:rPr>
          <w:rFonts w:eastAsiaTheme="minorEastAsia"/>
          <w:lang w:val="en-GB"/>
        </w:rPr>
        <w:t xml:space="preserve"> post-meal oxygen consumption</w:t>
      </w:r>
      <w:ins w:id="842" w:author="Max Lindmark" w:date="2020-07-31T17:01:00Z">
        <w:r w:rsidR="006C4556" w:rsidRPr="00E071F1">
          <w:rPr>
            <w:rFonts w:eastAsiaTheme="minorEastAsia"/>
            <w:lang w:val="en-GB"/>
          </w:rPr>
          <w:t xml:space="preserve"> </w:t>
        </w:r>
        <w:r w:rsidR="006C4556" w:rsidRPr="00E071F1">
          <w:rPr>
            <w:rFonts w:eastAsiaTheme="minorEastAsia"/>
          </w:rPr>
          <w:fldChar w:fldCharType="begin"/>
        </w:r>
      </w:ins>
      <w:r w:rsidR="00422B99"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843" w:author="Max Lindmark" w:date="2020-07-31T17:01:00Z">
        <w:r w:rsidR="006C4556" w:rsidRPr="00E071F1">
          <w:rPr>
            <w:rFonts w:eastAsiaTheme="minorEastAsia"/>
          </w:rPr>
          <w:fldChar w:fldCharType="separate"/>
        </w:r>
        <w:r w:rsidR="006C4556" w:rsidRPr="00E071F1">
          <w:rPr>
            <w:lang w:val="en-GB"/>
          </w:rPr>
          <w:t xml:space="preserve">(Jutfelt </w:t>
        </w:r>
        <w:r w:rsidR="006C4556" w:rsidRPr="00E071F1">
          <w:rPr>
            <w:i/>
            <w:iCs/>
            <w:lang w:val="en-GB"/>
          </w:rPr>
          <w:t>et al.</w:t>
        </w:r>
        <w:r w:rsidR="006C4556" w:rsidRPr="00E071F1">
          <w:rPr>
            <w:lang w:val="en-GB"/>
          </w:rPr>
          <w:t xml:space="preserve"> 2020)</w:t>
        </w:r>
        <w:r w:rsidR="006C4556" w:rsidRPr="00E071F1">
          <w:rPr>
            <w:rFonts w:eastAsiaTheme="minorEastAsia"/>
          </w:rPr>
          <w:fldChar w:fldCharType="end"/>
        </w:r>
      </w:ins>
      <w:r w:rsidR="00DC6BD8" w:rsidRPr="00E071F1">
        <w:rPr>
          <w:rFonts w:eastAsiaTheme="minorEastAsia"/>
          <w:lang w:val="en-GB"/>
        </w:rPr>
        <w:t xml:space="preserve">. This </w:t>
      </w:r>
      <w:r w:rsidR="002F7E09" w:rsidRPr="00E071F1">
        <w:rPr>
          <w:rFonts w:eastAsiaTheme="minorEastAsia"/>
          <w:lang w:val="en-GB"/>
        </w:rPr>
        <w:t xml:space="preserve">would causally </w:t>
      </w:r>
      <w:r w:rsidR="009C1E05" w:rsidRPr="00E071F1">
        <w:rPr>
          <w:rFonts w:eastAsiaTheme="minorEastAsia"/>
          <w:lang w:val="en-GB"/>
        </w:rPr>
        <w:t>explain why also growth curves are unimodal</w:t>
      </w:r>
      <w:del w:id="844" w:author="Max Lindmark" w:date="2020-07-31T17:01:00Z">
        <w:r w:rsidR="009C1E05" w:rsidRPr="00E071F1" w:rsidDel="006C4556">
          <w:rPr>
            <w:rFonts w:eastAsiaTheme="minorEastAsia"/>
            <w:lang w:val="en-GB"/>
          </w:rPr>
          <w:delText xml:space="preserve"> </w:delText>
        </w:r>
        <w:r w:rsidR="009C1E05" w:rsidRPr="00E071F1" w:rsidDel="006C4556">
          <w:rPr>
            <w:rFonts w:eastAsiaTheme="minorEastAsia"/>
          </w:rPr>
          <w:fldChar w:fldCharType="begin"/>
        </w:r>
        <w:r w:rsidR="00AD3510" w:rsidRPr="00E071F1"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RPr="00E071F1" w:rsidDel="006C4556">
          <w:rPr>
            <w:rFonts w:eastAsiaTheme="minorEastAsia"/>
          </w:rPr>
          <w:fldChar w:fldCharType="separate"/>
        </w:r>
        <w:r w:rsidR="00AD3510" w:rsidRPr="00E071F1" w:rsidDel="006C4556">
          <w:rPr>
            <w:lang w:val="en-GB"/>
          </w:rPr>
          <w:delText xml:space="preserve">(Jutfelt </w:delText>
        </w:r>
        <w:r w:rsidR="00AD3510" w:rsidRPr="00E071F1" w:rsidDel="006C4556">
          <w:rPr>
            <w:i/>
            <w:iCs/>
            <w:lang w:val="en-GB"/>
          </w:rPr>
          <w:delText>et al.</w:delText>
        </w:r>
        <w:r w:rsidR="00AD3510" w:rsidRPr="00E071F1" w:rsidDel="006C4556">
          <w:rPr>
            <w:lang w:val="en-GB"/>
          </w:rPr>
          <w:delText xml:space="preserve"> 2020)</w:delText>
        </w:r>
        <w:r w:rsidR="009C1E05" w:rsidRPr="00E071F1" w:rsidDel="006C4556">
          <w:rPr>
            <w:rFonts w:eastAsiaTheme="minorEastAsia"/>
          </w:rPr>
          <w:fldChar w:fldCharType="end"/>
        </w:r>
      </w:del>
      <w:r w:rsidR="008E66DF" w:rsidRPr="00E071F1">
        <w:rPr>
          <w:rFonts w:eastAsiaTheme="minorEastAsia"/>
          <w:lang w:val="en-GB"/>
        </w:rPr>
        <w:t>,</w:t>
      </w:r>
      <w:r w:rsidR="00092010" w:rsidRPr="00E071F1">
        <w:rPr>
          <w:rFonts w:eastAsiaTheme="minorEastAsia"/>
          <w:lang w:val="en-GB"/>
        </w:rPr>
        <w:t xml:space="preserve"> </w:t>
      </w:r>
      <w:r w:rsidR="00A46FB0" w:rsidRPr="00E071F1">
        <w:rPr>
          <w:rFonts w:eastAsiaTheme="minorEastAsia"/>
          <w:lang w:val="en-GB"/>
        </w:rPr>
        <w:t xml:space="preserve">as is often argued from a </w:t>
      </w:r>
      <w:r w:rsidR="00A46FB0" w:rsidRPr="00E071F1">
        <w:rPr>
          <w:rFonts w:eastAsiaTheme="minorEastAsia"/>
          <w:lang w:val="en-GB"/>
        </w:rPr>
        <w:lastRenderedPageBreak/>
        <w:t xml:space="preserve">conceptual point of view </w:t>
      </w:r>
      <w:r w:rsidR="00A46FB0" w:rsidRPr="00E071F1">
        <w:rPr>
          <w:rFonts w:eastAsiaTheme="minorEastAsia"/>
        </w:rPr>
        <w:fldChar w:fldCharType="begin"/>
      </w:r>
      <w:r w:rsidR="00422B99" w:rsidRPr="00E071F1">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E071F1">
        <w:rPr>
          <w:rFonts w:eastAsiaTheme="minorEastAsia"/>
        </w:rPr>
        <w:fldChar w:fldCharType="separate"/>
      </w:r>
      <w:r w:rsidR="009F48BC" w:rsidRPr="00E071F1">
        <w:rPr>
          <w:lang w:val="en-GB"/>
        </w:rPr>
        <w:t>(Jobling 1997)</w:t>
      </w:r>
      <w:r w:rsidR="00A46FB0" w:rsidRPr="00E071F1">
        <w:rPr>
          <w:rFonts w:eastAsiaTheme="minorEastAsia"/>
        </w:rPr>
        <w:fldChar w:fldCharType="end"/>
      </w:r>
      <w:r w:rsidR="008D1FCB" w:rsidRPr="00E071F1">
        <w:rPr>
          <w:rFonts w:eastAsiaTheme="minorEastAsia"/>
          <w:lang w:val="en-GB"/>
        </w:rPr>
        <w:t xml:space="preserve">. </w:t>
      </w:r>
      <w:r w:rsidR="0018419F" w:rsidRPr="00E071F1">
        <w:rPr>
          <w:rFonts w:eastAsiaTheme="minorEastAsia"/>
          <w:lang w:val="en-GB"/>
        </w:rPr>
        <w:t>Thus, u</w:t>
      </w:r>
      <w:r w:rsidR="007C5AC9" w:rsidRPr="00E071F1">
        <w:rPr>
          <w:rFonts w:eastAsiaTheme="minorEastAsia"/>
          <w:lang w:val="en-GB"/>
        </w:rPr>
        <w:t>nimodal thermal responses are likely important for understanding impacts of climate change</w:t>
      </w:r>
      <w:r w:rsidR="003F679C" w:rsidRPr="00E071F1">
        <w:rPr>
          <w:rFonts w:eastAsiaTheme="minorEastAsia"/>
          <w:lang w:val="en-GB"/>
        </w:rPr>
        <w:t xml:space="preserve"> </w:t>
      </w:r>
      <w:r w:rsidR="003F679C" w:rsidRPr="00E071F1">
        <w:rPr>
          <w:rFonts w:eastAsiaTheme="minorEastAsia"/>
        </w:rPr>
        <w:fldChar w:fldCharType="begin"/>
      </w:r>
      <w:r w:rsidR="00422B99" w:rsidRPr="00E071F1">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sidRPr="00E071F1">
        <w:rPr>
          <w:rFonts w:eastAsiaTheme="minorEastAsia"/>
        </w:rPr>
        <w:fldChar w:fldCharType="separate"/>
      </w:r>
      <w:r w:rsidR="009C66FD" w:rsidRPr="00E071F1">
        <w:rPr>
          <w:lang w:val="en-GB"/>
        </w:rPr>
        <w:t xml:space="preserve">(Neuheimer </w:t>
      </w:r>
      <w:r w:rsidR="009C66FD" w:rsidRPr="00E071F1">
        <w:rPr>
          <w:i/>
          <w:iCs/>
          <w:lang w:val="en-GB"/>
        </w:rPr>
        <w:t>et al.</w:t>
      </w:r>
      <w:r w:rsidR="009C66FD" w:rsidRPr="00E071F1">
        <w:rPr>
          <w:lang w:val="en-GB"/>
        </w:rPr>
        <w:t xml:space="preserve"> 2011)</w:t>
      </w:r>
      <w:r w:rsidR="003F679C" w:rsidRPr="00E071F1">
        <w:rPr>
          <w:rFonts w:eastAsiaTheme="minorEastAsia"/>
        </w:rPr>
        <w:fldChar w:fldCharType="end"/>
      </w:r>
      <w:r w:rsidR="007C5AC9" w:rsidRPr="00E071F1">
        <w:rPr>
          <w:rFonts w:eastAsiaTheme="minorEastAsia"/>
          <w:lang w:val="en-GB"/>
        </w:rPr>
        <w:t xml:space="preserve">. Therefore, </w:t>
      </w:r>
      <w:r w:rsidR="004979B3" w:rsidRPr="00E071F1">
        <w:rPr>
          <w:rFonts w:eastAsiaTheme="minorEastAsia"/>
          <w:lang w:val="en-GB"/>
        </w:rPr>
        <w:t xml:space="preserve">a priority </w:t>
      </w:r>
      <w:r w:rsidR="00AD3287" w:rsidRPr="00E071F1">
        <w:rPr>
          <w:rFonts w:eastAsiaTheme="minorEastAsia"/>
          <w:lang w:val="en-GB"/>
        </w:rPr>
        <w:t xml:space="preserve">should be </w:t>
      </w:r>
      <w:r w:rsidR="006E11A2" w:rsidRPr="00E071F1">
        <w:rPr>
          <w:rFonts w:eastAsiaTheme="minorEastAsia"/>
          <w:lang w:val="en-GB"/>
        </w:rPr>
        <w:t xml:space="preserve">to identify generalized approaches </w:t>
      </w:r>
      <w:r w:rsidR="002610ED" w:rsidRPr="00E071F1">
        <w:rPr>
          <w:rFonts w:eastAsiaTheme="minorEastAsia"/>
          <w:lang w:val="en-GB"/>
        </w:rPr>
        <w:t xml:space="preserve">and parameters </w:t>
      </w:r>
      <w:r w:rsidR="000F6592" w:rsidRPr="00E071F1">
        <w:rPr>
          <w:rFonts w:eastAsiaTheme="minorEastAsia"/>
          <w:lang w:val="en-GB"/>
        </w:rPr>
        <w:t xml:space="preserve">for characterizing </w:t>
      </w:r>
      <w:r w:rsidR="00DD12A0" w:rsidRPr="00E071F1">
        <w:rPr>
          <w:rFonts w:eastAsiaTheme="minorEastAsia"/>
          <w:lang w:val="en-GB"/>
        </w:rPr>
        <w:t>the unimodal</w:t>
      </w:r>
      <w:r w:rsidR="00132119" w:rsidRPr="00E071F1">
        <w:rPr>
          <w:rFonts w:eastAsiaTheme="minorEastAsia"/>
          <w:lang w:val="en-GB"/>
        </w:rPr>
        <w:t xml:space="preserve"> </w:t>
      </w:r>
      <w:r w:rsidR="00034C53" w:rsidRPr="00E071F1">
        <w:rPr>
          <w:rFonts w:eastAsiaTheme="minorEastAsia"/>
          <w:lang w:val="en-GB"/>
        </w:rPr>
        <w:t>shape of consumption</w:t>
      </w:r>
      <w:r w:rsidR="003B651A" w:rsidRPr="00E071F1">
        <w:rPr>
          <w:rFonts w:eastAsiaTheme="minorEastAsia"/>
          <w:lang w:val="en-GB"/>
        </w:rPr>
        <w:t xml:space="preserve"> rate</w:t>
      </w:r>
      <w:r w:rsidR="00AC4E19" w:rsidRPr="00E071F1">
        <w:rPr>
          <w:rFonts w:eastAsiaTheme="minorEastAsia"/>
          <w:lang w:val="en-GB"/>
        </w:rPr>
        <w:t>, which would require more data and experiments</w:t>
      </w:r>
      <w:r w:rsidR="00C77C55" w:rsidRPr="00E071F1">
        <w:rPr>
          <w:rFonts w:eastAsiaTheme="minorEastAsia"/>
          <w:lang w:val="en-GB"/>
        </w:rPr>
        <w:t xml:space="preserve"> with</w:t>
      </w:r>
      <w:r w:rsidR="007102FF" w:rsidRPr="00E071F1">
        <w:rPr>
          <w:rFonts w:eastAsiaTheme="minorEastAsia"/>
          <w:lang w:val="en-GB"/>
        </w:rPr>
        <w:t xml:space="preserve"> </w:t>
      </w:r>
      <w:del w:id="845" w:author="Max Lindmark" w:date="2020-07-28T14:16:00Z">
        <w:r w:rsidR="007102FF" w:rsidRPr="00E071F1" w:rsidDel="00BB305E">
          <w:rPr>
            <w:rFonts w:eastAsiaTheme="minorEastAsia"/>
            <w:lang w:val="en-GB"/>
          </w:rPr>
          <w:delText xml:space="preserve">factorial </w:delText>
        </w:r>
      </w:del>
      <w:ins w:id="846" w:author="Max Lindmark" w:date="2020-07-28T14:16:00Z">
        <w:r w:rsidR="00BB305E" w:rsidRPr="00E071F1">
          <w:rPr>
            <w:rFonts w:eastAsiaTheme="minorEastAsia"/>
            <w:lang w:val="en-GB"/>
          </w:rPr>
          <w:t xml:space="preserve">combined </w:t>
        </w:r>
      </w:ins>
      <w:r w:rsidR="007102FF" w:rsidRPr="00E071F1">
        <w:rPr>
          <w:rFonts w:eastAsiaTheme="minorEastAsia"/>
          <w:lang w:val="en-GB"/>
        </w:rPr>
        <w:t>mass and temperature treatments</w:t>
      </w:r>
      <w:r w:rsidR="00AC4E19" w:rsidRPr="00E071F1">
        <w:rPr>
          <w:rFonts w:eastAsiaTheme="minorEastAsia"/>
          <w:lang w:val="en-GB"/>
        </w:rPr>
        <w:t>.</w:t>
      </w:r>
    </w:p>
    <w:p w14:paraId="4DBE5F07" w14:textId="66AC28B3" w:rsidR="00077A77" w:rsidRPr="00E071F1" w:rsidRDefault="00CF7F64" w:rsidP="00BA1217">
      <w:pPr>
        <w:spacing w:line="480" w:lineRule="auto"/>
        <w:ind w:firstLine="284"/>
        <w:contextualSpacing/>
        <w:jc w:val="both"/>
        <w:rPr>
          <w:rFonts w:eastAsiaTheme="minorEastAsia" w:cstheme="minorHAnsi"/>
          <w:lang w:val="en-GB"/>
        </w:rPr>
      </w:pPr>
      <w:commentRangeStart w:id="847"/>
      <w:commentRangeStart w:id="848"/>
      <w:commentRangeStart w:id="849"/>
      <w:commentRangeStart w:id="850"/>
      <w:del w:id="851" w:author="Max Lindmark" w:date="2020-07-28T14:17:00Z">
        <w:r w:rsidRPr="00E071F1" w:rsidDel="007C190F">
          <w:rPr>
            <w:rFonts w:eastAsiaTheme="minorEastAsia" w:cstheme="minorHAnsi"/>
            <w:lang w:val="en-GB"/>
          </w:rPr>
          <w:delText>We also find the general temperature scaling</w:delText>
        </w:r>
        <w:r w:rsidR="00F935D8" w:rsidRPr="00E071F1" w:rsidDel="007C190F">
          <w:rPr>
            <w:rFonts w:eastAsiaTheme="minorEastAsia" w:cstheme="minorHAnsi"/>
            <w:lang w:val="en-GB"/>
          </w:rPr>
          <w:delText xml:space="preserve"> </w:delText>
        </w:r>
        <w:r w:rsidR="00C22343" w:rsidRPr="00E071F1" w:rsidDel="007C190F">
          <w:rPr>
            <w:rFonts w:eastAsiaTheme="minorEastAsia" w:cstheme="minorHAnsi"/>
            <w:lang w:val="en-GB"/>
          </w:rPr>
          <w:delText xml:space="preserve">of metabolic and </w:delText>
        </w:r>
        <w:r w:rsidR="00F935D8" w:rsidRPr="00E071F1" w:rsidDel="007C190F">
          <w:rPr>
            <w:rFonts w:eastAsiaTheme="minorEastAsia" w:cstheme="minorHAnsi"/>
            <w:lang w:val="en-GB"/>
          </w:rPr>
          <w:delText>maximum consumption</w:delText>
        </w:r>
        <w:r w:rsidR="00256929" w:rsidRPr="00E071F1" w:rsidDel="007C190F">
          <w:rPr>
            <w:rFonts w:eastAsiaTheme="minorEastAsia" w:cstheme="minorHAnsi"/>
            <w:lang w:val="en-GB"/>
          </w:rPr>
          <w:delText xml:space="preserve"> at temperatures below optimum are </w:delText>
        </w:r>
        <w:r w:rsidRPr="00E071F1" w:rsidDel="007C190F">
          <w:rPr>
            <w:rFonts w:eastAsiaTheme="minorEastAsia" w:cstheme="minorHAnsi"/>
            <w:lang w:val="en-GB"/>
          </w:rPr>
          <w:delText>less uncertain</w:delText>
        </w:r>
        <w:r w:rsidR="008B721C" w:rsidRPr="00E071F1" w:rsidDel="007C190F">
          <w:rPr>
            <w:rFonts w:eastAsiaTheme="minorEastAsia" w:cstheme="minorHAnsi"/>
            <w:lang w:val="en-GB"/>
          </w:rPr>
          <w:delText xml:space="preserve"> than what has been reported previously (e.g. </w:delText>
        </w:r>
        <w:r w:rsidR="00E2350B" w:rsidRPr="00E071F1" w:rsidDel="007C190F">
          <w:rPr>
            <w:rFonts w:eastAsiaTheme="minorEastAsia" w:cstheme="minorHAnsi"/>
            <w:lang w:val="en-GB"/>
          </w:rPr>
          <w:delText>in</w:delText>
        </w:r>
        <w:r w:rsidR="00D338CB" w:rsidRPr="00E071F1" w:rsidDel="007C190F">
          <w:rPr>
            <w:rFonts w:eastAsiaTheme="minorEastAsia" w:cstheme="minorHAnsi"/>
            <w:lang w:val="en-GB"/>
          </w:rPr>
          <w:delText xml:space="preserve"> </w:delText>
        </w:r>
        <w:r w:rsidR="00054CD2" w:rsidRPr="00E071F1" w:rsidDel="007C190F">
          <w:rPr>
            <w:rFonts w:eastAsiaTheme="minorEastAsia" w:cstheme="minorHAnsi"/>
          </w:rPr>
          <w:fldChar w:fldCharType="begin"/>
        </w:r>
        <w:r w:rsidR="00E169B4" w:rsidRPr="00E071F1"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RPr="00E071F1"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E071F1"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RPr="00E071F1" w:rsidDel="007C190F">
          <w:rPr>
            <w:rFonts w:eastAsiaTheme="minorEastAsia" w:cstheme="minorHAnsi"/>
          </w:rPr>
          <w:fldChar w:fldCharType="separate"/>
        </w:r>
        <w:r w:rsidR="009F48BC" w:rsidRPr="00E071F1" w:rsidDel="007C190F">
          <w:rPr>
            <w:lang w:val="en-GB"/>
          </w:rPr>
          <w:delText xml:space="preserve">(Downs </w:delText>
        </w:r>
        <w:r w:rsidR="009F48BC" w:rsidRPr="00E071F1" w:rsidDel="007C190F">
          <w:rPr>
            <w:i/>
            <w:iCs/>
            <w:lang w:val="en-GB"/>
          </w:rPr>
          <w:delText>et al.</w:delText>
        </w:r>
        <w:r w:rsidR="009F48BC" w:rsidRPr="00E071F1" w:rsidDel="007C190F">
          <w:rPr>
            <w:lang w:val="en-GB"/>
          </w:rPr>
          <w:delText xml:space="preserve"> 2008; Englund </w:delText>
        </w:r>
        <w:r w:rsidR="009F48BC" w:rsidRPr="00E071F1" w:rsidDel="007C190F">
          <w:rPr>
            <w:i/>
            <w:iCs/>
            <w:lang w:val="en-GB"/>
          </w:rPr>
          <w:delText>et al.</w:delText>
        </w:r>
        <w:r w:rsidR="009F48BC" w:rsidRPr="00E071F1" w:rsidDel="007C190F">
          <w:rPr>
            <w:lang w:val="en-GB"/>
          </w:rPr>
          <w:delText xml:space="preserve"> 2011)</w:delText>
        </w:r>
        <w:r w:rsidR="00054CD2" w:rsidRPr="00E071F1" w:rsidDel="007C190F">
          <w:rPr>
            <w:rFonts w:eastAsiaTheme="minorEastAsia" w:cstheme="minorHAnsi"/>
          </w:rPr>
          <w:fldChar w:fldCharType="end"/>
        </w:r>
        <w:r w:rsidR="00520784" w:rsidRPr="00E071F1" w:rsidDel="007C190F">
          <w:rPr>
            <w:rFonts w:eastAsiaTheme="minorEastAsia" w:cstheme="minorHAnsi"/>
            <w:lang w:val="en-GB"/>
          </w:rPr>
          <w:delText xml:space="preserve">. A </w:delText>
        </w:r>
        <w:r w:rsidR="00961C71" w:rsidRPr="00E071F1" w:rsidDel="007C190F">
          <w:rPr>
            <w:rFonts w:eastAsiaTheme="minorEastAsia" w:cstheme="minorHAnsi"/>
            <w:lang w:val="en-GB"/>
          </w:rPr>
          <w:delText>likely contributing factor</w:delText>
        </w:r>
        <w:r w:rsidR="00581069" w:rsidRPr="00E071F1" w:rsidDel="007C190F">
          <w:rPr>
            <w:rFonts w:eastAsiaTheme="minorEastAsia" w:cstheme="minorHAnsi"/>
            <w:lang w:val="en-GB"/>
          </w:rPr>
          <w:delText xml:space="preserve"> is </w:delText>
        </w:r>
        <w:r w:rsidR="00F935D8" w:rsidRPr="00E071F1" w:rsidDel="007C190F">
          <w:rPr>
            <w:rFonts w:eastAsiaTheme="minorEastAsia" w:cstheme="minorHAnsi"/>
            <w:lang w:val="en-GB"/>
          </w:rPr>
          <w:delText xml:space="preserve">our </w:delText>
        </w:r>
        <w:r w:rsidR="00581069" w:rsidRPr="00E071F1" w:rsidDel="007C190F">
          <w:rPr>
            <w:rFonts w:eastAsiaTheme="minorEastAsia" w:cstheme="minorHAnsi"/>
            <w:lang w:val="en-GB"/>
          </w:rPr>
          <w:delText>use of hierarch</w:delText>
        </w:r>
        <w:r w:rsidR="0091477E" w:rsidRPr="00E071F1" w:rsidDel="007C190F">
          <w:rPr>
            <w:rFonts w:eastAsiaTheme="minorEastAsia" w:cstheme="minorHAnsi"/>
            <w:lang w:val="en-GB"/>
          </w:rPr>
          <w:delText>ic</w:delText>
        </w:r>
        <w:r w:rsidR="00581069" w:rsidRPr="00E071F1" w:rsidDel="007C190F">
          <w:rPr>
            <w:rFonts w:eastAsiaTheme="minorEastAsia" w:cstheme="minorHAnsi"/>
            <w:lang w:val="en-GB"/>
          </w:rPr>
          <w:delText xml:space="preserve">al models </w:delText>
        </w:r>
        <w:r w:rsidR="00DD4D2A" w:rsidRPr="00E071F1" w:rsidDel="007C190F">
          <w:rPr>
            <w:rFonts w:eastAsiaTheme="minorEastAsia" w:cstheme="minorHAnsi"/>
            <w:lang w:val="en-GB"/>
          </w:rPr>
          <w:delText xml:space="preserve">and partial pooling </w:delText>
        </w:r>
        <w:r w:rsidR="0054414C" w:rsidRPr="00E071F1" w:rsidDel="007C190F">
          <w:rPr>
            <w:rFonts w:eastAsiaTheme="minorEastAsia" w:cstheme="minorHAnsi"/>
            <w:lang w:val="en-GB"/>
          </w:rPr>
          <w:delText>to estimate higher level (across species)</w:delText>
        </w:r>
        <w:r w:rsidR="00793A1F" w:rsidRPr="00E071F1" w:rsidDel="007C190F">
          <w:rPr>
            <w:rFonts w:eastAsiaTheme="minorEastAsia" w:cstheme="minorHAnsi"/>
            <w:lang w:val="en-GB"/>
          </w:rPr>
          <w:delText xml:space="preserve"> scaling from species</w:delText>
        </w:r>
        <w:r w:rsidR="0010623B" w:rsidRPr="00E071F1" w:rsidDel="007C190F">
          <w:rPr>
            <w:rFonts w:eastAsiaTheme="minorEastAsia" w:cstheme="minorHAnsi"/>
            <w:lang w:val="en-GB"/>
          </w:rPr>
          <w:delText xml:space="preserve"> </w:delText>
        </w:r>
        <w:r w:rsidR="00793A1F" w:rsidRPr="00E071F1" w:rsidDel="007C190F">
          <w:rPr>
            <w:rFonts w:eastAsiaTheme="minorEastAsia" w:cstheme="minorHAnsi"/>
            <w:lang w:val="en-GB"/>
          </w:rPr>
          <w:delText>data</w:delText>
        </w:r>
        <w:r w:rsidR="00B01F8E" w:rsidRPr="00E071F1" w:rsidDel="007C190F">
          <w:rPr>
            <w:rFonts w:eastAsiaTheme="minorEastAsia" w:cstheme="minorHAnsi"/>
            <w:lang w:val="en-GB"/>
          </w:rPr>
          <w:delText>.</w:delText>
        </w:r>
        <w:r w:rsidR="005C26A1" w:rsidRPr="00E071F1" w:rsidDel="007C190F">
          <w:rPr>
            <w:rFonts w:eastAsiaTheme="minorEastAsia" w:cstheme="minorHAnsi"/>
            <w:lang w:val="en-GB"/>
          </w:rPr>
          <w:delText xml:space="preserve"> N</w:delText>
        </w:r>
        <w:r w:rsidR="001C16F7" w:rsidRPr="00E071F1" w:rsidDel="007C190F">
          <w:rPr>
            <w:rFonts w:eastAsiaTheme="minorEastAsia" w:cstheme="minorHAnsi"/>
            <w:lang w:val="en-GB"/>
          </w:rPr>
          <w:delText>o pooling</w:delText>
        </w:r>
        <w:r w:rsidR="00BF09CD" w:rsidRPr="00E071F1" w:rsidDel="007C190F">
          <w:rPr>
            <w:rFonts w:eastAsiaTheme="minorEastAsia" w:cstheme="minorHAnsi"/>
            <w:lang w:val="en-GB"/>
          </w:rPr>
          <w:delText xml:space="preserve">, </w:delText>
        </w:r>
        <w:r w:rsidR="005C26A1" w:rsidRPr="00E071F1" w:rsidDel="007C190F">
          <w:rPr>
            <w:rFonts w:eastAsiaTheme="minorEastAsia" w:cstheme="minorHAnsi"/>
            <w:lang w:val="en-GB"/>
          </w:rPr>
          <w:delText xml:space="preserve">by contrast is equivalent of </w:delText>
        </w:r>
        <w:r w:rsidR="00753363" w:rsidRPr="00E071F1" w:rsidDel="007C190F">
          <w:rPr>
            <w:rFonts w:eastAsiaTheme="minorEastAsia" w:cstheme="minorHAnsi"/>
            <w:lang w:val="en-GB"/>
          </w:rPr>
          <w:delText xml:space="preserve">fitting fixed species effect, which does not lead to </w:delText>
        </w:r>
        <w:r w:rsidR="00BF09CD" w:rsidRPr="00E071F1" w:rsidDel="007C190F">
          <w:rPr>
            <w:rFonts w:eastAsiaTheme="minorEastAsia" w:cstheme="minorHAnsi"/>
            <w:lang w:val="en-GB"/>
          </w:rPr>
          <w:delText>shrinkage towards the mean</w:delText>
        </w:r>
        <w:r w:rsidR="00A01F49" w:rsidRPr="00E071F1" w:rsidDel="007C190F">
          <w:rPr>
            <w:rFonts w:eastAsiaTheme="minorEastAsia" w:cstheme="minorHAnsi"/>
            <w:lang w:val="en-GB"/>
          </w:rPr>
          <w:delText xml:space="preserve"> which </w:delText>
        </w:r>
        <w:r w:rsidR="00FD4998" w:rsidRPr="00E071F1" w:rsidDel="007C190F">
          <w:rPr>
            <w:rFonts w:eastAsiaTheme="minorEastAsia" w:cstheme="minorHAnsi"/>
            <w:lang w:val="en-GB"/>
          </w:rPr>
          <w:delText>leads to larger variation</w:delText>
        </w:r>
        <w:r w:rsidR="008E0090" w:rsidRPr="00E071F1" w:rsidDel="007C190F">
          <w:rPr>
            <w:rFonts w:eastAsiaTheme="minorEastAsia" w:cstheme="minorHAnsi"/>
            <w:lang w:val="en-GB"/>
          </w:rPr>
          <w:delText xml:space="preserve"> in species predictions</w:delText>
        </w:r>
        <w:r w:rsidR="003F0BE9" w:rsidRPr="00E071F1" w:rsidDel="007C190F">
          <w:rPr>
            <w:rFonts w:eastAsiaTheme="minorEastAsia" w:cstheme="minorHAnsi"/>
            <w:lang w:val="en-GB"/>
          </w:rPr>
          <w:delText xml:space="preserve"> </w:delText>
        </w:r>
        <w:r w:rsidR="003F0BE9" w:rsidRPr="00E071F1" w:rsidDel="007C190F">
          <w:rPr>
            <w:rFonts w:eastAsiaTheme="minorEastAsia" w:cstheme="minorHAnsi"/>
            <w:lang w:val="en-GB"/>
          </w:rPr>
          <w:fldChar w:fldCharType="begin"/>
        </w:r>
        <w:r w:rsidR="00AD3510" w:rsidRPr="00E071F1"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RPr="00E071F1" w:rsidDel="007C190F">
          <w:rPr>
            <w:rFonts w:eastAsiaTheme="minorEastAsia" w:cstheme="minorHAnsi"/>
            <w:lang w:val="en-GB"/>
          </w:rPr>
          <w:fldChar w:fldCharType="separate"/>
        </w:r>
        <w:r w:rsidR="00AD3510" w:rsidRPr="00E071F1" w:rsidDel="007C190F">
          <w:rPr>
            <w:lang w:val="en-GB"/>
          </w:rPr>
          <w:delText xml:space="preserve">(Gelman &amp; Hill 2007; Harrison </w:delText>
        </w:r>
        <w:r w:rsidR="00AD3510" w:rsidRPr="00E071F1" w:rsidDel="007C190F">
          <w:rPr>
            <w:i/>
            <w:iCs/>
            <w:lang w:val="en-GB"/>
          </w:rPr>
          <w:delText>et al.</w:delText>
        </w:r>
        <w:r w:rsidR="00AD3510" w:rsidRPr="00E071F1" w:rsidDel="007C190F">
          <w:rPr>
            <w:lang w:val="en-GB"/>
          </w:rPr>
          <w:delText xml:space="preserve"> 2018)</w:delText>
        </w:r>
        <w:r w:rsidR="003F0BE9" w:rsidRPr="00E071F1" w:rsidDel="007C190F">
          <w:rPr>
            <w:rFonts w:eastAsiaTheme="minorEastAsia" w:cstheme="minorHAnsi"/>
            <w:lang w:val="en-GB"/>
          </w:rPr>
          <w:fldChar w:fldCharType="end"/>
        </w:r>
        <w:r w:rsidR="00793A1F" w:rsidRPr="00E071F1" w:rsidDel="007C190F">
          <w:rPr>
            <w:rFonts w:eastAsiaTheme="minorEastAsia" w:cstheme="minorHAnsi"/>
            <w:lang w:val="en-GB"/>
          </w:rPr>
          <w:delText>.</w:delText>
        </w:r>
      </w:del>
      <w:r w:rsidR="00581069" w:rsidRPr="00E071F1">
        <w:rPr>
          <w:rFonts w:eastAsiaTheme="minorEastAsia" w:cstheme="minorHAnsi"/>
          <w:lang w:val="en-GB"/>
        </w:rPr>
        <w:t xml:space="preserve"> </w:t>
      </w:r>
      <w:commentRangeEnd w:id="847"/>
      <w:r w:rsidR="005B6DAD" w:rsidRPr="00E071F1">
        <w:rPr>
          <w:rStyle w:val="CommentReference"/>
          <w:sz w:val="24"/>
          <w:szCs w:val="24"/>
        </w:rPr>
        <w:commentReference w:id="847"/>
      </w:r>
      <w:commentRangeEnd w:id="848"/>
      <w:r w:rsidR="00075ED9" w:rsidRPr="00E071F1">
        <w:rPr>
          <w:rStyle w:val="CommentReference"/>
          <w:sz w:val="24"/>
          <w:szCs w:val="24"/>
        </w:rPr>
        <w:commentReference w:id="848"/>
      </w:r>
      <w:commentRangeEnd w:id="849"/>
      <w:r w:rsidR="00D65660" w:rsidRPr="00E071F1">
        <w:rPr>
          <w:rStyle w:val="CommentReference"/>
          <w:sz w:val="24"/>
          <w:szCs w:val="24"/>
        </w:rPr>
        <w:commentReference w:id="849"/>
      </w:r>
      <w:commentRangeEnd w:id="850"/>
      <w:r w:rsidR="007C190F" w:rsidRPr="00E071F1">
        <w:rPr>
          <w:rStyle w:val="CommentReference"/>
          <w:sz w:val="24"/>
          <w:szCs w:val="24"/>
        </w:rPr>
        <w:commentReference w:id="850"/>
      </w:r>
    </w:p>
    <w:p w14:paraId="355B5CC5" w14:textId="52530B99" w:rsidR="00271B4D" w:rsidRDefault="005042B9" w:rsidP="00BA1217">
      <w:pPr>
        <w:spacing w:line="480" w:lineRule="auto"/>
        <w:ind w:firstLine="284"/>
        <w:contextualSpacing/>
        <w:jc w:val="both"/>
        <w:rPr>
          <w:ins w:id="852" w:author="Max Lindmark" w:date="2020-09-10T21:20:00Z"/>
          <w:rFonts w:cstheme="minorHAnsi"/>
          <w:lang w:val="en-GB"/>
        </w:rPr>
      </w:pPr>
      <w:commentRangeStart w:id="853"/>
      <w:del w:id="854" w:author="Max Lindmark" w:date="2020-09-10T21:18:00Z">
        <w:r w:rsidRPr="00E071F1" w:rsidDel="002B548E">
          <w:rPr>
            <w:rFonts w:eastAsiaTheme="minorEastAsia" w:cstheme="minorHAnsi"/>
            <w:lang w:val="en-GB"/>
          </w:rPr>
          <w:delText>I</w:delText>
        </w:r>
        <w:r w:rsidR="00C963D8" w:rsidRPr="00E071F1" w:rsidDel="002B548E">
          <w:rPr>
            <w:rFonts w:eastAsiaTheme="minorEastAsia" w:cstheme="minorHAnsi"/>
            <w:lang w:val="en-GB"/>
          </w:rPr>
          <w:delText xml:space="preserve">n contrast to </w:delText>
        </w:r>
        <w:r w:rsidR="00BE2543" w:rsidRPr="00E071F1" w:rsidDel="002B548E">
          <w:rPr>
            <w:rFonts w:eastAsiaTheme="minorEastAsia" w:cstheme="minorHAnsi"/>
            <w:lang w:val="en-GB"/>
          </w:rPr>
          <w:delText xml:space="preserve">the </w:delText>
        </w:r>
        <w:r w:rsidR="00D65660" w:rsidRPr="00E071F1" w:rsidDel="002B548E">
          <w:rPr>
            <w:rFonts w:eastAsiaTheme="minorEastAsia" w:cstheme="minorHAnsi"/>
            <w:lang w:val="en-GB"/>
          </w:rPr>
          <w:delText>metabolic theory of ecology</w:delText>
        </w:r>
        <w:r w:rsidR="00C963D8" w:rsidRPr="00E071F1" w:rsidDel="002B548E">
          <w:rPr>
            <w:rFonts w:eastAsiaTheme="minorEastAsia" w:cstheme="minorHAnsi"/>
            <w:lang w:val="en-GB"/>
          </w:rPr>
          <w:delText xml:space="preserve">, </w:delText>
        </w:r>
        <w:r w:rsidR="009E7694" w:rsidRPr="00E071F1" w:rsidDel="002B548E">
          <w:rPr>
            <w:rFonts w:eastAsiaTheme="minorEastAsia" w:cstheme="minorHAnsi"/>
            <w:lang w:val="en-GB"/>
          </w:rPr>
          <w:delText>w</w:delText>
        </w:r>
      </w:del>
      <w:ins w:id="855" w:author="Max Lindmark" w:date="2020-09-10T21:18:00Z">
        <w:r w:rsidR="002B548E">
          <w:rPr>
            <w:rFonts w:eastAsiaTheme="minorEastAsia" w:cstheme="minorHAnsi"/>
            <w:lang w:val="en-GB"/>
          </w:rPr>
          <w:t>W</w:t>
        </w:r>
        <w:commentRangeEnd w:id="853"/>
        <w:r w:rsidR="002B548E">
          <w:rPr>
            <w:rStyle w:val="CommentReference"/>
          </w:rPr>
          <w:commentReference w:id="853"/>
        </w:r>
      </w:ins>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C963D8" w:rsidRPr="00E071F1">
        <w:rPr>
          <w:rFonts w:cstheme="minorHAnsi"/>
          <w:lang w:val="en-GB"/>
        </w:rPr>
        <w:t>physiological rates</w:t>
      </w:r>
      <w:r w:rsidR="00210FA7" w:rsidRPr="00E071F1">
        <w:rPr>
          <w:rFonts w:cstheme="minorHAnsi"/>
          <w:lang w:val="en-GB"/>
        </w:rPr>
        <w:t>, which previously has been reported</w:t>
      </w:r>
      <w:r w:rsidR="00F935D8" w:rsidRPr="00E071F1">
        <w:rPr>
          <w:rFonts w:cstheme="minorHAnsi"/>
          <w:lang w:val="en-GB"/>
        </w:rPr>
        <w:t xml:space="preserve"> only</w:t>
      </w:r>
      <w:r w:rsidR="00210FA7" w:rsidRPr="00E071F1">
        <w:rPr>
          <w:rFonts w:cstheme="minorHAnsi"/>
          <w:lang w:val="en-GB"/>
        </w:rPr>
        <w:t xml:space="preserve"> for single species studies</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E071F1">
        <w:rPr>
          <w:rFonts w:cstheme="minorHAnsi"/>
        </w:rPr>
        <w:fldChar w:fldCharType="separate"/>
      </w:r>
      <w:r w:rsidR="00AD3510" w:rsidRPr="00E071F1">
        <w:rPr>
          <w:lang w:val="en-GB"/>
        </w:rPr>
        <w:t xml:space="preserve">(Beamish 1964; Xie &amp; Sun 1990; Ohlberger </w:t>
      </w:r>
      <w:r w:rsidR="00AD3510" w:rsidRPr="00E071F1">
        <w:rPr>
          <w:i/>
          <w:iCs/>
          <w:lang w:val="en-GB"/>
        </w:rPr>
        <w:t>et al.</w:t>
      </w:r>
      <w:r w:rsidR="00AD3510" w:rsidRPr="00E071F1">
        <w:rPr>
          <w:lang w:val="en-GB"/>
        </w:rPr>
        <w:t xml:space="preserve"> 2012; Lindmark </w:t>
      </w:r>
      <w:r w:rsidR="00AD3510" w:rsidRPr="00E071F1">
        <w:rPr>
          <w:i/>
          <w:iCs/>
          <w:lang w:val="en-GB"/>
        </w:rPr>
        <w:t>et al.</w:t>
      </w:r>
      <w:r w:rsidR="00AD3510" w:rsidRPr="00E071F1">
        <w:rPr>
          <w:lang w:val="en-GB"/>
        </w:rPr>
        <w:t xml:space="preserve"> 2018; Fossen </w:t>
      </w:r>
      <w:r w:rsidR="00AD3510" w:rsidRPr="00E071F1">
        <w:rPr>
          <w:i/>
          <w:iCs/>
          <w:lang w:val="en-GB"/>
        </w:rPr>
        <w:t>et al.</w:t>
      </w:r>
      <w:r w:rsidR="00AD3510" w:rsidRPr="00E071F1">
        <w:rPr>
          <w:lang w:val="en-GB"/>
        </w:rPr>
        <w:t xml:space="preserve"> 2019)</w:t>
      </w:r>
      <w:r w:rsidR="00C963D8" w:rsidRPr="00E071F1">
        <w:rPr>
          <w:rFonts w:cstheme="minorHAnsi"/>
        </w:rPr>
        <w:fldChar w:fldCharType="end"/>
      </w:r>
      <w:r w:rsidR="00C963D8" w:rsidRPr="00E071F1">
        <w:rPr>
          <w:rFonts w:cstheme="minorHAnsi"/>
          <w:lang w:val="en-GB"/>
        </w:rPr>
        <w:t xml:space="preserve"> and between species</w:t>
      </w:r>
      <w:r w:rsidR="00D65660" w:rsidRPr="00E071F1">
        <w:rPr>
          <w:rFonts w:cstheme="minorHAnsi"/>
          <w:lang w:val="en-GB"/>
        </w:rPr>
        <w:t xml:space="preserve"> size variation</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D82A9C" w:rsidRPr="00E071F1">
        <w:rPr>
          <w:rFonts w:eastAsiaTheme="minorEastAsia" w:cstheme="minorHAnsi"/>
          <w:lang w:val="en-GB"/>
        </w:rPr>
        <w:t xml:space="preserve">This </w:t>
      </w:r>
      <w:r w:rsidR="00D65660" w:rsidRPr="00E071F1">
        <w:rPr>
          <w:rFonts w:eastAsiaTheme="minorEastAsia" w:cstheme="minorHAnsi"/>
          <w:lang w:val="en-GB"/>
        </w:rPr>
        <w:t xml:space="preserve">finding </w:t>
      </w:r>
      <w:r w:rsidR="00D82A9C" w:rsidRPr="00E071F1">
        <w:rPr>
          <w:rFonts w:eastAsiaTheme="minorEastAsia" w:cstheme="minorHAnsi"/>
          <w:lang w:val="en-GB"/>
        </w:rPr>
        <w:t>is 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075ED9" w:rsidRPr="00E071F1">
        <w:rPr>
          <w:rFonts w:cstheme="minorHAnsi"/>
          <w:lang w:val="en-GB"/>
        </w:rPr>
        <w:t>, possibly</w:t>
      </w:r>
      <w:r w:rsidR="009E3E16" w:rsidRPr="00E071F1">
        <w:rPr>
          <w:rFonts w:cstheme="minorHAnsi"/>
          <w:lang w:val="en-GB"/>
        </w:rPr>
        <w:t xml:space="preserve"> </w:t>
      </w:r>
      <w:r w:rsidR="00E412B7" w:rsidRPr="00E071F1">
        <w:rPr>
          <w:rFonts w:cstheme="minorHAnsi"/>
          <w:lang w:val="en-GB"/>
        </w:rPr>
        <w:t>due to</w:t>
      </w:r>
      <w:r w:rsidR="00B80D6C" w:rsidRPr="00E071F1">
        <w:rPr>
          <w:rFonts w:cstheme="minorHAnsi"/>
          <w:lang w:val="en-GB"/>
        </w:rPr>
        <w:t xml:space="preserve"> different data collection protocols</w:t>
      </w:r>
      <w:r w:rsidR="00075ED9" w:rsidRPr="00E071F1">
        <w:rPr>
          <w:rFonts w:cstheme="minorHAnsi"/>
          <w:lang w:val="en-GB"/>
        </w:rPr>
        <w:t>.</w:t>
      </w:r>
      <w:r w:rsidR="00F91439" w:rsidRPr="00E071F1">
        <w:rPr>
          <w:rFonts w:cstheme="minorHAnsi"/>
          <w:lang w:val="en-GB"/>
        </w:rPr>
        <w:t xml:space="preserve"> </w:t>
      </w:r>
      <w:r w:rsidR="00075ED9" w:rsidRPr="00E071F1">
        <w:rPr>
          <w:rFonts w:cstheme="minorHAnsi"/>
          <w:lang w:val="en-GB"/>
        </w:rPr>
        <w:t>W</w:t>
      </w:r>
      <w:r w:rsidR="002B6C08" w:rsidRPr="00E071F1">
        <w:rPr>
          <w:rFonts w:cstheme="minorHAnsi"/>
          <w:lang w:val="en-GB"/>
        </w:rPr>
        <w:t xml:space="preserve">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ins w:id="856" w:author="Max Lindmark" w:date="2020-09-10T17:43:00Z">
        <w:r w:rsidR="00800634">
          <w:rPr>
            <w:rFonts w:cstheme="minorHAnsi"/>
            <w:lang w:val="en-GB"/>
          </w:rPr>
          <w:t xml:space="preserve"> and hence </w:t>
        </w:r>
        <w:r w:rsidR="00BD1722">
          <w:rPr>
            <w:rFonts w:cstheme="minorHAnsi"/>
            <w:lang w:val="en-GB"/>
          </w:rPr>
          <w:t xml:space="preserve">evaluate </w:t>
        </w:r>
      </w:ins>
      <w:ins w:id="857" w:author="Max Lindmark" w:date="2020-09-10T21:18:00Z">
        <w:r w:rsidR="00722165">
          <w:rPr>
            <w:rFonts w:cstheme="minorHAnsi"/>
            <w:lang w:val="en-GB"/>
          </w:rPr>
          <w:t>within</w:t>
        </w:r>
      </w:ins>
      <w:ins w:id="858" w:author="Max Lindmark" w:date="2020-09-10T17:43:00Z">
        <w:r w:rsidR="00800634">
          <w:rPr>
            <w:rFonts w:cstheme="minorHAnsi"/>
            <w:lang w:val="en-GB"/>
          </w:rPr>
          <w:t>-species interactions</w:t>
        </w:r>
      </w:ins>
      <w:r w:rsidR="00DC5FA0" w:rsidRPr="00E071F1">
        <w:rPr>
          <w:rFonts w:cstheme="minorHAnsi"/>
          <w:lang w:val="en-GB"/>
        </w:rPr>
        <w:t xml:space="preserve">. </w:t>
      </w:r>
      <w:r w:rsidR="000A2E77" w:rsidRPr="00E071F1">
        <w:rPr>
          <w:rFonts w:cstheme="minorHAnsi"/>
          <w:lang w:val="en-GB"/>
        </w:rPr>
        <w:t xml:space="preserve">The </w:t>
      </w:r>
      <w:r w:rsidR="001A1F66" w:rsidRPr="00E071F1">
        <w:rPr>
          <w:rFonts w:cstheme="minorHAnsi"/>
          <w:lang w:val="en-GB"/>
        </w:rPr>
        <w:t>effect size</w:t>
      </w:r>
      <w:r w:rsidR="00CD4A95" w:rsidRPr="00E071F1">
        <w:rPr>
          <w:rFonts w:cstheme="minorHAnsi"/>
          <w:lang w:val="en-GB"/>
        </w:rPr>
        <w:t xml:space="preserve"> </w:t>
      </w:r>
      <w:r w:rsidR="00797E7C" w:rsidRPr="00E071F1">
        <w:rPr>
          <w:rFonts w:cstheme="minorHAnsi"/>
          <w:lang w:val="en-GB"/>
        </w:rPr>
        <w:t>of the interaction is</w:t>
      </w:r>
      <w:r w:rsidR="00086A4F" w:rsidRPr="00E071F1">
        <w:rPr>
          <w:rFonts w:cstheme="minorHAnsi"/>
          <w:lang w:val="en-GB"/>
        </w:rPr>
        <w:t>, however,</w:t>
      </w:r>
      <w:r w:rsidR="00797E7C" w:rsidRPr="00E071F1">
        <w:rPr>
          <w:rFonts w:cstheme="minorHAnsi"/>
          <w:lang w:val="en-GB"/>
        </w:rPr>
        <w:t xml:space="preserve"> </w:t>
      </w:r>
      <w:r w:rsidR="004B6F78" w:rsidRPr="00E071F1">
        <w:rPr>
          <w:rFonts w:cstheme="minorHAnsi"/>
          <w:lang w:val="en-GB"/>
        </w:rPr>
        <w:t>relatively small</w:t>
      </w:r>
      <w:r w:rsidR="00086A4F"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w:t>
      </w:r>
      <w:commentRangeStart w:id="859"/>
      <w:r w:rsidR="00D65660" w:rsidRPr="00E071F1">
        <w:rPr>
          <w:rFonts w:cstheme="minorHAnsi"/>
          <w:lang w:val="en-GB"/>
        </w:rPr>
        <w:t xml:space="preserve">body </w:t>
      </w:r>
      <w:commentRangeEnd w:id="859"/>
      <w:r w:rsidR="00D65660" w:rsidRPr="00E071F1">
        <w:rPr>
          <w:rStyle w:val="CommentReference"/>
          <w:sz w:val="24"/>
          <w:szCs w:val="24"/>
        </w:rPr>
        <w:commentReference w:id="859"/>
      </w:r>
      <w:r w:rsidR="00A156DB" w:rsidRPr="00E071F1">
        <w:rPr>
          <w:rFonts w:cstheme="minorHAnsi"/>
          <w:lang w:val="en-GB"/>
        </w:rPr>
        <w:t>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A possible explanation is that we strictly exclude temperature</w:t>
      </w:r>
      <w:r w:rsidR="0091477E" w:rsidRPr="00E071F1">
        <w:rPr>
          <w:rFonts w:cstheme="minorHAnsi"/>
          <w:lang w:val="en-GB"/>
        </w:rPr>
        <w:t>s</w:t>
      </w:r>
      <w:r w:rsidR="00A156DB" w:rsidRPr="00E071F1">
        <w:rPr>
          <w:rFonts w:cstheme="minorHAnsi"/>
          <w:lang w:val="en-GB"/>
        </w:rPr>
        <w:t xml:space="preserve"> 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significant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r w:rsidR="00086A4F" w:rsidRPr="00E071F1">
        <w:rPr>
          <w:rFonts w:cstheme="minorHAnsi"/>
          <w:lang w:val="en-GB"/>
        </w:rPr>
        <w:t>T</w:t>
      </w:r>
      <w:r w:rsidR="008B33B8" w:rsidRPr="00E071F1">
        <w:rPr>
          <w:rFonts w:cstheme="minorHAnsi"/>
          <w:lang w:val="en-GB"/>
        </w:rPr>
        <w:t xml:space="preserve">he ecological </w:t>
      </w:r>
      <w:r w:rsidR="000034B6" w:rsidRPr="00E071F1">
        <w:rPr>
          <w:rFonts w:cstheme="minorHAnsi"/>
          <w:lang w:val="en-GB"/>
        </w:rPr>
        <w:t>implications</w:t>
      </w:r>
      <w:r w:rsidR="00A156DB" w:rsidRPr="00E071F1">
        <w:rPr>
          <w:rFonts w:cstheme="minorHAnsi"/>
          <w:lang w:val="en-GB"/>
        </w:rPr>
        <w:t xml:space="preserve"> of temperature-size interactions at sub</w:t>
      </w:r>
      <w:r w:rsidR="0010623B" w:rsidRPr="00E071F1">
        <w:rPr>
          <w:rFonts w:cstheme="minorHAnsi"/>
          <w:lang w:val="en-GB"/>
        </w:rPr>
        <w:t xml:space="preserve"> </w:t>
      </w:r>
      <w:r w:rsidR="003959C0" w:rsidRPr="00E071F1">
        <w:rPr>
          <w:rFonts w:cstheme="minorHAnsi"/>
          <w:lang w:val="en-GB"/>
        </w:rPr>
        <w:t xml:space="preserve">peak </w:t>
      </w:r>
      <w:r w:rsidR="00A156DB" w:rsidRPr="00E071F1">
        <w:rPr>
          <w:rFonts w:cstheme="minorHAnsi"/>
          <w:lang w:val="en-GB"/>
        </w:rPr>
        <w:t>temperatures</w:t>
      </w:r>
      <w:r w:rsidR="000034B6" w:rsidRPr="00E071F1">
        <w:rPr>
          <w:rFonts w:cstheme="minorHAnsi"/>
          <w:lang w:val="en-GB"/>
        </w:rPr>
        <w:t xml:space="preserve"> could therefore be</w:t>
      </w:r>
      <w:r w:rsidR="00086A4F" w:rsidRPr="00E071F1">
        <w:rPr>
          <w:rFonts w:cstheme="minorHAnsi"/>
          <w:lang w:val="en-GB"/>
        </w:rPr>
        <w:t xml:space="preserve"> small</w:t>
      </w:r>
      <w:r w:rsidR="001E16CD" w:rsidRPr="00E071F1">
        <w:rPr>
          <w:rFonts w:cstheme="minorHAnsi"/>
          <w:lang w:val="en-GB"/>
        </w:rPr>
        <w:t>,</w:t>
      </w:r>
      <w:r w:rsidR="0092705F" w:rsidRPr="00E071F1">
        <w:rPr>
          <w:rFonts w:cstheme="minorHAnsi"/>
          <w:lang w:val="en-GB"/>
        </w:rPr>
        <w:t xml:space="preserve"> although large</w:t>
      </w:r>
      <w:r w:rsidR="00223801" w:rsidRPr="00E071F1">
        <w:rPr>
          <w:rFonts w:cstheme="minorHAnsi"/>
          <w:lang w:val="en-GB"/>
        </w:rPr>
        <w:t>r</w:t>
      </w:r>
      <w:r w:rsidR="0092705F" w:rsidRPr="00E071F1">
        <w:rPr>
          <w:rFonts w:cstheme="minorHAnsi"/>
          <w:lang w:val="en-GB"/>
        </w:rPr>
        <w:t xml:space="preserve"> estimates have been reported </w:t>
      </w:r>
      <w:r w:rsidR="00223801" w:rsidRPr="00E071F1">
        <w:rPr>
          <w:rFonts w:cstheme="minorHAnsi"/>
          <w:lang w:val="en-GB"/>
        </w:rPr>
        <w:t>in single species studies</w:t>
      </w:r>
      <w:r w:rsidR="0026519A" w:rsidRPr="00E071F1">
        <w:rPr>
          <w:rFonts w:cstheme="minorHAnsi"/>
          <w:lang w:val="en-GB"/>
        </w:rPr>
        <w:t xml:space="preserve"> </w:t>
      </w:r>
      <w:r w:rsidR="00E62591" w:rsidRPr="00E071F1">
        <w:rPr>
          <w:rFonts w:cstheme="minorHAnsi"/>
        </w:rPr>
        <w:fldChar w:fldCharType="begin"/>
      </w:r>
      <w:r w:rsidR="00422B99" w:rsidRPr="00E071F1">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w:t>
      </w:r>
      <w:r w:rsidR="00E62591" w:rsidRPr="00E071F1">
        <w:rPr>
          <w:rFonts w:cstheme="minorHAnsi"/>
        </w:rPr>
        <w:fldChar w:fldCharType="end"/>
      </w:r>
      <w:r w:rsidR="004A2454" w:rsidRPr="00E071F1">
        <w:rPr>
          <w:rFonts w:cstheme="minorHAnsi"/>
          <w:lang w:val="en-GB"/>
        </w:rPr>
        <w:t>. It could also be that the overall effect is masked by variation between species, as studies have found both positive and negative interaction</w:t>
      </w:r>
      <w:r w:rsidR="00313CE7">
        <w:rPr>
          <w:rFonts w:cstheme="minorHAnsi"/>
          <w:lang w:val="en-GB"/>
        </w:rPr>
        <w:t>s</w:t>
      </w:r>
      <w:r w:rsidR="004A2454" w:rsidRPr="00E071F1">
        <w:rPr>
          <w:rFonts w:cstheme="minorHAnsi"/>
          <w:lang w:val="en-GB"/>
        </w:rPr>
        <w:t xml:space="preserve"> </w:t>
      </w:r>
      <w:r w:rsidR="0091477E" w:rsidRPr="00E071F1">
        <w:rPr>
          <w:rFonts w:cstheme="minorHAnsi"/>
          <w:lang w:val="en-GB"/>
        </w:rPr>
        <w:t xml:space="preserve">between mass and temperature </w:t>
      </w:r>
      <w:r w:rsidR="00074353" w:rsidRPr="00E071F1">
        <w:rPr>
          <w:rFonts w:cstheme="minorHAnsi"/>
        </w:rPr>
        <w:fldChar w:fldCharType="begin"/>
      </w:r>
      <w:r w:rsidR="00422B99" w:rsidRPr="00E071F1">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 Messmer </w:t>
      </w:r>
      <w:r w:rsidR="00592C85" w:rsidRPr="00E071F1">
        <w:rPr>
          <w:i/>
          <w:iCs/>
          <w:lang w:val="en-GB"/>
        </w:rPr>
        <w:t>et al.</w:t>
      </w:r>
      <w:r w:rsidR="00592C85" w:rsidRPr="00E071F1">
        <w:rPr>
          <w:lang w:val="en-GB"/>
        </w:rPr>
        <w:t xml:space="preserve"> 2016; Lindmark </w:t>
      </w:r>
      <w:r w:rsidR="00592C85" w:rsidRPr="00E071F1">
        <w:rPr>
          <w:i/>
          <w:iCs/>
          <w:lang w:val="en-GB"/>
        </w:rPr>
        <w:t>et al.</w:t>
      </w:r>
      <w:r w:rsidR="00592C85" w:rsidRPr="00E071F1">
        <w:rPr>
          <w:lang w:val="en-GB"/>
        </w:rPr>
        <w:t xml:space="preserve"> 2018)</w:t>
      </w:r>
      <w:r w:rsidR="00074353" w:rsidRPr="00E071F1">
        <w:rPr>
          <w:rFonts w:cstheme="minorHAnsi"/>
        </w:rPr>
        <w:fldChar w:fldCharType="end"/>
      </w:r>
      <w:r w:rsidR="0092705F" w:rsidRPr="00E071F1">
        <w:rPr>
          <w:rFonts w:cstheme="minorHAnsi"/>
          <w:lang w:val="en-GB"/>
        </w:rPr>
        <w:t xml:space="preserve">. </w:t>
      </w:r>
      <w:r w:rsidR="00FC7747" w:rsidRPr="00E071F1">
        <w:rPr>
          <w:rFonts w:cstheme="minorHAnsi"/>
          <w:lang w:val="en-GB"/>
        </w:rPr>
        <w:t xml:space="preserve">Given the </w:t>
      </w:r>
      <w:r w:rsidR="005425AF" w:rsidRPr="00E071F1">
        <w:rPr>
          <w:rFonts w:cstheme="minorHAnsi"/>
          <w:lang w:val="en-GB"/>
        </w:rPr>
        <w:lastRenderedPageBreak/>
        <w:t>between-</w:t>
      </w:r>
      <w:r w:rsidR="00FC7747" w:rsidRPr="00E071F1">
        <w:rPr>
          <w:rFonts w:cstheme="minorHAnsi"/>
          <w:lang w:val="en-GB"/>
        </w:rPr>
        <w:t>species</w:t>
      </w:r>
      <w:r w:rsidR="004D1D80" w:rsidRPr="00E071F1">
        <w:rPr>
          <w:rFonts w:cstheme="minorHAnsi"/>
          <w:lang w:val="en-GB"/>
        </w:rPr>
        <w:t xml:space="preserve"> </w:t>
      </w:r>
      <w:r w:rsidR="00FC7747" w:rsidRPr="00E071F1">
        <w:rPr>
          <w:rFonts w:cstheme="minorHAnsi"/>
          <w:lang w:val="en-GB"/>
        </w:rPr>
        <w:t>variation</w:t>
      </w:r>
      <w:r w:rsidR="003645E1" w:rsidRPr="00E071F1">
        <w:rPr>
          <w:rFonts w:cstheme="minorHAnsi"/>
          <w:lang w:val="en-GB"/>
        </w:rPr>
        <w:t>, o</w:t>
      </w:r>
      <w:r w:rsidR="00AC1705" w:rsidRPr="00E071F1">
        <w:rPr>
          <w:rFonts w:cstheme="minorHAnsi"/>
          <w:lang w:val="en-GB"/>
        </w:rPr>
        <w:t xml:space="preserve">ne approach forward could be </w:t>
      </w:r>
      <w:r w:rsidR="004C2735" w:rsidRPr="00E071F1">
        <w:rPr>
          <w:rFonts w:cstheme="minorHAnsi"/>
          <w:lang w:val="en-GB"/>
        </w:rPr>
        <w:t xml:space="preserve">to </w:t>
      </w:r>
      <w:r w:rsidR="00041873" w:rsidRPr="00E071F1">
        <w:rPr>
          <w:rFonts w:cstheme="minorHAnsi"/>
          <w:lang w:val="en-GB"/>
        </w:rPr>
        <w:t xml:space="preserve">control for taxonomic </w:t>
      </w:r>
      <w:r w:rsidR="007B601E" w:rsidRPr="00E071F1">
        <w:rPr>
          <w:rFonts w:cstheme="minorHAnsi"/>
          <w:lang w:val="en-GB"/>
        </w:rPr>
        <w:t>structure at multiple levels</w:t>
      </w:r>
      <w:r w:rsidR="0091477E" w:rsidRPr="00E071F1">
        <w:rPr>
          <w:rFonts w:cstheme="minorHAnsi"/>
          <w:lang w:val="en-GB"/>
        </w:rPr>
        <w:t xml:space="preserve"> when assessing intraspecific mass- and temperature</w:t>
      </w:r>
      <w:r w:rsidR="0010623B" w:rsidRPr="00E071F1">
        <w:rPr>
          <w:rFonts w:cstheme="minorHAnsi"/>
          <w:lang w:val="en-GB"/>
        </w:rPr>
        <w:t xml:space="preserve"> </w:t>
      </w:r>
      <w:r w:rsidR="0091477E" w:rsidRPr="00E071F1">
        <w:rPr>
          <w:rFonts w:cstheme="minorHAnsi"/>
          <w:lang w:val="en-GB"/>
        </w:rPr>
        <w:t>scaling of these rates</w:t>
      </w:r>
      <w:r w:rsidR="00D4043D" w:rsidRPr="00E071F1">
        <w:rPr>
          <w:rFonts w:cstheme="minorHAnsi"/>
          <w:lang w:val="en-GB"/>
        </w:rPr>
        <w:t>.</w:t>
      </w:r>
    </w:p>
    <w:p w14:paraId="56F0C226" w14:textId="6FD2F317" w:rsidR="00794220" w:rsidRPr="00E071F1" w:rsidDel="00F3569B" w:rsidRDefault="00794220" w:rsidP="00D22802">
      <w:pPr>
        <w:spacing w:line="480" w:lineRule="auto"/>
        <w:ind w:firstLine="284"/>
        <w:contextualSpacing/>
        <w:jc w:val="both"/>
        <w:rPr>
          <w:del w:id="860" w:author="Max Lindmark" w:date="2020-09-10T21:21:00Z"/>
          <w:rFonts w:cstheme="minorHAnsi"/>
          <w:lang w:val="en-GB"/>
        </w:rPr>
      </w:pPr>
      <w:ins w:id="861" w:author="Max Lindmark" w:date="2020-09-10T21:20:00Z">
        <w:r w:rsidRPr="00AE4A5F">
          <w:rPr>
            <w:lang w:val="en-GB"/>
          </w:rPr>
          <w:t xml:space="preserve">While </w:t>
        </w:r>
        <w:r w:rsidRPr="00972C7F">
          <w:rPr>
            <w:rFonts w:cstheme="minorHAnsi"/>
            <w:lang w:val="en-GB"/>
          </w:rPr>
          <w:t xml:space="preserve">the </w:t>
        </w:r>
        <w:r>
          <w:rPr>
            <w:rFonts w:cstheme="minorHAnsi"/>
            <w:lang w:val="en-GB"/>
          </w:rPr>
          <w:t xml:space="preserve">numbers of </w:t>
        </w:r>
        <w:r w:rsidR="000C2BCE">
          <w:rPr>
            <w:rFonts w:cstheme="minorHAnsi"/>
            <w:lang w:val="en-GB"/>
          </w:rPr>
          <w:t>temperature-replicates pe</w:t>
        </w:r>
      </w:ins>
      <w:ins w:id="862" w:author="Max Lindmark" w:date="2020-09-10T21:21:00Z">
        <w:r w:rsidR="000C2BCE">
          <w:rPr>
            <w:rFonts w:cstheme="minorHAnsi"/>
            <w:lang w:val="en-GB"/>
          </w:rPr>
          <w:t xml:space="preserve">r size range within species </w:t>
        </w:r>
      </w:ins>
      <w:ins w:id="863" w:author="Max Lindmark" w:date="2020-09-10T21:20:00Z">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ins>
      <w:ins w:id="864" w:author="Max Lindmark" w:date="2020-09-10T21:21:00Z">
        <w:r w:rsidR="00F3569B">
          <w:rPr>
            <w:rFonts w:cstheme="minorHAnsi"/>
            <w:lang w:val="en-GB"/>
          </w:rPr>
          <w:t>.</w:t>
        </w:r>
      </w:ins>
    </w:p>
    <w:p w14:paraId="3B9EF19E" w14:textId="7653D055" w:rsidR="00D866A9" w:rsidRPr="00E071F1" w:rsidRDefault="009C6A68" w:rsidP="00F3569B">
      <w:pPr>
        <w:spacing w:line="480" w:lineRule="auto"/>
        <w:ind w:firstLine="284"/>
        <w:contextualSpacing/>
        <w:jc w:val="both"/>
        <w:rPr>
          <w:rFonts w:cstheme="minorHAnsi"/>
          <w:lang w:val="en-GB"/>
        </w:rPr>
      </w:pPr>
      <w:del w:id="865" w:author="Max Lindmark" w:date="2020-09-10T21:21:00Z">
        <w:r w:rsidRPr="00E071F1" w:rsidDel="00F3569B">
          <w:rPr>
            <w:lang w:val="en-GB"/>
          </w:rPr>
          <w:delText xml:space="preserve">Because we evaluated the joint effect of body mass and temperature on rates of body growth, metabolism and consumption, the number of studies included in our analysis constitutes a small fraction of the available </w:delText>
        </w:r>
        <w:r w:rsidR="0091477E" w:rsidRPr="00E071F1" w:rsidDel="00F3569B">
          <w:rPr>
            <w:lang w:val="en-GB"/>
          </w:rPr>
          <w:delText xml:space="preserve">experimental </w:delText>
        </w:r>
        <w:r w:rsidRPr="00E071F1" w:rsidDel="00F3569B">
          <w:rPr>
            <w:lang w:val="en-GB"/>
          </w:rPr>
          <w:delText>data</w:delText>
        </w:r>
        <w:r w:rsidR="0091477E" w:rsidRPr="00E071F1" w:rsidDel="00F3569B">
          <w:rPr>
            <w:lang w:val="en-GB"/>
          </w:rPr>
          <w:delText>, which mostly consists of</w:delText>
        </w:r>
        <w:r w:rsidRPr="00E071F1" w:rsidDel="00F3569B">
          <w:rPr>
            <w:lang w:val="en-GB"/>
          </w:rPr>
          <w:delText xml:space="preserve"> experiments </w:delText>
        </w:r>
        <w:r w:rsidR="005C16B6" w:rsidRPr="00E071F1" w:rsidDel="00F3569B">
          <w:rPr>
            <w:lang w:val="en-GB"/>
          </w:rPr>
          <w:delText xml:space="preserve">varying either </w:delText>
        </w:r>
        <w:r w:rsidRPr="00E071F1" w:rsidDel="00F3569B">
          <w:rPr>
            <w:lang w:val="en-GB"/>
          </w:rPr>
          <w:delText>temperature or body size</w:delText>
        </w:r>
        <w:r w:rsidR="005C16B6" w:rsidRPr="00E071F1" w:rsidDel="00F3569B">
          <w:rPr>
            <w:lang w:val="en-GB"/>
          </w:rPr>
          <w:delText>, not both</w:delText>
        </w:r>
        <w:r w:rsidRPr="00E071F1" w:rsidDel="00F3569B">
          <w:rPr>
            <w:lang w:val="en-GB"/>
          </w:rPr>
          <w:delText xml:space="preserve"> (Appendix S1).</w:delText>
        </w:r>
        <w:r w:rsidR="00DB3199" w:rsidRPr="00E071F1" w:rsidDel="00F3569B">
          <w:rPr>
            <w:lang w:val="en-GB"/>
          </w:rPr>
          <w:delText xml:space="preserve"> </w:delText>
        </w:r>
        <w:r w:rsidR="00086A4F" w:rsidRPr="00E071F1" w:rsidDel="00F3569B">
          <w:rPr>
            <w:rFonts w:cstheme="minorHAnsi"/>
            <w:lang w:val="en-GB"/>
          </w:rPr>
          <w:delText xml:space="preserve">It also resulted in </w:delText>
        </w:r>
        <w:r w:rsidR="00BB3896" w:rsidRPr="00E071F1" w:rsidDel="00F3569B">
          <w:rPr>
            <w:rFonts w:cstheme="minorHAnsi"/>
            <w:lang w:val="en-GB"/>
          </w:rPr>
          <w:delText xml:space="preserve">that the </w:delText>
        </w:r>
        <w:r w:rsidR="00A359D9" w:rsidRPr="00E071F1" w:rsidDel="00F3569B">
          <w:rPr>
            <w:rFonts w:cstheme="minorHAnsi"/>
            <w:lang w:val="en-GB"/>
          </w:rPr>
          <w:delText xml:space="preserve">numbers of </w:delText>
        </w:r>
        <w:r w:rsidR="008E387B" w:rsidRPr="00E071F1" w:rsidDel="00F3569B">
          <w:rPr>
            <w:rFonts w:cstheme="minorHAnsi"/>
            <w:lang w:val="en-GB"/>
          </w:rPr>
          <w:delText>size replicates within each temperature treatment</w:delText>
        </w:r>
        <w:r w:rsidR="0091477E" w:rsidRPr="00E071F1" w:rsidDel="00F3569B">
          <w:rPr>
            <w:rFonts w:cstheme="minorHAnsi"/>
            <w:lang w:val="en-GB"/>
          </w:rPr>
          <w:delText>,</w:delText>
        </w:r>
        <w:r w:rsidR="008E387B" w:rsidRPr="00E071F1" w:rsidDel="00F3569B">
          <w:rPr>
            <w:rFonts w:cstheme="minorHAnsi"/>
            <w:lang w:val="en-GB"/>
          </w:rPr>
          <w:delText xml:space="preserve"> or vice versa</w:delText>
        </w:r>
        <w:r w:rsidR="0091477E" w:rsidRPr="00E071F1" w:rsidDel="00F3569B">
          <w:rPr>
            <w:rFonts w:cstheme="minorHAnsi"/>
            <w:lang w:val="en-GB"/>
          </w:rPr>
          <w:delText>,</w:delText>
        </w:r>
        <w:r w:rsidR="008E387B" w:rsidRPr="00E071F1" w:rsidDel="00F3569B">
          <w:rPr>
            <w:rFonts w:cstheme="minorHAnsi"/>
            <w:lang w:val="en-GB"/>
          </w:rPr>
          <w:delText xml:space="preserve"> are relatively small</w:delText>
        </w:r>
        <w:r w:rsidR="00301987" w:rsidRPr="00E071F1" w:rsidDel="00F3569B">
          <w:rPr>
            <w:rFonts w:cstheme="minorHAnsi"/>
            <w:lang w:val="en-GB"/>
          </w:rPr>
          <w:delText>.</w:delText>
        </w:r>
        <w:r w:rsidR="008D6EAF" w:rsidRPr="00E071F1" w:rsidDel="00F3569B">
          <w:rPr>
            <w:rFonts w:cstheme="minorHAnsi"/>
            <w:lang w:val="en-GB"/>
          </w:rPr>
          <w:delText xml:space="preserve"> </w:delText>
        </w:r>
        <w:r w:rsidR="00A1793C" w:rsidRPr="00E071F1" w:rsidDel="00F3569B">
          <w:rPr>
            <w:rFonts w:cstheme="minorHAnsi"/>
            <w:lang w:val="en-GB"/>
          </w:rPr>
          <w:delText>The relatively small amount of data is especially evident for the consumption experiments, which show larger variation both within and between species</w:delText>
        </w:r>
        <w:r w:rsidR="00C46C9C" w:rsidRPr="00E071F1" w:rsidDel="00F3569B">
          <w:rPr>
            <w:rFonts w:cstheme="minorHAnsi"/>
            <w:lang w:val="en-GB"/>
          </w:rPr>
          <w:delText>, compared to metabolism</w:delText>
        </w:r>
        <w:r w:rsidR="00A1793C" w:rsidRPr="00E071F1" w:rsidDel="00F3569B">
          <w:rPr>
            <w:rFonts w:cstheme="minorHAnsi"/>
            <w:lang w:val="en-GB"/>
          </w:rPr>
          <w:delText xml:space="preserve">. This is likely due to the more manual estimations in feeding experiments (e.g. weighing added food and subtracting uneaten food) compared to </w:delText>
        </w:r>
        <w:r w:rsidR="009C577C" w:rsidRPr="00E071F1" w:rsidDel="00F3569B">
          <w:rPr>
            <w:rFonts w:cstheme="minorHAnsi"/>
            <w:lang w:val="en-GB"/>
          </w:rPr>
          <w:delText xml:space="preserve">growth experiments or </w:delText>
        </w:r>
        <w:r w:rsidR="00CC1ACD" w:rsidRPr="00E071F1" w:rsidDel="00F3569B">
          <w:rPr>
            <w:rFonts w:cstheme="minorHAnsi"/>
            <w:lang w:val="en-GB"/>
          </w:rPr>
          <w:delText xml:space="preserve">automatically </w:delText>
        </w:r>
        <w:r w:rsidR="00024997" w:rsidRPr="00E071F1" w:rsidDel="00F3569B">
          <w:rPr>
            <w:rFonts w:cstheme="minorHAnsi"/>
            <w:lang w:val="en-GB"/>
          </w:rPr>
          <w:delText xml:space="preserve">measuring </w:delText>
        </w:r>
        <w:r w:rsidR="00086A4F" w:rsidRPr="00E071F1" w:rsidDel="00F3569B">
          <w:rPr>
            <w:rFonts w:cstheme="minorHAnsi"/>
            <w:lang w:val="en-GB"/>
          </w:rPr>
          <w:delText>oxygen depletion rates</w:delText>
        </w:r>
        <w:r w:rsidR="00A1793C" w:rsidRPr="00E071F1" w:rsidDel="00F3569B">
          <w:rPr>
            <w:rFonts w:cstheme="minorHAnsi"/>
            <w:lang w:val="en-GB"/>
          </w:rPr>
          <w:delText>.</w:delText>
        </w:r>
        <w:r w:rsidR="003D6C6B" w:rsidRPr="00E071F1" w:rsidDel="00F3569B">
          <w:rPr>
            <w:rFonts w:cstheme="minorHAnsi"/>
            <w:lang w:val="en-GB"/>
          </w:rPr>
          <w:delText xml:space="preserve"> Therefore, the data collated here contains uncertainty from many sources, including differences in experimental protocols.</w:delText>
        </w:r>
        <w:r w:rsidR="009D1B6E" w:rsidRPr="00E071F1" w:rsidDel="00F3569B">
          <w:rPr>
            <w:rFonts w:cstheme="minorHAnsi"/>
            <w:lang w:val="en-GB"/>
          </w:rPr>
          <w:delText xml:space="preserve"> </w:delText>
        </w:r>
        <w:r w:rsidR="005A608A" w:rsidRPr="00E071F1" w:rsidDel="00F3569B">
          <w:rPr>
            <w:rFonts w:cstheme="minorHAnsi"/>
            <w:lang w:val="en-GB"/>
          </w:rPr>
          <w:delText>O</w:delText>
        </w:r>
        <w:r w:rsidR="009D1B6E" w:rsidRPr="00E071F1" w:rsidDel="00F3569B">
          <w:rPr>
            <w:rFonts w:cstheme="minorHAnsi"/>
            <w:lang w:val="en-GB"/>
          </w:rPr>
          <w:delText xml:space="preserve">ur selection criteria </w:delText>
        </w:r>
        <w:r w:rsidR="00B10FA5" w:rsidRPr="00E071F1" w:rsidDel="00F3569B">
          <w:rPr>
            <w:rFonts w:cstheme="minorHAnsi"/>
            <w:lang w:val="en-GB"/>
          </w:rPr>
          <w:delText>lead to using a small fraction of all available data</w:delText>
        </w:r>
        <w:r w:rsidR="005A608A" w:rsidRPr="00E071F1" w:rsidDel="00F3569B">
          <w:rPr>
            <w:rFonts w:cstheme="minorHAnsi"/>
            <w:lang w:val="en-GB"/>
          </w:rPr>
          <w:delText xml:space="preserve"> being used</w:delText>
        </w:r>
        <w:r w:rsidR="00B10FA5" w:rsidRPr="00E071F1" w:rsidDel="00F3569B">
          <w:rPr>
            <w:rFonts w:cstheme="minorHAnsi"/>
            <w:lang w:val="en-GB"/>
          </w:rPr>
          <w:delText>, which limits the hierarchical model structures we can consider</w:delText>
        </w:r>
        <w:r w:rsidR="00170958" w:rsidRPr="00E071F1" w:rsidDel="00F3569B">
          <w:rPr>
            <w:rFonts w:cstheme="minorHAnsi"/>
            <w:lang w:val="en-GB"/>
          </w:rPr>
          <w:delText xml:space="preserve">. </w:delText>
        </w:r>
        <w:r w:rsidR="00734BCD" w:rsidRPr="00E071F1" w:rsidDel="00F3569B">
          <w:rPr>
            <w:rFonts w:cstheme="minorHAnsi"/>
            <w:lang w:val="en-GB"/>
          </w:rPr>
          <w:delText xml:space="preserve">However, as it is important to jointly estimate the effects of mass- and temperature when scaling coefficients differ from general predictions </w:delText>
        </w:r>
        <w:r w:rsidR="00734BCD" w:rsidRPr="00E071F1" w:rsidDel="00F3569B">
          <w:rPr>
            <w:rFonts w:cstheme="minorHAnsi"/>
          </w:rPr>
          <w:fldChar w:fldCharType="begin"/>
        </w:r>
        <w:r w:rsidR="00422B99" w:rsidRPr="00E071F1" w:rsidDel="00F3569B">
          <w:rPr>
            <w:rFonts w:cstheme="minorHAnsi"/>
            <w:lang w:val="en-GB"/>
          </w:rPr>
          <w:del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734BCD" w:rsidRPr="00E071F1" w:rsidDel="00F3569B">
          <w:rPr>
            <w:rFonts w:cstheme="minorHAnsi"/>
          </w:rPr>
          <w:fldChar w:fldCharType="separate"/>
        </w:r>
        <w:r w:rsidR="00734BCD" w:rsidRPr="00E071F1" w:rsidDel="00F3569B">
          <w:rPr>
            <w:lang w:val="en-GB"/>
          </w:rPr>
          <w:delText xml:space="preserve">(Downs </w:delText>
        </w:r>
        <w:r w:rsidR="00734BCD" w:rsidRPr="00E071F1" w:rsidDel="00F3569B">
          <w:rPr>
            <w:i/>
            <w:iCs/>
            <w:lang w:val="en-GB"/>
          </w:rPr>
          <w:delText>et al.</w:delText>
        </w:r>
        <w:r w:rsidR="00734BCD" w:rsidRPr="00E071F1" w:rsidDel="00F3569B">
          <w:rPr>
            <w:lang w:val="en-GB"/>
          </w:rPr>
          <w:delText xml:space="preserve"> 2008)</w:delText>
        </w:r>
        <w:r w:rsidR="00734BCD" w:rsidRPr="00E071F1" w:rsidDel="00F3569B">
          <w:rPr>
            <w:rFonts w:cstheme="minorHAnsi"/>
          </w:rPr>
          <w:fldChar w:fldCharType="end"/>
        </w:r>
        <w:r w:rsidR="00734BCD" w:rsidRPr="00E071F1" w:rsidDel="00F3569B">
          <w:rPr>
            <w:rFonts w:cstheme="minorHAnsi"/>
            <w:lang w:val="en-GB"/>
          </w:rPr>
          <w:delText xml:space="preserve">, we argue that </w:delText>
        </w:r>
        <w:r w:rsidR="00B10FA5" w:rsidRPr="00E071F1" w:rsidDel="00F3569B">
          <w:rPr>
            <w:rFonts w:cstheme="minorHAnsi"/>
            <w:lang w:val="en-GB"/>
          </w:rPr>
          <w:delText>our approach also has merit</w:delText>
        </w:r>
        <w:r w:rsidR="0091477E" w:rsidRPr="00E071F1" w:rsidDel="00F3569B">
          <w:rPr>
            <w:rFonts w:cstheme="minorHAnsi"/>
            <w:lang w:val="en-GB"/>
          </w:rPr>
          <w:delText>, because</w:delText>
        </w:r>
        <w:r w:rsidR="00CD663E" w:rsidRPr="00E071F1" w:rsidDel="00F3569B">
          <w:rPr>
            <w:rFonts w:cstheme="minorHAnsi"/>
            <w:lang w:val="en-GB"/>
          </w:rPr>
          <w:delText xml:space="preserve"> </w:delText>
        </w:r>
        <w:r w:rsidR="004406DF" w:rsidRPr="00E071F1" w:rsidDel="00F3569B">
          <w:rPr>
            <w:rFonts w:cstheme="minorHAnsi"/>
            <w:lang w:val="en-GB"/>
          </w:rPr>
          <w:delText>hierarchical</w:delText>
        </w:r>
        <w:r w:rsidR="00D866A9" w:rsidRPr="00E071F1" w:rsidDel="00F3569B">
          <w:rPr>
            <w:rFonts w:cstheme="minorHAnsi"/>
            <w:lang w:val="en-GB"/>
          </w:rPr>
          <w:delText xml:space="preserve"> models </w:delText>
        </w:r>
        <w:r w:rsidR="00DB1BC5" w:rsidRPr="00E071F1" w:rsidDel="00F3569B">
          <w:rPr>
            <w:rFonts w:cstheme="minorHAnsi"/>
            <w:lang w:val="en-GB"/>
          </w:rPr>
          <w:delText xml:space="preserve">(e.g. in a Bayesian framework with </w:delText>
        </w:r>
        <w:r w:rsidR="00D866A9" w:rsidRPr="00E071F1" w:rsidDel="00F3569B">
          <w:rPr>
            <w:rFonts w:cstheme="minorHAnsi"/>
            <w:lang w:val="en-GB"/>
          </w:rPr>
          <w:delText>literature-informed priors</w:delText>
        </w:r>
        <w:r w:rsidR="00DB1BC5" w:rsidRPr="00E071F1" w:rsidDel="00F3569B">
          <w:rPr>
            <w:rFonts w:cstheme="minorHAnsi"/>
            <w:lang w:val="en-GB"/>
          </w:rPr>
          <w:delText>)</w:delText>
        </w:r>
        <w:r w:rsidR="0091477E" w:rsidRPr="00E071F1" w:rsidDel="00F3569B">
          <w:rPr>
            <w:rFonts w:cstheme="minorHAnsi"/>
            <w:lang w:val="en-GB"/>
          </w:rPr>
          <w:delText xml:space="preserve"> </w:delText>
        </w:r>
        <w:r w:rsidR="00682627" w:rsidRPr="00E071F1" w:rsidDel="00F3569B">
          <w:rPr>
            <w:rFonts w:cstheme="minorHAnsi"/>
            <w:lang w:val="en-GB"/>
          </w:rPr>
          <w:delText xml:space="preserve">can </w:delText>
        </w:r>
        <w:r w:rsidR="0091477E" w:rsidRPr="00E071F1" w:rsidDel="00F3569B">
          <w:rPr>
            <w:rFonts w:cstheme="minorHAnsi"/>
            <w:lang w:val="en-GB"/>
          </w:rPr>
          <w:delText>overcome difficulties with small data sets.</w:delText>
        </w:r>
      </w:del>
      <w:r w:rsidR="0091477E" w:rsidRPr="00E071F1">
        <w:rPr>
          <w:rFonts w:cstheme="minorHAnsi"/>
          <w:lang w:val="en-GB"/>
        </w:rPr>
        <w:t xml:space="preserve"> </w:t>
      </w:r>
    </w:p>
    <w:p w14:paraId="4907015A" w14:textId="099D8A2A" w:rsidR="009F1BB9" w:rsidRDefault="00136C96" w:rsidP="002E3379">
      <w:pPr>
        <w:spacing w:line="480" w:lineRule="auto"/>
        <w:ind w:firstLine="284"/>
        <w:contextualSpacing/>
        <w:jc w:val="both"/>
        <w:rPr>
          <w:rFonts w:eastAsiaTheme="minorEastAsia" w:cstheme="minorHAnsi"/>
          <w:lang w:val="en-GB"/>
        </w:rPr>
      </w:pPr>
      <w:del w:id="866" w:author="Max Lindmark" w:date="2020-09-10T21:25:00Z">
        <w:r w:rsidRPr="00E071F1" w:rsidDel="007F277E">
          <w:rPr>
            <w:rFonts w:eastAsiaTheme="minorEastAsia" w:cstheme="minorHAnsi"/>
            <w:lang w:val="en-GB"/>
          </w:rPr>
          <w:delText xml:space="preserve">Understanding the scaling of </w:delText>
        </w:r>
        <w:r w:rsidR="002576CA" w:rsidRPr="00E071F1" w:rsidDel="007F277E">
          <w:rPr>
            <w:rFonts w:eastAsiaTheme="minorEastAsia" w:cstheme="minorHAnsi"/>
            <w:lang w:val="en-GB"/>
          </w:rPr>
          <w:delText xml:space="preserve">rates such as growth, metabolism and consumption is fundamental </w:delText>
        </w:r>
        <w:r w:rsidR="00F30284" w:rsidRPr="00E071F1" w:rsidDel="007F277E">
          <w:rPr>
            <w:rFonts w:eastAsiaTheme="minorEastAsia" w:cstheme="minorHAnsi"/>
            <w:lang w:val="en-GB"/>
          </w:rPr>
          <w:delText>for</w:delText>
        </w:r>
      </w:del>
      <w:del w:id="867" w:author="Max Lindmark" w:date="2020-09-10T21:23:00Z">
        <w:r w:rsidR="00F30284" w:rsidRPr="00E071F1" w:rsidDel="00377160">
          <w:rPr>
            <w:rFonts w:eastAsiaTheme="minorEastAsia" w:cstheme="minorHAnsi"/>
            <w:lang w:val="en-GB"/>
          </w:rPr>
          <w:delText xml:space="preserve"> </w:delText>
        </w:r>
        <w:r w:rsidR="00E0457A" w:rsidRPr="00E071F1" w:rsidDel="00377160">
          <w:rPr>
            <w:rFonts w:eastAsiaTheme="minorEastAsia" w:cstheme="minorHAnsi"/>
            <w:lang w:val="en-GB"/>
          </w:rPr>
          <w:delText xml:space="preserve">linking </w:delText>
        </w:r>
      </w:del>
      <w:del w:id="868" w:author="Max Lindmark" w:date="2020-09-10T21:25:00Z">
        <w:r w:rsidR="00E0457A" w:rsidRPr="00E071F1" w:rsidDel="007F277E">
          <w:rPr>
            <w:rFonts w:eastAsiaTheme="minorEastAsia" w:cstheme="minorHAnsi"/>
            <w:lang w:val="en-GB"/>
          </w:rPr>
          <w:delText>individual</w:delText>
        </w:r>
      </w:del>
      <w:del w:id="869" w:author="Max Lindmark" w:date="2020-09-10T21:23:00Z">
        <w:r w:rsidR="00E0457A" w:rsidRPr="00E071F1" w:rsidDel="00377160">
          <w:rPr>
            <w:rFonts w:eastAsiaTheme="minorEastAsia" w:cstheme="minorHAnsi"/>
            <w:lang w:val="en-GB"/>
          </w:rPr>
          <w:delText xml:space="preserve"> processes to </w:delText>
        </w:r>
      </w:del>
      <w:del w:id="870" w:author="Max Lindmark" w:date="2020-09-10T21:25:00Z">
        <w:r w:rsidR="00E0457A" w:rsidRPr="00E071F1" w:rsidDel="007F277E">
          <w:rPr>
            <w:rFonts w:eastAsiaTheme="minorEastAsia" w:cstheme="minorHAnsi"/>
            <w:lang w:val="en-GB"/>
          </w:rPr>
          <w:delText>population and food web</w:delText>
        </w:r>
      </w:del>
      <w:del w:id="871" w:author="Max Lindmark" w:date="2020-09-10T21:23:00Z">
        <w:r w:rsidR="00E0457A" w:rsidRPr="00E071F1" w:rsidDel="00B07FEE">
          <w:rPr>
            <w:rFonts w:eastAsiaTheme="minorEastAsia" w:cstheme="minorHAnsi"/>
            <w:lang w:val="en-GB"/>
          </w:rPr>
          <w:delText xml:space="preserve"> dynamics</w:delText>
        </w:r>
      </w:del>
      <w:del w:id="872" w:author="Max Lindmark" w:date="2020-09-10T21:25:00Z">
        <w:r w:rsidR="00E0457A" w:rsidRPr="00E071F1" w:rsidDel="007F277E">
          <w:rPr>
            <w:rFonts w:eastAsiaTheme="minorEastAsia" w:cstheme="minorHAnsi"/>
            <w:lang w:val="en-GB"/>
          </w:rPr>
          <w:delText xml:space="preserve">. </w:delText>
        </w:r>
      </w:del>
      <w:r w:rsidR="00BC03A8"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 S</w:t>
      </w:r>
      <w:r w:rsidR="009F1BB9" w:rsidRPr="00E071F1">
        <w:rPr>
          <w:rFonts w:eastAsiaTheme="minorEastAsia" w:cstheme="minorHAnsi"/>
          <w:lang w:val="en-GB"/>
        </w:rPr>
        <w:t>ystematic data</w:t>
      </w:r>
      <w:r w:rsidR="0010623B" w:rsidRPr="00E071F1">
        <w:rPr>
          <w:rFonts w:eastAsiaTheme="minorEastAsia" w:cstheme="minorHAnsi"/>
          <w:lang w:val="en-GB"/>
        </w:rPr>
        <w:t xml:space="preserve"> </w:t>
      </w:r>
      <w:r w:rsidR="009F1BB9" w:rsidRPr="00E071F1">
        <w:rPr>
          <w:rFonts w:eastAsiaTheme="minorEastAsia" w:cstheme="minorHAnsi"/>
          <w:lang w:val="en-GB"/>
        </w:rPr>
        <w:t>analysis</w:t>
      </w:r>
      <w:r w:rsidR="00154997" w:rsidRPr="00E071F1">
        <w:rPr>
          <w:rFonts w:eastAsiaTheme="minorEastAsia" w:cstheme="minorHAnsi"/>
          <w:lang w:val="en-GB"/>
        </w:rPr>
        <w:t xml:space="preserve"> of </w:t>
      </w:r>
      <w:r w:rsidR="003E72D6" w:rsidRPr="00E071F1">
        <w:rPr>
          <w:rFonts w:eastAsiaTheme="minorEastAsia" w:cstheme="minorHAnsi"/>
          <w:lang w:val="en-GB"/>
        </w:rPr>
        <w:t xml:space="preserve">existing </w:t>
      </w:r>
      <w:r w:rsidR="003C3E72" w:rsidRPr="00E071F1">
        <w:rPr>
          <w:rFonts w:eastAsiaTheme="minorEastAsia" w:cstheme="minorHAnsi"/>
          <w:lang w:val="en-GB"/>
        </w:rPr>
        <w:t>experimental data</w:t>
      </w:r>
      <w:del w:id="873" w:author="Max Lindmark" w:date="2020-09-10T21:25:00Z">
        <w:r w:rsidR="003C3E72" w:rsidRPr="00E071F1" w:rsidDel="00347847">
          <w:rPr>
            <w:rFonts w:eastAsiaTheme="minorEastAsia" w:cstheme="minorHAnsi"/>
            <w:lang w:val="en-GB"/>
          </w:rPr>
          <w:delText xml:space="preserve"> </w:delText>
        </w:r>
        <w:r w:rsidR="004B209B" w:rsidRPr="00E071F1" w:rsidDel="00347847">
          <w:rPr>
            <w:rFonts w:eastAsiaTheme="minorEastAsia" w:cstheme="minorHAnsi"/>
            <w:lang w:val="en-GB"/>
          </w:rPr>
          <w:delText xml:space="preserve">combined with </w:delText>
        </w:r>
        <w:r w:rsidR="00E62DE7" w:rsidRPr="00E071F1" w:rsidDel="00347847">
          <w:rPr>
            <w:rFonts w:eastAsiaTheme="minorEastAsia" w:cstheme="minorHAnsi"/>
            <w:lang w:val="en-GB"/>
          </w:rPr>
          <w:delText xml:space="preserve">models </w:delText>
        </w:r>
        <w:r w:rsidR="003E72D6" w:rsidRPr="00E071F1" w:rsidDel="00347847">
          <w:rPr>
            <w:rFonts w:eastAsiaTheme="minorEastAsia" w:cstheme="minorHAnsi"/>
            <w:lang w:val="en-GB"/>
          </w:rPr>
          <w:delText xml:space="preserve">that </w:delText>
        </w:r>
        <w:r w:rsidR="00E62DE7" w:rsidRPr="00E071F1" w:rsidDel="00347847">
          <w:rPr>
            <w:rFonts w:eastAsiaTheme="minorEastAsia" w:cstheme="minorHAnsi"/>
            <w:lang w:val="en-GB"/>
          </w:rPr>
          <w:delText xml:space="preserve">account for uncertainty at </w:delText>
        </w:r>
        <w:r w:rsidR="003678B0" w:rsidRPr="00E071F1" w:rsidDel="00347847">
          <w:rPr>
            <w:rFonts w:eastAsiaTheme="minorEastAsia" w:cstheme="minorHAnsi"/>
            <w:lang w:val="en-GB"/>
          </w:rPr>
          <w:delText xml:space="preserve">the </w:delText>
        </w:r>
        <w:r w:rsidR="00E62DE7" w:rsidRPr="00E071F1" w:rsidDel="00347847">
          <w:rPr>
            <w:rFonts w:eastAsiaTheme="minorEastAsia" w:cstheme="minorHAnsi"/>
            <w:lang w:val="en-GB"/>
          </w:rPr>
          <w:delText>specie</w:delText>
        </w:r>
        <w:r w:rsidR="003678B0" w:rsidRPr="00E071F1" w:rsidDel="00347847">
          <w:rPr>
            <w:rFonts w:eastAsiaTheme="minorEastAsia" w:cstheme="minorHAnsi"/>
            <w:lang w:val="en-GB"/>
          </w:rPr>
          <w:delText>s-level</w:delText>
        </w:r>
      </w:del>
      <w:r w:rsidR="00D54057" w:rsidRPr="00E071F1">
        <w:rPr>
          <w:rFonts w:eastAsiaTheme="minorEastAsia" w:cstheme="minorHAnsi"/>
          <w:lang w:val="en-GB"/>
        </w:rPr>
        <w:t>, as presented in this study,</w:t>
      </w:r>
      <w:r w:rsidR="003678B0" w:rsidRPr="00E071F1">
        <w:rPr>
          <w:rFonts w:eastAsiaTheme="minorEastAsia" w:cstheme="minorHAnsi"/>
          <w:lang w:val="en-GB"/>
        </w:rPr>
        <w:t xml:space="preserve"> </w:t>
      </w:r>
      <w:ins w:id="874" w:author="Max Lindmark" w:date="2020-09-10T21:25:00Z">
        <w:r w:rsidR="00D9528D">
          <w:rPr>
            <w:rFonts w:eastAsiaTheme="minorEastAsia" w:cstheme="minorHAnsi"/>
            <w:lang w:val="en-GB"/>
          </w:rPr>
          <w:t>can 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scaling of rates such as growth, metabolism and consumption</w:t>
        </w:r>
        <w:r w:rsidR="00992D20">
          <w:rPr>
            <w:rFonts w:eastAsiaTheme="minorEastAsia" w:cstheme="minorHAnsi"/>
            <w:lang w:val="en-GB"/>
          </w:rPr>
          <w:t xml:space="preserve">, which </w:t>
        </w:r>
        <w:r w:rsidR="00D9528D" w:rsidRPr="00E071F1">
          <w:rPr>
            <w:rFonts w:eastAsiaTheme="minorEastAsia" w:cstheme="minorHAnsi"/>
            <w:lang w:val="en-GB"/>
          </w:rPr>
          <w:t xml:space="preserve">is </w:t>
        </w:r>
      </w:ins>
      <w:ins w:id="875" w:author="Max Lindmark" w:date="2020-09-10T21:34:00Z">
        <w:r w:rsidR="006F434B">
          <w:rPr>
            <w:rFonts w:eastAsiaTheme="minorEastAsia" w:cstheme="minorHAnsi"/>
            <w:lang w:val="en-GB"/>
          </w:rPr>
          <w:t>crucial</w:t>
        </w:r>
      </w:ins>
      <w:ins w:id="876" w:author="Max Lindmark" w:date="2020-09-10T21:25:00Z">
        <w:r w:rsidR="00D9528D" w:rsidRPr="00E071F1">
          <w:rPr>
            <w:rFonts w:eastAsiaTheme="minorEastAsia" w:cstheme="minorHAnsi"/>
            <w:lang w:val="en-GB"/>
          </w:rPr>
          <w:t xml:space="preserve"> for</w:t>
        </w:r>
        <w:r w:rsidR="00D9528D">
          <w:rPr>
            <w:rFonts w:eastAsiaTheme="minorEastAsia" w:cstheme="minorHAnsi"/>
            <w:lang w:val="en-GB"/>
          </w:rPr>
          <w:t xml:space="preserve"> predicting the impacts of climate warming on </w:t>
        </w:r>
        <w:r w:rsidR="00D9528D" w:rsidRPr="00E071F1">
          <w:rPr>
            <w:rFonts w:eastAsiaTheme="minorEastAsia" w:cstheme="minorHAnsi"/>
            <w:lang w:val="en-GB"/>
          </w:rPr>
          <w:t>individual</w:t>
        </w:r>
        <w:r w:rsidR="00D9528D">
          <w:rPr>
            <w:rFonts w:eastAsiaTheme="minorEastAsia" w:cstheme="minorHAnsi"/>
            <w:lang w:val="en-GB"/>
          </w:rPr>
          <w:t xml:space="preserve">s, </w:t>
        </w:r>
        <w:r w:rsidR="00D9528D" w:rsidRPr="00E071F1">
          <w:rPr>
            <w:rFonts w:eastAsiaTheme="minorEastAsia" w:cstheme="minorHAnsi"/>
            <w:lang w:val="en-GB"/>
          </w:rPr>
          <w:t>population</w:t>
        </w:r>
        <w:r w:rsidR="00D9528D">
          <w:rPr>
            <w:rFonts w:eastAsiaTheme="minorEastAsia" w:cstheme="minorHAnsi"/>
            <w:lang w:val="en-GB"/>
          </w:rPr>
          <w:t>s</w:t>
        </w:r>
        <w:r w:rsidR="00D9528D" w:rsidRPr="00E071F1">
          <w:rPr>
            <w:rFonts w:eastAsiaTheme="minorEastAsia" w:cstheme="minorHAnsi"/>
            <w:lang w:val="en-GB"/>
          </w:rPr>
          <w:t xml:space="preserve"> and food web</w:t>
        </w:r>
        <w:r w:rsidR="00D9528D">
          <w:rPr>
            <w:rFonts w:eastAsiaTheme="minorEastAsia" w:cstheme="minorHAnsi"/>
            <w:lang w:val="en-GB"/>
          </w:rPr>
          <w:t>s</w:t>
        </w:r>
        <w:r w:rsidR="00D9528D" w:rsidRPr="00E071F1">
          <w:rPr>
            <w:rFonts w:eastAsiaTheme="minorEastAsia" w:cstheme="minorHAnsi"/>
            <w:lang w:val="en-GB"/>
          </w:rPr>
          <w:t xml:space="preserve">. </w:t>
        </w:r>
      </w:ins>
      <w:del w:id="877" w:author="Max Lindmark" w:date="2020-09-10T21:25:00Z">
        <w:r w:rsidR="00695F8A" w:rsidRPr="00E071F1" w:rsidDel="00DB35F0">
          <w:rPr>
            <w:rFonts w:eastAsiaTheme="minorEastAsia" w:cstheme="minorHAnsi"/>
            <w:lang w:val="en-GB"/>
          </w:rPr>
          <w:delText xml:space="preserve">constitutes </w:delText>
        </w:r>
        <w:r w:rsidR="00E854B4" w:rsidRPr="00E071F1" w:rsidDel="00DB35F0">
          <w:rPr>
            <w:rFonts w:eastAsiaTheme="minorEastAsia" w:cstheme="minorHAnsi"/>
            <w:lang w:val="en-GB"/>
          </w:rPr>
          <w:delText xml:space="preserve">an approach that </w:delText>
        </w:r>
        <w:r w:rsidR="009F1BB9" w:rsidRPr="00E071F1" w:rsidDel="00DB35F0">
          <w:rPr>
            <w:rFonts w:eastAsiaTheme="minorEastAsia" w:cstheme="minorHAnsi"/>
            <w:lang w:val="en-GB"/>
          </w:rPr>
          <w:delText xml:space="preserve">can guide process-based predictions of climate change </w:delText>
        </w:r>
      </w:del>
      <w:del w:id="878" w:author="Max Lindmark" w:date="2020-09-10T21:24:00Z">
        <w:r w:rsidR="00493DE4" w:rsidRPr="00E071F1" w:rsidDel="00F4106A">
          <w:rPr>
            <w:rFonts w:eastAsiaTheme="minorEastAsia" w:cstheme="minorHAnsi"/>
            <w:lang w:val="en-GB"/>
          </w:rPr>
          <w:delText xml:space="preserve">effects, </w:delText>
        </w:r>
        <w:r w:rsidR="006C6301" w:rsidRPr="00E071F1" w:rsidDel="00F4106A">
          <w:rPr>
            <w:rFonts w:eastAsiaTheme="minorEastAsia" w:cstheme="minorHAnsi"/>
            <w:lang w:val="en-GB"/>
          </w:rPr>
          <w:delText>from</w:delText>
        </w:r>
        <w:r w:rsidR="009F1BB9" w:rsidRPr="00E071F1" w:rsidDel="00F4106A">
          <w:rPr>
            <w:rFonts w:eastAsiaTheme="minorEastAsia" w:cstheme="minorHAnsi"/>
            <w:lang w:val="en-GB"/>
          </w:rPr>
          <w:delText xml:space="preserve"> </w:delText>
        </w:r>
        <w:r w:rsidR="00931996" w:rsidRPr="00E071F1" w:rsidDel="00F4106A">
          <w:rPr>
            <w:rFonts w:eastAsiaTheme="minorEastAsia" w:cstheme="minorHAnsi"/>
            <w:lang w:val="en-GB"/>
          </w:rPr>
          <w:delText>individual</w:delText>
        </w:r>
        <w:r w:rsidR="00EB0AE4" w:rsidRPr="00E071F1" w:rsidDel="00F4106A">
          <w:rPr>
            <w:rFonts w:eastAsiaTheme="minorEastAsia" w:cstheme="minorHAnsi"/>
            <w:lang w:val="en-GB"/>
          </w:rPr>
          <w:delText xml:space="preserve">s </w:delText>
        </w:r>
        <w:r w:rsidR="00493DE4" w:rsidRPr="00E071F1" w:rsidDel="00F4106A">
          <w:rPr>
            <w:rFonts w:eastAsiaTheme="minorEastAsia" w:cstheme="minorHAnsi"/>
            <w:lang w:val="en-GB"/>
          </w:rPr>
          <w:delText xml:space="preserve">to </w:delText>
        </w:r>
        <w:r w:rsidR="00EB0AE4" w:rsidRPr="00E071F1" w:rsidDel="00F4106A">
          <w:rPr>
            <w:rFonts w:eastAsiaTheme="minorEastAsia" w:cstheme="minorHAnsi"/>
            <w:lang w:val="en-GB"/>
          </w:rPr>
          <w:delText>food webs</w:delText>
        </w:r>
        <w:r w:rsidR="00EB0AE4" w:rsidRPr="00E071F1" w:rsidDel="001E20CC">
          <w:rPr>
            <w:rFonts w:eastAsiaTheme="minorEastAsia" w:cstheme="minorHAnsi"/>
            <w:lang w:val="en-GB"/>
          </w:rPr>
          <w:delText>.</w:delText>
        </w:r>
      </w:del>
    </w:p>
    <w:p w14:paraId="14A080BF" w14:textId="77777777" w:rsidR="00F45A25" w:rsidRPr="00E071F1" w:rsidRDefault="00F45A25"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A59F963" w:rsidR="007D3468" w:rsidRPr="00E071F1" w:rsidRDefault="00063E83" w:rsidP="000A0D7E">
      <w:pPr>
        <w:spacing w:line="480" w:lineRule="auto"/>
        <w:contextualSpacing/>
        <w:jc w:val="both"/>
        <w:rPr>
          <w:rFonts w:eastAsiaTheme="minorEastAsia"/>
          <w:lang w:val="en-GB"/>
        </w:rPr>
      </w:pPr>
      <w:r w:rsidRPr="00E071F1">
        <w:rPr>
          <w:rFonts w:eastAsiaTheme="minorEastAsia"/>
          <w:lang w:val="en-GB"/>
        </w:rPr>
        <w:t xml:space="preserve">We </w:t>
      </w:r>
      <w:r w:rsidR="00B011B0" w:rsidRPr="00E071F1">
        <w:rPr>
          <w:rFonts w:eastAsiaTheme="minorEastAsia"/>
          <w:lang w:val="en-GB"/>
        </w:rPr>
        <w:t>thank</w:t>
      </w:r>
      <w:ins w:id="879" w:author="Max Lindmark" w:date="2020-08-17T16:31:00Z">
        <w:r w:rsidR="004143DE" w:rsidRPr="00E071F1">
          <w:rPr>
            <w:rFonts w:eastAsiaTheme="minorEastAsia"/>
            <w:lang w:val="en-GB"/>
          </w:rPr>
          <w:t xml:space="preserve"> Hiroki Yamanaka,</w:t>
        </w:r>
      </w:ins>
      <w:r w:rsidR="00866138" w:rsidRPr="00E071F1">
        <w:rPr>
          <w:rFonts w:eastAsiaTheme="minorEastAsia"/>
          <w:lang w:val="en-GB"/>
        </w:rPr>
        <w:t xml:space="preserve"> </w:t>
      </w:r>
      <w:r w:rsidR="005A1723" w:rsidRPr="00E071F1">
        <w:rPr>
          <w:rFonts w:eastAsiaTheme="minorEastAsia"/>
          <w:lang w:val="en-GB"/>
        </w:rPr>
        <w:t>Dennis Tomalá, Vanessa Messmer, Björn Björnsson, Albert Imsland, Tomas Árnasson, Yiping Luo, Takeshi Tomiyama</w:t>
      </w:r>
      <w:r w:rsidR="00B011B0" w:rsidRPr="00E071F1">
        <w:rPr>
          <w:rFonts w:eastAsiaTheme="minorEastAsia"/>
          <w:lang w:val="en-GB"/>
        </w:rPr>
        <w:t xml:space="preserve"> </w:t>
      </w:r>
      <w:r w:rsidR="005A1723" w:rsidRPr="00E071F1">
        <w:rPr>
          <w:rFonts w:eastAsiaTheme="minorEastAsia"/>
          <w:lang w:val="en-GB"/>
        </w:rPr>
        <w:t xml:space="preserve">and Myron Peck for generously providing data, </w:t>
      </w:r>
      <w:r w:rsidRPr="00E071F1">
        <w:rPr>
          <w:rFonts w:eastAsiaTheme="minorEastAsia"/>
          <w:lang w:val="en-GB"/>
        </w:rPr>
        <w:t xml:space="preserve">Magnus Huss </w:t>
      </w:r>
      <w:r w:rsidR="00C05B59" w:rsidRPr="00E071F1">
        <w:rPr>
          <w:rFonts w:eastAsiaTheme="minorEastAsia"/>
          <w:lang w:val="en-GB"/>
        </w:rPr>
        <w:t xml:space="preserve">and Ken Haste Andersen </w:t>
      </w:r>
      <w:r w:rsidRPr="00E071F1">
        <w:rPr>
          <w:rFonts w:eastAsiaTheme="minorEastAsia"/>
          <w:lang w:val="en-GB"/>
        </w:rPr>
        <w:t xml:space="preserve">for providing useful comments on </w:t>
      </w:r>
      <w:r w:rsidR="009F02F5" w:rsidRPr="00E071F1">
        <w:rPr>
          <w:rFonts w:eastAsiaTheme="minorEastAsia"/>
          <w:lang w:val="en-GB"/>
        </w:rPr>
        <w:t xml:space="preserve">earlier versions of </w:t>
      </w:r>
      <w:r w:rsidRPr="00E071F1">
        <w:rPr>
          <w:rFonts w:eastAsiaTheme="minorEastAsia"/>
          <w:lang w:val="en-GB"/>
        </w:rPr>
        <w:t>the manuscript</w:t>
      </w:r>
      <w:r w:rsidR="006F4991" w:rsidRPr="00E071F1">
        <w:rPr>
          <w:rFonts w:eastAsiaTheme="minorEastAsia"/>
          <w:lang w:val="en-GB"/>
        </w:rPr>
        <w:t xml:space="preserve"> and Matthew Low</w:t>
      </w:r>
      <w:r w:rsidR="00285CF9" w:rsidRPr="00E071F1">
        <w:rPr>
          <w:rFonts w:eastAsiaTheme="minorEastAsia"/>
          <w:lang w:val="en-GB"/>
        </w:rPr>
        <w:t xml:space="preserve"> for an introduction to Bayesian inference.</w:t>
      </w:r>
      <w:r w:rsidR="00BD3CCA" w:rsidRPr="00E071F1">
        <w:rPr>
          <w:rFonts w:eastAsiaTheme="minorEastAsia"/>
          <w:lang w:val="en-GB"/>
        </w:rPr>
        <w:t xml:space="preserve"> </w:t>
      </w:r>
      <w:r w:rsidR="000A0D7E" w:rsidRPr="00E071F1">
        <w:rPr>
          <w:rFonts w:eastAsiaTheme="minorEastAsia"/>
          <w:lang w:val="en-GB"/>
        </w:rPr>
        <w:t>This study was supported by grants from the Swedish Research</w:t>
      </w:r>
      <w:r w:rsidR="009F49D8" w:rsidRPr="00E071F1">
        <w:rPr>
          <w:rFonts w:eastAsiaTheme="minorEastAsia"/>
          <w:lang w:val="en-GB"/>
        </w:rPr>
        <w:t xml:space="preserve"> </w:t>
      </w:r>
      <w:r w:rsidR="000A0D7E" w:rsidRPr="00E071F1">
        <w:rPr>
          <w:rFonts w:eastAsiaTheme="minorEastAsia"/>
          <w:lang w:val="en-GB"/>
        </w:rPr>
        <w:t>Council FORMAS (no. 217‐2013‐1315) and the Swedish Research Council (no. 2015‐03752)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42BF2178" w:rsidR="00B67C48" w:rsidRPr="00225791" w:rsidRDefault="00BE6886" w:rsidP="002E3379">
      <w:pPr>
        <w:spacing w:line="480" w:lineRule="auto"/>
        <w:contextualSpacing/>
        <w:jc w:val="both"/>
        <w:rPr>
          <w:rFonts w:cstheme="minorHAnsi"/>
          <w:lang w:val="en-GB"/>
        </w:rPr>
      </w:pPr>
      <w:r w:rsidRPr="00225791">
        <w:rPr>
          <w:rFonts w:cstheme="minorHAnsi"/>
          <w:lang w:val="en-GB"/>
        </w:rPr>
        <w:lastRenderedPageBreak/>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Pr="00225791">
        <w:rPr>
          <w:rFonts w:cstheme="minorHAnsi"/>
          <w:lang w:val="en-GB"/>
        </w:rPr>
        <w:t xml:space="preserve">; ML </w:t>
      </w:r>
      <w:r w:rsidR="00F833F5" w:rsidRPr="00225791">
        <w:rPr>
          <w:rFonts w:cstheme="minorHAnsi"/>
          <w:lang w:val="en-GB"/>
        </w:rPr>
        <w:t>analysed</w:t>
      </w:r>
      <w:r w:rsidRPr="00225791">
        <w:rPr>
          <w:rFonts w:cstheme="minorHAnsi"/>
          <w:lang w:val="en-GB"/>
        </w:rPr>
        <w:t xml:space="preserve"> data;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data manipulation, analyses and figures) can be downloaded from a GitHub repository (</w:t>
      </w:r>
      <w:hyperlink r:id="rId22" w:history="1">
        <w:r w:rsidRPr="00225791">
          <w:rPr>
            <w:rStyle w:val="Hyperlink"/>
            <w:rFonts w:eastAsiaTheme="minorEastAsia"/>
            <w:color w:val="auto"/>
            <w:lang w:val="en-GB"/>
          </w:rPr>
          <w:t>https://github.com/maxlindmark/scaling</w:t>
        </w:r>
      </w:hyperlink>
      <w:r w:rsidRPr="00225791">
        <w:rPr>
          <w:rFonts w:eastAsiaTheme="minorEastAsia"/>
          <w:lang w:val="en-GB"/>
        </w:rPr>
        <w:t xml:space="preserve">) and will be archived on Zenodo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235117EA" w14:textId="4D072DB1" w:rsidR="0053418A" w:rsidRPr="002D70E2" w:rsidRDefault="00E8108B" w:rsidP="002E3379">
      <w:pPr>
        <w:spacing w:line="480" w:lineRule="auto"/>
        <w:contextualSpacing/>
        <w:jc w:val="both"/>
        <w:rPr>
          <w:rFonts w:cstheme="minorHAnsi"/>
          <w:b/>
          <w:lang w:val="en-GB"/>
        </w:rPr>
      </w:pPr>
      <w:r>
        <w:rPr>
          <w:rFonts w:cstheme="minorHAnsi"/>
          <w:b/>
          <w:lang w:val="en-GB"/>
        </w:rPr>
        <w:fldChar w:fldCharType="begin"/>
      </w:r>
      <w:r w:rsidR="00BE32DF" w:rsidRPr="007378F6">
        <w:rPr>
          <w:rFonts w:cstheme="minorHAnsi"/>
          <w:b/>
          <w:lang w:val="en-US"/>
        </w:rPr>
        <w:instrText xml:space="preserve"> ADDIN ZOTERO_BIBL {"uncited":[],"omitted":[],"custom":[]} CSL_BIBLIOGRAPHY </w:instrText>
      </w:r>
      <w:r>
        <w:rPr>
          <w:rFonts w:cstheme="minorHAnsi"/>
          <w:b/>
          <w:lang w:val="en-GB"/>
        </w:rPr>
        <w:fldChar w:fldCharType="separate"/>
      </w:r>
      <w:r w:rsidR="007378F6" w:rsidRPr="007378F6">
        <w:rPr>
          <w:rFonts w:ascii="Times New Roman" w:cs="Times New Roman"/>
          <w:lang w:val="en-US"/>
        </w:rPr>
        <w:t xml:space="preserve">Automatic citation updates are disabled. </w:t>
      </w:r>
      <w:r w:rsidR="007378F6">
        <w:rPr>
          <w:rFonts w:ascii="Times New Roman" w:cs="Times New Roman"/>
          <w:lang w:val="sv-SE"/>
        </w:rPr>
        <w:t>To see the bibliography, click Refresh in the Zotero tab.</w:t>
      </w:r>
      <w:r>
        <w:rPr>
          <w:rFonts w:cstheme="minorHAnsi"/>
          <w:b/>
          <w:lang w:val="en-GB"/>
        </w:rPr>
        <w:fldChar w:fldCharType="end"/>
      </w:r>
    </w:p>
    <w:sectPr w:rsidR="0053418A" w:rsidRPr="002D70E2" w:rsidSect="00D22802">
      <w:headerReference w:type="even" r:id="rId23"/>
      <w:footerReference w:type="even" r:id="rId24"/>
      <w:footerReference w:type="default" r:id="rId25"/>
      <w:headerReference w:type="first" r:id="rId2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986B51" w:rsidRPr="00972C7F" w:rsidRDefault="00986B51"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986B51" w:rsidRPr="00972C7F" w:rsidRDefault="00986B51"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986B51" w:rsidRPr="00972C7F" w:rsidRDefault="00986B51">
      <w:pPr>
        <w:pStyle w:val="CommentText"/>
        <w:rPr>
          <w:lang w:val="en-GB"/>
        </w:rPr>
      </w:pPr>
    </w:p>
  </w:comment>
  <w:comment w:id="1" w:author="Max Lindmark" w:date="2020-05-04T11:04:00Z" w:initials="ML">
    <w:p w14:paraId="32FAB210" w14:textId="77777777" w:rsidR="004D2710" w:rsidRDefault="00986B51">
      <w:pPr>
        <w:pStyle w:val="CommentText"/>
        <w:rPr>
          <w:rStyle w:val="CommentReference"/>
          <w:noProof/>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orks but maybe isn’t as good as it can be! If we want to highlight the </w:t>
      </w:r>
    </w:p>
    <w:p w14:paraId="2D2BA4C1" w14:textId="5FA75F2A" w:rsidR="00986B51" w:rsidRPr="00AE4A5F" w:rsidRDefault="00986B51">
      <w:pPr>
        <w:pStyle w:val="CommentText"/>
        <w:rPr>
          <w:rStyle w:val="CommentReference"/>
          <w:highlight w:val="yellow"/>
          <w:lang w:val="en-GB"/>
        </w:rPr>
      </w:pPr>
      <w:r w:rsidRPr="00AE4A5F">
        <w:rPr>
          <w:rStyle w:val="CommentReference"/>
          <w:highlight w:val="yellow"/>
          <w:lang w:val="en-GB"/>
        </w:rPr>
        <w:t>peak growth temperature aspect, maybe your earlier suggestion is best:</w:t>
      </w:r>
    </w:p>
    <w:p w14:paraId="7F669AE8" w14:textId="1E51C433" w:rsidR="00986B51" w:rsidRPr="00AE4A5F" w:rsidRDefault="00986B51">
      <w:pPr>
        <w:pStyle w:val="CommentText"/>
        <w:rPr>
          <w:rStyle w:val="CommentReference"/>
          <w:highlight w:val="yellow"/>
          <w:lang w:val="en-GB"/>
        </w:rPr>
      </w:pPr>
    </w:p>
    <w:p w14:paraId="670AC741" w14:textId="77777777" w:rsidR="00986B51" w:rsidRPr="00AE4A5F" w:rsidRDefault="00986B51"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986B51" w:rsidRPr="00AE4A5F" w:rsidRDefault="00986B51" w:rsidP="00AC3C9E">
      <w:pPr>
        <w:pStyle w:val="CommentText"/>
        <w:rPr>
          <w:iCs/>
          <w:highlight w:val="yellow"/>
          <w:lang w:val="en-GB"/>
        </w:rPr>
      </w:pPr>
      <w:r w:rsidRPr="00AE4A5F">
        <w:rPr>
          <w:iCs/>
          <w:highlight w:val="yellow"/>
          <w:lang w:val="en-GB"/>
        </w:rPr>
        <w:t>Or:</w:t>
      </w:r>
    </w:p>
    <w:p w14:paraId="083BC215" w14:textId="08547C6B" w:rsidR="00986B51" w:rsidRPr="00AE4A5F" w:rsidRDefault="00986B51"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986B51" w:rsidRPr="00AE4A5F" w:rsidRDefault="00986B51" w:rsidP="00AC3C9E">
      <w:pPr>
        <w:pStyle w:val="CommentText"/>
        <w:rPr>
          <w:iCs/>
          <w:lang w:val="en-GB"/>
        </w:rPr>
      </w:pPr>
    </w:p>
  </w:comment>
  <w:comment w:id="2" w:author="Jan Ohlberger" w:date="2020-05-22T06:29:00Z" w:initials="Ca">
    <w:p w14:paraId="4F557E12" w14:textId="5A16D8EE" w:rsidR="00986B51" w:rsidRPr="00AE4A5F" w:rsidRDefault="00986B51">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3" w:author="Anna Gårdmark" w:date="2020-05-27T11:36:00Z" w:initials="AG">
    <w:p w14:paraId="3DDB58DE" w14:textId="77777777" w:rsidR="00986B51" w:rsidRDefault="00986B51">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986B51" w:rsidRPr="0066528A" w:rsidRDefault="00986B51">
      <w:pPr>
        <w:pStyle w:val="CommentText"/>
        <w:rPr>
          <w:i/>
          <w:lang w:val="en-GB"/>
        </w:rPr>
      </w:pPr>
      <w:r w:rsidRPr="0066528A">
        <w:rPr>
          <w:i/>
          <w:lang w:val="en-GB"/>
        </w:rPr>
        <w:t xml:space="preserve">Optimum growth temperature in fishes declines within species with body size </w:t>
      </w:r>
    </w:p>
    <w:p w14:paraId="2E28CBE9" w14:textId="77777777" w:rsidR="00986B51" w:rsidRDefault="00986B51" w:rsidP="0066528A">
      <w:pPr>
        <w:pStyle w:val="CommentText"/>
        <w:rPr>
          <w:lang w:val="en-GB"/>
        </w:rPr>
      </w:pPr>
    </w:p>
    <w:p w14:paraId="6D507FF7" w14:textId="538527FF" w:rsidR="00986B51" w:rsidRPr="0066528A" w:rsidRDefault="00986B51" w:rsidP="0066528A">
      <w:pPr>
        <w:pStyle w:val="CommentText"/>
        <w:rPr>
          <w:i/>
          <w:lang w:val="en-GB"/>
        </w:rPr>
      </w:pPr>
      <w:r w:rsidRPr="0066528A">
        <w:rPr>
          <w:i/>
          <w:lang w:val="en-GB"/>
        </w:rPr>
        <w:t xml:space="preserve">Optimum growth temperature declines with intraspecific body size in fishes </w:t>
      </w:r>
    </w:p>
    <w:p w14:paraId="039EDCD0" w14:textId="77777777" w:rsidR="00986B51" w:rsidRPr="00AE4A5F" w:rsidRDefault="00986B51">
      <w:pPr>
        <w:pStyle w:val="CommentText"/>
        <w:rPr>
          <w:lang w:val="en-GB"/>
        </w:rPr>
      </w:pPr>
    </w:p>
  </w:comment>
  <w:comment w:id="4" w:author="Max Lindmark" w:date="2020-07-27T11:33:00Z" w:initials="ML">
    <w:p w14:paraId="5DC046EE" w14:textId="4844FBC4" w:rsidR="00986B51" w:rsidRPr="005F601D" w:rsidRDefault="00986B51">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2" w:author="Jan Ohlberger" w:date="2020-01-21T09:27:00Z" w:initials="Ca">
    <w:p w14:paraId="1C96B088" w14:textId="77777777" w:rsidR="00986B51" w:rsidRPr="00972C7F" w:rsidRDefault="00986B51"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986B51" w:rsidRPr="00972C7F" w:rsidRDefault="00986B51"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986B51" w:rsidRPr="00972C7F" w:rsidRDefault="00986B51" w:rsidP="00205EE2">
      <w:pPr>
        <w:pStyle w:val="CommentText"/>
        <w:rPr>
          <w:lang w:val="en-GB"/>
        </w:rPr>
      </w:pPr>
    </w:p>
  </w:comment>
  <w:comment w:id="13" w:author="Max Lindmark" w:date="2020-05-04T11:04:00Z" w:initials="ML">
    <w:p w14:paraId="0719D5D6" w14:textId="77777777" w:rsidR="00986B51" w:rsidRPr="00AE4A5F" w:rsidRDefault="00986B51"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Titles are hard! I think the one we have now works but maybe isn’t as good as it can be! If we want to highlight the peak growth temperature aspect, maybe your earlier suggestion is best:</w:t>
      </w:r>
    </w:p>
    <w:p w14:paraId="052D2B64" w14:textId="77777777" w:rsidR="00986B51" w:rsidRPr="00AE4A5F" w:rsidRDefault="00986B51" w:rsidP="00205EE2">
      <w:pPr>
        <w:pStyle w:val="CommentText"/>
        <w:rPr>
          <w:rStyle w:val="CommentReference"/>
          <w:highlight w:val="yellow"/>
          <w:lang w:val="en-GB"/>
        </w:rPr>
      </w:pPr>
    </w:p>
    <w:p w14:paraId="30E65B18" w14:textId="77777777" w:rsidR="00986B51" w:rsidRPr="00AE4A5F" w:rsidRDefault="00986B51"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986B51" w:rsidRPr="00AE4A5F" w:rsidRDefault="00986B51" w:rsidP="00205EE2">
      <w:pPr>
        <w:pStyle w:val="CommentText"/>
        <w:rPr>
          <w:iCs/>
          <w:highlight w:val="yellow"/>
          <w:lang w:val="en-GB"/>
        </w:rPr>
      </w:pPr>
      <w:r w:rsidRPr="00AE4A5F">
        <w:rPr>
          <w:iCs/>
          <w:highlight w:val="yellow"/>
          <w:lang w:val="en-GB"/>
        </w:rPr>
        <w:t>Or:</w:t>
      </w:r>
    </w:p>
    <w:p w14:paraId="39A458AF" w14:textId="77777777" w:rsidR="00986B51" w:rsidRPr="00AE4A5F" w:rsidRDefault="00986B51"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986B51" w:rsidRPr="00AE4A5F" w:rsidRDefault="00986B51" w:rsidP="00205EE2">
      <w:pPr>
        <w:pStyle w:val="CommentText"/>
        <w:rPr>
          <w:iCs/>
          <w:lang w:val="en-GB"/>
        </w:rPr>
      </w:pPr>
    </w:p>
  </w:comment>
  <w:comment w:id="14" w:author="Jan Ohlberger" w:date="2020-05-22T06:29:00Z" w:initials="Ca">
    <w:p w14:paraId="05D97F66" w14:textId="77777777" w:rsidR="00986B51" w:rsidRPr="00AE4A5F" w:rsidRDefault="00986B51"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5" w:author="Anna Gårdmark" w:date="2020-05-27T11:36:00Z" w:initials="AG">
    <w:p w14:paraId="03F90E73" w14:textId="77777777" w:rsidR="00986B51" w:rsidRDefault="00986B51"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986B51" w:rsidRPr="0066528A" w:rsidRDefault="00986B51" w:rsidP="00205EE2">
      <w:pPr>
        <w:pStyle w:val="CommentText"/>
        <w:rPr>
          <w:i/>
          <w:lang w:val="en-GB"/>
        </w:rPr>
      </w:pPr>
      <w:r w:rsidRPr="0066528A">
        <w:rPr>
          <w:i/>
          <w:lang w:val="en-GB"/>
        </w:rPr>
        <w:t xml:space="preserve">Optimum growth temperature in fishes declines within species with body size </w:t>
      </w:r>
    </w:p>
    <w:p w14:paraId="58776795" w14:textId="77777777" w:rsidR="00986B51" w:rsidRDefault="00986B51" w:rsidP="00205EE2">
      <w:pPr>
        <w:pStyle w:val="CommentText"/>
        <w:rPr>
          <w:lang w:val="en-GB"/>
        </w:rPr>
      </w:pPr>
    </w:p>
    <w:p w14:paraId="77CDAB06" w14:textId="77777777" w:rsidR="00986B51" w:rsidRPr="0066528A" w:rsidRDefault="00986B51" w:rsidP="00205EE2">
      <w:pPr>
        <w:pStyle w:val="CommentText"/>
        <w:rPr>
          <w:i/>
          <w:lang w:val="en-GB"/>
        </w:rPr>
      </w:pPr>
      <w:r w:rsidRPr="0066528A">
        <w:rPr>
          <w:i/>
          <w:lang w:val="en-GB"/>
        </w:rPr>
        <w:t xml:space="preserve">Optimum growth temperature declines with intraspecific body size in fishes </w:t>
      </w:r>
    </w:p>
    <w:p w14:paraId="2826F49A" w14:textId="77777777" w:rsidR="00986B51" w:rsidRPr="00AE4A5F" w:rsidRDefault="00986B51" w:rsidP="00205EE2">
      <w:pPr>
        <w:pStyle w:val="CommentText"/>
        <w:rPr>
          <w:lang w:val="en-GB"/>
        </w:rPr>
      </w:pPr>
    </w:p>
  </w:comment>
  <w:comment w:id="16" w:author="Max Lindmark" w:date="2020-07-27T11:33:00Z" w:initials="ML">
    <w:p w14:paraId="79826F50" w14:textId="51473628" w:rsidR="00986B51" w:rsidRPr="005F601D" w:rsidRDefault="00986B51"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w:t>
      </w:r>
      <w:r w:rsidRPr="00C653E9">
        <w:rPr>
          <w:iCs/>
          <w:highlight w:val="green"/>
          <w:lang w:val="en-GB"/>
        </w:rPr>
        <w:t>ntraspecific part in the cover letter and the abstract. But I’m not 100% sure and could also consider the previous title…</w:t>
      </w:r>
    </w:p>
  </w:comment>
  <w:comment w:id="17" w:author="Max Lindmark" w:date="2020-09-09T11:26:00Z" w:initials="ML">
    <w:p w14:paraId="094D9B8E" w14:textId="77777777" w:rsidR="00986B51" w:rsidRPr="00D7608A" w:rsidRDefault="00986B51" w:rsidP="00792C74">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8" w:author="Max Lindmark" w:date="2020-07-27T11:50:00Z" w:initials="ML">
    <w:p w14:paraId="41482212" w14:textId="00E35CD2" w:rsidR="00986B51" w:rsidRPr="0091098B" w:rsidRDefault="00986B51" w:rsidP="00643CC1">
      <w:pPr>
        <w:pStyle w:val="CommentText"/>
        <w:rPr>
          <w:lang w:val="en-US"/>
        </w:rPr>
      </w:pPr>
      <w:r w:rsidRPr="004F37EE">
        <w:rPr>
          <w:rStyle w:val="CommentReference"/>
          <w:highlight w:val="green"/>
        </w:rPr>
        <w:annotationRef/>
      </w:r>
      <w:r w:rsidR="00B920C7">
        <w:rPr>
          <w:highlight w:val="green"/>
          <w:lang w:val="en-US"/>
        </w:rPr>
        <w:t>Re.</w:t>
      </w:r>
      <w:r w:rsidRPr="004F37EE">
        <w:rPr>
          <w:highlight w:val="green"/>
          <w:lang w:val="en-US"/>
        </w:rPr>
        <w:t xml:space="preserve"> the minor classification</w:t>
      </w:r>
      <w:r w:rsidR="00B920C7">
        <w:rPr>
          <w:highlight w:val="green"/>
          <w:lang w:val="en-US"/>
        </w:rPr>
        <w:t xml:space="preserve">: </w:t>
      </w:r>
      <w:r w:rsidRPr="004F37EE">
        <w:rPr>
          <w:highlight w:val="green"/>
          <w:lang w:val="en-US"/>
        </w:rPr>
        <w:t>there’s a lot of physiology here, but I guess that category is more for cell-level work and such (also the Dell 2011 paper is “Ecology”, so I’ll go with that).</w:t>
      </w:r>
      <w:r>
        <w:rPr>
          <w:lang w:val="en-US"/>
        </w:rPr>
        <w:t xml:space="preserve"> </w:t>
      </w:r>
    </w:p>
  </w:comment>
  <w:comment w:id="19" w:author="Max Lindmark" w:date="2020-09-10T17:27:00Z" w:initials="ML">
    <w:p w14:paraId="090E8D15" w14:textId="2826498D" w:rsidR="00986B51" w:rsidRPr="0066545F" w:rsidRDefault="00986B51">
      <w:pPr>
        <w:pStyle w:val="CommentText"/>
        <w:rPr>
          <w:lang w:val="en-US"/>
        </w:rPr>
      </w:pPr>
      <w:r w:rsidRPr="000B4B43">
        <w:rPr>
          <w:rStyle w:val="CommentReference"/>
          <w:highlight w:val="green"/>
        </w:rPr>
        <w:annotationRef/>
      </w:r>
      <w:r w:rsidRPr="0066545F">
        <w:rPr>
          <w:highlight w:val="green"/>
          <w:lang w:val="en-US"/>
        </w:rPr>
        <w:t>New!</w:t>
      </w:r>
    </w:p>
  </w:comment>
  <w:comment w:id="20" w:author="Max Lindmark" w:date="2020-09-11T14:35:00Z" w:initials="ML">
    <w:p w14:paraId="13CBCC92" w14:textId="740344CD" w:rsidR="008E6F00" w:rsidRPr="00283CDF" w:rsidRDefault="008E6F00">
      <w:pPr>
        <w:pStyle w:val="CommentText"/>
        <w:rPr>
          <w:lang w:val="en-US"/>
        </w:rPr>
      </w:pPr>
      <w:r w:rsidRPr="00085043">
        <w:rPr>
          <w:rStyle w:val="CommentReference"/>
          <w:highlight w:val="green"/>
        </w:rPr>
        <w:annotationRef/>
      </w:r>
      <w:r w:rsidRPr="00283CDF">
        <w:rPr>
          <w:highlight w:val="green"/>
          <w:lang w:val="en-US"/>
        </w:rPr>
        <w:t>Or consumption?</w:t>
      </w:r>
    </w:p>
  </w:comment>
  <w:comment w:id="21" w:author="Max Lindmark" w:date="2020-09-10T14:21:00Z" w:initials="ML">
    <w:p w14:paraId="13896A46" w14:textId="77777777" w:rsidR="00986B51" w:rsidRPr="00AF152D" w:rsidRDefault="00986B51" w:rsidP="001761D6">
      <w:pPr>
        <w:pStyle w:val="NormalWeb"/>
        <w:rPr>
          <w:rFonts w:ascii="Times New Roman" w:eastAsia="Times New Roman" w:hAnsi="Times New Roman" w:cs="Times New Roman"/>
          <w:i/>
          <w:iCs/>
          <w:lang w:eastAsia="en-GB"/>
        </w:rPr>
      </w:pPr>
      <w:r w:rsidRPr="00AF152D">
        <w:rPr>
          <w:rStyle w:val="CommentReference"/>
          <w:i/>
          <w:iCs/>
        </w:rPr>
        <w:annotationRef/>
      </w:r>
      <w:r w:rsidRPr="00AF152D">
        <w:rPr>
          <w:rFonts w:ascii="Times New Roman" w:eastAsia="Times New Roman" w:hAnsi="Times New Roman" w:cs="Times New Roman"/>
          <w:b/>
          <w:bCs/>
          <w:i/>
          <w:iCs/>
          <w:lang w:eastAsia="en-GB"/>
        </w:rPr>
        <w:t>Research reports</w:t>
      </w:r>
      <w:r w:rsidRPr="00AF152D">
        <w:rPr>
          <w:rFonts w:ascii="Times New Roman" w:eastAsia="Times New Roman" w:hAnsi="Times New Roman" w:cs="Times New Roman"/>
          <w:i/>
          <w:iCs/>
          <w:lang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986B51" w:rsidRPr="00367F11" w:rsidRDefault="00986B51">
      <w:pPr>
        <w:pStyle w:val="CommentText"/>
        <w:rPr>
          <w:highlight w:val="green"/>
        </w:rPr>
      </w:pPr>
    </w:p>
    <w:p w14:paraId="520C9960" w14:textId="77777777" w:rsidR="00986B51" w:rsidRDefault="00986B51">
      <w:pPr>
        <w:pStyle w:val="CommentText"/>
        <w:rPr>
          <w:highlight w:val="green"/>
          <w:lang w:val="en-US"/>
        </w:rPr>
      </w:pPr>
      <w:r w:rsidRPr="00367F11">
        <w:rPr>
          <w:highlight w:val="green"/>
          <w:lang w:val="en-US"/>
        </w:rPr>
        <w:t>We would need to cut almost 1700 words, 1 figure and many references to fit within a 6 page article… But it doesn’t seem as stiff as last time we submitted? Perhaps we don’t have to cut this version that much for initial submission?</w:t>
      </w:r>
      <w:r>
        <w:rPr>
          <w:highlight w:val="green"/>
          <w:lang w:val="en-US"/>
        </w:rPr>
        <w:t xml:space="preserve"> Your recent PNAS paper Jan is about 8 pages. </w:t>
      </w:r>
    </w:p>
    <w:p w14:paraId="5FFEDD71" w14:textId="77777777" w:rsidR="00986B51" w:rsidRDefault="00986B51">
      <w:pPr>
        <w:pStyle w:val="CommentText"/>
        <w:rPr>
          <w:highlight w:val="green"/>
          <w:lang w:val="en-US"/>
        </w:rPr>
      </w:pPr>
    </w:p>
    <w:p w14:paraId="45593155" w14:textId="54DDC5D3" w:rsidR="00986B51" w:rsidRPr="000F63EC" w:rsidRDefault="00986B51">
      <w:pPr>
        <w:pStyle w:val="CommentText"/>
        <w:rPr>
          <w:lang w:val="en-US"/>
        </w:rPr>
      </w:pPr>
      <w:r>
        <w:rPr>
          <w:highlight w:val="green"/>
          <w:lang w:val="en-US"/>
        </w:rPr>
        <w:t>Also, if we</w:t>
      </w:r>
      <w:r w:rsidRPr="00367F11">
        <w:rPr>
          <w:highlight w:val="green"/>
          <w:lang w:val="en-US"/>
        </w:rPr>
        <w:t xml:space="preserve"> </w:t>
      </w:r>
      <w:r>
        <w:rPr>
          <w:highlight w:val="green"/>
          <w:lang w:val="en-US"/>
        </w:rPr>
        <w:t xml:space="preserve">don’t cut now </w:t>
      </w:r>
      <w:r w:rsidRPr="00367F11">
        <w:rPr>
          <w:highlight w:val="green"/>
          <w:lang w:val="en-US"/>
        </w:rPr>
        <w:t>we are for instance on a good length for ELE…</w:t>
      </w:r>
    </w:p>
  </w:comment>
  <w:comment w:id="22" w:author="Max Lindmark" w:date="2020-07-28T09:54:00Z" w:initials="ML">
    <w:p w14:paraId="74D6E451" w14:textId="1E5A9A58" w:rsidR="00986B51" w:rsidRPr="003A2562" w:rsidRDefault="00986B51">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8" w:author="Anna Gårdmark" w:date="2020-05-27T11:52:00Z" w:initials="AG">
    <w:p w14:paraId="34753AF3" w14:textId="659659DD" w:rsidR="00986B51" w:rsidRPr="005475C4" w:rsidRDefault="00986B51">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29" w:author="Max Lindmark" w:date="2020-07-27T12:03:00Z" w:initials="ML">
    <w:p w14:paraId="1746C1C2" w14:textId="7CEC90F9" w:rsidR="00986B51" w:rsidRPr="00FF758E" w:rsidRDefault="00986B51">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61" w:author="Jan Ohlberger" w:date="2020-05-21T22:16:00Z" w:initials="Ca">
    <w:p w14:paraId="5D7E46FF" w14:textId="7AE31073" w:rsidR="00986B51" w:rsidRPr="00AE4A5F" w:rsidRDefault="00986B51">
      <w:pPr>
        <w:pStyle w:val="CommentText"/>
        <w:rPr>
          <w:lang w:val="en-GB"/>
        </w:rPr>
      </w:pPr>
      <w:r>
        <w:rPr>
          <w:rStyle w:val="CommentReference"/>
        </w:rPr>
        <w:annotationRef/>
      </w:r>
      <w:r w:rsidRPr="00AE4A5F">
        <w:rPr>
          <w:lang w:val="en-GB"/>
        </w:rPr>
        <w:t>I actually think ‘optimal’ works here because it refers to growth</w:t>
      </w:r>
    </w:p>
  </w:comment>
  <w:comment w:id="62" w:author="Max Lindmark" w:date="2020-07-27T12:10:00Z" w:initials="ML">
    <w:p w14:paraId="02E9C534" w14:textId="77777777" w:rsidR="00986B51" w:rsidRPr="00F94336" w:rsidRDefault="00986B51">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986B51" w:rsidRPr="00F94336" w:rsidRDefault="00986B51">
      <w:pPr>
        <w:pStyle w:val="CommentText"/>
        <w:rPr>
          <w:highlight w:val="green"/>
          <w:lang w:val="en-US"/>
        </w:rPr>
      </w:pPr>
    </w:p>
    <w:p w14:paraId="1C55C4EE" w14:textId="13ABAC01" w:rsidR="00986B51" w:rsidRPr="00966EBE" w:rsidRDefault="00986B51">
      <w:pPr>
        <w:pStyle w:val="CommentText"/>
        <w:rPr>
          <w:lang w:val="en-US"/>
        </w:rPr>
      </w:pPr>
      <w:r w:rsidRPr="00F94336">
        <w:rPr>
          <w:highlight w:val="green"/>
          <w:lang w:val="en-US"/>
        </w:rPr>
        <w:t>So, I keep peak for consumption and use optimum for growth</w:t>
      </w:r>
    </w:p>
  </w:comment>
  <w:comment w:id="63" w:author="Anna Gårdmark" w:date="2020-05-27T11:57:00Z" w:initials="AG">
    <w:p w14:paraId="3D73D9EA" w14:textId="63AA5022" w:rsidR="00986B51" w:rsidRPr="005475C4" w:rsidRDefault="00986B51">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68" w:author="Max Lindmark" w:date="2020-09-11T14:51:00Z" w:initials="ML">
    <w:p w14:paraId="3273B071" w14:textId="610C73A5" w:rsidR="00651315" w:rsidRPr="0086489D" w:rsidRDefault="00651315">
      <w:pPr>
        <w:pStyle w:val="CommentText"/>
        <w:rPr>
          <w:highlight w:val="green"/>
          <w:lang w:val="en-US"/>
        </w:rPr>
      </w:pPr>
      <w:r w:rsidRPr="0086489D">
        <w:rPr>
          <w:rStyle w:val="CommentReference"/>
          <w:highlight w:val="green"/>
        </w:rPr>
        <w:annotationRef/>
      </w:r>
      <w:r w:rsidRPr="0086489D">
        <w:rPr>
          <w:highlight w:val="green"/>
          <w:lang w:val="en-US"/>
        </w:rPr>
        <w:t>120 words</w:t>
      </w:r>
      <w:r w:rsidR="004A465C" w:rsidRPr="0086489D">
        <w:rPr>
          <w:highlight w:val="green"/>
          <w:lang w:val="en-US"/>
        </w:rPr>
        <w:t xml:space="preserve"> limit</w:t>
      </w:r>
    </w:p>
    <w:p w14:paraId="35BD7575" w14:textId="49BC52EB" w:rsidR="004A465C" w:rsidRPr="0086489D" w:rsidRDefault="004A465C">
      <w:pPr>
        <w:pStyle w:val="CommentText"/>
        <w:rPr>
          <w:highlight w:val="green"/>
          <w:lang w:val="en-US"/>
        </w:rPr>
      </w:pPr>
    </w:p>
    <w:p w14:paraId="18D5EDBA" w14:textId="77777777" w:rsidR="004A465C" w:rsidRPr="0086489D" w:rsidRDefault="004A465C">
      <w:pPr>
        <w:pStyle w:val="CommentText"/>
        <w:rPr>
          <w:highlight w:val="green"/>
          <w:lang w:val="en-US"/>
        </w:rPr>
      </w:pPr>
      <w:r w:rsidRPr="0086489D">
        <w:rPr>
          <w:highlight w:val="green"/>
          <w:lang w:val="en-US"/>
        </w:rPr>
        <w:t xml:space="preserve">Also, as with the title and some parts of the intro, it’s focused on the optimum growth temperature. </w:t>
      </w:r>
    </w:p>
    <w:p w14:paraId="44039DB5" w14:textId="77777777" w:rsidR="004A465C" w:rsidRPr="0086489D" w:rsidRDefault="004A465C">
      <w:pPr>
        <w:pStyle w:val="CommentText"/>
        <w:rPr>
          <w:highlight w:val="green"/>
          <w:lang w:val="en-US"/>
        </w:rPr>
      </w:pPr>
    </w:p>
    <w:p w14:paraId="58C5EBB1" w14:textId="464CC09D" w:rsidR="004A465C" w:rsidRPr="0086489D" w:rsidRDefault="004A465C">
      <w:pPr>
        <w:pStyle w:val="CommentText"/>
        <w:rPr>
          <w:highlight w:val="green"/>
          <w:lang w:val="en-US"/>
        </w:rPr>
      </w:pPr>
      <w:r w:rsidRPr="0086489D">
        <w:rPr>
          <w:highlight w:val="green"/>
          <w:lang w:val="en-US"/>
        </w:rPr>
        <w:t>I think that’s OK and feels like our main result. But as you say Jan, ideally, we would have had a larger size range</w:t>
      </w:r>
      <w:r w:rsidR="007A7A12">
        <w:rPr>
          <w:highlight w:val="green"/>
          <w:lang w:val="en-US"/>
        </w:rPr>
        <w:t xml:space="preserve"> (and it is somewhat extrapolating when we have so small fishes)</w:t>
      </w:r>
      <w:r w:rsidRPr="0086489D">
        <w:rPr>
          <w:highlight w:val="green"/>
          <w:lang w:val="en-US"/>
        </w:rPr>
        <w:t>! (and more species and data points of course). It’s wort thinking about how hard we want to push that.</w:t>
      </w:r>
    </w:p>
    <w:p w14:paraId="67DD7F15" w14:textId="37613F51" w:rsidR="004A465C" w:rsidRPr="0086489D" w:rsidRDefault="004A465C">
      <w:pPr>
        <w:pStyle w:val="CommentText"/>
        <w:rPr>
          <w:highlight w:val="green"/>
          <w:lang w:val="en-US"/>
        </w:rPr>
      </w:pPr>
    </w:p>
    <w:p w14:paraId="28C6D57A" w14:textId="5FF63C3B" w:rsidR="004A465C" w:rsidRPr="0086489D" w:rsidRDefault="004A465C">
      <w:pPr>
        <w:pStyle w:val="CommentText"/>
        <w:rPr>
          <w:highlight w:val="green"/>
          <w:lang w:val="en-US"/>
        </w:rPr>
      </w:pPr>
      <w:r w:rsidRPr="0086489D">
        <w:rPr>
          <w:highlight w:val="green"/>
          <w:lang w:val="en-US"/>
        </w:rPr>
        <w:t xml:space="preserve">On the other hand, if for some reason people wouldn’t find our results on the </w:t>
      </w:r>
      <w:r w:rsidR="0086489D" w:rsidRPr="0086489D">
        <w:rPr>
          <w:highlight w:val="green"/>
          <w:lang w:val="en-US"/>
        </w:rPr>
        <w:t xml:space="preserve">T_opt super convinving or general, it’s nice to know that it is also a prediction from the Putter model, given the criteria that we find in the bigger data sets: i.e. exponents smaller for Cmax and unimodal temp dep of Cmax. These findings are quite solid I think, so the prediction definitely seems ok. </w:t>
      </w:r>
    </w:p>
    <w:p w14:paraId="04718871" w14:textId="4792EBC8" w:rsidR="0086489D" w:rsidRPr="0086489D" w:rsidRDefault="0086489D">
      <w:pPr>
        <w:pStyle w:val="CommentText"/>
        <w:rPr>
          <w:highlight w:val="green"/>
          <w:lang w:val="en-US"/>
        </w:rPr>
      </w:pPr>
    </w:p>
    <w:p w14:paraId="6A6C23EE" w14:textId="75210F27" w:rsidR="0086489D" w:rsidRPr="0086489D" w:rsidRDefault="0086489D">
      <w:pPr>
        <w:pStyle w:val="CommentText"/>
        <w:rPr>
          <w:highlight w:val="green"/>
          <w:lang w:val="en-US"/>
        </w:rPr>
      </w:pPr>
      <w:r w:rsidRPr="0086489D">
        <w:rPr>
          <w:highlight w:val="green"/>
          <w:lang w:val="en-US"/>
        </w:rPr>
        <w:t>And, we also know that the deline in T_opt also occurred when normalized with respect to maximum mass, etc.</w:t>
      </w:r>
    </w:p>
    <w:p w14:paraId="104F3E7C" w14:textId="4B1CE381" w:rsidR="0086489D" w:rsidRPr="0086489D" w:rsidRDefault="0086489D">
      <w:pPr>
        <w:pStyle w:val="CommentText"/>
        <w:rPr>
          <w:highlight w:val="green"/>
          <w:lang w:val="en-US"/>
        </w:rPr>
      </w:pPr>
    </w:p>
    <w:p w14:paraId="09B0D18A" w14:textId="2D439AC5" w:rsidR="004A465C" w:rsidRPr="00651315" w:rsidRDefault="0086489D">
      <w:pPr>
        <w:pStyle w:val="CommentText"/>
        <w:rPr>
          <w:lang w:val="en-US"/>
        </w:rPr>
      </w:pPr>
      <w:r w:rsidRPr="0086489D">
        <w:rPr>
          <w:highlight w:val="green"/>
          <w:lang w:val="en-US"/>
        </w:rPr>
        <w:t>(Just thinking loud here about TSR and what we can and cannot say with our data)</w:t>
      </w:r>
    </w:p>
  </w:comment>
  <w:comment w:id="87" w:author="Jan Ohlberger" w:date="2020-05-22T06:40:00Z" w:initials="Ca">
    <w:p w14:paraId="0F76AC27" w14:textId="77777777" w:rsidR="00986B51" w:rsidRPr="00AE4A5F" w:rsidRDefault="00986B51">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986B51" w:rsidRPr="00AE4A5F" w:rsidRDefault="00986B51">
      <w:pPr>
        <w:pStyle w:val="CommentText"/>
        <w:rPr>
          <w:lang w:val="en-GB"/>
        </w:rPr>
      </w:pPr>
      <w:r w:rsidRPr="00AE4A5F">
        <w:rPr>
          <w:lang w:val="en-GB"/>
        </w:rPr>
        <w:t>It also makes me wonder if we can/should focus on it considering that the experimental data are mostly on the smaller sizes within populations.</w:t>
      </w:r>
    </w:p>
  </w:comment>
  <w:comment w:id="88" w:author="Max Lindmark" w:date="2020-07-27T12:33:00Z" w:initials="ML">
    <w:p w14:paraId="5BB65E8B" w14:textId="77777777" w:rsidR="00986B51" w:rsidRDefault="00986B51">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p w14:paraId="3E01D5F1" w14:textId="77777777" w:rsidR="00A37F71" w:rsidRDefault="00A37F71">
      <w:pPr>
        <w:pStyle w:val="CommentText"/>
        <w:rPr>
          <w:lang w:val="en-US"/>
        </w:rPr>
      </w:pPr>
    </w:p>
    <w:p w14:paraId="0CE71E62" w14:textId="5D4A8251" w:rsidR="00A37F71" w:rsidRPr="00947039" w:rsidRDefault="00A37F71">
      <w:pPr>
        <w:pStyle w:val="CommentText"/>
        <w:rPr>
          <w:lang w:val="en-US"/>
        </w:rPr>
      </w:pPr>
      <w:r w:rsidRPr="00A37F71">
        <w:rPr>
          <w:highlight w:val="green"/>
          <w:lang w:val="en-US"/>
        </w:rPr>
        <w:t>See also comment above.</w:t>
      </w:r>
    </w:p>
  </w:comment>
  <w:comment w:id="110" w:author="Jan Ohlberger" w:date="2020-05-22T06:50:00Z" w:initials="Ca">
    <w:p w14:paraId="51D3A9C1" w14:textId="3A3E34A5" w:rsidR="00986B51" w:rsidRPr="00AE4A5F" w:rsidRDefault="00986B51">
      <w:pPr>
        <w:pStyle w:val="CommentText"/>
        <w:rPr>
          <w:lang w:val="en-GB"/>
        </w:rPr>
      </w:pPr>
      <w:r>
        <w:rPr>
          <w:rStyle w:val="CommentReference"/>
        </w:rPr>
        <w:annotationRef/>
      </w:r>
      <w:r w:rsidRPr="00AE4A5F">
        <w:rPr>
          <w:lang w:val="en-GB"/>
        </w:rPr>
        <w:t>Does this work? It just seemed like the transition was a bit weird.</w:t>
      </w:r>
    </w:p>
  </w:comment>
  <w:comment w:id="111" w:author="Max Lindmark" w:date="2020-07-27T13:53:00Z" w:initials="ML">
    <w:p w14:paraId="2D8BED02" w14:textId="4F6E2172" w:rsidR="00986B51" w:rsidRPr="009F2F89" w:rsidRDefault="00986B51">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47" w:author="Jan Ohlberger" w:date="2020-05-22T07:03:00Z" w:initials="Ca">
    <w:p w14:paraId="357E20E3" w14:textId="717C314E" w:rsidR="00986B51" w:rsidRPr="00AE4A5F" w:rsidRDefault="00986B51">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48" w:author="Max Lindmark" w:date="2020-07-27T14:23:00Z" w:initials="ML">
    <w:p w14:paraId="52A1431F" w14:textId="5794F093" w:rsidR="00986B51" w:rsidRPr="00C052D9" w:rsidRDefault="00986B51">
      <w:pPr>
        <w:pStyle w:val="CommentText"/>
        <w:rPr>
          <w:lang w:val="en-US"/>
        </w:rPr>
      </w:pPr>
      <w:r w:rsidRPr="00A12C51">
        <w:rPr>
          <w:rStyle w:val="CommentReference"/>
          <w:highlight w:val="green"/>
        </w:rPr>
        <w:annotationRef/>
      </w:r>
      <w:r w:rsidRPr="00A12C51">
        <w:rPr>
          <w:highlight w:val="green"/>
          <w:lang w:val="en-US"/>
        </w:rPr>
        <w:t>Ok! Had to rewrite a bit</w:t>
      </w:r>
      <w:r w:rsidR="00E94979">
        <w:rPr>
          <w:lang w:val="en-US"/>
        </w:rPr>
        <w:t>. I agree it’s phenomenological, but some people view it as mechanistic (e.g. when comparing to GAMs, or the Marshall and White paper in TREE)</w:t>
      </w:r>
    </w:p>
  </w:comment>
  <w:comment w:id="150" w:author="Max Lindmark" w:date="2020-07-27T14:27:00Z" w:initials="ML">
    <w:p w14:paraId="69F3BF80" w14:textId="30572FA1" w:rsidR="00986B51" w:rsidRPr="006A0904" w:rsidRDefault="00986B51">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986B51" w:rsidRPr="006A0904" w:rsidRDefault="00986B51">
      <w:pPr>
        <w:pStyle w:val="CommentText"/>
        <w:rPr>
          <w:highlight w:val="green"/>
          <w:lang w:val="en-US"/>
        </w:rPr>
      </w:pPr>
    </w:p>
    <w:p w14:paraId="76489D96" w14:textId="77777777" w:rsidR="00986B51" w:rsidRPr="006A0904" w:rsidRDefault="00986B51">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986B51" w:rsidRPr="006A0904" w:rsidRDefault="00986B51">
      <w:pPr>
        <w:pStyle w:val="CommentText"/>
        <w:rPr>
          <w:highlight w:val="green"/>
          <w:lang w:val="en-US"/>
        </w:rPr>
      </w:pPr>
    </w:p>
    <w:p w14:paraId="501C0F6D" w14:textId="6D8D3209" w:rsidR="00986B51" w:rsidRPr="006F7D68" w:rsidRDefault="00986B51">
      <w:pPr>
        <w:pStyle w:val="CommentText"/>
        <w:rPr>
          <w:lang w:val="en-US"/>
        </w:rPr>
      </w:pPr>
      <w:r w:rsidRPr="006A0904">
        <w:rPr>
          <w:highlight w:val="green"/>
          <w:lang w:val="en-US"/>
        </w:rPr>
        <w:t>Does this work?</w:t>
      </w:r>
    </w:p>
  </w:comment>
  <w:comment w:id="165" w:author="Anna Gårdmark" w:date="2020-06-16T13:19:00Z" w:initials="AG">
    <w:p w14:paraId="374B0E7D" w14:textId="2774A998" w:rsidR="00986B51" w:rsidRPr="00D9252D" w:rsidRDefault="00986B51">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the phenomenological model and the mechanismtic models into one paragraph</w:t>
      </w:r>
    </w:p>
  </w:comment>
  <w:comment w:id="166" w:author="Max Lindmark" w:date="2020-07-27T14:09:00Z" w:initials="ML">
    <w:p w14:paraId="05B3073F" w14:textId="62D5BDAB" w:rsidR="00986B51" w:rsidRPr="001D5816" w:rsidRDefault="00986B51">
      <w:pPr>
        <w:pStyle w:val="CommentText"/>
        <w:rPr>
          <w:lang w:val="en-US"/>
        </w:rPr>
      </w:pPr>
      <w:r w:rsidRPr="00954AB8">
        <w:rPr>
          <w:rStyle w:val="CommentReference"/>
          <w:highlight w:val="green"/>
        </w:rPr>
        <w:annotationRef/>
      </w:r>
      <w:r w:rsidRPr="00954AB8">
        <w:rPr>
          <w:highlight w:val="green"/>
          <w:lang w:val="en-US"/>
        </w:rPr>
        <w:t xml:space="preserve">I think I would prefer them separate, especially with new edits. The paragraph now starts with uncertainties about TSR, but how growth models </w:t>
      </w:r>
      <w:r w:rsidR="00850FBB" w:rsidRPr="00954AB8">
        <w:rPr>
          <w:highlight w:val="green"/>
          <w:lang w:val="en-US"/>
        </w:rPr>
        <w:t xml:space="preserve">sort </w:t>
      </w:r>
      <w:r w:rsidR="00850FBB">
        <w:rPr>
          <w:highlight w:val="green"/>
          <w:lang w:val="en-US"/>
        </w:rPr>
        <w:t xml:space="preserve">of </w:t>
      </w:r>
      <w:r w:rsidRPr="00954AB8">
        <w:rPr>
          <w:highlight w:val="green"/>
          <w:lang w:val="en-US"/>
        </w:rPr>
        <w:t>predict it, then it ends with them being “flawed”, which again leaves us with uncertainty, and then comes the next paragraph, which argues for mechanistic models that are</w:t>
      </w:r>
      <w:r w:rsidRPr="00850FBB">
        <w:rPr>
          <w:highlight w:val="green"/>
          <w:lang w:val="en-US"/>
        </w:rPr>
        <w:t xml:space="preserve"> in line with empirical findings.</w:t>
      </w:r>
      <w:r w:rsidR="00850FBB" w:rsidRPr="00850FBB">
        <w:rPr>
          <w:highlight w:val="green"/>
          <w:lang w:val="en-US"/>
        </w:rPr>
        <w:t xml:space="preserve"> A bit of a rollercoaster but not sure merging them is best right now (I can’t see it at least!)</w:t>
      </w:r>
    </w:p>
  </w:comment>
  <w:comment w:id="185" w:author="Jan Ohlberger" w:date="2020-05-22T07:21:00Z" w:initials="Ca">
    <w:p w14:paraId="6394BB64" w14:textId="77777777" w:rsidR="00986B51" w:rsidRPr="00AE4A5F" w:rsidRDefault="00986B51"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86" w:author="Max Lindmark" w:date="2020-07-27T14:46:00Z" w:initials="ML">
    <w:p w14:paraId="3A1D6AF3" w14:textId="77777777" w:rsidR="00986B51" w:rsidRPr="001022F3" w:rsidRDefault="00986B51"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986B51" w:rsidRPr="001022F3" w:rsidRDefault="00986B51" w:rsidP="001C3243">
      <w:pPr>
        <w:pStyle w:val="CommentText"/>
        <w:rPr>
          <w:highlight w:val="green"/>
          <w:lang w:val="en-US"/>
        </w:rPr>
      </w:pPr>
    </w:p>
    <w:p w14:paraId="5BE5D08E" w14:textId="363A564B" w:rsidR="00986B51" w:rsidRPr="001C3243" w:rsidRDefault="00986B51"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87" w:author="Max Lindmark" w:date="2020-09-11T21:44:00Z" w:initials="ML">
    <w:p w14:paraId="1DF6BBA6" w14:textId="77777777" w:rsidR="009279D3" w:rsidRPr="009279D3" w:rsidRDefault="009279D3">
      <w:pPr>
        <w:pStyle w:val="CommentText"/>
        <w:rPr>
          <w:highlight w:val="green"/>
          <w:lang w:val="en-US"/>
        </w:rPr>
      </w:pPr>
      <w:r w:rsidRPr="009279D3">
        <w:rPr>
          <w:rStyle w:val="CommentReference"/>
          <w:highlight w:val="green"/>
        </w:rPr>
        <w:annotationRef/>
      </w:r>
      <w:r w:rsidRPr="009279D3">
        <w:rPr>
          <w:highlight w:val="green"/>
          <w:lang w:val="en-US"/>
        </w:rPr>
        <w:t>This can perhaps also be removed?? Is the level of detail needed, just to say it’s a) not estimated with multiple regression and b) assumed independent effects.</w:t>
      </w:r>
    </w:p>
    <w:p w14:paraId="5E8B0180" w14:textId="77777777" w:rsidR="009279D3" w:rsidRPr="009279D3" w:rsidRDefault="009279D3">
      <w:pPr>
        <w:pStyle w:val="CommentText"/>
        <w:rPr>
          <w:highlight w:val="green"/>
          <w:lang w:val="en-US"/>
        </w:rPr>
      </w:pPr>
    </w:p>
    <w:p w14:paraId="763E4AE8" w14:textId="73715404" w:rsidR="009279D3" w:rsidRPr="009279D3" w:rsidRDefault="009279D3">
      <w:pPr>
        <w:pStyle w:val="CommentText"/>
        <w:rPr>
          <w:highlight w:val="green"/>
          <w:lang w:val="en-US"/>
        </w:rPr>
      </w:pPr>
      <w:r w:rsidRPr="009279D3">
        <w:rPr>
          <w:highlight w:val="green"/>
          <w:lang w:val="en-US"/>
        </w:rPr>
        <w:t>I just wonder if there’s any merit in putting our model in this box instead of just saying what and what aren’t shared features.</w:t>
      </w:r>
    </w:p>
    <w:p w14:paraId="3F0809FE" w14:textId="77777777" w:rsidR="009279D3" w:rsidRPr="009279D3" w:rsidRDefault="009279D3">
      <w:pPr>
        <w:pStyle w:val="CommentText"/>
        <w:rPr>
          <w:highlight w:val="green"/>
          <w:lang w:val="en-US"/>
        </w:rPr>
      </w:pPr>
    </w:p>
    <w:p w14:paraId="5FECCAB9" w14:textId="77777777" w:rsidR="009279D3" w:rsidRDefault="009279D3">
      <w:pPr>
        <w:pStyle w:val="CommentText"/>
        <w:rPr>
          <w:lang w:val="en-US"/>
        </w:rPr>
      </w:pPr>
      <w:r w:rsidRPr="009279D3">
        <w:rPr>
          <w:highlight w:val="green"/>
          <w:lang w:val="en-US"/>
        </w:rPr>
        <w:t>The MTE models don’t use multiple regression, and definitely not species-varying coefficients</w:t>
      </w:r>
      <w:r w:rsidR="00A11238">
        <w:rPr>
          <w:highlight w:val="green"/>
          <w:lang w:val="en-US"/>
        </w:rPr>
        <w:t>, and it’s not typically intraspecific</w:t>
      </w:r>
      <w:r w:rsidRPr="009279D3">
        <w:rPr>
          <w:highlight w:val="green"/>
          <w:lang w:val="en-US"/>
        </w:rPr>
        <w:t>. So why even call it a general MTE model?</w:t>
      </w:r>
    </w:p>
    <w:p w14:paraId="59230294" w14:textId="77777777" w:rsidR="00A11238" w:rsidRDefault="00A11238">
      <w:pPr>
        <w:pStyle w:val="CommentText"/>
        <w:rPr>
          <w:lang w:val="en-US"/>
        </w:rPr>
      </w:pPr>
    </w:p>
    <w:p w14:paraId="63566340" w14:textId="2031D8AA" w:rsidR="00A11238" w:rsidRPr="009279D3" w:rsidRDefault="00A11238">
      <w:pPr>
        <w:pStyle w:val="CommentText"/>
        <w:rPr>
          <w:lang w:val="en-US"/>
        </w:rPr>
      </w:pPr>
      <w:r w:rsidRPr="00D22802">
        <w:rPr>
          <w:highlight w:val="green"/>
          <w:lang w:val="en-US"/>
        </w:rPr>
        <w:t>See also my comment about this as well further down</w:t>
      </w:r>
      <w:r w:rsidR="00D22802" w:rsidRPr="00D22802">
        <w:rPr>
          <w:highlight w:val="green"/>
          <w:lang w:val="en-US"/>
        </w:rPr>
        <w:t xml:space="preserve"> (around row 342)</w:t>
      </w:r>
    </w:p>
  </w:comment>
  <w:comment w:id="194" w:author="Jan Ohlberger" w:date="2020-05-22T07:21:00Z" w:initials="Ca">
    <w:p w14:paraId="413F9E59" w14:textId="5297D271" w:rsidR="00986B51" w:rsidRPr="00AE4A5F" w:rsidRDefault="00986B51">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95" w:author="Max Lindmark" w:date="2020-07-27T14:46:00Z" w:initials="ML">
    <w:p w14:paraId="740CFEC2" w14:textId="3E820A87" w:rsidR="00986B51" w:rsidRPr="001C3243" w:rsidRDefault="00986B51">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97" w:author="Jan Ohlberger" w:date="2020-05-22T07:34:00Z" w:initials="Ca">
    <w:p w14:paraId="79544833" w14:textId="52382C23" w:rsidR="00986B51" w:rsidRPr="00AE4A5F" w:rsidRDefault="00986B51"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986B51" w:rsidRPr="00AE4A5F" w:rsidRDefault="00986B51">
      <w:pPr>
        <w:pStyle w:val="CommentText"/>
        <w:rPr>
          <w:lang w:val="en-GB"/>
        </w:rPr>
      </w:pPr>
    </w:p>
    <w:p w14:paraId="4E274BEC" w14:textId="7EBD5E24" w:rsidR="00986B51" w:rsidRPr="00AE4A5F" w:rsidRDefault="00986B51">
      <w:pPr>
        <w:pStyle w:val="CommentText"/>
        <w:rPr>
          <w:lang w:val="en-GB"/>
        </w:rPr>
      </w:pPr>
      <w:r w:rsidRPr="00AE4A5F">
        <w:rPr>
          <w:lang w:val="en-GB"/>
        </w:rPr>
        <w:t>The intro is rather long – this is the section I’d cut if we need or want to shorten it</w:t>
      </w:r>
    </w:p>
  </w:comment>
  <w:comment w:id="198" w:author="Max Lindmark" w:date="2020-07-27T14:45:00Z" w:initials="ML">
    <w:p w14:paraId="3BB5E607" w14:textId="6C0450FB" w:rsidR="00986B51" w:rsidRPr="000B5140" w:rsidRDefault="00986B51">
      <w:pPr>
        <w:pStyle w:val="CommentText"/>
        <w:rPr>
          <w:lang w:val="en-US"/>
        </w:rPr>
      </w:pPr>
      <w:r>
        <w:rPr>
          <w:rStyle w:val="CommentReference"/>
        </w:rPr>
        <w:annotationRef/>
      </w:r>
      <w:r w:rsidRPr="000B5140">
        <w:rPr>
          <w:lang w:val="en-US"/>
        </w:rPr>
        <w:t>Agree, and we do need to shorten</w:t>
      </w:r>
    </w:p>
  </w:comment>
  <w:comment w:id="200" w:author="Jan Ohlberger" w:date="2020-05-22T07:38:00Z" w:initials="Ca">
    <w:p w14:paraId="4F322B04" w14:textId="14F157E1" w:rsidR="00986B51" w:rsidRPr="00AE4A5F" w:rsidRDefault="00986B51">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201" w:author="Anna Gårdmark" w:date="2020-06-16T13:25:00Z" w:initials="AG">
    <w:p w14:paraId="5AA9BC55" w14:textId="62F4DE06" w:rsidR="00986B51" w:rsidRPr="00DB68B5" w:rsidRDefault="00986B51">
      <w:pPr>
        <w:pStyle w:val="CommentText"/>
        <w:rPr>
          <w:lang w:val="en-GB"/>
        </w:rPr>
      </w:pPr>
      <w:r>
        <w:rPr>
          <w:rStyle w:val="CommentReference"/>
        </w:rPr>
        <w:annotationRef/>
      </w:r>
      <w:r w:rsidRPr="00DB68B5">
        <w:rPr>
          <w:lang w:val="en-GB"/>
        </w:rPr>
        <w:t>alternatively, just drop this sentence, as you have motivation also in previous one</w:t>
      </w:r>
    </w:p>
  </w:comment>
  <w:comment w:id="191" w:author="Max Lindmark" w:date="2020-07-27T14:51:00Z" w:initials="ML">
    <w:p w14:paraId="6546EF56" w14:textId="3D235AC9" w:rsidR="00986B51" w:rsidRPr="002B7B1B" w:rsidRDefault="00986B51">
      <w:pPr>
        <w:pStyle w:val="CommentText"/>
        <w:rPr>
          <w:lang w:val="en-US"/>
        </w:rPr>
      </w:pPr>
      <w:r w:rsidRPr="00774BCE">
        <w:rPr>
          <w:rStyle w:val="CommentReference"/>
          <w:highlight w:val="green"/>
        </w:rPr>
        <w:annotationRef/>
      </w:r>
      <w:r w:rsidRPr="00774BCE">
        <w:rPr>
          <w:highlight w:val="green"/>
          <w:lang w:val="en-US"/>
        </w:rPr>
        <w:t>Deleted this whole paragraph, tried put some sentences</w:t>
      </w:r>
      <w:r w:rsidRPr="00E32F6B">
        <w:rPr>
          <w:highlight w:val="green"/>
          <w:lang w:val="en-US"/>
        </w:rPr>
        <w:t xml:space="preserve"> in other places</w:t>
      </w:r>
      <w:r w:rsidR="00E32F6B" w:rsidRPr="00E32F6B">
        <w:rPr>
          <w:highlight w:val="green"/>
          <w:lang w:val="en-US"/>
        </w:rPr>
        <w:t xml:space="preserve"> but overall the intro is long and this had to go…</w:t>
      </w:r>
    </w:p>
  </w:comment>
  <w:comment w:id="217" w:author="Jan Ohlberger" w:date="2020-05-22T07:40:00Z" w:initials="Ca">
    <w:p w14:paraId="5D1C1CB0" w14:textId="3518781E" w:rsidR="00986B51" w:rsidRPr="00AE4A5F" w:rsidRDefault="00986B51">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218" w:author="Max Lindmark" w:date="2020-07-27T14:51:00Z" w:initials="ML">
    <w:p w14:paraId="00332037" w14:textId="1E3C03AB" w:rsidR="00986B51" w:rsidRPr="00340E8D" w:rsidRDefault="00986B51">
      <w:pPr>
        <w:pStyle w:val="CommentText"/>
        <w:rPr>
          <w:lang w:val="en-US"/>
        </w:rPr>
      </w:pPr>
      <w:r w:rsidRPr="00053B2A">
        <w:rPr>
          <w:rStyle w:val="CommentReference"/>
          <w:highlight w:val="green"/>
        </w:rPr>
        <w:annotationRef/>
      </w:r>
      <w:r w:rsidRPr="00053B2A">
        <w:rPr>
          <w:highlight w:val="green"/>
          <w:lang w:val="en-US"/>
        </w:rPr>
        <w:t>Do you mean why not for metabolism?</w:t>
      </w:r>
      <w:r w:rsidR="00053B2A" w:rsidRPr="00053B2A">
        <w:rPr>
          <w:highlight w:val="green"/>
          <w:lang w:val="en-US"/>
        </w:rPr>
        <w:t xml:space="preserve"> (</w:t>
      </w:r>
      <w:r w:rsidR="00053B2A">
        <w:rPr>
          <w:highlight w:val="green"/>
          <w:lang w:val="en-US"/>
        </w:rPr>
        <w:t>I</w:t>
      </w:r>
      <w:r w:rsidR="00053B2A" w:rsidRPr="00053B2A">
        <w:rPr>
          <w:highlight w:val="green"/>
          <w:lang w:val="en-US"/>
        </w:rPr>
        <w:t>f so</w:t>
      </w:r>
      <w:r w:rsidR="00053B2A">
        <w:rPr>
          <w:highlight w:val="green"/>
          <w:lang w:val="en-US"/>
        </w:rPr>
        <w:t>,</w:t>
      </w:r>
      <w:r w:rsidR="00053B2A" w:rsidRPr="00053B2A">
        <w:rPr>
          <w:highlight w:val="green"/>
          <w:lang w:val="en-US"/>
        </w:rPr>
        <w:t xml:space="preserve"> will they?)</w:t>
      </w:r>
    </w:p>
  </w:comment>
  <w:comment w:id="220" w:author="Anna Gårdmark" w:date="2020-06-18T19:44:00Z" w:initials="AG">
    <w:p w14:paraId="5C473F2C" w14:textId="5FE2FD4E" w:rsidR="00986B51" w:rsidRPr="00D276BD" w:rsidRDefault="00986B51">
      <w:pPr>
        <w:pStyle w:val="CommentText"/>
        <w:rPr>
          <w:lang w:val="en-GB"/>
        </w:rPr>
      </w:pPr>
      <w:r>
        <w:rPr>
          <w:rStyle w:val="CommentReference"/>
        </w:rPr>
        <w:annotationRef/>
      </w:r>
      <w:r w:rsidRPr="00D276BD">
        <w:rPr>
          <w:lang w:val="en-GB"/>
        </w:rPr>
        <w:t>then also say something about the mass exponent of metabolism?</w:t>
      </w:r>
    </w:p>
  </w:comment>
  <w:comment w:id="221" w:author="Max Lindmark" w:date="2020-08-17T12:07:00Z" w:initials="ML">
    <w:p w14:paraId="42BEFD5E" w14:textId="347AAA43" w:rsidR="00986B51" w:rsidRPr="00332688" w:rsidRDefault="00986B51">
      <w:pPr>
        <w:pStyle w:val="CommentText"/>
        <w:rPr>
          <w:lang w:val="en-US"/>
        </w:rPr>
      </w:pPr>
      <w:r w:rsidRPr="009D31F8">
        <w:rPr>
          <w:rStyle w:val="CommentReference"/>
          <w:highlight w:val="green"/>
        </w:rPr>
        <w:annotationRef/>
      </w:r>
      <w:r w:rsidRPr="00332688">
        <w:rPr>
          <w:highlight w:val="green"/>
          <w:lang w:val="en-US"/>
        </w:rPr>
        <w:t>Done</w:t>
      </w:r>
    </w:p>
  </w:comment>
  <w:comment w:id="232" w:author="Max Lindmark" w:date="2020-08-17T12:12:00Z" w:initials="ML">
    <w:p w14:paraId="684B779A" w14:textId="3DD64477" w:rsidR="00986B51" w:rsidRPr="00332688" w:rsidRDefault="00986B51">
      <w:pPr>
        <w:pStyle w:val="CommentText"/>
        <w:rPr>
          <w:lang w:val="en-US"/>
        </w:rPr>
      </w:pPr>
      <w:r>
        <w:rPr>
          <w:rStyle w:val="CommentReference"/>
        </w:rPr>
        <w:annotationRef/>
      </w:r>
      <w:r w:rsidRPr="00332688">
        <w:rPr>
          <w:lang w:val="en-US"/>
        </w:rPr>
        <w:t xml:space="preserve">I move this </w:t>
      </w:r>
      <w:r>
        <w:rPr>
          <w:lang w:val="en-US"/>
        </w:rPr>
        <w:t>info to the appendix to save words in the main text</w:t>
      </w:r>
    </w:p>
  </w:comment>
  <w:comment w:id="234" w:author="Max Lindmark" w:date="2020-07-27T15:44:00Z" w:initials="ML">
    <w:p w14:paraId="6A9B6532" w14:textId="73720B09" w:rsidR="00986B51" w:rsidRPr="00C24576" w:rsidRDefault="00986B51">
      <w:pPr>
        <w:pStyle w:val="CommentText"/>
        <w:rPr>
          <w:lang w:val="en-US"/>
        </w:rPr>
      </w:pPr>
      <w:r w:rsidRPr="00F716C6">
        <w:rPr>
          <w:rStyle w:val="CommentReference"/>
          <w:highlight w:val="green"/>
          <w:lang w:val="en-US"/>
        </w:rPr>
        <w:t>See e-mail!</w:t>
      </w:r>
    </w:p>
  </w:comment>
  <w:comment w:id="235" w:author="Jan Ohlberger" w:date="2020-05-22T13:05:00Z" w:initials="Ca">
    <w:p w14:paraId="2B10B8BC" w14:textId="734CA8D8" w:rsidR="00986B51" w:rsidRPr="00AE4A5F" w:rsidRDefault="00986B51">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236" w:author="Max Lindmark" w:date="2020-07-28T13:55:00Z" w:initials="ML">
    <w:p w14:paraId="45656813" w14:textId="6CB9B3A3" w:rsidR="00986B51" w:rsidRPr="00D53555" w:rsidRDefault="00986B51">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237" w:author="Jan Ohlberger" w:date="2020-05-22T13:05:00Z" w:initials="Ca">
    <w:p w14:paraId="2F9DCF65" w14:textId="2B580D06" w:rsidR="00986B51" w:rsidRPr="00AE4A5F" w:rsidRDefault="00986B51">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238" w:author="Anna Gårdmark" w:date="2020-06-18T20:17:00Z" w:initials="AG">
    <w:p w14:paraId="30A80493" w14:textId="340AB152" w:rsidR="00986B51" w:rsidRPr="00925CBB" w:rsidRDefault="00986B51">
      <w:pPr>
        <w:pStyle w:val="CommentText"/>
        <w:rPr>
          <w:lang w:val="en-GB"/>
        </w:rPr>
      </w:pPr>
      <w:r>
        <w:rPr>
          <w:rStyle w:val="CommentReference"/>
        </w:rPr>
        <w:annotationRef/>
      </w:r>
      <w:r w:rsidRPr="00925CBB">
        <w:rPr>
          <w:lang w:val="en-GB"/>
        </w:rPr>
        <w:t>think we can just skip this sentence</w:t>
      </w:r>
    </w:p>
  </w:comment>
  <w:comment w:id="239" w:author="Max Lindmark" w:date="2020-07-28T13:56:00Z" w:initials="ML">
    <w:p w14:paraId="735D70EA" w14:textId="076F7C0B" w:rsidR="00986B51" w:rsidRPr="00324F29" w:rsidRDefault="00986B51">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31CCB768" w14:textId="77777777" w:rsidR="00986B51" w:rsidRPr="00324F29" w:rsidRDefault="00986B51">
      <w:pPr>
        <w:pStyle w:val="CommentText"/>
        <w:rPr>
          <w:highlight w:val="green"/>
          <w:lang w:val="en-US"/>
        </w:rPr>
      </w:pPr>
    </w:p>
    <w:p w14:paraId="0F51D368" w14:textId="77777777" w:rsidR="00085043" w:rsidRDefault="00986B51">
      <w:pPr>
        <w:pStyle w:val="CommentText"/>
        <w:rPr>
          <w:noProof/>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w:t>
      </w:r>
    </w:p>
    <w:p w14:paraId="48B7A6C5" w14:textId="77777777" w:rsidR="00085043" w:rsidRDefault="00085043">
      <w:pPr>
        <w:pStyle w:val="CommentText"/>
        <w:rPr>
          <w:noProof/>
          <w:highlight w:val="green"/>
          <w:lang w:val="en-US"/>
        </w:rPr>
      </w:pPr>
    </w:p>
    <w:p w14:paraId="570F061E" w14:textId="050FC2FA" w:rsidR="00986B51" w:rsidRPr="00324F29" w:rsidRDefault="00986B51">
      <w:pPr>
        <w:pStyle w:val="CommentText"/>
        <w:rPr>
          <w:highlight w:val="green"/>
          <w:lang w:val="en-US"/>
        </w:rPr>
      </w:pPr>
      <w:r w:rsidRPr="00324F29">
        <w:rPr>
          <w:highlight w:val="green"/>
          <w:lang w:val="en-US"/>
        </w:rPr>
        <w:t>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get and different researchers would put different limits to # of hits!</w:t>
      </w:r>
    </w:p>
    <w:p w14:paraId="48D5DC16" w14:textId="77777777" w:rsidR="00986B51" w:rsidRPr="00324F29" w:rsidRDefault="00986B51">
      <w:pPr>
        <w:pStyle w:val="CommentText"/>
        <w:rPr>
          <w:highlight w:val="green"/>
          <w:lang w:val="en-US"/>
        </w:rPr>
      </w:pPr>
    </w:p>
    <w:p w14:paraId="0C51E02D" w14:textId="1E4FE86F" w:rsidR="00986B51" w:rsidRPr="00DA33A5" w:rsidRDefault="00986B51">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249" w:author="Jan Ohlberger" w:date="2020-05-22T13:08:00Z" w:initials="Ca">
    <w:p w14:paraId="6C3CC329" w14:textId="7A70CA7D" w:rsidR="00986B51" w:rsidRPr="00AE4A5F" w:rsidRDefault="00986B51">
      <w:pPr>
        <w:pStyle w:val="CommentText"/>
        <w:rPr>
          <w:lang w:val="en-GB"/>
        </w:rPr>
      </w:pPr>
      <w:r>
        <w:rPr>
          <w:rStyle w:val="CommentReference"/>
        </w:rPr>
        <w:annotationRef/>
      </w:r>
      <w:r w:rsidRPr="00AE4A5F">
        <w:rPr>
          <w:lang w:val="en-GB"/>
        </w:rPr>
        <w:t>Should be ‘and’ right?</w:t>
      </w:r>
    </w:p>
  </w:comment>
  <w:comment w:id="250" w:author="Max Lindmark" w:date="2020-07-28T14:21:00Z" w:initials="ML">
    <w:p w14:paraId="010A6942" w14:textId="6924B999" w:rsidR="00986B51" w:rsidRPr="00604705" w:rsidRDefault="00986B51">
      <w:pPr>
        <w:pStyle w:val="CommentText"/>
        <w:rPr>
          <w:lang w:val="en-US"/>
        </w:rPr>
      </w:pPr>
      <w:r w:rsidRPr="00892AB1">
        <w:rPr>
          <w:rStyle w:val="CommentReference"/>
          <w:highlight w:val="green"/>
        </w:rPr>
        <w:annotationRef/>
      </w:r>
      <w:r w:rsidRPr="00892AB1">
        <w:rPr>
          <w:highlight w:val="green"/>
          <w:lang w:val="en-US"/>
        </w:rPr>
        <w:t>Yes! thanks</w:t>
      </w:r>
    </w:p>
  </w:comment>
  <w:comment w:id="261" w:author="Jan Ohlberger" w:date="2020-05-22T13:11:00Z" w:initials="Ca">
    <w:p w14:paraId="40F7A9AD" w14:textId="0E01271E" w:rsidR="00986B51" w:rsidRPr="00AE4A5F" w:rsidRDefault="00986B51">
      <w:pPr>
        <w:pStyle w:val="CommentText"/>
        <w:rPr>
          <w:lang w:val="en-GB"/>
        </w:rPr>
      </w:pPr>
      <w:r>
        <w:rPr>
          <w:rStyle w:val="CommentReference"/>
        </w:rPr>
        <w:annotationRef/>
      </w:r>
      <w:r w:rsidRPr="00AE4A5F">
        <w:rPr>
          <w:lang w:val="en-GB"/>
        </w:rPr>
        <w:t>In terms of size or time?</w:t>
      </w:r>
    </w:p>
  </w:comment>
  <w:comment w:id="262" w:author="Max Lindmark" w:date="2020-07-28T14:32:00Z" w:initials="ML">
    <w:p w14:paraId="0CC46520" w14:textId="0D8D8EE0" w:rsidR="00986B51" w:rsidRPr="00E15982" w:rsidRDefault="00986B51">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7429279F" w14:textId="77777777" w:rsidR="00986B51" w:rsidRPr="00E15982" w:rsidRDefault="00986B51">
      <w:pPr>
        <w:pStyle w:val="CommentText"/>
        <w:rPr>
          <w:highlight w:val="green"/>
          <w:lang w:val="en-US"/>
        </w:rPr>
      </w:pPr>
    </w:p>
    <w:p w14:paraId="20D2ABEF" w14:textId="6DF9371E" w:rsidR="00986B51" w:rsidRPr="002E311E" w:rsidRDefault="00986B51">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Interesting how none of the major papers on the intraspecific papers (Clark &amp; Johntson, Killen, Jerde) give a motivation for why.</w:t>
      </w:r>
      <w:r>
        <w:rPr>
          <w:lang w:val="en-US"/>
        </w:rPr>
        <w:t xml:space="preserve"> </w:t>
      </w:r>
    </w:p>
  </w:comment>
  <w:comment w:id="266" w:author="Jan Ohlberger" w:date="2020-05-22T13:21:00Z" w:initials="Ca">
    <w:p w14:paraId="26093896" w14:textId="72556FE0" w:rsidR="00986B51" w:rsidRPr="00AE4A5F" w:rsidRDefault="00986B51">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267" w:author="Anna Gårdmark" w:date="2020-06-21T08:13:00Z" w:initials="AG">
    <w:p w14:paraId="4EB933F2" w14:textId="6AA2DAC4" w:rsidR="00986B51" w:rsidRPr="002621BA" w:rsidRDefault="00986B51">
      <w:pPr>
        <w:pStyle w:val="CommentText"/>
        <w:rPr>
          <w:lang w:val="en-GB"/>
        </w:rPr>
      </w:pPr>
      <w:r>
        <w:rPr>
          <w:rStyle w:val="CommentReference"/>
        </w:rPr>
        <w:annotationRef/>
      </w:r>
      <w:r w:rsidRPr="002621BA">
        <w:rPr>
          <w:lang w:val="en-GB"/>
        </w:rPr>
        <w:t xml:space="preserve">optimum temperature for growth is my pref </w:t>
      </w:r>
    </w:p>
  </w:comment>
  <w:comment w:id="268" w:author="Max Lindmark" w:date="2020-08-17T12:58:00Z" w:initials="ML">
    <w:p w14:paraId="21DA6D26" w14:textId="621227B5" w:rsidR="00986B51" w:rsidRPr="00782F2C" w:rsidRDefault="00986B51">
      <w:pPr>
        <w:pStyle w:val="CommentText"/>
        <w:rPr>
          <w:lang w:val="en-US"/>
        </w:rPr>
      </w:pPr>
      <w:r w:rsidRPr="001C5A1B">
        <w:rPr>
          <w:rStyle w:val="CommentReference"/>
          <w:highlight w:val="green"/>
        </w:rPr>
        <w:annotationRef/>
      </w:r>
      <w:r w:rsidRPr="001C5A1B">
        <w:rPr>
          <w:highlight w:val="green"/>
          <w:lang w:val="en-US"/>
        </w:rPr>
        <w:t>Ok! But I prefer optimum growth temperature because it’s more concise</w:t>
      </w:r>
    </w:p>
  </w:comment>
  <w:comment w:id="275" w:author="Max Lindmark" w:date="2020-09-12T12:18:00Z" w:initials="ML">
    <w:p w14:paraId="0701EE15" w14:textId="78FAA841" w:rsidR="00B7555A" w:rsidRPr="00B7555A" w:rsidRDefault="00B7555A">
      <w:pPr>
        <w:pStyle w:val="CommentText"/>
        <w:rPr>
          <w:lang w:val="en-US"/>
        </w:rPr>
      </w:pPr>
      <w:r w:rsidRPr="00B7555A">
        <w:rPr>
          <w:rStyle w:val="CommentReference"/>
          <w:highlight w:val="green"/>
        </w:rPr>
        <w:annotationRef/>
      </w:r>
      <w:r w:rsidRPr="00B7555A">
        <w:rPr>
          <w:highlight w:val="green"/>
          <w:lang w:val="en-US"/>
        </w:rPr>
        <w:t>Perhaps diverse is not the best word. Still focus on species in the northern hemisphere etc…</w:t>
      </w:r>
      <w:r>
        <w:rPr>
          <w:lang w:val="en-US"/>
        </w:rPr>
        <w:t xml:space="preserve"> </w:t>
      </w:r>
    </w:p>
  </w:comment>
  <w:comment w:id="288" w:author="Max Lindmark" w:date="2020-07-29T11:33:00Z" w:initials="ML">
    <w:p w14:paraId="68010580" w14:textId="4ABDD84B" w:rsidR="00986B51" w:rsidRPr="00BE1C62" w:rsidRDefault="00986B51" w:rsidP="000F2DF5">
      <w:pPr>
        <w:pStyle w:val="CommentText"/>
        <w:rPr>
          <w:rFonts w:ascii="Times New Roman" w:hAnsi="Times New Roman" w:cs="Times New Roman"/>
          <w:lang w:val="en-US"/>
        </w:rPr>
      </w:pPr>
      <w:r w:rsidRPr="00300AE5">
        <w:rPr>
          <w:rStyle w:val="CommentReference"/>
          <w:rFonts w:cs="Times New Roman"/>
          <w:highlight w:val="green"/>
        </w:rPr>
        <w:annotationRef/>
      </w:r>
      <w:r w:rsidRPr="00300AE5">
        <w:rPr>
          <w:rFonts w:ascii="Times New Roman" w:hAnsi="Times New Roman" w:cs="Times New Roman"/>
          <w:highlight w:val="green"/>
          <w:lang w:val="en-US"/>
        </w:rPr>
        <w:t xml:space="preserve">This is the random intercept model, which all models have in common. So instead of repeating this I write it once, and then in each subheading I describe the </w:t>
      </w:r>
      <w:r w:rsidR="00985E58">
        <w:rPr>
          <w:rFonts w:ascii="Times New Roman" w:hAnsi="Times New Roman" w:cs="Times New Roman"/>
          <w:highlight w:val="green"/>
          <w:lang w:val="en-US"/>
        </w:rPr>
        <w:t>independent and dependent variables</w:t>
      </w:r>
      <w:r w:rsidRPr="00300AE5">
        <w:rPr>
          <w:rFonts w:ascii="Times New Roman" w:hAnsi="Times New Roman" w:cs="Times New Roman"/>
          <w:highlight w:val="green"/>
          <w:lang w:val="en-US"/>
        </w:rPr>
        <w:t>.</w:t>
      </w:r>
    </w:p>
  </w:comment>
  <w:comment w:id="292" w:author="Max Lindmark" w:date="2020-07-29T16:47:00Z" w:initials="ML">
    <w:p w14:paraId="0A3CFA63" w14:textId="77777777" w:rsidR="00986B51" w:rsidRPr="00345077" w:rsidRDefault="00986B51" w:rsidP="000F2DF5">
      <w:pPr>
        <w:pStyle w:val="CommentText"/>
        <w:rPr>
          <w:rFonts w:ascii="Times New Roman" w:hAnsi="Times New Roman" w:cs="Times New Roman"/>
          <w:lang w:val="en-US"/>
        </w:rPr>
      </w:pPr>
      <w:r w:rsidRPr="00162DF3">
        <w:rPr>
          <w:rStyle w:val="CommentReference"/>
          <w:rFonts w:cs="Times New Roman"/>
          <w:highlight w:val="green"/>
        </w:rPr>
        <w:annotationRef/>
      </w:r>
      <w:r w:rsidRPr="00162DF3">
        <w:rPr>
          <w:rFonts w:ascii="Times New Roman" w:hAnsi="Times New Roman" w:cs="Times New Roman"/>
          <w:highlight w:val="green"/>
          <w:lang w:val="en-US"/>
        </w:rPr>
        <w:t xml:space="preserve">This is to show that the intercept is not included here, because </w:t>
      </w:r>
      <m:oMath>
        <m:sSub>
          <m:sSubPr>
            <m:ctrlPr>
              <w:rPr>
                <w:rFonts w:ascii="Cambria Math" w:hAnsi="Cambria Math" w:cs="Times New Roman"/>
                <w:bCs/>
                <w:i/>
                <w:iCs/>
                <w:sz w:val="22"/>
                <w:szCs w:val="22"/>
                <w:highlight w:val="green"/>
              </w:rPr>
            </m:ctrlPr>
          </m:sSubPr>
          <m:e>
            <m:r>
              <w:rPr>
                <w:rFonts w:ascii="Cambria Math" w:hAnsi="Cambria Math" w:cs="Times New Roman"/>
                <w:sz w:val="22"/>
                <w:szCs w:val="22"/>
                <w:highlight w:val="green"/>
              </w:rPr>
              <m:t>β</m:t>
            </m:r>
          </m:e>
          <m:sub>
            <m:r>
              <w:rPr>
                <w:rFonts w:ascii="Cambria Math" w:hAnsi="Cambria Math" w:cs="Times New Roman"/>
                <w:sz w:val="22"/>
                <w:szCs w:val="22"/>
                <w:highlight w:val="green"/>
              </w:rPr>
              <m:t>0j</m:t>
            </m:r>
          </m:sub>
        </m:sSub>
      </m:oMath>
      <w:r w:rsidRPr="00162DF3">
        <w:rPr>
          <w:rFonts w:ascii="Times New Roman" w:eastAsiaTheme="minorEastAsia" w:hAnsi="Times New Roman" w:cs="Times New Roman"/>
          <w:bCs/>
          <w:iCs/>
          <w:sz w:val="22"/>
          <w:szCs w:val="22"/>
          <w:highlight w:val="green"/>
          <w:lang w:val="en-US"/>
        </w:rPr>
        <w:t xml:space="preserve"> is included in all models, we never have it not-random</w:t>
      </w:r>
    </w:p>
  </w:comment>
  <w:comment w:id="333" w:author="Max Lindmark" w:date="2020-09-11T21:41:00Z" w:initials="ML">
    <w:p w14:paraId="552C7421" w14:textId="52569F29" w:rsidR="002D5D1C" w:rsidRPr="002D5D1C" w:rsidRDefault="002D5D1C">
      <w:pPr>
        <w:pStyle w:val="CommentText"/>
        <w:rPr>
          <w:lang w:val="en-US"/>
        </w:rPr>
      </w:pPr>
      <w:r w:rsidRPr="002D5D1C">
        <w:rPr>
          <w:rStyle w:val="CommentReference"/>
          <w:highlight w:val="green"/>
        </w:rPr>
        <w:annotationRef/>
      </w:r>
      <w:r w:rsidRPr="002D5D1C">
        <w:rPr>
          <w:highlight w:val="green"/>
          <w:lang w:val="en-US"/>
        </w:rPr>
        <w:t>Do we really need this? I mean calling a generalized version of the AFS… We can also just say we assume it’s linear on a log log scale, the mass coefficient is the exponent and we add temperature as 1/kT so that it’s coefficient is the negative activation energy, and simply cite them?</w:t>
      </w:r>
    </w:p>
  </w:comment>
  <w:comment w:id="337" w:author="Max Lindmark" w:date="2020-09-10T15:27:00Z" w:initials="ML">
    <w:p w14:paraId="081613E3" w14:textId="08C0E97C" w:rsidR="00986B51" w:rsidRPr="00FC3953" w:rsidRDefault="00986B51">
      <w:pPr>
        <w:pStyle w:val="CommentText"/>
        <w:rPr>
          <w:highlight w:val="green"/>
          <w:lang w:val="en-US"/>
        </w:rPr>
      </w:pPr>
      <w:r w:rsidRPr="00FE0EAA">
        <w:rPr>
          <w:rStyle w:val="CommentReference"/>
          <w:highlight w:val="green"/>
        </w:rPr>
        <w:annotationRef/>
      </w:r>
      <w:r w:rsidRPr="00FE0EAA">
        <w:rPr>
          <w:highlight w:val="green"/>
          <w:lang w:val="en-US"/>
        </w:rPr>
        <w:t>Now that I no longer write out the full equation exactly but use a more generalized form, do I need to specify that the first predictor is mass, second is temp and third interaction? Or does that follow from the order I present them in</w:t>
      </w:r>
      <w:r>
        <w:rPr>
          <w:highlight w:val="green"/>
          <w:lang w:val="en-US"/>
        </w:rPr>
        <w:t xml:space="preserve"> (and table S2)</w:t>
      </w:r>
      <w:r w:rsidRPr="00FE0EAA">
        <w:rPr>
          <w:highlight w:val="green"/>
          <w:lang w:val="en-US"/>
        </w:rPr>
        <w:t>?</w:t>
      </w:r>
    </w:p>
  </w:comment>
  <w:comment w:id="343" w:author="Max Lindmark" w:date="2020-07-28T16:00:00Z" w:initials="ML">
    <w:p w14:paraId="605E573E" w14:textId="77777777" w:rsidR="00986B51" w:rsidRPr="00CC1534" w:rsidRDefault="00986B51" w:rsidP="000F2DF5">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350" w:author="Max Lindmark" w:date="2020-09-10T12:50:00Z" w:initials="ML">
    <w:p w14:paraId="49E4CCAD" w14:textId="6D371052" w:rsidR="00986B51" w:rsidRPr="00EC23BD" w:rsidRDefault="00986B51">
      <w:pPr>
        <w:pStyle w:val="CommentText"/>
        <w:rPr>
          <w:lang w:val="en-US"/>
        </w:rPr>
      </w:pPr>
      <w:r w:rsidRPr="00EC23BD">
        <w:rPr>
          <w:rStyle w:val="CommentReference"/>
          <w:highlight w:val="green"/>
        </w:rPr>
        <w:annotationRef/>
      </w:r>
      <w:r w:rsidRPr="00EC23BD">
        <w:rPr>
          <w:highlight w:val="green"/>
          <w:lang w:val="en-US"/>
        </w:rPr>
        <w:t>I’m calling all these models polynomial (second or third degree) – so you don’t get confused when I use the quadratic model but talk about polynomials</w:t>
      </w:r>
    </w:p>
  </w:comment>
  <w:comment w:id="352" w:author="Max Lindmark" w:date="2020-05-06T14:31:00Z" w:initials="ML">
    <w:p w14:paraId="78549BB7" w14:textId="77777777" w:rsidR="00986B51" w:rsidRPr="00AE4A5F" w:rsidRDefault="00986B51" w:rsidP="000F2DF5">
      <w:pPr>
        <w:pStyle w:val="CommentText"/>
        <w:rPr>
          <w:lang w:val="en-GB"/>
        </w:rPr>
      </w:pPr>
      <w:r w:rsidRPr="001A2BBB">
        <w:rPr>
          <w:rStyle w:val="CommentReference"/>
          <w:highlight w:val="yellow"/>
        </w:rPr>
        <w:annotationRef/>
      </w:r>
      <w:r w:rsidRPr="00AE4A5F">
        <w:rPr>
          <w:highlight w:val="yellow"/>
          <w:lang w:val="en-GB"/>
        </w:rPr>
        <w:t>Do you think there should be an i here as well? It’s one mean per species (this questions if also for the next model)</w:t>
      </w:r>
    </w:p>
  </w:comment>
  <w:comment w:id="353" w:author="Anna Gårdmark" w:date="2020-06-21T09:09:00Z" w:initials="AG">
    <w:p w14:paraId="60E6C173" w14:textId="77777777" w:rsidR="00986B51" w:rsidRPr="00861E30" w:rsidRDefault="00986B51" w:rsidP="000F2DF5">
      <w:pPr>
        <w:pStyle w:val="CommentText"/>
        <w:rPr>
          <w:lang w:val="en-GB"/>
        </w:rPr>
      </w:pPr>
      <w:r>
        <w:rPr>
          <w:rStyle w:val="CommentReference"/>
        </w:rPr>
        <w:annotationRef/>
      </w:r>
      <w:r w:rsidRPr="00861E30">
        <w:rPr>
          <w:lang w:val="en-GB"/>
        </w:rPr>
        <w:t>nope, is fine like that – looks like a capital J though?</w:t>
      </w:r>
    </w:p>
  </w:comment>
  <w:comment w:id="354" w:author="Max Lindmark" w:date="2020-07-28T15:51:00Z" w:initials="ML">
    <w:p w14:paraId="0F98504B" w14:textId="77777777" w:rsidR="00986B51" w:rsidRPr="00D75178" w:rsidRDefault="00986B51" w:rsidP="000F2DF5">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358" w:author="Max Lindmark" w:date="2020-02-06T10:15:00Z" w:initials="ML">
    <w:p w14:paraId="614CF5DB" w14:textId="77777777" w:rsidR="00986B51" w:rsidRPr="00457D7E" w:rsidRDefault="00986B51" w:rsidP="000F2DF5">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355" w:author="Max Lindmark" w:date="2020-05-11T11:43:00Z" w:initials="ML">
    <w:p w14:paraId="6080BDA1" w14:textId="77777777" w:rsidR="00986B51" w:rsidRPr="00AE4A5F" w:rsidRDefault="00986B51" w:rsidP="000F2DF5">
      <w:pPr>
        <w:pStyle w:val="CommentText"/>
        <w:rPr>
          <w:lang w:val="en-GB"/>
        </w:rPr>
      </w:pPr>
      <w:r w:rsidRPr="00AB1BD7">
        <w:rPr>
          <w:rStyle w:val="CommentReference"/>
          <w:highlight w:val="yellow"/>
        </w:rPr>
        <w:annotationRef/>
      </w:r>
      <w:r w:rsidRPr="00AE4A5F">
        <w:rPr>
          <w:highlight w:val="yellow"/>
          <w:lang w:val="en-GB"/>
        </w:rPr>
        <w:t>Maybe this shouldn’t even bu subscripted? See comment above</w:t>
      </w:r>
    </w:p>
  </w:comment>
  <w:comment w:id="356" w:author="Anna Gårdmark" w:date="2020-06-21T09:12:00Z" w:initials="AG">
    <w:p w14:paraId="45F7B8FB" w14:textId="77777777" w:rsidR="00986B51" w:rsidRPr="00C1547F" w:rsidRDefault="00986B51" w:rsidP="000F2DF5">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357" w:author="Max Lindmark" w:date="2020-07-28T15:54:00Z" w:initials="ML">
    <w:p w14:paraId="4B8059D0" w14:textId="5C16EF9D" w:rsidR="00986B51" w:rsidRPr="00D323B7" w:rsidRDefault="00986B51" w:rsidP="000F2DF5">
      <w:pPr>
        <w:pStyle w:val="CommentText"/>
        <w:rPr>
          <w:lang w:val="en-US"/>
        </w:rPr>
      </w:pPr>
      <w:r w:rsidRPr="00D8112E">
        <w:rPr>
          <w:rStyle w:val="CommentReference"/>
          <w:highlight w:val="green"/>
        </w:rPr>
        <w:annotationRef/>
      </w:r>
      <w:r w:rsidRPr="00D8112E">
        <w:rPr>
          <w:highlight w:val="green"/>
          <w:lang w:val="en-US"/>
        </w:rPr>
        <w:t>correct, it</w:t>
      </w:r>
      <w:r>
        <w:rPr>
          <w:highlight w:val="green"/>
          <w:lang w:val="en-US"/>
        </w:rPr>
        <w:t xml:space="preserve"> is and should be</w:t>
      </w:r>
      <w:r w:rsidRPr="00D8112E">
        <w:rPr>
          <w:highlight w:val="green"/>
          <w:lang w:val="en-US"/>
        </w:rPr>
        <w:t xml:space="preserve"> the grand mean</w:t>
      </w:r>
      <w:r>
        <w:rPr>
          <w:highlight w:val="green"/>
          <w:lang w:val="en-US"/>
        </w:rPr>
        <w:t>, because we think larger fish eat more also on the absolute scale not only relative</w:t>
      </w:r>
    </w:p>
  </w:comment>
  <w:comment w:id="367" w:author="Jan Ohlberger" w:date="2020-05-22T13:58:00Z" w:initials="Ca">
    <w:p w14:paraId="1602583B" w14:textId="77777777" w:rsidR="00986B51" w:rsidRPr="00AE4A5F" w:rsidRDefault="00986B51" w:rsidP="000F2DF5">
      <w:pPr>
        <w:pStyle w:val="CommentText"/>
        <w:rPr>
          <w:lang w:val="en-GB"/>
        </w:rPr>
      </w:pPr>
      <w:r>
        <w:rPr>
          <w:rStyle w:val="CommentReference"/>
        </w:rPr>
        <w:annotationRef/>
      </w:r>
      <w:r w:rsidRPr="00AE4A5F">
        <w:rPr>
          <w:lang w:val="en-GB"/>
        </w:rPr>
        <w:t>I’d either say ‘other studies’ or cite more examples.</w:t>
      </w:r>
    </w:p>
  </w:comment>
  <w:comment w:id="395" w:author="Anna Gårdmark" w:date="2020-06-21T09:18:00Z" w:initials="AG">
    <w:p w14:paraId="72FF96D6" w14:textId="77777777" w:rsidR="00986B51" w:rsidRPr="00CD0AB3" w:rsidRDefault="00986B51" w:rsidP="000F2DF5">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394" w:author="Max Lindmark" w:date="2020-09-10T14:55:00Z" w:initials="ML">
    <w:p w14:paraId="5C395AB8" w14:textId="77777777" w:rsidR="00986B51" w:rsidRPr="00201570" w:rsidRDefault="00986B51">
      <w:pPr>
        <w:pStyle w:val="CommentText"/>
        <w:rPr>
          <w:rStyle w:val="CommentReference"/>
          <w:highlight w:val="green"/>
          <w:lang w:val="en-US"/>
        </w:rPr>
      </w:pPr>
      <w:r w:rsidRPr="00201570">
        <w:rPr>
          <w:rStyle w:val="CommentReference"/>
          <w:highlight w:val="green"/>
          <w:lang w:val="en-US"/>
        </w:rPr>
        <w:t>Is this needed really? First we get the rates in the same unit and use the allometric function without temperature.</w:t>
      </w:r>
    </w:p>
    <w:p w14:paraId="61F2D33E" w14:textId="77777777" w:rsidR="00986B51" w:rsidRPr="00201570" w:rsidRDefault="00986B51">
      <w:pPr>
        <w:pStyle w:val="CommentText"/>
        <w:rPr>
          <w:rStyle w:val="CommentReference"/>
          <w:highlight w:val="green"/>
          <w:lang w:val="en-US"/>
        </w:rPr>
      </w:pPr>
    </w:p>
    <w:p w14:paraId="564E3C0F" w14:textId="77777777" w:rsidR="00986B51" w:rsidRPr="00201570" w:rsidRDefault="00986B51">
      <w:pPr>
        <w:pStyle w:val="CommentText"/>
        <w:rPr>
          <w:rStyle w:val="CommentReference"/>
          <w:highlight w:val="green"/>
          <w:lang w:val="en-US"/>
        </w:rPr>
      </w:pPr>
      <w:r w:rsidRPr="00201570">
        <w:rPr>
          <w:rStyle w:val="CommentReference"/>
          <w:highlight w:val="green"/>
          <w:lang w:val="en-US"/>
        </w:rPr>
        <w:t xml:space="preserve">Then we define a temperature-scalar that =1 at 19C. Then we multiply them. </w:t>
      </w:r>
    </w:p>
    <w:p w14:paraId="78F1834F" w14:textId="77777777" w:rsidR="00986B51" w:rsidRPr="00201570" w:rsidRDefault="00986B51">
      <w:pPr>
        <w:pStyle w:val="CommentText"/>
        <w:rPr>
          <w:rStyle w:val="CommentReference"/>
          <w:highlight w:val="green"/>
          <w:lang w:val="en-US"/>
        </w:rPr>
      </w:pPr>
    </w:p>
    <w:p w14:paraId="568BC041" w14:textId="7CD505D9" w:rsidR="00986B51" w:rsidRPr="00D7469F" w:rsidRDefault="00986B51">
      <w:pPr>
        <w:pStyle w:val="CommentText"/>
        <w:rPr>
          <w:lang w:val="en-US"/>
        </w:rPr>
      </w:pPr>
      <w:r w:rsidRPr="00201570">
        <w:rPr>
          <w:rStyle w:val="CommentReference"/>
          <w:highlight w:val="green"/>
          <w:lang w:val="en-US"/>
        </w:rPr>
        <w:t>So the unit is not important to know here</w:t>
      </w:r>
      <w:r>
        <w:rPr>
          <w:rStyle w:val="CommentReference"/>
          <w:highlight w:val="green"/>
          <w:lang w:val="en-US"/>
        </w:rPr>
        <w:t xml:space="preserve"> (it’s given in the sections which unit of temp is used for fitting). Here we anyway </w:t>
      </w:r>
      <w:r w:rsidRPr="00201570">
        <w:rPr>
          <w:rStyle w:val="CommentReference"/>
          <w:highlight w:val="green"/>
          <w:lang w:val="en-US"/>
        </w:rPr>
        <w:t>plot them on the same scale</w:t>
      </w:r>
    </w:p>
  </w:comment>
  <w:comment w:id="403" w:author="Jan Ohlberger" w:date="2020-05-22T15:06:00Z" w:initials="Ca">
    <w:p w14:paraId="2F4B168E" w14:textId="00C7272D" w:rsidR="00986B51" w:rsidRPr="00AE4A5F" w:rsidRDefault="00986B51">
      <w:pPr>
        <w:pStyle w:val="CommentText"/>
        <w:rPr>
          <w:lang w:val="en-GB"/>
        </w:rPr>
      </w:pPr>
      <w:r>
        <w:rPr>
          <w:rStyle w:val="CommentReference"/>
        </w:rPr>
        <w:annotationRef/>
      </w:r>
      <w:r w:rsidRPr="00AE4A5F">
        <w:rPr>
          <w:lang w:val="en-GB"/>
        </w:rPr>
        <w:t>Why ‘specific’?</w:t>
      </w:r>
    </w:p>
  </w:comment>
  <w:comment w:id="404" w:author="Max Lindmark" w:date="2020-07-29T17:22:00Z" w:initials="ML">
    <w:p w14:paraId="585C2ABC" w14:textId="17DC5793" w:rsidR="00986B51" w:rsidRPr="002E75F2" w:rsidRDefault="00986B51">
      <w:pPr>
        <w:pStyle w:val="CommentText"/>
        <w:rPr>
          <w:lang w:val="en-US"/>
        </w:rPr>
      </w:pPr>
      <w:r w:rsidRPr="00667842">
        <w:rPr>
          <w:rStyle w:val="CommentReference"/>
          <w:highlight w:val="green"/>
        </w:rPr>
        <w:annotationRef/>
      </w:r>
      <w:r w:rsidRPr="00667842">
        <w:rPr>
          <w:highlight w:val="green"/>
          <w:lang w:val="en-US"/>
        </w:rPr>
        <w:t>Because it’s % increase in size per day, or did you wonder something else?</w:t>
      </w:r>
    </w:p>
  </w:comment>
  <w:comment w:id="435" w:author="Jan Ohlberger" w:date="2020-05-22T14:29:00Z" w:initials="Ca">
    <w:p w14:paraId="00B5C620" w14:textId="1CE2B579" w:rsidR="00986B51" w:rsidRPr="00AE4A5F" w:rsidRDefault="00986B51">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443" w:author="Anna Gårdmark" w:date="2020-06-21T09:24:00Z" w:initials="AG">
    <w:p w14:paraId="432C8539" w14:textId="6D448A89" w:rsidR="00986B51" w:rsidRPr="00CD0AB3" w:rsidRDefault="00986B51">
      <w:pPr>
        <w:pStyle w:val="CommentText"/>
        <w:rPr>
          <w:lang w:val="en-GB"/>
        </w:rPr>
      </w:pPr>
      <w:r>
        <w:rPr>
          <w:rStyle w:val="CommentReference"/>
        </w:rPr>
        <w:annotationRef/>
      </w:r>
      <w:r w:rsidRPr="00CD0AB3">
        <w:rPr>
          <w:lang w:val="en-GB"/>
        </w:rPr>
        <w:t>add credibility interval</w:t>
      </w:r>
    </w:p>
  </w:comment>
  <w:comment w:id="469" w:author="Jan Ohlberger" w:date="2020-05-22T14:36:00Z" w:initials="Ca">
    <w:p w14:paraId="732D9E88" w14:textId="19004D15" w:rsidR="00986B51" w:rsidRPr="00AE4A5F" w:rsidRDefault="00986B51">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470" w:author="Max Lindmark" w:date="2020-07-30T08:24:00Z" w:initials="ML">
    <w:p w14:paraId="2DFFB79C" w14:textId="5A6116FD" w:rsidR="00986B51" w:rsidRPr="008E13C2" w:rsidRDefault="00986B51">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502" w:author="Jan Ohlberger" w:date="2020-05-22T14:42:00Z" w:initials="Ca">
    <w:p w14:paraId="1E73A8E4" w14:textId="231BB234" w:rsidR="00986B51" w:rsidRPr="00AE4A5F" w:rsidRDefault="00986B51">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503" w:author="Anna Gårdmark" w:date="2020-06-21T09:27:00Z" w:initials="AG">
    <w:p w14:paraId="2DC2B301" w14:textId="5430D5C0" w:rsidR="00986B51" w:rsidRPr="00A77899" w:rsidRDefault="00986B51">
      <w:pPr>
        <w:pStyle w:val="CommentText"/>
        <w:rPr>
          <w:lang w:val="en-GB"/>
        </w:rPr>
      </w:pPr>
      <w:r>
        <w:rPr>
          <w:rStyle w:val="CommentReference"/>
        </w:rPr>
        <w:annotationRef/>
      </w:r>
      <w:r>
        <w:rPr>
          <w:lang w:val="en-GB"/>
        </w:rPr>
        <w:t>or, it’s ok to use the polynomial as it had the lowerst WAIC, but write similarly as you’ve done for the analyses above, that we found little statistical support to distinguish the model including the cubic term from the model without it.</w:t>
      </w:r>
    </w:p>
  </w:comment>
  <w:comment w:id="504" w:author="Max Lindmark" w:date="2020-07-30T08:23:00Z" w:initials="ML">
    <w:p w14:paraId="4834AA19" w14:textId="77777777" w:rsidR="00986B51" w:rsidRPr="00FA5A9C" w:rsidRDefault="00986B51">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986B51" w:rsidRPr="00FA5A9C" w:rsidRDefault="00986B51">
      <w:pPr>
        <w:pStyle w:val="CommentText"/>
        <w:rPr>
          <w:highlight w:val="green"/>
          <w:lang w:val="en-US"/>
        </w:rPr>
      </w:pPr>
    </w:p>
    <w:p w14:paraId="1FA796F6" w14:textId="4E90D5A7" w:rsidR="00986B51" w:rsidRPr="00BA1D40" w:rsidRDefault="00986B51">
      <w:pPr>
        <w:pStyle w:val="CommentText"/>
        <w:rPr>
          <w:lang w:val="en-US"/>
        </w:rPr>
      </w:pPr>
      <w:r w:rsidRPr="00FA5A9C">
        <w:rPr>
          <w:highlight w:val="green"/>
          <w:lang w:val="en-US"/>
        </w:rPr>
        <w:t>I added three additional models here because the residual had a strong fan shape indicating variance should not be constant but increasing with one of the predictors. The model I landed on is a cubic model with sigma increasing linearly with temperature. I show the standardized residuals in the appendix</w:t>
      </w:r>
    </w:p>
  </w:comment>
  <w:comment w:id="524" w:author="Jan Ohlberger" w:date="2020-05-22T14:47:00Z" w:initials="Ca">
    <w:p w14:paraId="3A567EAB" w14:textId="0F3D1821" w:rsidR="00986B51" w:rsidRPr="00AE4A5F" w:rsidRDefault="00986B51">
      <w:pPr>
        <w:pStyle w:val="CommentText"/>
        <w:rPr>
          <w:lang w:val="en-GB"/>
        </w:rPr>
      </w:pPr>
      <w:r>
        <w:rPr>
          <w:rStyle w:val="CommentReference"/>
        </w:rPr>
        <w:annotationRef/>
      </w:r>
      <w:r w:rsidRPr="00AE4A5F">
        <w:rPr>
          <w:lang w:val="en-GB"/>
        </w:rPr>
        <w:t xml:space="preserve">Simplify as suggested? </w:t>
      </w:r>
    </w:p>
  </w:comment>
  <w:comment w:id="525" w:author="Anna Gårdmark" w:date="2020-06-21T09:29:00Z" w:initials="AG">
    <w:p w14:paraId="4961FE80" w14:textId="25439248" w:rsidR="00986B51" w:rsidRPr="00CD0AB3" w:rsidRDefault="00986B51">
      <w:pPr>
        <w:pStyle w:val="CommentText"/>
        <w:rPr>
          <w:lang w:val="en-GB"/>
        </w:rPr>
      </w:pPr>
      <w:r>
        <w:rPr>
          <w:rStyle w:val="CommentReference"/>
        </w:rPr>
        <w:annotationRef/>
      </w:r>
      <w:r w:rsidRPr="00CD0AB3">
        <w:rPr>
          <w:lang w:val="en-GB"/>
        </w:rPr>
        <w:t>good suggestion</w:t>
      </w:r>
    </w:p>
  </w:comment>
  <w:comment w:id="526" w:author="Max Lindmark" w:date="2020-07-30T08:25:00Z" w:initials="ML">
    <w:p w14:paraId="650FA7B3" w14:textId="449F9FCD" w:rsidR="00986B51" w:rsidRPr="00CA4774" w:rsidRDefault="00986B51">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536" w:author="Jan Ohlberger" w:date="2020-05-22T14:53:00Z" w:initials="Ca">
    <w:p w14:paraId="0FC42970" w14:textId="48E3C2BC" w:rsidR="00986B51" w:rsidRPr="00AE4A5F" w:rsidRDefault="00986B51">
      <w:pPr>
        <w:pStyle w:val="CommentText"/>
        <w:rPr>
          <w:lang w:val="en-GB"/>
        </w:rPr>
      </w:pPr>
      <w:r>
        <w:rPr>
          <w:rStyle w:val="CommentReference"/>
        </w:rPr>
        <w:annotationRef/>
      </w:r>
      <w:r w:rsidRPr="00AE4A5F">
        <w:rPr>
          <w:lang w:val="en-GB"/>
        </w:rPr>
        <w:t>Described before so I think it can be dropped here</w:t>
      </w:r>
    </w:p>
  </w:comment>
  <w:comment w:id="530" w:author="Max Lindmark" w:date="2020-02-06T10:46:00Z" w:initials="ML">
    <w:p w14:paraId="24D3DCE9" w14:textId="4844CFD2" w:rsidR="00986B51" w:rsidRPr="00457D7E" w:rsidRDefault="00986B51">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31" w:author="Max Lindmark" w:date="2020-02-06T10:46:00Z" w:initials="ML">
    <w:p w14:paraId="12E58D26" w14:textId="50EEB09E" w:rsidR="00986B51" w:rsidRPr="00457D7E" w:rsidRDefault="00986B51">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32" w:author="Max Lindmark" w:date="2020-05-08T15:53:00Z" w:initials="ML">
    <w:p w14:paraId="0A60FFDE" w14:textId="3BE13A42" w:rsidR="00986B51" w:rsidRPr="00AE4A5F" w:rsidRDefault="00986B51">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533" w:author="Max Lindmark" w:date="2020-07-30T10:17:00Z" w:initials="ML">
    <w:p w14:paraId="75D118A7" w14:textId="3F3ABB51" w:rsidR="00986B51" w:rsidRPr="00A50FC8" w:rsidRDefault="00986B51" w:rsidP="00E344F0">
      <w:pPr>
        <w:pStyle w:val="CommentText"/>
        <w:rPr>
          <w:lang w:val="en-US"/>
        </w:rPr>
      </w:pPr>
      <w:r w:rsidRPr="00E344F0">
        <w:rPr>
          <w:rStyle w:val="CommentReference"/>
          <w:highlight w:val="green"/>
        </w:rPr>
        <w:annotationRef/>
      </w:r>
      <w:r w:rsidRPr="00E344F0">
        <w:rPr>
          <w:highlight w:val="green"/>
          <w:lang w:val="en-US"/>
        </w:rPr>
        <w:t>I haven’t back-transformed yet because I’m not sure it helps, because the has log on only one side</w:t>
      </w:r>
    </w:p>
  </w:comment>
  <w:comment w:id="579" w:author="Max Lindmark" w:date="2020-05-11T12:49:00Z" w:initials="ML">
    <w:p w14:paraId="7550C1A0" w14:textId="77777777" w:rsidR="00986B51" w:rsidRPr="00AE4A5F" w:rsidRDefault="00986B51">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986B51" w:rsidRPr="00AE4A5F" w:rsidRDefault="00986B51">
      <w:pPr>
        <w:pStyle w:val="CommentText"/>
        <w:rPr>
          <w:lang w:val="en-GB"/>
        </w:rPr>
      </w:pPr>
    </w:p>
  </w:comment>
  <w:comment w:id="580" w:author="Jan Ohlberger" w:date="2020-05-22T15:04:00Z" w:initials="Ca">
    <w:p w14:paraId="362109FE" w14:textId="1F8E5486" w:rsidR="00986B51" w:rsidRPr="00AE4A5F" w:rsidRDefault="00986B51">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581" w:author="Max Lindmark" w:date="2020-09-09T11:30:00Z" w:initials="ML">
    <w:p w14:paraId="0331034C" w14:textId="0CF48350" w:rsidR="00986B51" w:rsidRPr="0090254C" w:rsidRDefault="00986B51">
      <w:pPr>
        <w:pStyle w:val="CommentText"/>
        <w:rPr>
          <w:lang w:val="en-US"/>
        </w:rPr>
      </w:pPr>
      <w:r w:rsidRPr="0090254C">
        <w:rPr>
          <w:rStyle w:val="CommentReference"/>
          <w:highlight w:val="green"/>
        </w:rPr>
        <w:annotationRef/>
      </w:r>
      <w:r w:rsidRPr="0090254C">
        <w:rPr>
          <w:highlight w:val="green"/>
          <w:lang w:val="en-US"/>
        </w:rPr>
        <w:t>Ok, so just to be clear now, I have the logged values on y, but on x I have the non-log values and instead have a log axis. I chose the breakpoints by first using the automatic ones</w:t>
      </w:r>
      <w:r>
        <w:rPr>
          <w:highlight w:val="green"/>
          <w:lang w:val="en-US"/>
        </w:rPr>
        <w:t xml:space="preserve"> (to get even spacing between ticks)</w:t>
      </w:r>
      <w:r w:rsidRPr="0090254C">
        <w:rPr>
          <w:highlight w:val="green"/>
          <w:lang w:val="en-US"/>
        </w:rPr>
        <w:t>, and the</w:t>
      </w:r>
      <w:r>
        <w:rPr>
          <w:highlight w:val="green"/>
          <w:lang w:val="en-US"/>
        </w:rPr>
        <w:t>n</w:t>
      </w:r>
      <w:r w:rsidRPr="0090254C">
        <w:rPr>
          <w:highlight w:val="green"/>
          <w:lang w:val="en-US"/>
        </w:rPr>
        <w:t xml:space="preserve"> c</w:t>
      </w:r>
      <w:r>
        <w:rPr>
          <w:highlight w:val="green"/>
          <w:lang w:val="en-US"/>
        </w:rPr>
        <w:t>h</w:t>
      </w:r>
      <w:r w:rsidRPr="0090254C">
        <w:rPr>
          <w:highlight w:val="green"/>
          <w:lang w:val="en-US"/>
        </w:rPr>
        <w:t>ose the nearest round number to not have overly specific axis tics but at the same time keep equal spacing between ticks on log scale. Same for metabolism + consumption figure</w:t>
      </w:r>
    </w:p>
  </w:comment>
  <w:comment w:id="585" w:author="Jan Ohlberger" w:date="2020-05-22T15:08:00Z" w:initials="Ca">
    <w:p w14:paraId="6CD82E87" w14:textId="3BB44EDA" w:rsidR="00986B51" w:rsidRPr="00AE4A5F" w:rsidRDefault="00986B51">
      <w:pPr>
        <w:pStyle w:val="CommentText"/>
        <w:rPr>
          <w:lang w:val="en-GB"/>
        </w:rPr>
      </w:pPr>
      <w:r>
        <w:rPr>
          <w:rStyle w:val="CommentReference"/>
        </w:rPr>
        <w:annotationRef/>
      </w:r>
      <w:r w:rsidRPr="00AE4A5F">
        <w:rPr>
          <w:lang w:val="en-GB"/>
        </w:rPr>
        <w:t>Need to refer to supplement or somewhere to see what the colors correspond to…</w:t>
      </w:r>
    </w:p>
  </w:comment>
  <w:comment w:id="586" w:author="Max Lindmark" w:date="2020-07-31T16:20:00Z" w:initials="ML">
    <w:p w14:paraId="3D223E6F" w14:textId="19ECADDD" w:rsidR="00986B51" w:rsidRPr="00993B25" w:rsidRDefault="00986B51">
      <w:pPr>
        <w:pStyle w:val="CommentText"/>
        <w:rPr>
          <w:lang w:val="en-US"/>
        </w:rPr>
      </w:pPr>
      <w:r w:rsidRPr="007713E3">
        <w:rPr>
          <w:rStyle w:val="CommentReference"/>
          <w:highlight w:val="green"/>
        </w:rPr>
        <w:annotationRef/>
      </w:r>
      <w:r w:rsidRPr="007713E3">
        <w:rPr>
          <w:rStyle w:val="CommentReference"/>
          <w:highlight w:val="green"/>
          <w:lang w:val="en-US"/>
        </w:rPr>
        <w:t>I did that for this plot</w:t>
      </w:r>
      <w:r>
        <w:rPr>
          <w:rStyle w:val="CommentReference"/>
          <w:highlight w:val="green"/>
          <w:lang w:val="en-US"/>
        </w:rPr>
        <w:t xml:space="preserve"> and for the T_opt plot,</w:t>
      </w:r>
      <w:r w:rsidRPr="007713E3">
        <w:rPr>
          <w:rStyle w:val="CommentReference"/>
          <w:highlight w:val="green"/>
          <w:lang w:val="en-US"/>
        </w:rPr>
        <w:t xml:space="preserve"> but not for consumption and metabolism (see e-mail)</w:t>
      </w:r>
    </w:p>
  </w:comment>
  <w:comment w:id="598" w:author="Max Lindmark" w:date="2020-09-10T15:14:00Z" w:initials="ML">
    <w:p w14:paraId="256F78A7" w14:textId="29532CDE" w:rsidR="00986B51" w:rsidRPr="002D3890" w:rsidRDefault="00986B51">
      <w:pPr>
        <w:pStyle w:val="CommentText"/>
        <w:rPr>
          <w:lang w:val="en-US"/>
        </w:rPr>
      </w:pPr>
      <w:r w:rsidRPr="002D3890">
        <w:rPr>
          <w:rStyle w:val="CommentReference"/>
          <w:highlight w:val="green"/>
        </w:rPr>
        <w:annotationRef/>
      </w:r>
      <w:r w:rsidRPr="002D3890">
        <w:rPr>
          <w:highlight w:val="green"/>
          <w:lang w:val="en-US"/>
        </w:rPr>
        <w:t>I’m thinking this figure could span two columns</w:t>
      </w:r>
    </w:p>
  </w:comment>
  <w:comment w:id="599" w:author="Jan Ohlberger" w:date="2020-05-22T15:10:00Z" w:initials="Ca">
    <w:p w14:paraId="32CB201C" w14:textId="1DC49DD5" w:rsidR="00986B51" w:rsidRPr="00AE4A5F" w:rsidRDefault="00986B51">
      <w:pPr>
        <w:pStyle w:val="CommentText"/>
        <w:rPr>
          <w:lang w:val="en-GB"/>
        </w:rPr>
      </w:pPr>
      <w:r>
        <w:rPr>
          <w:rStyle w:val="CommentReference"/>
        </w:rPr>
        <w:annotationRef/>
      </w:r>
      <w:r w:rsidRPr="00AE4A5F">
        <w:rPr>
          <w:lang w:val="en-GB"/>
        </w:rPr>
        <w:t>Not what the axis labels suggest…</w:t>
      </w:r>
    </w:p>
  </w:comment>
  <w:comment w:id="600" w:author="Max Lindmark" w:date="2020-07-30T10:19:00Z" w:initials="ML">
    <w:p w14:paraId="71B2F5F7" w14:textId="65ADE8C4" w:rsidR="00986B51" w:rsidRPr="002C4F2A" w:rsidRDefault="00986B51">
      <w:pPr>
        <w:pStyle w:val="CommentText"/>
        <w:rPr>
          <w:lang w:val="en-US"/>
        </w:rPr>
      </w:pPr>
      <w:r w:rsidRPr="00BF74F8">
        <w:rPr>
          <w:rStyle w:val="CommentReference"/>
          <w:highlight w:val="green"/>
        </w:rPr>
        <w:annotationRef/>
      </w:r>
      <w:r w:rsidRPr="002C4F2A">
        <w:rPr>
          <w:highlight w:val="green"/>
          <w:lang w:val="en-US"/>
        </w:rPr>
        <w:t>Corrected now, thanks</w:t>
      </w:r>
    </w:p>
  </w:comment>
  <w:comment w:id="601" w:author="Jan Ohlberger" w:date="2020-05-22T15:11:00Z" w:initials="Ca">
    <w:p w14:paraId="203A55C3" w14:textId="3352693D" w:rsidR="00986B51" w:rsidRPr="00AE4A5F" w:rsidRDefault="00986B51">
      <w:pPr>
        <w:pStyle w:val="CommentText"/>
        <w:rPr>
          <w:lang w:val="en-GB"/>
        </w:rPr>
      </w:pPr>
      <w:r>
        <w:rPr>
          <w:rStyle w:val="CommentReference"/>
        </w:rPr>
        <w:annotationRef/>
      </w:r>
      <w:r w:rsidRPr="00AE4A5F">
        <w:rPr>
          <w:lang w:val="en-GB"/>
        </w:rPr>
        <w:t>Same here – shouldn’t this information be available somewhere?</w:t>
      </w:r>
    </w:p>
  </w:comment>
  <w:comment w:id="602" w:author="Max Lindmark" w:date="2020-07-30T10:20:00Z" w:initials="ML">
    <w:p w14:paraId="0305A4D4" w14:textId="6B1CEB30" w:rsidR="00986B51" w:rsidRPr="000A09B0" w:rsidRDefault="00986B51">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603" w:author="Jan Ohlberger" w:date="2020-05-22T15:11:00Z" w:initials="Ca">
    <w:p w14:paraId="7B9C0B78" w14:textId="0AAACA87" w:rsidR="00986B51" w:rsidRPr="00AE4A5F" w:rsidRDefault="00986B51">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604" w:author="Max Lindmark" w:date="2020-09-09T10:23:00Z" w:initials="ML">
    <w:p w14:paraId="08DA513C" w14:textId="77777777" w:rsidR="00986B51" w:rsidRPr="004A1FC7" w:rsidRDefault="00986B51">
      <w:pPr>
        <w:pStyle w:val="CommentText"/>
        <w:rPr>
          <w:highlight w:val="green"/>
          <w:lang w:val="en-US"/>
        </w:rPr>
      </w:pPr>
      <w:r w:rsidRPr="004A1FC7">
        <w:rPr>
          <w:rStyle w:val="CommentReference"/>
          <w:highlight w:val="green"/>
        </w:rPr>
        <w:annotationRef/>
      </w:r>
      <w:r w:rsidRPr="004A1FC7">
        <w:rPr>
          <w:highlight w:val="green"/>
          <w:lang w:val="en-US"/>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986B51" w:rsidRPr="004A1FC7" w:rsidRDefault="00986B51">
      <w:pPr>
        <w:pStyle w:val="CommentText"/>
        <w:rPr>
          <w:highlight w:val="green"/>
          <w:lang w:val="en-US"/>
        </w:rPr>
      </w:pPr>
    </w:p>
    <w:p w14:paraId="20D1D82F" w14:textId="44D977A9" w:rsidR="00986B51" w:rsidRPr="009E740E" w:rsidRDefault="00986B51">
      <w:pPr>
        <w:pStyle w:val="CommentText"/>
        <w:rPr>
          <w:lang w:val="en-US"/>
        </w:rPr>
      </w:pPr>
      <w:r w:rsidRPr="004A1FC7">
        <w:rPr>
          <w:highlight w:val="green"/>
          <w:lang w:val="en-US"/>
        </w:rPr>
        <w:t xml:space="preserve">The species is American paddlefish though! And if we look at the figure with the species-level coefficients, we see that P. spathula has a larger value of the specific exponent (-0.1 compared to the </w:t>
      </w:r>
      <w:r w:rsidR="008E3F0A">
        <w:rPr>
          <w:highlight w:val="green"/>
          <w:lang w:val="en-US"/>
        </w:rPr>
        <w:t>global</w:t>
      </w:r>
      <w:r w:rsidRPr="004A1FC7">
        <w:rPr>
          <w:highlight w:val="green"/>
          <w:lang w:val="en-US"/>
        </w:rPr>
        <w:t xml:space="preserve"> mean of ~-0.23 or something like that), which means their slope on this plot wouldn’t be as steep, which it seems from data! I don’t have their intercept estimate though so I can’t really eyeball they whole curve)</w:t>
      </w:r>
    </w:p>
  </w:comment>
  <w:comment w:id="605" w:author="Max Lindmark" w:date="2020-09-10T15:15:00Z" w:initials="ML">
    <w:p w14:paraId="7EAB5B46" w14:textId="4FA627BA" w:rsidR="00986B51" w:rsidRPr="002D3890" w:rsidRDefault="00986B51">
      <w:pPr>
        <w:pStyle w:val="CommentText"/>
        <w:rPr>
          <w:lang w:val="en-US"/>
        </w:rPr>
      </w:pPr>
      <w:r>
        <w:rPr>
          <w:rStyle w:val="CommentReference"/>
        </w:rPr>
        <w:annotationRef/>
      </w:r>
      <w:r w:rsidRPr="002D3890">
        <w:rPr>
          <w:rStyle w:val="CommentReference"/>
          <w:highlight w:val="green"/>
        </w:rPr>
        <w:annotationRef/>
      </w:r>
      <w:r w:rsidRPr="002D3890">
        <w:rPr>
          <w:highlight w:val="green"/>
          <w:lang w:val="en-US"/>
        </w:rPr>
        <w:t xml:space="preserve">I’m thinking this figure could span </w:t>
      </w:r>
      <w:r>
        <w:rPr>
          <w:highlight w:val="green"/>
          <w:lang w:val="en-US"/>
        </w:rPr>
        <w:t xml:space="preserve">1 </w:t>
      </w:r>
      <w:r w:rsidRPr="002D3890">
        <w:rPr>
          <w:highlight w:val="green"/>
          <w:lang w:val="en-US"/>
        </w:rPr>
        <w:t>column</w:t>
      </w:r>
    </w:p>
  </w:comment>
  <w:comment w:id="606" w:author="Max Lindmark" w:date="2020-04-24T10:07:00Z" w:initials="ML">
    <w:p w14:paraId="3B501444" w14:textId="558C62E6" w:rsidR="00986B51" w:rsidRPr="00AE4A5F" w:rsidRDefault="00986B51">
      <w:pPr>
        <w:pStyle w:val="CommentText"/>
        <w:rPr>
          <w:rStyle w:val="CommentReference"/>
          <w:highlight w:val="yellow"/>
          <w:lang w:val="en-GB"/>
        </w:rPr>
      </w:pPr>
      <w:r w:rsidRPr="008B4708">
        <w:rPr>
          <w:rStyle w:val="CommentReference"/>
          <w:highlight w:val="yellow"/>
        </w:rPr>
        <w:annotationRef/>
      </w:r>
      <w:r w:rsidRPr="00AE4A5F">
        <w:rPr>
          <w:rStyle w:val="CommentReference"/>
          <w:highlight w:val="yellow"/>
          <w:lang w:val="en-GB"/>
        </w:rPr>
        <w:t>Should we be more careful with the terms? Technically this is only the mass exponent on the linear scale, not the log scale, then it’s just a coefficient.</w:t>
      </w:r>
    </w:p>
    <w:p w14:paraId="771684E7" w14:textId="77777777" w:rsidR="00986B51" w:rsidRPr="00AE4A5F" w:rsidRDefault="00986B51">
      <w:pPr>
        <w:pStyle w:val="CommentText"/>
        <w:rPr>
          <w:rStyle w:val="CommentReference"/>
          <w:highlight w:val="yellow"/>
          <w:lang w:val="en-GB"/>
        </w:rPr>
      </w:pPr>
    </w:p>
    <w:p w14:paraId="4BE8DA61" w14:textId="59F36F20" w:rsidR="00986B51" w:rsidRPr="00AE4A5F" w:rsidRDefault="00986B51">
      <w:pPr>
        <w:pStyle w:val="CommentText"/>
        <w:rPr>
          <w:lang w:val="en-GB"/>
        </w:rPr>
      </w:pPr>
      <w:r w:rsidRPr="00AE4A5F">
        <w:rPr>
          <w:rStyle w:val="CommentReference"/>
          <w:highlight w:val="yellow"/>
          <w:lang w:val="en-GB"/>
        </w:rPr>
        <w:t>Same with activation energy. I think it’s nice to show the activation energy, as here, but sometimes it’s easier to talk about the temperature-coefficient (e.g. when plotting posteriors etc.).</w:t>
      </w:r>
    </w:p>
  </w:comment>
  <w:comment w:id="607" w:author="Anna Gårdmark" w:date="2020-06-21T09:48:00Z" w:initials="AG">
    <w:p w14:paraId="2FB2B447" w14:textId="7E901439" w:rsidR="00986B51" w:rsidRPr="00A54FB7" w:rsidRDefault="00986B51">
      <w:pPr>
        <w:pStyle w:val="CommentText"/>
        <w:rPr>
          <w:lang w:val="en-GB"/>
        </w:rPr>
      </w:pPr>
      <w:r>
        <w:rPr>
          <w:rStyle w:val="CommentReference"/>
        </w:rPr>
        <w:annotationRef/>
      </w:r>
      <w:r w:rsidRPr="00A54FB7">
        <w:rPr>
          <w:lang w:val="en-GB"/>
        </w:rPr>
        <w:t xml:space="preserve">you can just be very explicit and state </w:t>
      </w:r>
      <w:r>
        <w:rPr>
          <w:lang w:val="en-GB"/>
        </w:rPr>
        <w:t>that afterward each term in the second sentence,</w:t>
      </w:r>
      <w:r w:rsidRPr="00A54FB7">
        <w:rPr>
          <w:lang w:val="en-GB"/>
        </w:rPr>
        <w:t xml:space="preserve"> within brackets</w:t>
      </w:r>
    </w:p>
  </w:comment>
  <w:comment w:id="611" w:author="Max Lindmark" w:date="2020-09-10T15:15:00Z" w:initials="ML">
    <w:p w14:paraId="03DE4303" w14:textId="7EA12B33" w:rsidR="00986B51" w:rsidRDefault="00986B51">
      <w:pPr>
        <w:pStyle w:val="CommentText"/>
      </w:pPr>
      <w:r>
        <w:rPr>
          <w:rStyle w:val="CommentReference"/>
        </w:rPr>
        <w:annotationRef/>
      </w:r>
      <w:r w:rsidRPr="002D3890">
        <w:rPr>
          <w:highlight w:val="green"/>
          <w:lang w:val="en-US"/>
        </w:rPr>
        <w:t xml:space="preserve">I’m thinking this figure could span </w:t>
      </w:r>
      <w:r>
        <w:rPr>
          <w:highlight w:val="green"/>
          <w:lang w:val="en-US"/>
        </w:rPr>
        <w:t xml:space="preserve">1 </w:t>
      </w:r>
      <w:r w:rsidRPr="002D3890">
        <w:rPr>
          <w:highlight w:val="green"/>
          <w:lang w:val="en-US"/>
        </w:rPr>
        <w:t>column</w:t>
      </w:r>
    </w:p>
  </w:comment>
  <w:comment w:id="612" w:author="Jan Ohlberger" w:date="2020-05-22T15:26:00Z" w:initials="Ca">
    <w:p w14:paraId="32E01787" w14:textId="4FDF6F61" w:rsidR="00986B51" w:rsidRPr="00AE4A5F" w:rsidRDefault="00986B51">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613" w:author="Anna Gårdmark" w:date="2020-06-21T09:53:00Z" w:initials="AG">
    <w:p w14:paraId="25694559" w14:textId="459C927C" w:rsidR="00986B51" w:rsidRPr="00A54FB7" w:rsidRDefault="00986B51">
      <w:pPr>
        <w:pStyle w:val="CommentText"/>
        <w:rPr>
          <w:lang w:val="en-GB"/>
        </w:rPr>
      </w:pPr>
      <w:r>
        <w:rPr>
          <w:rStyle w:val="CommentReference"/>
        </w:rPr>
        <w:annotationRef/>
      </w:r>
      <w:r w:rsidRPr="00A54FB7">
        <w:rPr>
          <w:lang w:val="en-GB"/>
        </w:rPr>
        <w:t>or 1g and 1000 g (at least 100 g is quite small for many of the species studied)</w:t>
      </w:r>
    </w:p>
  </w:comment>
  <w:comment w:id="614" w:author="Max Lindmark" w:date="2020-07-28T18:06:00Z" w:initials="ML">
    <w:p w14:paraId="314BD8C7" w14:textId="4D887114" w:rsidR="00986B51" w:rsidRDefault="00986B51">
      <w:pPr>
        <w:pStyle w:val="CommentText"/>
        <w:rPr>
          <w:highlight w:val="green"/>
          <w:lang w:val="en-US"/>
        </w:rPr>
      </w:pPr>
      <w:r>
        <w:rPr>
          <w:highlight w:val="green"/>
          <w:lang w:val="en-US"/>
        </w:rPr>
        <w:t xml:space="preserve">10 and 100 were chosen so that they could be plotted on the same axis! </w:t>
      </w:r>
    </w:p>
    <w:p w14:paraId="0666E177" w14:textId="7BA319A4" w:rsidR="00986B51" w:rsidRDefault="00986B51">
      <w:pPr>
        <w:pStyle w:val="CommentText"/>
        <w:rPr>
          <w:highlight w:val="green"/>
          <w:lang w:val="en-US"/>
        </w:rPr>
      </w:pPr>
    </w:p>
    <w:p w14:paraId="3B1BA064" w14:textId="2B30C238" w:rsidR="00986B51" w:rsidRDefault="00986B51">
      <w:pPr>
        <w:pStyle w:val="CommentText"/>
        <w:rPr>
          <w:highlight w:val="green"/>
          <w:lang w:val="en-US"/>
        </w:rPr>
      </w:pPr>
      <w:r>
        <w:rPr>
          <w:highlight w:val="green"/>
          <w:lang w:val="en-US"/>
        </w:rPr>
        <w:t>Here’s a quick check to see if that’s realistic:</w:t>
      </w:r>
    </w:p>
    <w:p w14:paraId="40944606" w14:textId="1AE557E7" w:rsidR="00986B51" w:rsidRDefault="00986B51">
      <w:pPr>
        <w:pStyle w:val="CommentText"/>
        <w:rPr>
          <w:highlight w:val="green"/>
          <w:lang w:val="en-US"/>
        </w:rPr>
      </w:pPr>
    </w:p>
    <w:p w14:paraId="6B6A092A" w14:textId="1B44871B" w:rsidR="00986B51" w:rsidRDefault="00986B51">
      <w:pPr>
        <w:pStyle w:val="CommentText"/>
        <w:rPr>
          <w:highlight w:val="green"/>
          <w:lang w:val="en-US"/>
        </w:rPr>
      </w:pPr>
      <w:r>
        <w:rPr>
          <w:highlight w:val="green"/>
          <w:lang w:val="en-US"/>
        </w:rPr>
        <w:t>Growth at optimum temperature:</w:t>
      </w:r>
    </w:p>
    <w:p w14:paraId="1EF79394" w14:textId="77777777" w:rsidR="00986B51" w:rsidRDefault="00986B51">
      <w:pPr>
        <w:pStyle w:val="CommentText"/>
        <w:rPr>
          <w:highlight w:val="green"/>
          <w:lang w:val="en-US"/>
        </w:rPr>
      </w:pPr>
    </w:p>
    <w:p w14:paraId="549881DA" w14:textId="227A2350" w:rsidR="00986B51" w:rsidRDefault="00986B51">
      <w:pPr>
        <w:pStyle w:val="CommentText"/>
        <w:rPr>
          <w:highlight w:val="green"/>
          <w:lang w:val="en-US"/>
        </w:rPr>
      </w:pPr>
      <w:r>
        <w:rPr>
          <w:highlight w:val="green"/>
          <w:lang w:val="en-US"/>
        </w:rPr>
        <w:t>2 g: ~0.3 g/day -&gt; 0.3/2=0.15 g/g/d -&gt;15% day</w:t>
      </w:r>
    </w:p>
    <w:p w14:paraId="47A0132F" w14:textId="630CD7AD" w:rsidR="00986B51" w:rsidRDefault="00986B51">
      <w:pPr>
        <w:pStyle w:val="CommentText"/>
        <w:rPr>
          <w:highlight w:val="green"/>
          <w:lang w:val="en-US"/>
        </w:rPr>
      </w:pPr>
    </w:p>
    <w:p w14:paraId="16BBC36A" w14:textId="2E11DEB2" w:rsidR="00986B51" w:rsidRDefault="00986B51" w:rsidP="00C32F5D">
      <w:pPr>
        <w:pStyle w:val="CommentText"/>
        <w:rPr>
          <w:highlight w:val="green"/>
          <w:lang w:val="en-US"/>
        </w:rPr>
      </w:pPr>
      <w:r>
        <w:rPr>
          <w:highlight w:val="green"/>
          <w:lang w:val="en-US"/>
        </w:rPr>
        <w:t>200 g: ~3 g/day -&gt; 3/200=0.015 g/g/d -&gt;1.5% day</w:t>
      </w:r>
    </w:p>
    <w:p w14:paraId="7EBAED5F" w14:textId="7C8C4ECD" w:rsidR="00986B51" w:rsidRDefault="00986B51">
      <w:pPr>
        <w:pStyle w:val="CommentText"/>
        <w:rPr>
          <w:highlight w:val="green"/>
          <w:lang w:val="en-US"/>
        </w:rPr>
      </w:pPr>
    </w:p>
    <w:p w14:paraId="2DB80E14" w14:textId="47BC1A0A" w:rsidR="00986B51" w:rsidRDefault="00986B51">
      <w:pPr>
        <w:pStyle w:val="CommentText"/>
        <w:rPr>
          <w:highlight w:val="green"/>
          <w:lang w:val="en-US"/>
        </w:rPr>
      </w:pPr>
      <w:r>
        <w:rPr>
          <w:highlight w:val="green"/>
          <w:lang w:val="en-US"/>
        </w:rPr>
        <w:t>So, in units %/day the small grow 10X faster, hence it’s hard to put on the same scale.</w:t>
      </w:r>
    </w:p>
    <w:p w14:paraId="163FBE23" w14:textId="266E09A7" w:rsidR="00986B51" w:rsidRDefault="00986B51">
      <w:pPr>
        <w:pStyle w:val="CommentText"/>
        <w:rPr>
          <w:highlight w:val="green"/>
          <w:lang w:val="en-US"/>
        </w:rPr>
      </w:pPr>
    </w:p>
    <w:p w14:paraId="66750356" w14:textId="72636C85" w:rsidR="00986B51" w:rsidRDefault="00986B51">
      <w:pPr>
        <w:pStyle w:val="CommentText"/>
        <w:rPr>
          <w:highlight w:val="green"/>
          <w:lang w:val="en-US"/>
        </w:rPr>
      </w:pPr>
      <w:r>
        <w:rPr>
          <w:highlight w:val="green"/>
          <w:lang w:val="en-US"/>
        </w:rPr>
        <w:t>This can be compared to Björrnson’s growth rate data, where the growth at optimum for a 2g fish is ~7%/day and a 373 g fish is 0.6%/day</w:t>
      </w:r>
    </w:p>
    <w:p w14:paraId="756D48BC" w14:textId="77777777" w:rsidR="00986B51" w:rsidRDefault="00986B51">
      <w:pPr>
        <w:pStyle w:val="CommentText"/>
        <w:rPr>
          <w:highlight w:val="green"/>
          <w:lang w:val="en-US"/>
        </w:rPr>
      </w:pPr>
    </w:p>
    <w:p w14:paraId="15BD48CB" w14:textId="5A1D4B93" w:rsidR="00986B51" w:rsidRDefault="00986B51"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 (that is the narrower size range). I’d rather not extrapolate the polynomial model beyond that.</w:t>
      </w:r>
    </w:p>
    <w:p w14:paraId="30E934C6" w14:textId="7D9A58C2" w:rsidR="00986B51" w:rsidRDefault="00986B51" w:rsidP="00473A3F">
      <w:pPr>
        <w:pStyle w:val="CommentText"/>
        <w:rPr>
          <w:highlight w:val="green"/>
          <w:lang w:val="en-US"/>
        </w:rPr>
      </w:pPr>
    </w:p>
    <w:p w14:paraId="11CB6FCF" w14:textId="77777777" w:rsidR="00986B51" w:rsidRDefault="00986B51" w:rsidP="00473A3F">
      <w:pPr>
        <w:pStyle w:val="CommentText"/>
        <w:rPr>
          <w:highlight w:val="green"/>
          <w:lang w:val="en-US"/>
        </w:rPr>
      </w:pPr>
      <w:r>
        <w:rPr>
          <w:highlight w:val="green"/>
          <w:lang w:val="en-US"/>
        </w:rPr>
        <w:t>I did not add the polygon because I think the plot is cleaner now!</w:t>
      </w:r>
    </w:p>
    <w:p w14:paraId="2B8DD7A0" w14:textId="77777777" w:rsidR="00986B51" w:rsidRDefault="00986B51" w:rsidP="00473A3F">
      <w:pPr>
        <w:pStyle w:val="CommentText"/>
        <w:rPr>
          <w:highlight w:val="green"/>
          <w:lang w:val="en-US"/>
        </w:rPr>
      </w:pPr>
    </w:p>
    <w:p w14:paraId="113A0830" w14:textId="77777777" w:rsidR="00986B51" w:rsidRDefault="00986B51"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986B51" w:rsidRDefault="00986B51" w:rsidP="00473A3F">
      <w:pPr>
        <w:pStyle w:val="CommentText"/>
        <w:rPr>
          <w:highlight w:val="green"/>
          <w:lang w:val="en-US"/>
        </w:rPr>
      </w:pPr>
    </w:p>
    <w:p w14:paraId="198DE98E" w14:textId="6727F74A" w:rsidR="00986B51" w:rsidRPr="001B2028" w:rsidRDefault="00986B51"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621" w:author="Jan Ohlberger" w:date="2020-05-22T17:29:00Z" w:initials="Ca">
    <w:p w14:paraId="104DA3B1" w14:textId="55AF804B" w:rsidR="00986B51" w:rsidRPr="00AE4A5F" w:rsidRDefault="00986B51">
      <w:pPr>
        <w:pStyle w:val="CommentText"/>
        <w:rPr>
          <w:lang w:val="en-GB"/>
        </w:rPr>
      </w:pPr>
      <w:r>
        <w:rPr>
          <w:rStyle w:val="CommentReference"/>
        </w:rPr>
        <w:annotationRef/>
      </w:r>
      <w:r w:rsidRPr="00AE4A5F">
        <w:rPr>
          <w:lang w:val="en-GB"/>
        </w:rPr>
        <w:t xml:space="preserve">Would be nice to have some polygons (maybe in a very light gray) indicating the net energy gain between the two curves for metabolism and consumption </w:t>
      </w:r>
    </w:p>
  </w:comment>
  <w:comment w:id="622" w:author="Anna Gårdmark" w:date="2020-06-21T09:54:00Z" w:initials="AG">
    <w:p w14:paraId="3EC870C4" w14:textId="10ED8F65" w:rsidR="00986B51" w:rsidRPr="00A54FB7" w:rsidRDefault="00986B51">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first compare consump &amp; metabol within a size class, then compare the resulting growth curves between the size classes – not that easy for readers unfamiliar to this kind of reasoning]</w:t>
      </w:r>
    </w:p>
  </w:comment>
  <w:comment w:id="623" w:author="Max Lindmark" w:date="2020-07-31T16:24:00Z" w:initials="ML">
    <w:p w14:paraId="2473BACC" w14:textId="348BBABA" w:rsidR="00986B51" w:rsidRPr="00216134" w:rsidRDefault="00986B51">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624" w:author="Max Lindmark" w:date="2020-09-10T15:15:00Z" w:initials="ML">
    <w:p w14:paraId="08034934" w14:textId="55DCDC3B" w:rsidR="00986B51" w:rsidRDefault="00986B51">
      <w:pPr>
        <w:pStyle w:val="CommentText"/>
      </w:pPr>
      <w:r w:rsidRPr="00A613E7">
        <w:rPr>
          <w:rStyle w:val="CommentReference"/>
          <w:highlight w:val="green"/>
        </w:rPr>
        <w:annotationRef/>
      </w:r>
      <w:r w:rsidRPr="00A613E7">
        <w:rPr>
          <w:highlight w:val="green"/>
          <w:lang w:val="en-US"/>
        </w:rPr>
        <w:t>I’m thinking this figure could span 2 columns</w:t>
      </w:r>
    </w:p>
  </w:comment>
  <w:comment w:id="629" w:author="Jan Ohlberger" w:date="2020-05-22T15:35:00Z" w:initials="Ca">
    <w:p w14:paraId="4E090E20" w14:textId="03D487F1" w:rsidR="00986B51" w:rsidRPr="00AE4A5F" w:rsidRDefault="00986B51">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630" w:author="Anna Gårdmark" w:date="2020-06-22T13:54:00Z" w:initials="AG">
    <w:p w14:paraId="13734723" w14:textId="5FB597AE" w:rsidR="00986B51" w:rsidRPr="00CD0AB3" w:rsidRDefault="00986B51">
      <w:pPr>
        <w:pStyle w:val="CommentText"/>
        <w:rPr>
          <w:lang w:val="en-GB"/>
        </w:rPr>
      </w:pPr>
      <w:r>
        <w:rPr>
          <w:rStyle w:val="CommentReference"/>
        </w:rPr>
        <w:annotationRef/>
      </w:r>
      <w:r w:rsidRPr="00CD0AB3">
        <w:rPr>
          <w:lang w:val="en-GB"/>
        </w:rPr>
        <w:t>agree, good point</w:t>
      </w:r>
    </w:p>
  </w:comment>
  <w:comment w:id="636" w:author="Anna Gårdmark" w:date="2020-06-22T13:55:00Z" w:initials="AG">
    <w:p w14:paraId="1C13EF18" w14:textId="34D1226A" w:rsidR="00986B51" w:rsidRPr="00CD0AB3" w:rsidRDefault="00986B51">
      <w:pPr>
        <w:pStyle w:val="CommentText"/>
        <w:rPr>
          <w:lang w:val="en-GB"/>
        </w:rPr>
      </w:pPr>
      <w:r>
        <w:rPr>
          <w:rStyle w:val="CommentReference"/>
        </w:rPr>
        <w:annotationRef/>
      </w:r>
      <w:r w:rsidRPr="00CD0AB3">
        <w:rPr>
          <w:lang w:val="en-GB"/>
        </w:rPr>
        <w:t>not really needed</w:t>
      </w:r>
      <w:r>
        <w:rPr>
          <w:lang w:val="en-GB"/>
        </w:rPr>
        <w:t xml:space="preserve"> I think</w:t>
      </w:r>
    </w:p>
  </w:comment>
  <w:comment w:id="637" w:author="Jan Ohlberger" w:date="2020-05-22T15:37:00Z" w:initials="Ca">
    <w:p w14:paraId="04695A57" w14:textId="277B4410" w:rsidR="00986B51" w:rsidRPr="00AE4A5F" w:rsidRDefault="00986B51">
      <w:pPr>
        <w:pStyle w:val="CommentText"/>
        <w:rPr>
          <w:lang w:val="en-GB"/>
        </w:rPr>
      </w:pPr>
      <w:r>
        <w:rPr>
          <w:rStyle w:val="CommentReference"/>
        </w:rPr>
        <w:annotationRef/>
      </w:r>
      <w:r w:rsidRPr="00AE4A5F">
        <w:rPr>
          <w:lang w:val="en-GB"/>
        </w:rPr>
        <w:t>Add other examples to both?</w:t>
      </w:r>
    </w:p>
  </w:comment>
  <w:comment w:id="638" w:author="Max Lindmark" w:date="2020-07-31T16:28:00Z" w:initials="ML">
    <w:p w14:paraId="2139FD56" w14:textId="4F0C2C0A" w:rsidR="00986B51" w:rsidRPr="00296C65" w:rsidRDefault="00986B51">
      <w:pPr>
        <w:pStyle w:val="CommentText"/>
        <w:rPr>
          <w:lang w:val="en-US"/>
        </w:rPr>
      </w:pPr>
      <w:r w:rsidRPr="003D5999">
        <w:rPr>
          <w:rStyle w:val="CommentReference"/>
          <w:highlight w:val="green"/>
        </w:rPr>
        <w:annotationRef/>
      </w:r>
      <w:r w:rsidRPr="003D5999">
        <w:rPr>
          <w:highlight w:val="green"/>
          <w:lang w:val="en-US"/>
        </w:rPr>
        <w:t>Added Killen who plotted intraspecific b’s against average interspecific temperature and Bokma who analyzes intraspecific b’s</w:t>
      </w:r>
    </w:p>
  </w:comment>
  <w:comment w:id="639" w:author="Jan Ohlberger" w:date="2020-05-22T15:39:00Z" w:initials="Ca">
    <w:p w14:paraId="6E375429" w14:textId="7CF901F4" w:rsidR="00986B51" w:rsidRPr="00AE4A5F" w:rsidRDefault="00986B51">
      <w:pPr>
        <w:pStyle w:val="CommentText"/>
        <w:rPr>
          <w:lang w:val="en-GB"/>
        </w:rPr>
      </w:pPr>
      <w:r>
        <w:rPr>
          <w:rStyle w:val="CommentReference"/>
        </w:rPr>
        <w:annotationRef/>
      </w:r>
      <w:r w:rsidRPr="00AE4A5F">
        <w:rPr>
          <w:lang w:val="en-GB"/>
        </w:rPr>
        <w:t>Rather talk about ‘temperature sensitivity’?</w:t>
      </w:r>
    </w:p>
  </w:comment>
  <w:comment w:id="640" w:author="Max Lindmark" w:date="2020-07-31T16:31:00Z" w:initials="ML">
    <w:p w14:paraId="3EDB20CA" w14:textId="448AF22A" w:rsidR="00986B51" w:rsidRPr="00110BFB" w:rsidRDefault="00986B51">
      <w:pPr>
        <w:pStyle w:val="CommentText"/>
        <w:rPr>
          <w:lang w:val="en-US"/>
        </w:rPr>
      </w:pPr>
      <w:r w:rsidRPr="00A502BE">
        <w:rPr>
          <w:rStyle w:val="CommentReference"/>
          <w:highlight w:val="green"/>
        </w:rPr>
        <w:annotationRef/>
      </w:r>
      <w:r w:rsidRPr="00A502BE">
        <w:rPr>
          <w:highlight w:val="green"/>
          <w:lang w:val="en-US"/>
        </w:rPr>
        <w:t>Ok!</w:t>
      </w:r>
    </w:p>
  </w:comment>
  <w:comment w:id="641" w:author="Jan Ohlberger" w:date="2020-05-22T15:41:00Z" w:initials="Ca">
    <w:p w14:paraId="73EB81E9" w14:textId="10E714EC" w:rsidR="00986B51" w:rsidRPr="00AE4A5F" w:rsidRDefault="00986B51">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642" w:author="Anna Gårdmark" w:date="2020-06-22T13:58:00Z" w:initials="AG">
    <w:p w14:paraId="446A747E" w14:textId="198713DF" w:rsidR="00986B51" w:rsidRPr="00CD0AB3" w:rsidRDefault="00986B51">
      <w:pPr>
        <w:pStyle w:val="CommentText"/>
        <w:rPr>
          <w:lang w:val="en-GB"/>
        </w:rPr>
      </w:pPr>
      <w:r>
        <w:rPr>
          <w:rStyle w:val="CommentReference"/>
        </w:rPr>
        <w:annotationRef/>
      </w:r>
      <w:r w:rsidRPr="00CD0AB3">
        <w:rPr>
          <w:lang w:val="en-GB"/>
        </w:rPr>
        <w:t>works if you insert an explanation within brackets directly after the term</w:t>
      </w:r>
    </w:p>
  </w:comment>
  <w:comment w:id="643" w:author="Max Lindmark" w:date="2020-07-31T16:33:00Z" w:initials="ML">
    <w:p w14:paraId="60BFEC15" w14:textId="3F16F491" w:rsidR="00986B51" w:rsidRPr="001F44AA" w:rsidRDefault="00986B51">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645" w:author="Jan Ohlberger" w:date="2020-05-22T15:40:00Z" w:initials="Ca">
    <w:p w14:paraId="36564AC2" w14:textId="4D6C084C" w:rsidR="00986B51" w:rsidRPr="00AE4A5F" w:rsidRDefault="00986B51">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646" w:author="Max Lindmark" w:date="2020-07-31T16:34:00Z" w:initials="ML">
    <w:p w14:paraId="0A83B8AE" w14:textId="46EF8444" w:rsidR="00986B51" w:rsidRPr="003E1266" w:rsidRDefault="00986B51">
      <w:pPr>
        <w:pStyle w:val="CommentText"/>
        <w:rPr>
          <w:lang w:val="en-US"/>
        </w:rPr>
      </w:pPr>
      <w:r>
        <w:rPr>
          <w:rStyle w:val="CommentReference"/>
        </w:rPr>
        <w:annotationRef/>
      </w:r>
      <w:r w:rsidRPr="003E1266">
        <w:rPr>
          <w:lang w:val="en-US"/>
        </w:rPr>
        <w:t>I like it!</w:t>
      </w:r>
    </w:p>
  </w:comment>
  <w:comment w:id="653" w:author="Jan Ohlberger" w:date="2020-05-22T15:43:00Z" w:initials="Ca">
    <w:p w14:paraId="1D0B061A" w14:textId="49E303FE" w:rsidR="00986B51" w:rsidRPr="00AE4A5F" w:rsidRDefault="00986B51">
      <w:pPr>
        <w:pStyle w:val="CommentText"/>
        <w:rPr>
          <w:lang w:val="en-GB"/>
        </w:rPr>
      </w:pPr>
      <w:r>
        <w:rPr>
          <w:rStyle w:val="CommentReference"/>
        </w:rPr>
        <w:annotationRef/>
      </w:r>
      <w:r w:rsidRPr="00AE4A5F">
        <w:rPr>
          <w:lang w:val="en-GB"/>
        </w:rPr>
        <w:t>Not clear whether this refers to finding of the study or not.</w:t>
      </w:r>
    </w:p>
  </w:comment>
  <w:comment w:id="660" w:author="Jan Ohlberger" w:date="2020-05-22T15:46:00Z" w:initials="Ca">
    <w:p w14:paraId="4C22DE67" w14:textId="38D916BF" w:rsidR="00986B51" w:rsidRPr="00AE4A5F" w:rsidRDefault="00986B51">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661" w:author="Max Lindmark" w:date="2020-07-31T16:38:00Z" w:initials="ML">
    <w:p w14:paraId="1F089F51" w14:textId="5AE4F459" w:rsidR="00986B51" w:rsidRPr="002716D6" w:rsidRDefault="00986B51">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654" w:author="Max Lindmark" w:date="2020-07-31T16:44:00Z" w:initials="ML">
    <w:p w14:paraId="21D7F143" w14:textId="6B183106" w:rsidR="00986B51" w:rsidRPr="00AC6FC9" w:rsidRDefault="00986B51">
      <w:pPr>
        <w:pStyle w:val="CommentText"/>
        <w:rPr>
          <w:lang w:val="en-US"/>
        </w:rPr>
      </w:pPr>
      <w:r>
        <w:rPr>
          <w:rStyle w:val="CommentReference"/>
        </w:rPr>
        <w:annotationRef/>
      </w:r>
      <w:r w:rsidRPr="00AC6FC9">
        <w:rPr>
          <w:lang w:val="en-US"/>
        </w:rPr>
        <w:t>Here i just want to say the litteratyre is mixed. Simplify!</w:t>
      </w:r>
    </w:p>
  </w:comment>
  <w:comment w:id="676" w:author="Anna Gårdmark" w:date="2020-06-22T14:01:00Z" w:initials="AG">
    <w:p w14:paraId="20217A91" w14:textId="34F743F6" w:rsidR="00986B51" w:rsidRPr="00CD0AB3" w:rsidRDefault="00986B51">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678" w:author="Jan Ohlberger" w:date="2020-05-22T15:49:00Z" w:initials="Ca">
    <w:p w14:paraId="7BF4756E" w14:textId="5460777D" w:rsidR="00986B51" w:rsidRPr="00AE4A5F" w:rsidRDefault="00986B51">
      <w:pPr>
        <w:pStyle w:val="CommentText"/>
        <w:rPr>
          <w:lang w:val="en-GB"/>
        </w:rPr>
      </w:pPr>
      <w:r>
        <w:rPr>
          <w:rStyle w:val="CommentReference"/>
        </w:rPr>
        <w:annotationRef/>
      </w:r>
      <w:r w:rsidRPr="00AE4A5F">
        <w:rPr>
          <w:lang w:val="en-GB"/>
        </w:rPr>
        <w:t xml:space="preserve">So the above (last sentence of previous paragraph) was more of a general statement? I think this part of the ms could be condensed, and should make it clearer what our findings are. </w:t>
      </w:r>
    </w:p>
  </w:comment>
  <w:comment w:id="679" w:author="Jan Ohlberger" w:date="2020-05-22T15:51:00Z" w:initials="Ca">
    <w:p w14:paraId="636E9514" w14:textId="37B98F17" w:rsidR="00986B51" w:rsidRPr="00AE4A5F" w:rsidRDefault="00986B51">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680" w:author="Max Lindmark" w:date="2020-09-10T18:36:00Z" w:initials="ML">
    <w:p w14:paraId="23237237" w14:textId="0CC376F8" w:rsidR="00986B51" w:rsidRPr="00624E9D" w:rsidRDefault="00986B51">
      <w:pPr>
        <w:pStyle w:val="CommentText"/>
        <w:rPr>
          <w:lang w:val="en-US"/>
        </w:rPr>
      </w:pPr>
      <w:r w:rsidRPr="00624E9D">
        <w:rPr>
          <w:rStyle w:val="CommentReference"/>
          <w:highlight w:val="green"/>
        </w:rPr>
        <w:annotationRef/>
      </w:r>
      <w:r w:rsidRPr="00624E9D">
        <w:rPr>
          <w:rStyle w:val="CommentReference"/>
          <w:highlight w:val="green"/>
          <w:lang w:val="en-US"/>
        </w:rPr>
        <w:t>The paragrah that used to be here was moved to after this one!! Thought that gave a better flow especially after some rewriting</w:t>
      </w:r>
    </w:p>
  </w:comment>
  <w:comment w:id="685" w:author="Jan Ohlberger" w:date="2020-05-22T15:54:00Z" w:initials="Ca">
    <w:p w14:paraId="1A641268" w14:textId="04BAF682" w:rsidR="00986B51" w:rsidRPr="00AE4A5F" w:rsidRDefault="00986B51">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686" w:author="Jan Ohlberger" w:date="2020-05-22T15:59:00Z" w:initials="Ca">
    <w:p w14:paraId="68F654EB" w14:textId="620695E3" w:rsidR="00986B51" w:rsidRPr="00AE4A5F" w:rsidRDefault="00986B51">
      <w:pPr>
        <w:pStyle w:val="CommentText"/>
        <w:rPr>
          <w:lang w:val="en-GB"/>
        </w:rPr>
      </w:pPr>
      <w:r>
        <w:rPr>
          <w:rStyle w:val="CommentReference"/>
        </w:rPr>
        <w:annotationRef/>
      </w:r>
      <w:r w:rsidRPr="00AE4A5F">
        <w:rPr>
          <w:lang w:val="en-GB"/>
        </w:rPr>
        <w:t>Is this ok?</w:t>
      </w:r>
    </w:p>
  </w:comment>
  <w:comment w:id="687" w:author="Max Lindmark" w:date="2020-07-31T16:45:00Z" w:initials="ML">
    <w:p w14:paraId="67CD0B53" w14:textId="0A564AEA" w:rsidR="00986B51" w:rsidRPr="002C4F2A" w:rsidRDefault="00986B51">
      <w:pPr>
        <w:pStyle w:val="CommentText"/>
        <w:rPr>
          <w:lang w:val="en-US"/>
        </w:rPr>
      </w:pPr>
      <w:r w:rsidRPr="00D2180A">
        <w:rPr>
          <w:rStyle w:val="CommentReference"/>
          <w:highlight w:val="green"/>
        </w:rPr>
        <w:annotationRef/>
      </w:r>
      <w:r w:rsidRPr="002C4F2A">
        <w:rPr>
          <w:highlight w:val="green"/>
          <w:lang w:val="en-US"/>
        </w:rPr>
        <w:t>Yes</w:t>
      </w:r>
    </w:p>
  </w:comment>
  <w:comment w:id="683" w:author="Max Lindmark" w:date="2020-09-10T18:56:00Z" w:initials="ML">
    <w:p w14:paraId="24D5804A" w14:textId="7B66F081" w:rsidR="00986B51" w:rsidRPr="004766FC" w:rsidRDefault="00986B51">
      <w:pPr>
        <w:pStyle w:val="CommentText"/>
        <w:rPr>
          <w:lang w:val="en-US"/>
        </w:rPr>
      </w:pPr>
      <w:r w:rsidRPr="004766FC">
        <w:rPr>
          <w:rStyle w:val="CommentReference"/>
          <w:highlight w:val="green"/>
        </w:rPr>
        <w:annotationRef/>
      </w:r>
      <w:r w:rsidRPr="004766FC">
        <w:rPr>
          <w:highlight w:val="green"/>
          <w:lang w:val="en-US"/>
        </w:rPr>
        <w:t>This has hands down been the hardest paragraph to write in this paper and I change it a lot every time. But I think I’m getting there soon…</w:t>
      </w:r>
    </w:p>
  </w:comment>
  <w:comment w:id="699" w:author="Jan Ohlberger" w:date="2020-05-22T16:00:00Z" w:initials="Ca">
    <w:p w14:paraId="46F8AB50" w14:textId="3BFCFD55" w:rsidR="00986B51" w:rsidRPr="00AE4A5F" w:rsidRDefault="00986B51">
      <w:pPr>
        <w:pStyle w:val="CommentText"/>
        <w:rPr>
          <w:lang w:val="en-GB"/>
        </w:rPr>
      </w:pPr>
      <w:r>
        <w:rPr>
          <w:rStyle w:val="CommentReference"/>
        </w:rPr>
        <w:annotationRef/>
      </w:r>
      <w:r w:rsidRPr="00AE4A5F">
        <w:rPr>
          <w:lang w:val="en-GB"/>
        </w:rPr>
        <w:t>Describing it in words works better for a discussion I think</w:t>
      </w:r>
    </w:p>
  </w:comment>
  <w:comment w:id="700" w:author="Max Lindmark" w:date="2020-07-31T16:46:00Z" w:initials="ML">
    <w:p w14:paraId="5DF49D1C" w14:textId="6A66BB72" w:rsidR="00986B51" w:rsidRPr="000D3447" w:rsidRDefault="00986B51">
      <w:pPr>
        <w:pStyle w:val="CommentText"/>
        <w:rPr>
          <w:lang w:val="en-US"/>
        </w:rPr>
      </w:pPr>
      <w:r w:rsidRPr="000D3447">
        <w:rPr>
          <w:rStyle w:val="CommentReference"/>
          <w:highlight w:val="green"/>
        </w:rPr>
        <w:annotationRef/>
      </w:r>
      <w:r w:rsidRPr="000D3447">
        <w:rPr>
          <w:highlight w:val="green"/>
          <w:lang w:val="en-US"/>
        </w:rPr>
        <w:t>agree</w:t>
      </w:r>
    </w:p>
  </w:comment>
  <w:comment w:id="708" w:author="Anna Gårdmark" w:date="2020-06-24T15:19:00Z" w:initials="AG">
    <w:p w14:paraId="0B24EAB7" w14:textId="4885634B" w:rsidR="00986B51" w:rsidRPr="00EB7942" w:rsidRDefault="00986B51">
      <w:pPr>
        <w:pStyle w:val="CommentText"/>
        <w:rPr>
          <w:lang w:val="en-GB"/>
        </w:rPr>
      </w:pPr>
      <w:r>
        <w:rPr>
          <w:rStyle w:val="CommentReference"/>
        </w:rPr>
        <w:annotationRef/>
      </w:r>
      <w:r w:rsidRPr="00EB7942">
        <w:rPr>
          <w:lang w:val="en-GB"/>
        </w:rPr>
        <w:t>references to this debate is needed here.</w:t>
      </w:r>
    </w:p>
  </w:comment>
  <w:comment w:id="709" w:author="Max Lindmark" w:date="2020-07-31T16:47:00Z" w:initials="ML">
    <w:p w14:paraId="6DDC28A7" w14:textId="3FB1D667" w:rsidR="00986B51" w:rsidRPr="002C4F2A" w:rsidRDefault="00986B51">
      <w:pPr>
        <w:pStyle w:val="CommentText"/>
        <w:rPr>
          <w:lang w:val="en-US"/>
        </w:rPr>
      </w:pPr>
      <w:r w:rsidRPr="00CC2873">
        <w:rPr>
          <w:rStyle w:val="CommentReference"/>
          <w:highlight w:val="green"/>
        </w:rPr>
        <w:annotationRef/>
      </w:r>
      <w:r w:rsidRPr="002C4F2A">
        <w:rPr>
          <w:highlight w:val="green"/>
          <w:lang w:val="en-US"/>
        </w:rPr>
        <w:t>Yes! Added</w:t>
      </w:r>
    </w:p>
  </w:comment>
  <w:comment w:id="832" w:author="Anna Gårdmark" w:date="2020-06-24T15:21:00Z" w:initials="AG">
    <w:p w14:paraId="0907CDCF" w14:textId="6D4F7261" w:rsidR="00986B51" w:rsidRPr="00EB7942" w:rsidRDefault="00986B51">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833" w:author="Max Lindmark" w:date="2020-07-31T16:58:00Z" w:initials="ML">
    <w:p w14:paraId="0EC5B51F" w14:textId="2AAA9495" w:rsidR="00986B51" w:rsidRPr="008B329E" w:rsidRDefault="00986B51">
      <w:pPr>
        <w:pStyle w:val="CommentText"/>
        <w:rPr>
          <w:lang w:val="en-US"/>
        </w:rPr>
      </w:pPr>
      <w:r w:rsidRPr="004B096A">
        <w:rPr>
          <w:rStyle w:val="CommentReference"/>
          <w:highlight w:val="green"/>
        </w:rPr>
        <w:annotationRef/>
      </w:r>
      <w:r w:rsidRPr="004B096A">
        <w:rPr>
          <w:highlight w:val="green"/>
          <w:lang w:val="en-US"/>
        </w:rPr>
        <w:t>i think i meant broader than that but not 100% sure what that includes so will stick to MTE</w:t>
      </w:r>
    </w:p>
  </w:comment>
  <w:comment w:id="837" w:author="Jan Ohlberger" w:date="2020-05-22T15:54:00Z" w:initials="Ca">
    <w:p w14:paraId="7075AB92" w14:textId="77777777" w:rsidR="00986B51" w:rsidRPr="00AE4A5F" w:rsidRDefault="00986B51"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838" w:author="Jan Ohlberger" w:date="2020-05-22T15:59:00Z" w:initials="Ca">
    <w:p w14:paraId="6D440556" w14:textId="77777777" w:rsidR="00986B51" w:rsidRPr="00AE4A5F" w:rsidRDefault="00986B51" w:rsidP="00925B48">
      <w:pPr>
        <w:pStyle w:val="CommentText"/>
        <w:rPr>
          <w:lang w:val="en-GB"/>
        </w:rPr>
      </w:pPr>
      <w:r>
        <w:rPr>
          <w:rStyle w:val="CommentReference"/>
        </w:rPr>
        <w:annotationRef/>
      </w:r>
      <w:r w:rsidRPr="00AE4A5F">
        <w:rPr>
          <w:lang w:val="en-GB"/>
        </w:rPr>
        <w:t>Is this ok?</w:t>
      </w:r>
    </w:p>
  </w:comment>
  <w:comment w:id="839" w:author="Max Lindmark" w:date="2020-07-31T16:45:00Z" w:initials="ML">
    <w:p w14:paraId="658D9379" w14:textId="77777777" w:rsidR="00986B51" w:rsidRPr="002C4F2A" w:rsidRDefault="00986B51" w:rsidP="00925B48">
      <w:pPr>
        <w:pStyle w:val="CommentText"/>
        <w:rPr>
          <w:lang w:val="en-US"/>
        </w:rPr>
      </w:pPr>
      <w:r w:rsidRPr="00D2180A">
        <w:rPr>
          <w:rStyle w:val="CommentReference"/>
          <w:highlight w:val="green"/>
        </w:rPr>
        <w:annotationRef/>
      </w:r>
      <w:r w:rsidRPr="002C4F2A">
        <w:rPr>
          <w:highlight w:val="green"/>
          <w:lang w:val="en-US"/>
        </w:rPr>
        <w:t>Yes</w:t>
      </w:r>
    </w:p>
  </w:comment>
  <w:comment w:id="847" w:author="Max Lindmark" w:date="2020-05-12T10:35:00Z" w:initials="ML">
    <w:p w14:paraId="7289A2BC" w14:textId="7CA911EA" w:rsidR="00986B51" w:rsidRPr="00AE4A5F" w:rsidRDefault="00986B51">
      <w:pPr>
        <w:pStyle w:val="CommentText"/>
        <w:rPr>
          <w:lang w:val="en-GB"/>
        </w:rPr>
      </w:pPr>
      <w:r w:rsidRPr="00B54036">
        <w:rPr>
          <w:rStyle w:val="CommentReference"/>
          <w:highlight w:val="yellow"/>
        </w:rPr>
        <w:annotationRef/>
      </w:r>
      <w:r w:rsidRPr="00AE4A5F">
        <w:rPr>
          <w:highlight w:val="yellow"/>
          <w:lang w:val="en-GB"/>
        </w:rPr>
        <w:t>This paragraph can go if we need to shorten it I think!</w:t>
      </w:r>
    </w:p>
  </w:comment>
  <w:comment w:id="848" w:author="Jan Ohlberger" w:date="2020-05-22T16:07:00Z" w:initials="Ca">
    <w:p w14:paraId="37825B8F" w14:textId="7628E112" w:rsidR="00986B51" w:rsidRPr="00AE4A5F" w:rsidRDefault="00986B51">
      <w:pPr>
        <w:pStyle w:val="CommentText"/>
        <w:rPr>
          <w:lang w:val="en-GB"/>
        </w:rPr>
      </w:pPr>
      <w:r>
        <w:rPr>
          <w:rStyle w:val="CommentReference"/>
        </w:rPr>
        <w:annotationRef/>
      </w:r>
      <w:r w:rsidRPr="00AE4A5F">
        <w:rPr>
          <w:lang w:val="en-GB"/>
        </w:rPr>
        <w:t>agree</w:t>
      </w:r>
    </w:p>
  </w:comment>
  <w:comment w:id="849" w:author="Anna Gårdmark" w:date="2020-06-24T15:31:00Z" w:initials="AG">
    <w:p w14:paraId="3200EF19" w14:textId="1EAAD872" w:rsidR="00986B51" w:rsidRPr="00D65660" w:rsidRDefault="00986B51">
      <w:pPr>
        <w:pStyle w:val="CommentText"/>
        <w:rPr>
          <w:lang w:val="en-GB"/>
        </w:rPr>
      </w:pPr>
      <w:r>
        <w:rPr>
          <w:rStyle w:val="CommentReference"/>
        </w:rPr>
        <w:annotationRef/>
      </w:r>
      <w:r w:rsidRPr="00D65660">
        <w:rPr>
          <w:lang w:val="en-GB"/>
        </w:rPr>
        <w:t>agree as well</w:t>
      </w:r>
    </w:p>
  </w:comment>
  <w:comment w:id="850" w:author="Max Lindmark" w:date="2020-07-28T14:17:00Z" w:initials="ML">
    <w:p w14:paraId="0BBC9960" w14:textId="729AEE7A" w:rsidR="00986B51" w:rsidRPr="007C190F" w:rsidRDefault="00986B51">
      <w:pPr>
        <w:pStyle w:val="CommentText"/>
        <w:rPr>
          <w:lang w:val="en-US"/>
        </w:rPr>
      </w:pPr>
      <w:r w:rsidRPr="007C190F">
        <w:rPr>
          <w:rStyle w:val="CommentReference"/>
          <w:highlight w:val="green"/>
        </w:rPr>
        <w:annotationRef/>
      </w:r>
      <w:r w:rsidRPr="007C190F">
        <w:rPr>
          <w:highlight w:val="green"/>
          <w:lang w:val="en-US"/>
        </w:rPr>
        <w:t>Gone!</w:t>
      </w:r>
    </w:p>
  </w:comment>
  <w:comment w:id="853" w:author="Max Lindmark" w:date="2020-09-10T21:18:00Z" w:initials="ML">
    <w:p w14:paraId="1A359993" w14:textId="4A3306F6" w:rsidR="00986B51" w:rsidRPr="002B548E" w:rsidRDefault="00986B51">
      <w:pPr>
        <w:pStyle w:val="CommentText"/>
        <w:rPr>
          <w:lang w:val="en-US"/>
        </w:rPr>
      </w:pPr>
      <w:r w:rsidRPr="000F7951">
        <w:rPr>
          <w:rStyle w:val="CommentReference"/>
          <w:highlight w:val="green"/>
        </w:rPr>
        <w:annotationRef/>
      </w:r>
      <w:r w:rsidRPr="000F7951">
        <w:rPr>
          <w:highlight w:val="green"/>
          <w:lang w:val="en-US"/>
        </w:rPr>
        <w:t>Ok to remove the text that was here?</w:t>
      </w:r>
    </w:p>
  </w:comment>
  <w:comment w:id="859" w:author="Anna Gårdmark" w:date="2020-06-24T15:36:00Z" w:initials="AG">
    <w:p w14:paraId="1636BF5E" w14:textId="42DF1235" w:rsidR="00986B51" w:rsidRPr="00CB0AD6" w:rsidRDefault="00986B51">
      <w:pPr>
        <w:pStyle w:val="CommentText"/>
        <w:rPr>
          <w:lang w:val="en-GB"/>
        </w:rPr>
      </w:pPr>
      <w:r>
        <w:rPr>
          <w:rStyle w:val="CommentReference"/>
        </w:rPr>
        <w:annotationRef/>
      </w:r>
      <w:r w:rsidRPr="00CB0AD6">
        <w:rPr>
          <w:lang w:val="en-GB"/>
        </w:rPr>
        <w:t>as you had ”effect size” rec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094D9B8E" w15:done="0"/>
  <w15:commentEx w15:paraId="41482212" w15:done="0"/>
  <w15:commentEx w15:paraId="090E8D15" w15:done="0"/>
  <w15:commentEx w15:paraId="13CBCC92" w15:done="0"/>
  <w15:commentEx w15:paraId="45593155" w15:done="0"/>
  <w15:commentEx w15:paraId="74D6E451" w15:done="0"/>
  <w15:commentEx w15:paraId="34753AF3" w15:done="0"/>
  <w15:commentEx w15:paraId="1746C1C2" w15:paraIdParent="34753AF3" w15:done="0"/>
  <w15:commentEx w15:paraId="5D7E46FF" w15:done="0"/>
  <w15:commentEx w15:paraId="1C55C4EE" w15:paraIdParent="5D7E46FF" w15:done="0"/>
  <w15:commentEx w15:paraId="3D73D9EA" w15:done="0"/>
  <w15:commentEx w15:paraId="09B0D18A" w15:done="0"/>
  <w15:commentEx w15:paraId="3A0C0594" w15:done="0"/>
  <w15:commentEx w15:paraId="0CE71E62" w15:paraIdParent="3A0C0594"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6394BB64" w15:done="0"/>
  <w15:commentEx w15:paraId="5BE5D08E" w15:paraIdParent="6394BB64" w15:done="0"/>
  <w15:commentEx w15:paraId="63566340"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684B779A" w15:done="0"/>
  <w15:commentEx w15:paraId="6A9B6532" w15:done="0"/>
  <w15:commentEx w15:paraId="2B10B8BC" w15:done="0"/>
  <w15:commentEx w15:paraId="45656813" w15:paraIdParent="2B10B8BC" w15:done="0"/>
  <w15:commentEx w15:paraId="2F9DCF65" w15:done="0"/>
  <w15:commentEx w15:paraId="30A80493" w15:paraIdParent="2F9DCF65" w15:done="0"/>
  <w15:commentEx w15:paraId="0C51E02D" w15:paraIdParent="2F9DCF65" w15:done="0"/>
  <w15:commentEx w15:paraId="6C3CC329" w15:done="0"/>
  <w15:commentEx w15:paraId="010A6942" w15:paraIdParent="6C3CC329" w15:done="0"/>
  <w15:commentEx w15:paraId="40F7A9AD" w15:done="0"/>
  <w15:commentEx w15:paraId="20D2ABEF" w15:paraIdParent="40F7A9AD" w15:done="0"/>
  <w15:commentEx w15:paraId="26093896" w15:done="0"/>
  <w15:commentEx w15:paraId="4EB933F2" w15:paraIdParent="26093896" w15:done="0"/>
  <w15:commentEx w15:paraId="21DA6D26" w15:paraIdParent="26093896" w15:done="0"/>
  <w15:commentEx w15:paraId="0701EE15" w15:done="0"/>
  <w15:commentEx w15:paraId="68010580" w15:done="0"/>
  <w15:commentEx w15:paraId="0A3CFA63" w15:done="0"/>
  <w15:commentEx w15:paraId="552C7421" w15:done="0"/>
  <w15:commentEx w15:paraId="081613E3" w15:done="0"/>
  <w15:commentEx w15:paraId="605E573E" w15:done="0"/>
  <w15:commentEx w15:paraId="49E4CCAD" w15:done="0"/>
  <w15:commentEx w15:paraId="78549BB7" w15:done="0"/>
  <w15:commentEx w15:paraId="60E6C173" w15:paraIdParent="78549BB7" w15:done="0"/>
  <w15:commentEx w15:paraId="0F98504B" w15:paraIdParent="78549BB7" w15:done="0"/>
  <w15:commentEx w15:paraId="614CF5DB" w15:done="0"/>
  <w15:commentEx w15:paraId="6080BDA1" w15:paraIdParent="614CF5DB" w15:done="0"/>
  <w15:commentEx w15:paraId="45F7B8FB" w15:paraIdParent="614CF5DB" w15:done="0"/>
  <w15:commentEx w15:paraId="4B8059D0" w15:paraIdParent="614CF5DB" w15:done="0"/>
  <w15:commentEx w15:paraId="1602583B" w15:done="0"/>
  <w15:commentEx w15:paraId="72FF96D6" w15:done="0"/>
  <w15:commentEx w15:paraId="568BC041" w15:done="0"/>
  <w15:commentEx w15:paraId="2F4B168E" w15:done="0"/>
  <w15:commentEx w15:paraId="585C2ABC" w15:paraIdParent="2F4B168E" w15:done="0"/>
  <w15:commentEx w15:paraId="00B5C620" w15:done="0"/>
  <w15:commentEx w15:paraId="432C8539" w15:done="0"/>
  <w15:commentEx w15:paraId="732D9E88" w15:done="0"/>
  <w15:commentEx w15:paraId="2DFFB79C" w15:paraIdParent="732D9E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256F78A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20D1D82F" w15:paraIdParent="7B9C0B78" w15:done="0"/>
  <w15:commentEx w15:paraId="7EAB5B46" w15:done="0"/>
  <w15:commentEx w15:paraId="4BE8DA61" w15:done="0"/>
  <w15:commentEx w15:paraId="2FB2B447" w15:paraIdParent="4BE8DA61" w15:done="0"/>
  <w15:commentEx w15:paraId="03DE4303"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08034934"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23237237" w15:done="0"/>
  <w15:commentEx w15:paraId="1A641268" w15:done="0"/>
  <w15:commentEx w15:paraId="68F654EB" w15:done="0"/>
  <w15:commentEx w15:paraId="67CD0B53" w15:paraIdParent="68F654EB" w15:done="0"/>
  <w15:commentEx w15:paraId="24D5804A" w15:done="0"/>
  <w15:commentEx w15:paraId="46F8AB50" w15:done="0"/>
  <w15:commentEx w15:paraId="5DF49D1C" w15:paraIdParent="46F8AB50" w15:done="0"/>
  <w15:commentEx w15:paraId="0B24EAB7" w15:done="0"/>
  <w15:commentEx w15:paraId="6DDC28A7" w15:paraIdParent="0B24EAB7" w15:done="0"/>
  <w15:commentEx w15:paraId="0907CDCF" w15:done="0"/>
  <w15:commentEx w15:paraId="0EC5B51F" w15:paraIdParent="0907CDCF" w15:done="0"/>
  <w15:commentEx w15:paraId="7075AB92" w15:done="0"/>
  <w15:commentEx w15:paraId="6D440556" w15:done="0"/>
  <w15:commentEx w15:paraId="658D9379" w15:paraIdParent="6D440556" w15:done="0"/>
  <w15:commentEx w15:paraId="7289A2BC" w15:done="0"/>
  <w15:commentEx w15:paraId="37825B8F" w15:paraIdParent="7289A2BC" w15:done="0"/>
  <w15:commentEx w15:paraId="3200EF19" w15:paraIdParent="7289A2BC" w15:done="0"/>
  <w15:commentEx w15:paraId="0BBC9960" w15:paraIdParent="7289A2BC" w15:done="0"/>
  <w15:commentEx w15:paraId="1A359993" w15:done="0"/>
  <w15:commentEx w15:paraId="1636BF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39F7" w16cex:dateUtc="2020-07-27T09:33:00Z"/>
  <w16cex:commentExtensible w16cex:durableId="22C93F60" w16cex:dateUtc="2020-07-27T09:33:00Z"/>
  <w16cex:commentExtensible w16cex:durableId="23033A76" w16cex:dateUtc="2020-09-09T09:26:00Z"/>
  <w16cex:commentExtensible w16cex:durableId="22C93E22" w16cex:dateUtc="2020-07-27T09:50:00Z"/>
  <w16cex:commentExtensible w16cex:durableId="2304E111" w16cex:dateUtc="2020-09-10T15:27:00Z"/>
  <w16cex:commentExtensible w16cex:durableId="230609AE" w16cex:dateUtc="2020-09-11T12:35:00Z"/>
  <w16cex:commentExtensible w16cex:durableId="2304B4D0" w16cex:dateUtc="2020-09-10T12:21:00Z"/>
  <w16cex:commentExtensible w16cex:durableId="22CA7469" w16cex:dateUtc="2020-07-28T07:54:00Z"/>
  <w16cex:commentExtensible w16cex:durableId="22C94121" w16cex:dateUtc="2020-07-27T10:03:00Z"/>
  <w16cex:commentExtensible w16cex:durableId="22C942AA" w16cex:dateUtc="2020-07-27T10:10:00Z"/>
  <w16cex:commentExtensible w16cex:durableId="23060D60" w16cex:dateUtc="2020-09-11T12:51:00Z"/>
  <w16cex:commentExtensible w16cex:durableId="22C94810" w16cex:dateUtc="2020-07-27T10:33: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3066E26" w16cex:dateUtc="2020-09-11T19:44: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2D8" w16cex:dateUtc="2020-07-28T12:21:00Z"/>
  <w16cex:commentExtensible w16cex:durableId="22CAB58C" w16cex:dateUtc="2020-07-28T12:32:00Z"/>
  <w16cex:commentExtensible w16cex:durableId="22E4FD6C" w16cex:dateUtc="2020-08-17T10:58:00Z"/>
  <w16cex:commentExtensible w16cex:durableId="23073B25" w16cex:dateUtc="2020-09-12T10:18:00Z"/>
  <w16cex:commentExtensible w16cex:durableId="22CBDD24" w16cex:dateUtc="2020-07-29T09:33:00Z"/>
  <w16cex:commentExtensible w16cex:durableId="22CC26AB" w16cex:dateUtc="2020-07-29T14:47:00Z"/>
  <w16cex:commentExtensible w16cex:durableId="23066D71" w16cex:dateUtc="2020-09-11T19:41:00Z"/>
  <w16cex:commentExtensible w16cex:durableId="2304C44C" w16cex:dateUtc="2020-09-10T13:27:00Z"/>
  <w16cex:commentExtensible w16cex:durableId="22CACA02" w16cex:dateUtc="2020-07-28T14:00:00Z"/>
  <w16cex:commentExtensible w16cex:durableId="23049F94" w16cex:dateUtc="2020-09-10T10:50:00Z"/>
  <w16cex:commentExtensible w16cex:durableId="22CAC7FB" w16cex:dateUtc="2020-07-28T13:51:00Z"/>
  <w16cex:commentExtensible w16cex:durableId="22CAC8A8" w16cex:dateUtc="2020-07-28T13:54:00Z"/>
  <w16cex:commentExtensible w16cex:durableId="2304BCCE" w16cex:dateUtc="2020-09-10T12:55:00Z"/>
  <w16cex:commentExtensible w16cex:durableId="22CC2ED5" w16cex:dateUtc="2020-07-29T15:22:00Z"/>
  <w16cex:commentExtensible w16cex:durableId="22CD0228" w16cex:dateUtc="2020-07-30T06:24:00Z"/>
  <w16cex:commentExtensible w16cex:durableId="22CD01ED" w16cex:dateUtc="2020-07-30T06:23:00Z"/>
  <w16cex:commentExtensible w16cex:durableId="22CD0263" w16cex:dateUtc="2020-07-30T06:25:00Z"/>
  <w16cex:commentExtensible w16cex:durableId="22CD1CA2" w16cex:dateUtc="2020-07-30T08:17:00Z"/>
  <w16cex:commentExtensible w16cex:durableId="23033B4B" w16cex:dateUtc="2020-09-09T09:30:00Z"/>
  <w16cex:commentExtensible w16cex:durableId="22CEC356" w16cex:dateUtc="2020-07-31T14:20:00Z"/>
  <w16cex:commentExtensible w16cex:durableId="2304C16A" w16cex:dateUtc="2020-09-10T13:14:00Z"/>
  <w16cex:commentExtensible w16cex:durableId="22CD1D1F" w16cex:dateUtc="2020-07-30T08:19:00Z"/>
  <w16cex:commentExtensible w16cex:durableId="22CD1D5E" w16cex:dateUtc="2020-07-30T08:20:00Z"/>
  <w16cex:commentExtensible w16cex:durableId="23032B85" w16cex:dateUtc="2020-09-09T08:23:00Z"/>
  <w16cex:commentExtensible w16cex:durableId="2304C17E" w16cex:dateUtc="2020-09-10T13:15:00Z"/>
  <w16cex:commentExtensible w16cex:durableId="2304C191" w16cex:dateUtc="2020-09-10T13:15:00Z"/>
  <w16cex:commentExtensible w16cex:durableId="22CAE794" w16cex:dateUtc="2020-07-28T16:06:00Z"/>
  <w16cex:commentExtensible w16cex:durableId="22CEC447" w16cex:dateUtc="2020-07-31T14:24:00Z"/>
  <w16cex:commentExtensible w16cex:durableId="2304C195" w16cex:dateUtc="2020-09-10T13:15: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304F0A7" w16cex:dateUtc="2020-09-10T16:36:00Z"/>
  <w16cex:commentExtensible w16cex:durableId="22CEC92E" w16cex:dateUtc="2020-07-31T14:45:00Z"/>
  <w16cex:commentExtensible w16cex:durableId="2304F575" w16cex:dateUtc="2020-09-10T16:56:00Z"/>
  <w16cex:commentExtensible w16cex:durableId="22CEC969" w16cex:dateUtc="2020-07-31T14:46:00Z"/>
  <w16cex:commentExtensible w16cex:durableId="22CEC985" w16cex:dateUtc="2020-07-31T14:47:00Z"/>
  <w16cex:commentExtensible w16cex:durableId="22CECC20" w16cex:dateUtc="2020-07-31T14:58:00Z"/>
  <w16cex:commentExtensible w16cex:durableId="2304F090" w16cex:dateUtc="2020-07-31T14:45:00Z"/>
  <w16cex:commentExtensible w16cex:durableId="22CAB1E7" w16cex:dateUtc="2020-07-28T12:17:00Z"/>
  <w16cex:commentExtensible w16cex:durableId="2305169B" w16cex:dateUtc="2020-09-10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094D9B8E" w16cid:durableId="23033A76"/>
  <w16cid:commentId w16cid:paraId="41482212" w16cid:durableId="22C93E22"/>
  <w16cid:commentId w16cid:paraId="090E8D15" w16cid:durableId="2304E111"/>
  <w16cid:commentId w16cid:paraId="13CBCC92" w16cid:durableId="230609AE"/>
  <w16cid:commentId w16cid:paraId="45593155" w16cid:durableId="2304B4D0"/>
  <w16cid:commentId w16cid:paraId="74D6E451" w16cid:durableId="22CA7469"/>
  <w16cid:commentId w16cid:paraId="34753AF3" w16cid:durableId="22C93943"/>
  <w16cid:commentId w16cid:paraId="1746C1C2" w16cid:durableId="22C94121"/>
  <w16cid:commentId w16cid:paraId="5D7E46FF" w16cid:durableId="22C9394D"/>
  <w16cid:commentId w16cid:paraId="1C55C4EE" w16cid:durableId="22C942AA"/>
  <w16cid:commentId w16cid:paraId="3D73D9EA" w16cid:durableId="22C9394E"/>
  <w16cid:commentId w16cid:paraId="09B0D18A" w16cid:durableId="23060D60"/>
  <w16cid:commentId w16cid:paraId="3A0C0594" w16cid:durableId="22C93950"/>
  <w16cid:commentId w16cid:paraId="0CE71E62" w16cid:durableId="22C94810"/>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63566340" w16cid:durableId="23066E26"/>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684B779A" w16cid:durableId="22E4F2C6"/>
  <w16cid:commentId w16cid:paraId="6A9B6532" w16cid:durableId="22C974F4"/>
  <w16cid:commentId w16cid:paraId="2B10B8BC" w16cid:durableId="22C93962"/>
  <w16cid:commentId w16cid:paraId="45656813" w16cid:durableId="22CAACD9"/>
  <w16cid:commentId w16cid:paraId="2F9DCF65" w16cid:durableId="22C93964"/>
  <w16cid:commentId w16cid:paraId="30A80493" w16cid:durableId="22C93965"/>
  <w16cid:commentId w16cid:paraId="0C51E02D" w16cid:durableId="22CAAD15"/>
  <w16cid:commentId w16cid:paraId="6C3CC329" w16cid:durableId="22C93967"/>
  <w16cid:commentId w16cid:paraId="010A6942" w16cid:durableId="22CAB2D8"/>
  <w16cid:commentId w16cid:paraId="40F7A9AD" w16cid:durableId="22C93968"/>
  <w16cid:commentId w16cid:paraId="20D2ABEF" w16cid:durableId="22CAB58C"/>
  <w16cid:commentId w16cid:paraId="26093896" w16cid:durableId="22C9396F"/>
  <w16cid:commentId w16cid:paraId="4EB933F2" w16cid:durableId="22C93970"/>
  <w16cid:commentId w16cid:paraId="21DA6D26" w16cid:durableId="22E4FD6C"/>
  <w16cid:commentId w16cid:paraId="0701EE15" w16cid:durableId="23073B25"/>
  <w16cid:commentId w16cid:paraId="68010580" w16cid:durableId="22CBDD24"/>
  <w16cid:commentId w16cid:paraId="0A3CFA63" w16cid:durableId="22CC26AB"/>
  <w16cid:commentId w16cid:paraId="552C7421" w16cid:durableId="23066D71"/>
  <w16cid:commentId w16cid:paraId="081613E3" w16cid:durableId="2304C44C"/>
  <w16cid:commentId w16cid:paraId="605E573E" w16cid:durableId="22CACA02"/>
  <w16cid:commentId w16cid:paraId="49E4CCAD" w16cid:durableId="23049F94"/>
  <w16cid:commentId w16cid:paraId="78549BB7" w16cid:durableId="22C93986"/>
  <w16cid:commentId w16cid:paraId="60E6C173" w16cid:durableId="22C93987"/>
  <w16cid:commentId w16cid:paraId="0F98504B" w16cid:durableId="22CAC7FB"/>
  <w16cid:commentId w16cid:paraId="614CF5DB" w16cid:durableId="22C93988"/>
  <w16cid:commentId w16cid:paraId="6080BDA1" w16cid:durableId="22C93989"/>
  <w16cid:commentId w16cid:paraId="45F7B8FB" w16cid:durableId="22C9398A"/>
  <w16cid:commentId w16cid:paraId="4B8059D0" w16cid:durableId="22CAC8A8"/>
  <w16cid:commentId w16cid:paraId="1602583B" w16cid:durableId="22C93991"/>
  <w16cid:commentId w16cid:paraId="72FF96D6" w16cid:durableId="22C93992"/>
  <w16cid:commentId w16cid:paraId="568BC041" w16cid:durableId="2304BCCE"/>
  <w16cid:commentId w16cid:paraId="2F4B168E" w16cid:durableId="22C9399E"/>
  <w16cid:commentId w16cid:paraId="585C2ABC" w16cid:durableId="22CC2ED5"/>
  <w16cid:commentId w16cid:paraId="00B5C620" w16cid:durableId="22C939A0"/>
  <w16cid:commentId w16cid:paraId="432C8539" w16cid:durableId="22C939A1"/>
  <w16cid:commentId w16cid:paraId="732D9E88" w16cid:durableId="22C939A3"/>
  <w16cid:commentId w16cid:paraId="2DFFB79C" w16cid:durableId="22CD0228"/>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256F78A7" w16cid:durableId="2304C16A"/>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7EAB5B46" w16cid:durableId="2304C17E"/>
  <w16cid:commentId w16cid:paraId="4BE8DA61" w16cid:durableId="22C939B9"/>
  <w16cid:commentId w16cid:paraId="2FB2B447" w16cid:durableId="22C939BA"/>
  <w16cid:commentId w16cid:paraId="03DE4303" w16cid:durableId="2304C191"/>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08034934" w16cid:durableId="2304C195"/>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23237237" w16cid:durableId="2304F0A7"/>
  <w16cid:commentId w16cid:paraId="1A641268" w16cid:durableId="22C939DB"/>
  <w16cid:commentId w16cid:paraId="68F654EB" w16cid:durableId="22C939DC"/>
  <w16cid:commentId w16cid:paraId="67CD0B53" w16cid:durableId="22CEC92E"/>
  <w16cid:commentId w16cid:paraId="24D5804A" w16cid:durableId="2304F575"/>
  <w16cid:commentId w16cid:paraId="46F8AB50" w16cid:durableId="22C939DD"/>
  <w16cid:commentId w16cid:paraId="5DF49D1C" w16cid:durableId="22CEC969"/>
  <w16cid:commentId w16cid:paraId="0B24EAB7" w16cid:durableId="22C939DE"/>
  <w16cid:commentId w16cid:paraId="6DDC28A7" w16cid:durableId="22CEC985"/>
  <w16cid:commentId w16cid:paraId="0907CDCF" w16cid:durableId="22C939E0"/>
  <w16cid:commentId w16cid:paraId="0EC5B51F" w16cid:durableId="22CECC20"/>
  <w16cid:commentId w16cid:paraId="7075AB92" w16cid:durableId="2304F092"/>
  <w16cid:commentId w16cid:paraId="6D440556" w16cid:durableId="2304F091"/>
  <w16cid:commentId w16cid:paraId="658D9379" w16cid:durableId="2304F090"/>
  <w16cid:commentId w16cid:paraId="7289A2BC" w16cid:durableId="22C939E2"/>
  <w16cid:commentId w16cid:paraId="37825B8F" w16cid:durableId="22C939E3"/>
  <w16cid:commentId w16cid:paraId="3200EF19" w16cid:durableId="22C939E4"/>
  <w16cid:commentId w16cid:paraId="0BBC9960" w16cid:durableId="22CAB1E7"/>
  <w16cid:commentId w16cid:paraId="1A359993" w16cid:durableId="2305169B"/>
  <w16cid:commentId w16cid:paraId="1636BF5E" w16cid:durableId="22C939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26EA9D" w14:textId="77777777" w:rsidR="0018147A" w:rsidRDefault="0018147A" w:rsidP="00B65B3A">
      <w:r>
        <w:separator/>
      </w:r>
    </w:p>
    <w:p w14:paraId="53035691" w14:textId="77777777" w:rsidR="0018147A" w:rsidRDefault="0018147A"/>
  </w:endnote>
  <w:endnote w:type="continuationSeparator" w:id="0">
    <w:p w14:paraId="67EFD62C" w14:textId="77777777" w:rsidR="0018147A" w:rsidRDefault="0018147A" w:rsidP="00B65B3A">
      <w:r>
        <w:continuationSeparator/>
      </w:r>
    </w:p>
    <w:p w14:paraId="76F84F24" w14:textId="77777777" w:rsidR="0018147A" w:rsidRDefault="001814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986B51" w:rsidRDefault="00986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343BE82"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986B51" w:rsidRDefault="00986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8C462C" w14:textId="77777777" w:rsidR="0018147A" w:rsidRDefault="0018147A" w:rsidP="00B65B3A">
      <w:r>
        <w:separator/>
      </w:r>
    </w:p>
  </w:footnote>
  <w:footnote w:type="continuationSeparator" w:id="0">
    <w:p w14:paraId="00607880" w14:textId="77777777" w:rsidR="0018147A" w:rsidRDefault="0018147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986B51" w:rsidRDefault="00986B51" w:rsidP="00B65B3A">
    <w:pPr>
      <w:pStyle w:val="Header"/>
      <w:spacing w:before="240" w:after="276"/>
    </w:pPr>
  </w:p>
  <w:p w14:paraId="3F805A8E" w14:textId="77777777" w:rsidR="00986B51" w:rsidRDefault="00986B51" w:rsidP="00B65B3A">
    <w:pPr>
      <w:spacing w:after="276"/>
    </w:pPr>
  </w:p>
  <w:p w14:paraId="3A1ECCFB" w14:textId="77777777" w:rsidR="00986B51" w:rsidRDefault="00986B51"/>
  <w:p w14:paraId="4AAA9964" w14:textId="77777777" w:rsidR="00986B51" w:rsidRDefault="00986B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986B51" w:rsidRPr="00B30794" w:rsidRDefault="00986B5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76F"/>
    <w:rsid w:val="00001830"/>
    <w:rsid w:val="0000196C"/>
    <w:rsid w:val="000019B2"/>
    <w:rsid w:val="00001A7F"/>
    <w:rsid w:val="00001A89"/>
    <w:rsid w:val="00001BAE"/>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4FD8"/>
    <w:rsid w:val="00005029"/>
    <w:rsid w:val="0000510E"/>
    <w:rsid w:val="0000521B"/>
    <w:rsid w:val="0000538E"/>
    <w:rsid w:val="000055EE"/>
    <w:rsid w:val="00005835"/>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C50"/>
    <w:rsid w:val="00007CE0"/>
    <w:rsid w:val="00007DC2"/>
    <w:rsid w:val="00007DF0"/>
    <w:rsid w:val="00007F4C"/>
    <w:rsid w:val="00007FED"/>
    <w:rsid w:val="000102A5"/>
    <w:rsid w:val="000104E9"/>
    <w:rsid w:val="00010628"/>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12D"/>
    <w:rsid w:val="0001267C"/>
    <w:rsid w:val="000128C9"/>
    <w:rsid w:val="00012B53"/>
    <w:rsid w:val="00012D37"/>
    <w:rsid w:val="00012D53"/>
    <w:rsid w:val="00012DA1"/>
    <w:rsid w:val="00012E7A"/>
    <w:rsid w:val="00012FAC"/>
    <w:rsid w:val="0001300F"/>
    <w:rsid w:val="000130B1"/>
    <w:rsid w:val="00013125"/>
    <w:rsid w:val="0001335E"/>
    <w:rsid w:val="000134EB"/>
    <w:rsid w:val="00013835"/>
    <w:rsid w:val="00013938"/>
    <w:rsid w:val="00013C5D"/>
    <w:rsid w:val="00013DDC"/>
    <w:rsid w:val="00013FF2"/>
    <w:rsid w:val="000141B2"/>
    <w:rsid w:val="000141B9"/>
    <w:rsid w:val="0001426A"/>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3FCB"/>
    <w:rsid w:val="0002422B"/>
    <w:rsid w:val="00024527"/>
    <w:rsid w:val="00024775"/>
    <w:rsid w:val="000248A4"/>
    <w:rsid w:val="00024997"/>
    <w:rsid w:val="00024B8D"/>
    <w:rsid w:val="0002502B"/>
    <w:rsid w:val="0002507D"/>
    <w:rsid w:val="00025501"/>
    <w:rsid w:val="00025644"/>
    <w:rsid w:val="000256B7"/>
    <w:rsid w:val="00025758"/>
    <w:rsid w:val="000257E7"/>
    <w:rsid w:val="000259D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BA"/>
    <w:rsid w:val="0002742F"/>
    <w:rsid w:val="000277A7"/>
    <w:rsid w:val="00027BB6"/>
    <w:rsid w:val="00027C0F"/>
    <w:rsid w:val="00027E39"/>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112"/>
    <w:rsid w:val="00031253"/>
    <w:rsid w:val="0003125C"/>
    <w:rsid w:val="00031533"/>
    <w:rsid w:val="000316C3"/>
    <w:rsid w:val="000316DE"/>
    <w:rsid w:val="000316E7"/>
    <w:rsid w:val="000319C2"/>
    <w:rsid w:val="00031FD4"/>
    <w:rsid w:val="00032079"/>
    <w:rsid w:val="0003251A"/>
    <w:rsid w:val="00032D21"/>
    <w:rsid w:val="00032D82"/>
    <w:rsid w:val="00032FB8"/>
    <w:rsid w:val="0003321A"/>
    <w:rsid w:val="0003325E"/>
    <w:rsid w:val="00033627"/>
    <w:rsid w:val="00033728"/>
    <w:rsid w:val="00033AA6"/>
    <w:rsid w:val="00033D1A"/>
    <w:rsid w:val="00033D8C"/>
    <w:rsid w:val="00033FD3"/>
    <w:rsid w:val="0003404E"/>
    <w:rsid w:val="00034175"/>
    <w:rsid w:val="00034317"/>
    <w:rsid w:val="000344B8"/>
    <w:rsid w:val="00034C0E"/>
    <w:rsid w:val="00034C53"/>
    <w:rsid w:val="00034D06"/>
    <w:rsid w:val="00034DBC"/>
    <w:rsid w:val="00035088"/>
    <w:rsid w:val="000351A2"/>
    <w:rsid w:val="000351F5"/>
    <w:rsid w:val="00035338"/>
    <w:rsid w:val="0003540D"/>
    <w:rsid w:val="00035630"/>
    <w:rsid w:val="00035651"/>
    <w:rsid w:val="000359D4"/>
    <w:rsid w:val="00035A3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644"/>
    <w:rsid w:val="00046889"/>
    <w:rsid w:val="00046A6A"/>
    <w:rsid w:val="00046A75"/>
    <w:rsid w:val="000471E6"/>
    <w:rsid w:val="00047458"/>
    <w:rsid w:val="00047601"/>
    <w:rsid w:val="0004772A"/>
    <w:rsid w:val="00047884"/>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1CE8"/>
    <w:rsid w:val="00051D81"/>
    <w:rsid w:val="0005256E"/>
    <w:rsid w:val="000528C4"/>
    <w:rsid w:val="00052921"/>
    <w:rsid w:val="00052C06"/>
    <w:rsid w:val="00052D6E"/>
    <w:rsid w:val="00052EA7"/>
    <w:rsid w:val="00052F18"/>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97D"/>
    <w:rsid w:val="00056B0A"/>
    <w:rsid w:val="00056B0D"/>
    <w:rsid w:val="00056C4C"/>
    <w:rsid w:val="00056CAF"/>
    <w:rsid w:val="00056F2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69"/>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4FE2"/>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49F"/>
    <w:rsid w:val="00076B00"/>
    <w:rsid w:val="00076C98"/>
    <w:rsid w:val="00076FA9"/>
    <w:rsid w:val="000771AE"/>
    <w:rsid w:val="000772A5"/>
    <w:rsid w:val="000772B9"/>
    <w:rsid w:val="0007746C"/>
    <w:rsid w:val="000774F3"/>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A3"/>
    <w:rsid w:val="000808C7"/>
    <w:rsid w:val="00080EF8"/>
    <w:rsid w:val="0008116D"/>
    <w:rsid w:val="000814E1"/>
    <w:rsid w:val="000819F0"/>
    <w:rsid w:val="00081C5D"/>
    <w:rsid w:val="00081DBA"/>
    <w:rsid w:val="00081DFE"/>
    <w:rsid w:val="00081E1E"/>
    <w:rsid w:val="0008221C"/>
    <w:rsid w:val="0008247C"/>
    <w:rsid w:val="0008283D"/>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021"/>
    <w:rsid w:val="00087434"/>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102"/>
    <w:rsid w:val="00092195"/>
    <w:rsid w:val="00092202"/>
    <w:rsid w:val="000926A8"/>
    <w:rsid w:val="00092A75"/>
    <w:rsid w:val="00092F61"/>
    <w:rsid w:val="00092F99"/>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B5"/>
    <w:rsid w:val="00094EC0"/>
    <w:rsid w:val="000950A4"/>
    <w:rsid w:val="000953BC"/>
    <w:rsid w:val="000958E4"/>
    <w:rsid w:val="00095A51"/>
    <w:rsid w:val="00095A7D"/>
    <w:rsid w:val="00095C4D"/>
    <w:rsid w:val="00095DB3"/>
    <w:rsid w:val="00095EFB"/>
    <w:rsid w:val="00095FB7"/>
    <w:rsid w:val="0009679F"/>
    <w:rsid w:val="00096A76"/>
    <w:rsid w:val="00096B7F"/>
    <w:rsid w:val="00097224"/>
    <w:rsid w:val="00097348"/>
    <w:rsid w:val="00097605"/>
    <w:rsid w:val="000976AF"/>
    <w:rsid w:val="00097956"/>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8F"/>
    <w:rsid w:val="000A1EE4"/>
    <w:rsid w:val="000A2143"/>
    <w:rsid w:val="000A2161"/>
    <w:rsid w:val="000A2227"/>
    <w:rsid w:val="000A242E"/>
    <w:rsid w:val="000A245E"/>
    <w:rsid w:val="000A2575"/>
    <w:rsid w:val="000A257E"/>
    <w:rsid w:val="000A2667"/>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FC6"/>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627"/>
    <w:rsid w:val="000B069D"/>
    <w:rsid w:val="000B07A2"/>
    <w:rsid w:val="000B088D"/>
    <w:rsid w:val="000B0C7B"/>
    <w:rsid w:val="000B0ED6"/>
    <w:rsid w:val="000B0EEB"/>
    <w:rsid w:val="000B12D8"/>
    <w:rsid w:val="000B1740"/>
    <w:rsid w:val="000B1949"/>
    <w:rsid w:val="000B1B03"/>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E31"/>
    <w:rsid w:val="000B504A"/>
    <w:rsid w:val="000B5050"/>
    <w:rsid w:val="000B5140"/>
    <w:rsid w:val="000B5162"/>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642"/>
    <w:rsid w:val="000C166F"/>
    <w:rsid w:val="000C1675"/>
    <w:rsid w:val="000C1682"/>
    <w:rsid w:val="000C1766"/>
    <w:rsid w:val="000C180F"/>
    <w:rsid w:val="000C18F9"/>
    <w:rsid w:val="000C19A1"/>
    <w:rsid w:val="000C1C17"/>
    <w:rsid w:val="000C1FCF"/>
    <w:rsid w:val="000C25F7"/>
    <w:rsid w:val="000C2BCE"/>
    <w:rsid w:val="000C2CF1"/>
    <w:rsid w:val="000C2DC6"/>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16"/>
    <w:rsid w:val="000C6769"/>
    <w:rsid w:val="000C69F2"/>
    <w:rsid w:val="000C6A1F"/>
    <w:rsid w:val="000C6AB5"/>
    <w:rsid w:val="000C6C0B"/>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3DE"/>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6A6"/>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DAB"/>
    <w:rsid w:val="000D7E76"/>
    <w:rsid w:val="000D7F87"/>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0AD"/>
    <w:rsid w:val="000E41EA"/>
    <w:rsid w:val="000E42C1"/>
    <w:rsid w:val="000E43D3"/>
    <w:rsid w:val="000E4530"/>
    <w:rsid w:val="000E466C"/>
    <w:rsid w:val="000E4885"/>
    <w:rsid w:val="000E49D4"/>
    <w:rsid w:val="000E4AD1"/>
    <w:rsid w:val="000E4B74"/>
    <w:rsid w:val="000E4F9E"/>
    <w:rsid w:val="000E502C"/>
    <w:rsid w:val="000E5320"/>
    <w:rsid w:val="000E54E2"/>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7A4"/>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15A"/>
    <w:rsid w:val="000F545D"/>
    <w:rsid w:val="000F5828"/>
    <w:rsid w:val="000F5B0C"/>
    <w:rsid w:val="000F5C07"/>
    <w:rsid w:val="000F5D28"/>
    <w:rsid w:val="000F5E03"/>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951"/>
    <w:rsid w:val="000F7D26"/>
    <w:rsid w:val="001004D7"/>
    <w:rsid w:val="00100813"/>
    <w:rsid w:val="00100C87"/>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1AF"/>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A42"/>
    <w:rsid w:val="00113EAB"/>
    <w:rsid w:val="00113FEA"/>
    <w:rsid w:val="00114186"/>
    <w:rsid w:val="001144C2"/>
    <w:rsid w:val="001145A4"/>
    <w:rsid w:val="00114AE7"/>
    <w:rsid w:val="00114D03"/>
    <w:rsid w:val="00114DAE"/>
    <w:rsid w:val="00114F8D"/>
    <w:rsid w:val="001152C4"/>
    <w:rsid w:val="0011532E"/>
    <w:rsid w:val="001153AE"/>
    <w:rsid w:val="0011586E"/>
    <w:rsid w:val="0011593B"/>
    <w:rsid w:val="001159DE"/>
    <w:rsid w:val="001159E5"/>
    <w:rsid w:val="00115ABC"/>
    <w:rsid w:val="00115AFB"/>
    <w:rsid w:val="00116136"/>
    <w:rsid w:val="00116389"/>
    <w:rsid w:val="0011654C"/>
    <w:rsid w:val="00116670"/>
    <w:rsid w:val="001167D6"/>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167"/>
    <w:rsid w:val="0012123D"/>
    <w:rsid w:val="001212C9"/>
    <w:rsid w:val="00121614"/>
    <w:rsid w:val="00121691"/>
    <w:rsid w:val="0012193E"/>
    <w:rsid w:val="00121AF8"/>
    <w:rsid w:val="00121D51"/>
    <w:rsid w:val="00122745"/>
    <w:rsid w:val="00122C86"/>
    <w:rsid w:val="00122CF6"/>
    <w:rsid w:val="00122D15"/>
    <w:rsid w:val="001231E4"/>
    <w:rsid w:val="0012334D"/>
    <w:rsid w:val="001233B5"/>
    <w:rsid w:val="00123455"/>
    <w:rsid w:val="00123471"/>
    <w:rsid w:val="001236A3"/>
    <w:rsid w:val="0012373B"/>
    <w:rsid w:val="0012376D"/>
    <w:rsid w:val="00123980"/>
    <w:rsid w:val="001239EE"/>
    <w:rsid w:val="00123D19"/>
    <w:rsid w:val="00123DD1"/>
    <w:rsid w:val="00123F31"/>
    <w:rsid w:val="001241CE"/>
    <w:rsid w:val="00124666"/>
    <w:rsid w:val="0012489B"/>
    <w:rsid w:val="00124C1F"/>
    <w:rsid w:val="0012511E"/>
    <w:rsid w:val="00125356"/>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28"/>
    <w:rsid w:val="00127745"/>
    <w:rsid w:val="001278E6"/>
    <w:rsid w:val="00127B8B"/>
    <w:rsid w:val="00127BF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C4"/>
    <w:rsid w:val="0013443F"/>
    <w:rsid w:val="001345E1"/>
    <w:rsid w:val="00134936"/>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27E"/>
    <w:rsid w:val="001402C2"/>
    <w:rsid w:val="001403C1"/>
    <w:rsid w:val="001406CC"/>
    <w:rsid w:val="001408FE"/>
    <w:rsid w:val="001409CE"/>
    <w:rsid w:val="00140B4B"/>
    <w:rsid w:val="00140D67"/>
    <w:rsid w:val="00140E2C"/>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73D"/>
    <w:rsid w:val="001437ED"/>
    <w:rsid w:val="00143804"/>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5E8"/>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2BB"/>
    <w:rsid w:val="00152309"/>
    <w:rsid w:val="00152AEA"/>
    <w:rsid w:val="00152C1E"/>
    <w:rsid w:val="00152F16"/>
    <w:rsid w:val="00152F4A"/>
    <w:rsid w:val="00152FA9"/>
    <w:rsid w:val="00153304"/>
    <w:rsid w:val="00153495"/>
    <w:rsid w:val="001534DF"/>
    <w:rsid w:val="001534E6"/>
    <w:rsid w:val="0015381A"/>
    <w:rsid w:val="00153A33"/>
    <w:rsid w:val="00153D1C"/>
    <w:rsid w:val="00153DAF"/>
    <w:rsid w:val="00153EAC"/>
    <w:rsid w:val="00153F6D"/>
    <w:rsid w:val="001540AA"/>
    <w:rsid w:val="00154246"/>
    <w:rsid w:val="00154298"/>
    <w:rsid w:val="00154997"/>
    <w:rsid w:val="00154EB8"/>
    <w:rsid w:val="0015508A"/>
    <w:rsid w:val="001550AE"/>
    <w:rsid w:val="00155149"/>
    <w:rsid w:val="001551A2"/>
    <w:rsid w:val="001555D2"/>
    <w:rsid w:val="0015577B"/>
    <w:rsid w:val="0015596B"/>
    <w:rsid w:val="00155A20"/>
    <w:rsid w:val="00155EDF"/>
    <w:rsid w:val="001562C2"/>
    <w:rsid w:val="00156451"/>
    <w:rsid w:val="0015657A"/>
    <w:rsid w:val="001565BF"/>
    <w:rsid w:val="00156BC5"/>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83"/>
    <w:rsid w:val="001612E8"/>
    <w:rsid w:val="0016140A"/>
    <w:rsid w:val="001614D3"/>
    <w:rsid w:val="0016151A"/>
    <w:rsid w:val="0016155A"/>
    <w:rsid w:val="00161624"/>
    <w:rsid w:val="001616F0"/>
    <w:rsid w:val="0016177D"/>
    <w:rsid w:val="00161B3D"/>
    <w:rsid w:val="00161BD4"/>
    <w:rsid w:val="00161C85"/>
    <w:rsid w:val="00162027"/>
    <w:rsid w:val="001621C0"/>
    <w:rsid w:val="00162290"/>
    <w:rsid w:val="00162444"/>
    <w:rsid w:val="001624C7"/>
    <w:rsid w:val="001626EE"/>
    <w:rsid w:val="001626F6"/>
    <w:rsid w:val="00162DF3"/>
    <w:rsid w:val="00162F58"/>
    <w:rsid w:val="001631A3"/>
    <w:rsid w:val="00163314"/>
    <w:rsid w:val="00163459"/>
    <w:rsid w:val="00163740"/>
    <w:rsid w:val="001637B1"/>
    <w:rsid w:val="00163824"/>
    <w:rsid w:val="00163891"/>
    <w:rsid w:val="001638B4"/>
    <w:rsid w:val="00163F85"/>
    <w:rsid w:val="001643BA"/>
    <w:rsid w:val="0016441D"/>
    <w:rsid w:val="001648F0"/>
    <w:rsid w:val="00164A22"/>
    <w:rsid w:val="00164AD0"/>
    <w:rsid w:val="00164C3E"/>
    <w:rsid w:val="00164CA5"/>
    <w:rsid w:val="00164CB0"/>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5FBF"/>
    <w:rsid w:val="001761D6"/>
    <w:rsid w:val="00176B5D"/>
    <w:rsid w:val="00176B7E"/>
    <w:rsid w:val="00176BAF"/>
    <w:rsid w:val="00176D82"/>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840"/>
    <w:rsid w:val="00180D07"/>
    <w:rsid w:val="00180DA2"/>
    <w:rsid w:val="00180ED9"/>
    <w:rsid w:val="00180F48"/>
    <w:rsid w:val="00180FCE"/>
    <w:rsid w:val="0018109A"/>
    <w:rsid w:val="001810E1"/>
    <w:rsid w:val="001812BC"/>
    <w:rsid w:val="0018147A"/>
    <w:rsid w:val="0018156C"/>
    <w:rsid w:val="001816D3"/>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AC0"/>
    <w:rsid w:val="00184CE5"/>
    <w:rsid w:val="00184CFE"/>
    <w:rsid w:val="00184E03"/>
    <w:rsid w:val="00184ECE"/>
    <w:rsid w:val="0018504A"/>
    <w:rsid w:val="0018519A"/>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3E7"/>
    <w:rsid w:val="001974ED"/>
    <w:rsid w:val="001975B1"/>
    <w:rsid w:val="0019761D"/>
    <w:rsid w:val="0019762D"/>
    <w:rsid w:val="001977E2"/>
    <w:rsid w:val="00197CAD"/>
    <w:rsid w:val="00197D81"/>
    <w:rsid w:val="001A0200"/>
    <w:rsid w:val="001A02B4"/>
    <w:rsid w:val="001A0303"/>
    <w:rsid w:val="001A040A"/>
    <w:rsid w:val="001A04A4"/>
    <w:rsid w:val="001A04E6"/>
    <w:rsid w:val="001A05BD"/>
    <w:rsid w:val="001A0833"/>
    <w:rsid w:val="001A09F5"/>
    <w:rsid w:val="001A0AA2"/>
    <w:rsid w:val="001A0B3D"/>
    <w:rsid w:val="001A1271"/>
    <w:rsid w:val="001A14AA"/>
    <w:rsid w:val="001A16F6"/>
    <w:rsid w:val="001A1712"/>
    <w:rsid w:val="001A194F"/>
    <w:rsid w:val="001A19A3"/>
    <w:rsid w:val="001A1BBF"/>
    <w:rsid w:val="001A1BF1"/>
    <w:rsid w:val="001A1D69"/>
    <w:rsid w:val="001A1EE1"/>
    <w:rsid w:val="001A1F63"/>
    <w:rsid w:val="001A1F66"/>
    <w:rsid w:val="001A1FB2"/>
    <w:rsid w:val="001A2085"/>
    <w:rsid w:val="001A208D"/>
    <w:rsid w:val="001A20EA"/>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5FD8"/>
    <w:rsid w:val="001A6223"/>
    <w:rsid w:val="001A622F"/>
    <w:rsid w:val="001A654F"/>
    <w:rsid w:val="001A666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976"/>
    <w:rsid w:val="001C29BE"/>
    <w:rsid w:val="001C2A89"/>
    <w:rsid w:val="001C2C66"/>
    <w:rsid w:val="001C2D8B"/>
    <w:rsid w:val="001C3243"/>
    <w:rsid w:val="001C32D6"/>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349"/>
    <w:rsid w:val="001C6523"/>
    <w:rsid w:val="001C656A"/>
    <w:rsid w:val="001C68B1"/>
    <w:rsid w:val="001C6B1F"/>
    <w:rsid w:val="001C6C18"/>
    <w:rsid w:val="001C6C66"/>
    <w:rsid w:val="001C7056"/>
    <w:rsid w:val="001C7119"/>
    <w:rsid w:val="001C7251"/>
    <w:rsid w:val="001C7512"/>
    <w:rsid w:val="001C779C"/>
    <w:rsid w:val="001C7893"/>
    <w:rsid w:val="001C78CD"/>
    <w:rsid w:val="001C78F9"/>
    <w:rsid w:val="001C79E4"/>
    <w:rsid w:val="001C7CBB"/>
    <w:rsid w:val="001D014E"/>
    <w:rsid w:val="001D02B0"/>
    <w:rsid w:val="001D0398"/>
    <w:rsid w:val="001D04B8"/>
    <w:rsid w:val="001D0634"/>
    <w:rsid w:val="001D0AC5"/>
    <w:rsid w:val="001D0CB0"/>
    <w:rsid w:val="001D107C"/>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35"/>
    <w:rsid w:val="001D4856"/>
    <w:rsid w:val="001D4A86"/>
    <w:rsid w:val="001D4D29"/>
    <w:rsid w:val="001D4E4E"/>
    <w:rsid w:val="001D559A"/>
    <w:rsid w:val="001D562E"/>
    <w:rsid w:val="001D5816"/>
    <w:rsid w:val="001D5CA0"/>
    <w:rsid w:val="001D5D5D"/>
    <w:rsid w:val="001D5D90"/>
    <w:rsid w:val="001D5F99"/>
    <w:rsid w:val="001D6000"/>
    <w:rsid w:val="001D631B"/>
    <w:rsid w:val="001D6465"/>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A50"/>
    <w:rsid w:val="001E1EDC"/>
    <w:rsid w:val="001E20CC"/>
    <w:rsid w:val="001E2A5A"/>
    <w:rsid w:val="001E2CCB"/>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35E"/>
    <w:rsid w:val="001F23A8"/>
    <w:rsid w:val="001F2546"/>
    <w:rsid w:val="001F2750"/>
    <w:rsid w:val="001F29A3"/>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A97"/>
    <w:rsid w:val="001F5C48"/>
    <w:rsid w:val="001F5DB4"/>
    <w:rsid w:val="001F5E15"/>
    <w:rsid w:val="001F5F2C"/>
    <w:rsid w:val="001F60A1"/>
    <w:rsid w:val="001F60E7"/>
    <w:rsid w:val="001F613A"/>
    <w:rsid w:val="001F64A3"/>
    <w:rsid w:val="001F64BB"/>
    <w:rsid w:val="001F64BC"/>
    <w:rsid w:val="001F69FE"/>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570"/>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CFD"/>
    <w:rsid w:val="00212F27"/>
    <w:rsid w:val="00212F62"/>
    <w:rsid w:val="002132C2"/>
    <w:rsid w:val="0021343A"/>
    <w:rsid w:val="002137EB"/>
    <w:rsid w:val="002137F8"/>
    <w:rsid w:val="0021388A"/>
    <w:rsid w:val="00213A58"/>
    <w:rsid w:val="00213C72"/>
    <w:rsid w:val="00213EA7"/>
    <w:rsid w:val="00214153"/>
    <w:rsid w:val="002144DB"/>
    <w:rsid w:val="00214641"/>
    <w:rsid w:val="00214CE3"/>
    <w:rsid w:val="00214EC5"/>
    <w:rsid w:val="00214F39"/>
    <w:rsid w:val="0021506A"/>
    <w:rsid w:val="002150BF"/>
    <w:rsid w:val="0021533F"/>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7D"/>
    <w:rsid w:val="00216BC9"/>
    <w:rsid w:val="00216C3A"/>
    <w:rsid w:val="00216DC2"/>
    <w:rsid w:val="00216E90"/>
    <w:rsid w:val="00216EA5"/>
    <w:rsid w:val="00216ED9"/>
    <w:rsid w:val="00217069"/>
    <w:rsid w:val="0021716C"/>
    <w:rsid w:val="002171C2"/>
    <w:rsid w:val="002175AE"/>
    <w:rsid w:val="002176CC"/>
    <w:rsid w:val="00217701"/>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791"/>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7EB"/>
    <w:rsid w:val="00227A8E"/>
    <w:rsid w:val="00227C16"/>
    <w:rsid w:val="00227C69"/>
    <w:rsid w:val="00227EF0"/>
    <w:rsid w:val="00227F58"/>
    <w:rsid w:val="00230088"/>
    <w:rsid w:val="002303D8"/>
    <w:rsid w:val="00230776"/>
    <w:rsid w:val="00230C6D"/>
    <w:rsid w:val="00230CC5"/>
    <w:rsid w:val="0023123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F9"/>
    <w:rsid w:val="00234472"/>
    <w:rsid w:val="002344C6"/>
    <w:rsid w:val="00234A27"/>
    <w:rsid w:val="00234B94"/>
    <w:rsid w:val="00234C3C"/>
    <w:rsid w:val="00234FEA"/>
    <w:rsid w:val="00235082"/>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0FEA"/>
    <w:rsid w:val="00241032"/>
    <w:rsid w:val="002410D2"/>
    <w:rsid w:val="00241159"/>
    <w:rsid w:val="00241356"/>
    <w:rsid w:val="002413A9"/>
    <w:rsid w:val="00241767"/>
    <w:rsid w:val="002418B3"/>
    <w:rsid w:val="00241C52"/>
    <w:rsid w:val="00241D12"/>
    <w:rsid w:val="0024258D"/>
    <w:rsid w:val="002426C8"/>
    <w:rsid w:val="0024274E"/>
    <w:rsid w:val="0024287D"/>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94A"/>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6E36"/>
    <w:rsid w:val="0025737A"/>
    <w:rsid w:val="002573FC"/>
    <w:rsid w:val="00257496"/>
    <w:rsid w:val="002576CA"/>
    <w:rsid w:val="002579C2"/>
    <w:rsid w:val="00257C95"/>
    <w:rsid w:val="00257DC7"/>
    <w:rsid w:val="00257E49"/>
    <w:rsid w:val="00257E4B"/>
    <w:rsid w:val="00260583"/>
    <w:rsid w:val="0026073A"/>
    <w:rsid w:val="0026076B"/>
    <w:rsid w:val="00260904"/>
    <w:rsid w:val="00260B7A"/>
    <w:rsid w:val="00260CD9"/>
    <w:rsid w:val="00260D10"/>
    <w:rsid w:val="00260F30"/>
    <w:rsid w:val="00260FD6"/>
    <w:rsid w:val="002610ED"/>
    <w:rsid w:val="0026117F"/>
    <w:rsid w:val="0026124C"/>
    <w:rsid w:val="00261325"/>
    <w:rsid w:val="00261377"/>
    <w:rsid w:val="00261827"/>
    <w:rsid w:val="002618A6"/>
    <w:rsid w:val="002619E6"/>
    <w:rsid w:val="00261B01"/>
    <w:rsid w:val="00261B3B"/>
    <w:rsid w:val="00261CF4"/>
    <w:rsid w:val="00261ED2"/>
    <w:rsid w:val="0026218B"/>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46B"/>
    <w:rsid w:val="002705FA"/>
    <w:rsid w:val="002709C8"/>
    <w:rsid w:val="00270FD8"/>
    <w:rsid w:val="00271086"/>
    <w:rsid w:val="002711B5"/>
    <w:rsid w:val="00271376"/>
    <w:rsid w:val="00271521"/>
    <w:rsid w:val="00271576"/>
    <w:rsid w:val="00271681"/>
    <w:rsid w:val="002716D3"/>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9AB"/>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328"/>
    <w:rsid w:val="00274560"/>
    <w:rsid w:val="002746FD"/>
    <w:rsid w:val="002749CE"/>
    <w:rsid w:val="00274B18"/>
    <w:rsid w:val="0027501B"/>
    <w:rsid w:val="00275153"/>
    <w:rsid w:val="00275286"/>
    <w:rsid w:val="002753F9"/>
    <w:rsid w:val="002759FE"/>
    <w:rsid w:val="00275DEA"/>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6F4"/>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DCE"/>
    <w:rsid w:val="00281F81"/>
    <w:rsid w:val="00282032"/>
    <w:rsid w:val="002821DE"/>
    <w:rsid w:val="00282289"/>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CDF"/>
    <w:rsid w:val="00283E85"/>
    <w:rsid w:val="00283F66"/>
    <w:rsid w:val="00284227"/>
    <w:rsid w:val="002843A1"/>
    <w:rsid w:val="0028454F"/>
    <w:rsid w:val="00284BDC"/>
    <w:rsid w:val="00284E05"/>
    <w:rsid w:val="00284FB4"/>
    <w:rsid w:val="00284FDC"/>
    <w:rsid w:val="00285400"/>
    <w:rsid w:val="0028576C"/>
    <w:rsid w:val="002857A0"/>
    <w:rsid w:val="00285819"/>
    <w:rsid w:val="002858C1"/>
    <w:rsid w:val="00285B1B"/>
    <w:rsid w:val="00285CF9"/>
    <w:rsid w:val="00285D51"/>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659"/>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E29"/>
    <w:rsid w:val="00293E5E"/>
    <w:rsid w:val="00293F3A"/>
    <w:rsid w:val="00293F78"/>
    <w:rsid w:val="0029407C"/>
    <w:rsid w:val="00294087"/>
    <w:rsid w:val="002941CE"/>
    <w:rsid w:val="00294273"/>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C4"/>
    <w:rsid w:val="002A28EA"/>
    <w:rsid w:val="002A2BD3"/>
    <w:rsid w:val="002A2E96"/>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529"/>
    <w:rsid w:val="002A666A"/>
    <w:rsid w:val="002A6754"/>
    <w:rsid w:val="002A6914"/>
    <w:rsid w:val="002A6B73"/>
    <w:rsid w:val="002A6C12"/>
    <w:rsid w:val="002A6E0F"/>
    <w:rsid w:val="002A7018"/>
    <w:rsid w:val="002A7291"/>
    <w:rsid w:val="002A73A0"/>
    <w:rsid w:val="002A73E0"/>
    <w:rsid w:val="002A755E"/>
    <w:rsid w:val="002A772F"/>
    <w:rsid w:val="002A7995"/>
    <w:rsid w:val="002A7B77"/>
    <w:rsid w:val="002A7B9E"/>
    <w:rsid w:val="002A7D35"/>
    <w:rsid w:val="002A7E80"/>
    <w:rsid w:val="002A7F29"/>
    <w:rsid w:val="002A7F87"/>
    <w:rsid w:val="002B02D9"/>
    <w:rsid w:val="002B0444"/>
    <w:rsid w:val="002B0461"/>
    <w:rsid w:val="002B0692"/>
    <w:rsid w:val="002B06E9"/>
    <w:rsid w:val="002B098F"/>
    <w:rsid w:val="002B0F15"/>
    <w:rsid w:val="002B14CD"/>
    <w:rsid w:val="002B19C2"/>
    <w:rsid w:val="002B1BCE"/>
    <w:rsid w:val="002B1BD7"/>
    <w:rsid w:val="002B1C6B"/>
    <w:rsid w:val="002B1D57"/>
    <w:rsid w:val="002B1D61"/>
    <w:rsid w:val="002B1D9C"/>
    <w:rsid w:val="002B1F02"/>
    <w:rsid w:val="002B240B"/>
    <w:rsid w:val="002B242A"/>
    <w:rsid w:val="002B253F"/>
    <w:rsid w:val="002B25CC"/>
    <w:rsid w:val="002B2916"/>
    <w:rsid w:val="002B29D8"/>
    <w:rsid w:val="002B2C17"/>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D8"/>
    <w:rsid w:val="002C0155"/>
    <w:rsid w:val="002C02B5"/>
    <w:rsid w:val="002C07EE"/>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D8F"/>
    <w:rsid w:val="002C4E2F"/>
    <w:rsid w:val="002C4E80"/>
    <w:rsid w:val="002C4F2A"/>
    <w:rsid w:val="002C4FCA"/>
    <w:rsid w:val="002C540D"/>
    <w:rsid w:val="002C57E9"/>
    <w:rsid w:val="002C5859"/>
    <w:rsid w:val="002C5E07"/>
    <w:rsid w:val="002C5FB1"/>
    <w:rsid w:val="002C6178"/>
    <w:rsid w:val="002C63A2"/>
    <w:rsid w:val="002C65E1"/>
    <w:rsid w:val="002C67C1"/>
    <w:rsid w:val="002C6895"/>
    <w:rsid w:val="002C6951"/>
    <w:rsid w:val="002C6ACF"/>
    <w:rsid w:val="002C6D9E"/>
    <w:rsid w:val="002C705E"/>
    <w:rsid w:val="002C721E"/>
    <w:rsid w:val="002C73B9"/>
    <w:rsid w:val="002C74A6"/>
    <w:rsid w:val="002C74CA"/>
    <w:rsid w:val="002C75D6"/>
    <w:rsid w:val="002C76EC"/>
    <w:rsid w:val="002C7BCD"/>
    <w:rsid w:val="002C7C37"/>
    <w:rsid w:val="002C7DE9"/>
    <w:rsid w:val="002C7E0B"/>
    <w:rsid w:val="002C7F34"/>
    <w:rsid w:val="002C7FF2"/>
    <w:rsid w:val="002D00D8"/>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F20"/>
    <w:rsid w:val="002D2F45"/>
    <w:rsid w:val="002D2FD2"/>
    <w:rsid w:val="002D3165"/>
    <w:rsid w:val="002D3200"/>
    <w:rsid w:val="002D357C"/>
    <w:rsid w:val="002D35C9"/>
    <w:rsid w:val="002D3839"/>
    <w:rsid w:val="002D3890"/>
    <w:rsid w:val="002D39D1"/>
    <w:rsid w:val="002D3B52"/>
    <w:rsid w:val="002D3B9C"/>
    <w:rsid w:val="002D3CBF"/>
    <w:rsid w:val="002D3E7D"/>
    <w:rsid w:val="002D3E93"/>
    <w:rsid w:val="002D3EBF"/>
    <w:rsid w:val="002D3F39"/>
    <w:rsid w:val="002D3F93"/>
    <w:rsid w:val="002D4572"/>
    <w:rsid w:val="002D4672"/>
    <w:rsid w:val="002D48AB"/>
    <w:rsid w:val="002D4961"/>
    <w:rsid w:val="002D4AFC"/>
    <w:rsid w:val="002D4B83"/>
    <w:rsid w:val="002D4BEE"/>
    <w:rsid w:val="002D5019"/>
    <w:rsid w:val="002D507D"/>
    <w:rsid w:val="002D5168"/>
    <w:rsid w:val="002D5388"/>
    <w:rsid w:val="002D5662"/>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4C9"/>
    <w:rsid w:val="002E056F"/>
    <w:rsid w:val="002E05C8"/>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33A"/>
    <w:rsid w:val="002E2949"/>
    <w:rsid w:val="002E29A0"/>
    <w:rsid w:val="002E2CC9"/>
    <w:rsid w:val="002E311E"/>
    <w:rsid w:val="002E3379"/>
    <w:rsid w:val="002E33BA"/>
    <w:rsid w:val="002E340A"/>
    <w:rsid w:val="002E350A"/>
    <w:rsid w:val="002E3884"/>
    <w:rsid w:val="002E390D"/>
    <w:rsid w:val="002E391B"/>
    <w:rsid w:val="002E3950"/>
    <w:rsid w:val="002E398D"/>
    <w:rsid w:val="002E3E3A"/>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78B"/>
    <w:rsid w:val="002F383D"/>
    <w:rsid w:val="002F3858"/>
    <w:rsid w:val="002F387C"/>
    <w:rsid w:val="002F39E7"/>
    <w:rsid w:val="002F3A17"/>
    <w:rsid w:val="002F3B27"/>
    <w:rsid w:val="002F3B48"/>
    <w:rsid w:val="002F3BA6"/>
    <w:rsid w:val="002F3C08"/>
    <w:rsid w:val="002F3F5E"/>
    <w:rsid w:val="002F4082"/>
    <w:rsid w:val="002F4555"/>
    <w:rsid w:val="002F4582"/>
    <w:rsid w:val="002F463E"/>
    <w:rsid w:val="002F4648"/>
    <w:rsid w:val="002F480B"/>
    <w:rsid w:val="002F4B47"/>
    <w:rsid w:val="002F4B60"/>
    <w:rsid w:val="002F4CEA"/>
    <w:rsid w:val="002F4D38"/>
    <w:rsid w:val="002F4D71"/>
    <w:rsid w:val="002F4E40"/>
    <w:rsid w:val="002F4E5C"/>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36A"/>
    <w:rsid w:val="003005F0"/>
    <w:rsid w:val="003008EC"/>
    <w:rsid w:val="00300AE5"/>
    <w:rsid w:val="00300C06"/>
    <w:rsid w:val="00300F54"/>
    <w:rsid w:val="00301305"/>
    <w:rsid w:val="0030138A"/>
    <w:rsid w:val="003013CC"/>
    <w:rsid w:val="00301455"/>
    <w:rsid w:val="00301510"/>
    <w:rsid w:val="00301650"/>
    <w:rsid w:val="003016F2"/>
    <w:rsid w:val="003018E4"/>
    <w:rsid w:val="00301987"/>
    <w:rsid w:val="00301A4A"/>
    <w:rsid w:val="00301AE0"/>
    <w:rsid w:val="00301B75"/>
    <w:rsid w:val="00301B8E"/>
    <w:rsid w:val="00301D03"/>
    <w:rsid w:val="003024C6"/>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8BC"/>
    <w:rsid w:val="00304C7C"/>
    <w:rsid w:val="00304D22"/>
    <w:rsid w:val="00304F0F"/>
    <w:rsid w:val="00304F55"/>
    <w:rsid w:val="00305439"/>
    <w:rsid w:val="003054D4"/>
    <w:rsid w:val="00305732"/>
    <w:rsid w:val="00305901"/>
    <w:rsid w:val="00305CD5"/>
    <w:rsid w:val="00305EE3"/>
    <w:rsid w:val="00305F58"/>
    <w:rsid w:val="00306072"/>
    <w:rsid w:val="003060AA"/>
    <w:rsid w:val="00306209"/>
    <w:rsid w:val="0030633B"/>
    <w:rsid w:val="0030636D"/>
    <w:rsid w:val="00306524"/>
    <w:rsid w:val="00306751"/>
    <w:rsid w:val="003068D9"/>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366"/>
    <w:rsid w:val="003113EC"/>
    <w:rsid w:val="003115EB"/>
    <w:rsid w:val="00311741"/>
    <w:rsid w:val="0031174D"/>
    <w:rsid w:val="00311795"/>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3DF"/>
    <w:rsid w:val="003176E1"/>
    <w:rsid w:val="00317779"/>
    <w:rsid w:val="003179CE"/>
    <w:rsid w:val="00317ABB"/>
    <w:rsid w:val="00317AEE"/>
    <w:rsid w:val="00317DCE"/>
    <w:rsid w:val="00317DF2"/>
    <w:rsid w:val="00317E39"/>
    <w:rsid w:val="00317FC7"/>
    <w:rsid w:val="003202EE"/>
    <w:rsid w:val="0032039C"/>
    <w:rsid w:val="00320508"/>
    <w:rsid w:val="00320760"/>
    <w:rsid w:val="00320A6B"/>
    <w:rsid w:val="00320A8C"/>
    <w:rsid w:val="00320B61"/>
    <w:rsid w:val="00320DB5"/>
    <w:rsid w:val="00321803"/>
    <w:rsid w:val="003218F7"/>
    <w:rsid w:val="003219D1"/>
    <w:rsid w:val="00321B36"/>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D19"/>
    <w:rsid w:val="00324D4D"/>
    <w:rsid w:val="00324F29"/>
    <w:rsid w:val="0032573E"/>
    <w:rsid w:val="00325822"/>
    <w:rsid w:val="003259E4"/>
    <w:rsid w:val="00325C15"/>
    <w:rsid w:val="0032618C"/>
    <w:rsid w:val="00326298"/>
    <w:rsid w:val="00326476"/>
    <w:rsid w:val="00326581"/>
    <w:rsid w:val="0032666A"/>
    <w:rsid w:val="003266BF"/>
    <w:rsid w:val="00326705"/>
    <w:rsid w:val="003267AE"/>
    <w:rsid w:val="003267F2"/>
    <w:rsid w:val="003269AA"/>
    <w:rsid w:val="003273F4"/>
    <w:rsid w:val="00327725"/>
    <w:rsid w:val="0033065D"/>
    <w:rsid w:val="003306BF"/>
    <w:rsid w:val="00330AA0"/>
    <w:rsid w:val="00330CD8"/>
    <w:rsid w:val="00330D12"/>
    <w:rsid w:val="00330D26"/>
    <w:rsid w:val="00330E71"/>
    <w:rsid w:val="00330EE3"/>
    <w:rsid w:val="00331091"/>
    <w:rsid w:val="00331156"/>
    <w:rsid w:val="0033118B"/>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6DC"/>
    <w:rsid w:val="00333952"/>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591"/>
    <w:rsid w:val="00336DDD"/>
    <w:rsid w:val="00336EDA"/>
    <w:rsid w:val="00336EE1"/>
    <w:rsid w:val="0033715E"/>
    <w:rsid w:val="003371F5"/>
    <w:rsid w:val="00337241"/>
    <w:rsid w:val="00337439"/>
    <w:rsid w:val="00337466"/>
    <w:rsid w:val="00337A00"/>
    <w:rsid w:val="00337A86"/>
    <w:rsid w:val="00337C4C"/>
    <w:rsid w:val="00337CC2"/>
    <w:rsid w:val="00337E2A"/>
    <w:rsid w:val="00337F50"/>
    <w:rsid w:val="0034031A"/>
    <w:rsid w:val="0034039C"/>
    <w:rsid w:val="003403AD"/>
    <w:rsid w:val="00340412"/>
    <w:rsid w:val="0034070D"/>
    <w:rsid w:val="003407E9"/>
    <w:rsid w:val="00340860"/>
    <w:rsid w:val="00340B7B"/>
    <w:rsid w:val="00340BD9"/>
    <w:rsid w:val="00340E8D"/>
    <w:rsid w:val="00340E9A"/>
    <w:rsid w:val="00340F56"/>
    <w:rsid w:val="003410E0"/>
    <w:rsid w:val="003410FC"/>
    <w:rsid w:val="003415BE"/>
    <w:rsid w:val="00341782"/>
    <w:rsid w:val="00341A06"/>
    <w:rsid w:val="00341A29"/>
    <w:rsid w:val="00341A7B"/>
    <w:rsid w:val="00341D9D"/>
    <w:rsid w:val="00341FCC"/>
    <w:rsid w:val="003420D1"/>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555"/>
    <w:rsid w:val="00346684"/>
    <w:rsid w:val="00346952"/>
    <w:rsid w:val="00346AC4"/>
    <w:rsid w:val="00346B15"/>
    <w:rsid w:val="00346BD2"/>
    <w:rsid w:val="00346D6B"/>
    <w:rsid w:val="00346D93"/>
    <w:rsid w:val="00346DB9"/>
    <w:rsid w:val="00346E5A"/>
    <w:rsid w:val="00346FD3"/>
    <w:rsid w:val="00347015"/>
    <w:rsid w:val="003471A8"/>
    <w:rsid w:val="003472BC"/>
    <w:rsid w:val="003473C3"/>
    <w:rsid w:val="00347585"/>
    <w:rsid w:val="00347678"/>
    <w:rsid w:val="003477E3"/>
    <w:rsid w:val="00347847"/>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A15"/>
    <w:rsid w:val="00351CB6"/>
    <w:rsid w:val="00351E78"/>
    <w:rsid w:val="00352095"/>
    <w:rsid w:val="0035230A"/>
    <w:rsid w:val="0035243B"/>
    <w:rsid w:val="003526B5"/>
    <w:rsid w:val="0035286B"/>
    <w:rsid w:val="00352E3F"/>
    <w:rsid w:val="0035306D"/>
    <w:rsid w:val="003534A6"/>
    <w:rsid w:val="00353881"/>
    <w:rsid w:val="0035399D"/>
    <w:rsid w:val="00353A32"/>
    <w:rsid w:val="00353BA1"/>
    <w:rsid w:val="00353DDA"/>
    <w:rsid w:val="003540DA"/>
    <w:rsid w:val="00354212"/>
    <w:rsid w:val="003544E4"/>
    <w:rsid w:val="0035481C"/>
    <w:rsid w:val="00354B7D"/>
    <w:rsid w:val="00354C6A"/>
    <w:rsid w:val="00354D8E"/>
    <w:rsid w:val="00354ED6"/>
    <w:rsid w:val="00355180"/>
    <w:rsid w:val="003551F1"/>
    <w:rsid w:val="0035531A"/>
    <w:rsid w:val="00355383"/>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476"/>
    <w:rsid w:val="003657F9"/>
    <w:rsid w:val="003658DA"/>
    <w:rsid w:val="00365B75"/>
    <w:rsid w:val="00365FB4"/>
    <w:rsid w:val="0036602D"/>
    <w:rsid w:val="0036606D"/>
    <w:rsid w:val="00366238"/>
    <w:rsid w:val="00366369"/>
    <w:rsid w:val="003666CB"/>
    <w:rsid w:val="003668E1"/>
    <w:rsid w:val="003669CD"/>
    <w:rsid w:val="00366CF2"/>
    <w:rsid w:val="00366EF6"/>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D1"/>
    <w:rsid w:val="003702B1"/>
    <w:rsid w:val="0037071E"/>
    <w:rsid w:val="00370874"/>
    <w:rsid w:val="0037098A"/>
    <w:rsid w:val="00370B63"/>
    <w:rsid w:val="00370DE5"/>
    <w:rsid w:val="00370FC7"/>
    <w:rsid w:val="00371046"/>
    <w:rsid w:val="0037152B"/>
    <w:rsid w:val="00371559"/>
    <w:rsid w:val="0037173B"/>
    <w:rsid w:val="0037187E"/>
    <w:rsid w:val="00371A80"/>
    <w:rsid w:val="00371B8E"/>
    <w:rsid w:val="00371CC0"/>
    <w:rsid w:val="00372170"/>
    <w:rsid w:val="00372190"/>
    <w:rsid w:val="003721E1"/>
    <w:rsid w:val="0037238E"/>
    <w:rsid w:val="003724D9"/>
    <w:rsid w:val="00372684"/>
    <w:rsid w:val="00372693"/>
    <w:rsid w:val="00372699"/>
    <w:rsid w:val="003727FD"/>
    <w:rsid w:val="0037292C"/>
    <w:rsid w:val="00372E45"/>
    <w:rsid w:val="00372F95"/>
    <w:rsid w:val="00373056"/>
    <w:rsid w:val="003734B1"/>
    <w:rsid w:val="003736D6"/>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EE5"/>
    <w:rsid w:val="00377F6A"/>
    <w:rsid w:val="00380067"/>
    <w:rsid w:val="003800D5"/>
    <w:rsid w:val="003801BB"/>
    <w:rsid w:val="003801D0"/>
    <w:rsid w:val="003802AA"/>
    <w:rsid w:val="003805DD"/>
    <w:rsid w:val="00380B4B"/>
    <w:rsid w:val="00380C75"/>
    <w:rsid w:val="00380CA1"/>
    <w:rsid w:val="00381009"/>
    <w:rsid w:val="00381020"/>
    <w:rsid w:val="00381111"/>
    <w:rsid w:val="003814F0"/>
    <w:rsid w:val="00381A59"/>
    <w:rsid w:val="0038258E"/>
    <w:rsid w:val="00382665"/>
    <w:rsid w:val="00382AD0"/>
    <w:rsid w:val="00382BBC"/>
    <w:rsid w:val="00382C33"/>
    <w:rsid w:val="00382C52"/>
    <w:rsid w:val="00382E28"/>
    <w:rsid w:val="00382EF1"/>
    <w:rsid w:val="00382F17"/>
    <w:rsid w:val="00382F5A"/>
    <w:rsid w:val="00383125"/>
    <w:rsid w:val="00383337"/>
    <w:rsid w:val="00383523"/>
    <w:rsid w:val="003839BF"/>
    <w:rsid w:val="003839D4"/>
    <w:rsid w:val="00383ACD"/>
    <w:rsid w:val="00383C67"/>
    <w:rsid w:val="00383E12"/>
    <w:rsid w:val="00383F04"/>
    <w:rsid w:val="0038403B"/>
    <w:rsid w:val="0038411A"/>
    <w:rsid w:val="00384142"/>
    <w:rsid w:val="003844C9"/>
    <w:rsid w:val="0038450B"/>
    <w:rsid w:val="00384642"/>
    <w:rsid w:val="003849B5"/>
    <w:rsid w:val="00384B79"/>
    <w:rsid w:val="00384C8B"/>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C75"/>
    <w:rsid w:val="00385D03"/>
    <w:rsid w:val="00385DC1"/>
    <w:rsid w:val="00385F1D"/>
    <w:rsid w:val="00386322"/>
    <w:rsid w:val="003866F7"/>
    <w:rsid w:val="00386766"/>
    <w:rsid w:val="00386920"/>
    <w:rsid w:val="00386949"/>
    <w:rsid w:val="00386BDE"/>
    <w:rsid w:val="00386CC7"/>
    <w:rsid w:val="00386CE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47"/>
    <w:rsid w:val="003A37A0"/>
    <w:rsid w:val="003A3A90"/>
    <w:rsid w:val="003A3AC9"/>
    <w:rsid w:val="003A3B3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3F6A"/>
    <w:rsid w:val="003B4008"/>
    <w:rsid w:val="003B4283"/>
    <w:rsid w:val="003B443B"/>
    <w:rsid w:val="003B4601"/>
    <w:rsid w:val="003B47A7"/>
    <w:rsid w:val="003B49BD"/>
    <w:rsid w:val="003B4A42"/>
    <w:rsid w:val="003B4E89"/>
    <w:rsid w:val="003B50A8"/>
    <w:rsid w:val="003B5137"/>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1A"/>
    <w:rsid w:val="003B6E95"/>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9BF"/>
    <w:rsid w:val="003C1CC4"/>
    <w:rsid w:val="003C1DEB"/>
    <w:rsid w:val="003C1E20"/>
    <w:rsid w:val="003C1E52"/>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4BAA"/>
    <w:rsid w:val="003C4E10"/>
    <w:rsid w:val="003C508A"/>
    <w:rsid w:val="003C50FD"/>
    <w:rsid w:val="003C5273"/>
    <w:rsid w:val="003C5321"/>
    <w:rsid w:val="003C53F7"/>
    <w:rsid w:val="003C5524"/>
    <w:rsid w:val="003C5847"/>
    <w:rsid w:val="003C593B"/>
    <w:rsid w:val="003C5BCB"/>
    <w:rsid w:val="003C5E70"/>
    <w:rsid w:val="003C5F5F"/>
    <w:rsid w:val="003C61B3"/>
    <w:rsid w:val="003C6474"/>
    <w:rsid w:val="003C64D4"/>
    <w:rsid w:val="003C6594"/>
    <w:rsid w:val="003C669F"/>
    <w:rsid w:val="003C6A43"/>
    <w:rsid w:val="003C6B54"/>
    <w:rsid w:val="003C6BC7"/>
    <w:rsid w:val="003C6C35"/>
    <w:rsid w:val="003C6E42"/>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34"/>
    <w:rsid w:val="003D0E91"/>
    <w:rsid w:val="003D0E9F"/>
    <w:rsid w:val="003D1001"/>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299"/>
    <w:rsid w:val="003D4325"/>
    <w:rsid w:val="003D4330"/>
    <w:rsid w:val="003D441A"/>
    <w:rsid w:val="003D470D"/>
    <w:rsid w:val="003D492D"/>
    <w:rsid w:val="003D492E"/>
    <w:rsid w:val="003D4A50"/>
    <w:rsid w:val="003D4E1C"/>
    <w:rsid w:val="003D4EC0"/>
    <w:rsid w:val="003D4F35"/>
    <w:rsid w:val="003D4FBA"/>
    <w:rsid w:val="003D51C8"/>
    <w:rsid w:val="003D52FB"/>
    <w:rsid w:val="003D551D"/>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BB7"/>
    <w:rsid w:val="003E1D22"/>
    <w:rsid w:val="003E1D4D"/>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05"/>
    <w:rsid w:val="003F5D28"/>
    <w:rsid w:val="003F5E46"/>
    <w:rsid w:val="003F6209"/>
    <w:rsid w:val="003F642E"/>
    <w:rsid w:val="003F659B"/>
    <w:rsid w:val="003F65FD"/>
    <w:rsid w:val="003F6675"/>
    <w:rsid w:val="003F677A"/>
    <w:rsid w:val="003F679C"/>
    <w:rsid w:val="003F693C"/>
    <w:rsid w:val="003F722F"/>
    <w:rsid w:val="003F74AE"/>
    <w:rsid w:val="003F74D4"/>
    <w:rsid w:val="003F76F8"/>
    <w:rsid w:val="003F772D"/>
    <w:rsid w:val="003F7AD1"/>
    <w:rsid w:val="003F7BFB"/>
    <w:rsid w:val="003F7E4A"/>
    <w:rsid w:val="003F7FF4"/>
    <w:rsid w:val="0040007B"/>
    <w:rsid w:val="00400080"/>
    <w:rsid w:val="004001C2"/>
    <w:rsid w:val="004002CD"/>
    <w:rsid w:val="00400510"/>
    <w:rsid w:val="0040058B"/>
    <w:rsid w:val="00400863"/>
    <w:rsid w:val="00400D7E"/>
    <w:rsid w:val="00400D91"/>
    <w:rsid w:val="00400D96"/>
    <w:rsid w:val="00400E23"/>
    <w:rsid w:val="00401034"/>
    <w:rsid w:val="00401068"/>
    <w:rsid w:val="004010FB"/>
    <w:rsid w:val="0040111E"/>
    <w:rsid w:val="004015B1"/>
    <w:rsid w:val="0040177E"/>
    <w:rsid w:val="00401866"/>
    <w:rsid w:val="004019DB"/>
    <w:rsid w:val="00401AEC"/>
    <w:rsid w:val="00401B37"/>
    <w:rsid w:val="00401B75"/>
    <w:rsid w:val="00402313"/>
    <w:rsid w:val="00402396"/>
    <w:rsid w:val="00402478"/>
    <w:rsid w:val="0040248A"/>
    <w:rsid w:val="00402687"/>
    <w:rsid w:val="00402690"/>
    <w:rsid w:val="004028A6"/>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E05"/>
    <w:rsid w:val="00406E74"/>
    <w:rsid w:val="00406F4F"/>
    <w:rsid w:val="00406F9F"/>
    <w:rsid w:val="00407195"/>
    <w:rsid w:val="004072A4"/>
    <w:rsid w:val="0040758C"/>
    <w:rsid w:val="004077E0"/>
    <w:rsid w:val="004079E7"/>
    <w:rsid w:val="00407A11"/>
    <w:rsid w:val="00407C72"/>
    <w:rsid w:val="00407D87"/>
    <w:rsid w:val="0041006F"/>
    <w:rsid w:val="0041016A"/>
    <w:rsid w:val="0041039A"/>
    <w:rsid w:val="00410426"/>
    <w:rsid w:val="00410723"/>
    <w:rsid w:val="0041094F"/>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69B"/>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8D2"/>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97F"/>
    <w:rsid w:val="00425A25"/>
    <w:rsid w:val="00425D35"/>
    <w:rsid w:val="00425EB9"/>
    <w:rsid w:val="00425F8C"/>
    <w:rsid w:val="004261E4"/>
    <w:rsid w:val="00426221"/>
    <w:rsid w:val="00426412"/>
    <w:rsid w:val="0042646A"/>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6F7"/>
    <w:rsid w:val="004307BB"/>
    <w:rsid w:val="004309AD"/>
    <w:rsid w:val="00430A73"/>
    <w:rsid w:val="00430B38"/>
    <w:rsid w:val="00430BF0"/>
    <w:rsid w:val="00430CF5"/>
    <w:rsid w:val="00430DD5"/>
    <w:rsid w:val="004311DA"/>
    <w:rsid w:val="004316D4"/>
    <w:rsid w:val="0043177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F22"/>
    <w:rsid w:val="00440F2E"/>
    <w:rsid w:val="00440FE0"/>
    <w:rsid w:val="00441150"/>
    <w:rsid w:val="004412FF"/>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34A"/>
    <w:rsid w:val="0044458F"/>
    <w:rsid w:val="00444613"/>
    <w:rsid w:val="0044463E"/>
    <w:rsid w:val="00444A44"/>
    <w:rsid w:val="00444A65"/>
    <w:rsid w:val="00444A9D"/>
    <w:rsid w:val="00444AB6"/>
    <w:rsid w:val="00444B79"/>
    <w:rsid w:val="004455DE"/>
    <w:rsid w:val="0044564E"/>
    <w:rsid w:val="004459D2"/>
    <w:rsid w:val="00445C29"/>
    <w:rsid w:val="00445DD5"/>
    <w:rsid w:val="00445FDF"/>
    <w:rsid w:val="004460D6"/>
    <w:rsid w:val="004460FD"/>
    <w:rsid w:val="0044629E"/>
    <w:rsid w:val="00446334"/>
    <w:rsid w:val="004464F7"/>
    <w:rsid w:val="004468B5"/>
    <w:rsid w:val="00446F3D"/>
    <w:rsid w:val="00447343"/>
    <w:rsid w:val="004474AF"/>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481"/>
    <w:rsid w:val="00452887"/>
    <w:rsid w:val="00452E1D"/>
    <w:rsid w:val="00452EB6"/>
    <w:rsid w:val="00452EC6"/>
    <w:rsid w:val="004530A8"/>
    <w:rsid w:val="0045333D"/>
    <w:rsid w:val="00453341"/>
    <w:rsid w:val="00453A43"/>
    <w:rsid w:val="00453B48"/>
    <w:rsid w:val="00453D1F"/>
    <w:rsid w:val="00454300"/>
    <w:rsid w:val="0045434E"/>
    <w:rsid w:val="0045485A"/>
    <w:rsid w:val="004548C0"/>
    <w:rsid w:val="004549AD"/>
    <w:rsid w:val="00454CDA"/>
    <w:rsid w:val="00454DDF"/>
    <w:rsid w:val="00454E0B"/>
    <w:rsid w:val="00454F2A"/>
    <w:rsid w:val="00454F53"/>
    <w:rsid w:val="00454F82"/>
    <w:rsid w:val="004553A5"/>
    <w:rsid w:val="004553BE"/>
    <w:rsid w:val="0045571D"/>
    <w:rsid w:val="004559BC"/>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5E1"/>
    <w:rsid w:val="00462A9C"/>
    <w:rsid w:val="00462C21"/>
    <w:rsid w:val="00462EEE"/>
    <w:rsid w:val="00462FE9"/>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E59"/>
    <w:rsid w:val="00464F14"/>
    <w:rsid w:val="00464F2B"/>
    <w:rsid w:val="00464F8B"/>
    <w:rsid w:val="00465402"/>
    <w:rsid w:val="004655FE"/>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21C"/>
    <w:rsid w:val="00472247"/>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12C"/>
    <w:rsid w:val="00475609"/>
    <w:rsid w:val="0047565B"/>
    <w:rsid w:val="004756A7"/>
    <w:rsid w:val="004756E8"/>
    <w:rsid w:val="00475959"/>
    <w:rsid w:val="00475977"/>
    <w:rsid w:val="00475A5F"/>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31C"/>
    <w:rsid w:val="004814AD"/>
    <w:rsid w:val="00481513"/>
    <w:rsid w:val="00481A0F"/>
    <w:rsid w:val="00482237"/>
    <w:rsid w:val="004822B3"/>
    <w:rsid w:val="004823EA"/>
    <w:rsid w:val="0048240B"/>
    <w:rsid w:val="0048299E"/>
    <w:rsid w:val="00482A77"/>
    <w:rsid w:val="00482AB0"/>
    <w:rsid w:val="00482E43"/>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2B0"/>
    <w:rsid w:val="00484B0A"/>
    <w:rsid w:val="00484BB8"/>
    <w:rsid w:val="00484C04"/>
    <w:rsid w:val="00484C57"/>
    <w:rsid w:val="00484C7B"/>
    <w:rsid w:val="00484E39"/>
    <w:rsid w:val="00484ED1"/>
    <w:rsid w:val="00485168"/>
    <w:rsid w:val="00485332"/>
    <w:rsid w:val="004858BE"/>
    <w:rsid w:val="004859FB"/>
    <w:rsid w:val="00485B21"/>
    <w:rsid w:val="004865A5"/>
    <w:rsid w:val="004865F1"/>
    <w:rsid w:val="00486889"/>
    <w:rsid w:val="0048694A"/>
    <w:rsid w:val="00486BF4"/>
    <w:rsid w:val="00486FB6"/>
    <w:rsid w:val="0048735A"/>
    <w:rsid w:val="00487493"/>
    <w:rsid w:val="004878D5"/>
    <w:rsid w:val="004879A7"/>
    <w:rsid w:val="00487D92"/>
    <w:rsid w:val="004903CA"/>
    <w:rsid w:val="00490414"/>
    <w:rsid w:val="00490799"/>
    <w:rsid w:val="00490A91"/>
    <w:rsid w:val="00490AB4"/>
    <w:rsid w:val="00490BD6"/>
    <w:rsid w:val="00491199"/>
    <w:rsid w:val="004914CE"/>
    <w:rsid w:val="00491DC8"/>
    <w:rsid w:val="00491F03"/>
    <w:rsid w:val="00491F12"/>
    <w:rsid w:val="00492101"/>
    <w:rsid w:val="0049249C"/>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41D4"/>
    <w:rsid w:val="00494443"/>
    <w:rsid w:val="00494446"/>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6198"/>
    <w:rsid w:val="004962FC"/>
    <w:rsid w:val="0049632D"/>
    <w:rsid w:val="004967A1"/>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CB5"/>
    <w:rsid w:val="004A2D32"/>
    <w:rsid w:val="004A2D67"/>
    <w:rsid w:val="004A2EA6"/>
    <w:rsid w:val="004A332C"/>
    <w:rsid w:val="004A34E9"/>
    <w:rsid w:val="004A37AB"/>
    <w:rsid w:val="004A3987"/>
    <w:rsid w:val="004A3B46"/>
    <w:rsid w:val="004A3BFE"/>
    <w:rsid w:val="004A3D51"/>
    <w:rsid w:val="004A3D81"/>
    <w:rsid w:val="004A4061"/>
    <w:rsid w:val="004A406C"/>
    <w:rsid w:val="004A41B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6E1"/>
    <w:rsid w:val="004A56F2"/>
    <w:rsid w:val="004A5B59"/>
    <w:rsid w:val="004A5BAA"/>
    <w:rsid w:val="004A5E3D"/>
    <w:rsid w:val="004A5F0A"/>
    <w:rsid w:val="004A6020"/>
    <w:rsid w:val="004A616E"/>
    <w:rsid w:val="004A621D"/>
    <w:rsid w:val="004A6357"/>
    <w:rsid w:val="004A638B"/>
    <w:rsid w:val="004A668C"/>
    <w:rsid w:val="004A66E0"/>
    <w:rsid w:val="004A69D3"/>
    <w:rsid w:val="004A6A13"/>
    <w:rsid w:val="004A6D44"/>
    <w:rsid w:val="004A6DA5"/>
    <w:rsid w:val="004A6DB1"/>
    <w:rsid w:val="004A6E6E"/>
    <w:rsid w:val="004A700F"/>
    <w:rsid w:val="004A717F"/>
    <w:rsid w:val="004A73D1"/>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1F56"/>
    <w:rsid w:val="004B209B"/>
    <w:rsid w:val="004B2297"/>
    <w:rsid w:val="004B26A4"/>
    <w:rsid w:val="004B2A5F"/>
    <w:rsid w:val="004B2AE8"/>
    <w:rsid w:val="004B2FA1"/>
    <w:rsid w:val="004B31C0"/>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79F"/>
    <w:rsid w:val="004B69A7"/>
    <w:rsid w:val="004B6B51"/>
    <w:rsid w:val="004B6B95"/>
    <w:rsid w:val="004B6BA1"/>
    <w:rsid w:val="004B6D76"/>
    <w:rsid w:val="004B6D8D"/>
    <w:rsid w:val="004B6F78"/>
    <w:rsid w:val="004B7049"/>
    <w:rsid w:val="004B708E"/>
    <w:rsid w:val="004B7510"/>
    <w:rsid w:val="004B7568"/>
    <w:rsid w:val="004B7A46"/>
    <w:rsid w:val="004B7C3C"/>
    <w:rsid w:val="004B7CF3"/>
    <w:rsid w:val="004B7EAC"/>
    <w:rsid w:val="004C03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4C"/>
    <w:rsid w:val="004C4232"/>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710"/>
    <w:rsid w:val="004D2A2E"/>
    <w:rsid w:val="004D2B94"/>
    <w:rsid w:val="004D2C48"/>
    <w:rsid w:val="004D2C89"/>
    <w:rsid w:val="004D2E4C"/>
    <w:rsid w:val="004D3016"/>
    <w:rsid w:val="004D317A"/>
    <w:rsid w:val="004D32EA"/>
    <w:rsid w:val="004D3308"/>
    <w:rsid w:val="004D335B"/>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6B54"/>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563"/>
    <w:rsid w:val="004E15C5"/>
    <w:rsid w:val="004E1949"/>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3B6"/>
    <w:rsid w:val="004E3442"/>
    <w:rsid w:val="004E35C6"/>
    <w:rsid w:val="004E3623"/>
    <w:rsid w:val="004E3679"/>
    <w:rsid w:val="004E373D"/>
    <w:rsid w:val="004E38C6"/>
    <w:rsid w:val="004E3A06"/>
    <w:rsid w:val="004E3B26"/>
    <w:rsid w:val="004E400B"/>
    <w:rsid w:val="004E4427"/>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94B"/>
    <w:rsid w:val="004F5A85"/>
    <w:rsid w:val="004F5C1E"/>
    <w:rsid w:val="004F5CC5"/>
    <w:rsid w:val="004F5E62"/>
    <w:rsid w:val="004F5ECE"/>
    <w:rsid w:val="004F62B4"/>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C4C"/>
    <w:rsid w:val="00501E41"/>
    <w:rsid w:val="00501F06"/>
    <w:rsid w:val="00501F86"/>
    <w:rsid w:val="00502145"/>
    <w:rsid w:val="00502256"/>
    <w:rsid w:val="005022A3"/>
    <w:rsid w:val="00502339"/>
    <w:rsid w:val="0050282D"/>
    <w:rsid w:val="00502A9E"/>
    <w:rsid w:val="00502E67"/>
    <w:rsid w:val="00502F98"/>
    <w:rsid w:val="0050310D"/>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97F"/>
    <w:rsid w:val="00504C2A"/>
    <w:rsid w:val="00504EE2"/>
    <w:rsid w:val="00505038"/>
    <w:rsid w:val="00505276"/>
    <w:rsid w:val="00505315"/>
    <w:rsid w:val="005053E3"/>
    <w:rsid w:val="00505551"/>
    <w:rsid w:val="00505579"/>
    <w:rsid w:val="0050559F"/>
    <w:rsid w:val="0050592A"/>
    <w:rsid w:val="0050598E"/>
    <w:rsid w:val="005060BA"/>
    <w:rsid w:val="005064E6"/>
    <w:rsid w:val="005068B1"/>
    <w:rsid w:val="00506A95"/>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3D3D"/>
    <w:rsid w:val="00514084"/>
    <w:rsid w:val="005147AA"/>
    <w:rsid w:val="005149B3"/>
    <w:rsid w:val="00514C73"/>
    <w:rsid w:val="00514F8B"/>
    <w:rsid w:val="00515394"/>
    <w:rsid w:val="00515818"/>
    <w:rsid w:val="00515AFC"/>
    <w:rsid w:val="00515B64"/>
    <w:rsid w:val="00515B85"/>
    <w:rsid w:val="00515C25"/>
    <w:rsid w:val="00515C37"/>
    <w:rsid w:val="005161C5"/>
    <w:rsid w:val="005163DA"/>
    <w:rsid w:val="005164CE"/>
    <w:rsid w:val="00516640"/>
    <w:rsid w:val="005166A0"/>
    <w:rsid w:val="005167FF"/>
    <w:rsid w:val="00516825"/>
    <w:rsid w:val="00516905"/>
    <w:rsid w:val="00516BAA"/>
    <w:rsid w:val="0051714C"/>
    <w:rsid w:val="0051727F"/>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0F7"/>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1190"/>
    <w:rsid w:val="00531791"/>
    <w:rsid w:val="00531C08"/>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7D3"/>
    <w:rsid w:val="00533927"/>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E17"/>
    <w:rsid w:val="00534E22"/>
    <w:rsid w:val="005356A3"/>
    <w:rsid w:val="005358ED"/>
    <w:rsid w:val="0053593B"/>
    <w:rsid w:val="00535A57"/>
    <w:rsid w:val="00535DF3"/>
    <w:rsid w:val="00535F42"/>
    <w:rsid w:val="00536218"/>
    <w:rsid w:val="0053638F"/>
    <w:rsid w:val="005363B9"/>
    <w:rsid w:val="00536508"/>
    <w:rsid w:val="00536669"/>
    <w:rsid w:val="0053666A"/>
    <w:rsid w:val="005367DC"/>
    <w:rsid w:val="00536DB0"/>
    <w:rsid w:val="00536FEA"/>
    <w:rsid w:val="00537188"/>
    <w:rsid w:val="0053726C"/>
    <w:rsid w:val="00537843"/>
    <w:rsid w:val="00537EA6"/>
    <w:rsid w:val="00540402"/>
    <w:rsid w:val="00540906"/>
    <w:rsid w:val="00540CFB"/>
    <w:rsid w:val="00540F5D"/>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C55"/>
    <w:rsid w:val="00543F76"/>
    <w:rsid w:val="00544018"/>
    <w:rsid w:val="0054403C"/>
    <w:rsid w:val="0054414C"/>
    <w:rsid w:val="005446B4"/>
    <w:rsid w:val="0054477A"/>
    <w:rsid w:val="005448DE"/>
    <w:rsid w:val="00544CFC"/>
    <w:rsid w:val="00545433"/>
    <w:rsid w:val="005454DA"/>
    <w:rsid w:val="005456D5"/>
    <w:rsid w:val="00545BEE"/>
    <w:rsid w:val="00546209"/>
    <w:rsid w:val="0054659B"/>
    <w:rsid w:val="005467D2"/>
    <w:rsid w:val="00546B18"/>
    <w:rsid w:val="00546CB8"/>
    <w:rsid w:val="0054731D"/>
    <w:rsid w:val="00547482"/>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CE4"/>
    <w:rsid w:val="00554E9A"/>
    <w:rsid w:val="00554F74"/>
    <w:rsid w:val="00555010"/>
    <w:rsid w:val="005550B2"/>
    <w:rsid w:val="0055525D"/>
    <w:rsid w:val="00555332"/>
    <w:rsid w:val="00555492"/>
    <w:rsid w:val="00555607"/>
    <w:rsid w:val="00555F17"/>
    <w:rsid w:val="00555F62"/>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2D8"/>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5B2"/>
    <w:rsid w:val="00564659"/>
    <w:rsid w:val="005646F6"/>
    <w:rsid w:val="005651BE"/>
    <w:rsid w:val="00565213"/>
    <w:rsid w:val="00565865"/>
    <w:rsid w:val="00565A12"/>
    <w:rsid w:val="00565AC3"/>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45B"/>
    <w:rsid w:val="00567774"/>
    <w:rsid w:val="0056797C"/>
    <w:rsid w:val="00567B81"/>
    <w:rsid w:val="00567CDE"/>
    <w:rsid w:val="00567E8A"/>
    <w:rsid w:val="005701A1"/>
    <w:rsid w:val="005703B3"/>
    <w:rsid w:val="005703D7"/>
    <w:rsid w:val="00570D4B"/>
    <w:rsid w:val="00570E34"/>
    <w:rsid w:val="00571065"/>
    <w:rsid w:val="005717EC"/>
    <w:rsid w:val="00571894"/>
    <w:rsid w:val="00571D00"/>
    <w:rsid w:val="005721D3"/>
    <w:rsid w:val="0057238E"/>
    <w:rsid w:val="005724AA"/>
    <w:rsid w:val="005726BB"/>
    <w:rsid w:val="005727FF"/>
    <w:rsid w:val="005729DF"/>
    <w:rsid w:val="005729E9"/>
    <w:rsid w:val="00572A03"/>
    <w:rsid w:val="00572AA2"/>
    <w:rsid w:val="00572BCB"/>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48"/>
    <w:rsid w:val="00574DC8"/>
    <w:rsid w:val="00574E1E"/>
    <w:rsid w:val="0057500E"/>
    <w:rsid w:val="005751FB"/>
    <w:rsid w:val="0057542E"/>
    <w:rsid w:val="005755A5"/>
    <w:rsid w:val="005755AF"/>
    <w:rsid w:val="00575824"/>
    <w:rsid w:val="005758DB"/>
    <w:rsid w:val="00575A98"/>
    <w:rsid w:val="00575ACE"/>
    <w:rsid w:val="00575AF8"/>
    <w:rsid w:val="00575B00"/>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77D62"/>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00"/>
    <w:rsid w:val="00581CA9"/>
    <w:rsid w:val="00582099"/>
    <w:rsid w:val="005822E8"/>
    <w:rsid w:val="005822FA"/>
    <w:rsid w:val="005824C6"/>
    <w:rsid w:val="0058263F"/>
    <w:rsid w:val="00582718"/>
    <w:rsid w:val="005827B8"/>
    <w:rsid w:val="00582B27"/>
    <w:rsid w:val="005830AD"/>
    <w:rsid w:val="005832FF"/>
    <w:rsid w:val="0058340F"/>
    <w:rsid w:val="005834F1"/>
    <w:rsid w:val="00583954"/>
    <w:rsid w:val="00583C09"/>
    <w:rsid w:val="00583C48"/>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81A"/>
    <w:rsid w:val="0058690B"/>
    <w:rsid w:val="00586A0A"/>
    <w:rsid w:val="00586AC1"/>
    <w:rsid w:val="00586D1A"/>
    <w:rsid w:val="00586D37"/>
    <w:rsid w:val="00586E59"/>
    <w:rsid w:val="005871C1"/>
    <w:rsid w:val="00587212"/>
    <w:rsid w:val="0058733B"/>
    <w:rsid w:val="0058746C"/>
    <w:rsid w:val="00587497"/>
    <w:rsid w:val="0058749B"/>
    <w:rsid w:val="00587684"/>
    <w:rsid w:val="0058770D"/>
    <w:rsid w:val="005877D7"/>
    <w:rsid w:val="005879D1"/>
    <w:rsid w:val="00587DBC"/>
    <w:rsid w:val="00587E6E"/>
    <w:rsid w:val="005900BA"/>
    <w:rsid w:val="00590346"/>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431"/>
    <w:rsid w:val="005966C9"/>
    <w:rsid w:val="005966D5"/>
    <w:rsid w:val="005969A4"/>
    <w:rsid w:val="00596A09"/>
    <w:rsid w:val="00596B71"/>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296"/>
    <w:rsid w:val="005A33BF"/>
    <w:rsid w:val="005A3602"/>
    <w:rsid w:val="005A3894"/>
    <w:rsid w:val="005A3B1F"/>
    <w:rsid w:val="005A4069"/>
    <w:rsid w:val="005A4251"/>
    <w:rsid w:val="005A437C"/>
    <w:rsid w:val="005A46BB"/>
    <w:rsid w:val="005A48C1"/>
    <w:rsid w:val="005A4A1D"/>
    <w:rsid w:val="005A4BD1"/>
    <w:rsid w:val="005A50BB"/>
    <w:rsid w:val="005A518B"/>
    <w:rsid w:val="005A5248"/>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655"/>
    <w:rsid w:val="005B16CE"/>
    <w:rsid w:val="005B1846"/>
    <w:rsid w:val="005B1C42"/>
    <w:rsid w:val="005B1DF6"/>
    <w:rsid w:val="005B1EF3"/>
    <w:rsid w:val="005B1FF0"/>
    <w:rsid w:val="005B219D"/>
    <w:rsid w:val="005B23B0"/>
    <w:rsid w:val="005B2891"/>
    <w:rsid w:val="005B2A72"/>
    <w:rsid w:val="005B2C04"/>
    <w:rsid w:val="005B2EBF"/>
    <w:rsid w:val="005B309A"/>
    <w:rsid w:val="005B316E"/>
    <w:rsid w:val="005B3192"/>
    <w:rsid w:val="005B34B6"/>
    <w:rsid w:val="005B370D"/>
    <w:rsid w:val="005B3AA3"/>
    <w:rsid w:val="005B3B4B"/>
    <w:rsid w:val="005B3DE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6F08"/>
    <w:rsid w:val="005B6FF1"/>
    <w:rsid w:val="005B7111"/>
    <w:rsid w:val="005B714F"/>
    <w:rsid w:val="005B72B2"/>
    <w:rsid w:val="005B7463"/>
    <w:rsid w:val="005B7468"/>
    <w:rsid w:val="005B7848"/>
    <w:rsid w:val="005B7AC3"/>
    <w:rsid w:val="005B7F24"/>
    <w:rsid w:val="005C0116"/>
    <w:rsid w:val="005C02FE"/>
    <w:rsid w:val="005C050F"/>
    <w:rsid w:val="005C0595"/>
    <w:rsid w:val="005C06EB"/>
    <w:rsid w:val="005C085E"/>
    <w:rsid w:val="005C0B51"/>
    <w:rsid w:val="005C0B90"/>
    <w:rsid w:val="005C0D84"/>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F5D"/>
    <w:rsid w:val="005D3143"/>
    <w:rsid w:val="005D31E8"/>
    <w:rsid w:val="005D3226"/>
    <w:rsid w:val="005D3256"/>
    <w:rsid w:val="005D335B"/>
    <w:rsid w:val="005D3703"/>
    <w:rsid w:val="005D3E2F"/>
    <w:rsid w:val="005D4100"/>
    <w:rsid w:val="005D4204"/>
    <w:rsid w:val="005D425E"/>
    <w:rsid w:val="005D43C2"/>
    <w:rsid w:val="005D45E9"/>
    <w:rsid w:val="005D4799"/>
    <w:rsid w:val="005D493F"/>
    <w:rsid w:val="005D4ADC"/>
    <w:rsid w:val="005D5039"/>
    <w:rsid w:val="005D50ED"/>
    <w:rsid w:val="005D5407"/>
    <w:rsid w:val="005D547B"/>
    <w:rsid w:val="005D5585"/>
    <w:rsid w:val="005D589C"/>
    <w:rsid w:val="005D5A0F"/>
    <w:rsid w:val="005D5AE2"/>
    <w:rsid w:val="005D5B0D"/>
    <w:rsid w:val="005D5BC4"/>
    <w:rsid w:val="005D5C01"/>
    <w:rsid w:val="005D5CCC"/>
    <w:rsid w:val="005D5D72"/>
    <w:rsid w:val="005D5DBF"/>
    <w:rsid w:val="005D5E7C"/>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2A"/>
    <w:rsid w:val="005E28EE"/>
    <w:rsid w:val="005E29F9"/>
    <w:rsid w:val="005E2C0E"/>
    <w:rsid w:val="005E2DC0"/>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CDC"/>
    <w:rsid w:val="005E6E95"/>
    <w:rsid w:val="005E6FB6"/>
    <w:rsid w:val="005E702E"/>
    <w:rsid w:val="005E7314"/>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0ABE"/>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804"/>
    <w:rsid w:val="005F591D"/>
    <w:rsid w:val="005F5DD5"/>
    <w:rsid w:val="005F5DED"/>
    <w:rsid w:val="005F5F76"/>
    <w:rsid w:val="005F601D"/>
    <w:rsid w:val="005F643C"/>
    <w:rsid w:val="005F669D"/>
    <w:rsid w:val="005F67A7"/>
    <w:rsid w:val="005F67D4"/>
    <w:rsid w:val="005F6945"/>
    <w:rsid w:val="005F6A51"/>
    <w:rsid w:val="005F6B20"/>
    <w:rsid w:val="005F6DAA"/>
    <w:rsid w:val="005F6EB0"/>
    <w:rsid w:val="005F6FA2"/>
    <w:rsid w:val="005F70CF"/>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C07"/>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945"/>
    <w:rsid w:val="00607A4E"/>
    <w:rsid w:val="00607A79"/>
    <w:rsid w:val="00607B73"/>
    <w:rsid w:val="00607D31"/>
    <w:rsid w:val="00607DD1"/>
    <w:rsid w:val="00607DEA"/>
    <w:rsid w:val="00610794"/>
    <w:rsid w:val="00610B18"/>
    <w:rsid w:val="00610B92"/>
    <w:rsid w:val="00610BE4"/>
    <w:rsid w:val="00610BF9"/>
    <w:rsid w:val="00610CC2"/>
    <w:rsid w:val="00610D06"/>
    <w:rsid w:val="006110E7"/>
    <w:rsid w:val="00611323"/>
    <w:rsid w:val="006114A3"/>
    <w:rsid w:val="006114ED"/>
    <w:rsid w:val="006116CE"/>
    <w:rsid w:val="00611C86"/>
    <w:rsid w:val="00611DC4"/>
    <w:rsid w:val="00612490"/>
    <w:rsid w:val="006125FE"/>
    <w:rsid w:val="00612627"/>
    <w:rsid w:val="00612BC9"/>
    <w:rsid w:val="00612C2E"/>
    <w:rsid w:val="00612CC3"/>
    <w:rsid w:val="0061304B"/>
    <w:rsid w:val="00613083"/>
    <w:rsid w:val="006132D0"/>
    <w:rsid w:val="006132DE"/>
    <w:rsid w:val="006132E1"/>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84"/>
    <w:rsid w:val="006152A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17EC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6CB"/>
    <w:rsid w:val="00624780"/>
    <w:rsid w:val="006248FA"/>
    <w:rsid w:val="00624A37"/>
    <w:rsid w:val="00624C49"/>
    <w:rsid w:val="00624E9D"/>
    <w:rsid w:val="0062532D"/>
    <w:rsid w:val="00625350"/>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27F23"/>
    <w:rsid w:val="0063022C"/>
    <w:rsid w:val="006306AA"/>
    <w:rsid w:val="00630AFC"/>
    <w:rsid w:val="00630B68"/>
    <w:rsid w:val="00630FCF"/>
    <w:rsid w:val="006312B2"/>
    <w:rsid w:val="006314B2"/>
    <w:rsid w:val="0063178A"/>
    <w:rsid w:val="00631956"/>
    <w:rsid w:val="006319A6"/>
    <w:rsid w:val="00631B27"/>
    <w:rsid w:val="00631CF5"/>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8E"/>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91A"/>
    <w:rsid w:val="006429AC"/>
    <w:rsid w:val="00642BA2"/>
    <w:rsid w:val="00642CF2"/>
    <w:rsid w:val="006430EE"/>
    <w:rsid w:val="00643183"/>
    <w:rsid w:val="00643293"/>
    <w:rsid w:val="0064355F"/>
    <w:rsid w:val="00643830"/>
    <w:rsid w:val="00643967"/>
    <w:rsid w:val="00643A3B"/>
    <w:rsid w:val="00643AE5"/>
    <w:rsid w:val="00643BF6"/>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3A4"/>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34E"/>
    <w:rsid w:val="00650359"/>
    <w:rsid w:val="006504EE"/>
    <w:rsid w:val="006507ED"/>
    <w:rsid w:val="00650801"/>
    <w:rsid w:val="00650BD0"/>
    <w:rsid w:val="00650D64"/>
    <w:rsid w:val="0065115F"/>
    <w:rsid w:val="006511A6"/>
    <w:rsid w:val="00651315"/>
    <w:rsid w:val="006514DF"/>
    <w:rsid w:val="00651629"/>
    <w:rsid w:val="0065177E"/>
    <w:rsid w:val="00651A8E"/>
    <w:rsid w:val="00651BAA"/>
    <w:rsid w:val="006523B9"/>
    <w:rsid w:val="00652413"/>
    <w:rsid w:val="00652503"/>
    <w:rsid w:val="00652779"/>
    <w:rsid w:val="00652A5A"/>
    <w:rsid w:val="00652CB0"/>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00"/>
    <w:rsid w:val="006570FD"/>
    <w:rsid w:val="00657527"/>
    <w:rsid w:val="00657750"/>
    <w:rsid w:val="006577A6"/>
    <w:rsid w:val="00657895"/>
    <w:rsid w:val="00657A99"/>
    <w:rsid w:val="00657B7B"/>
    <w:rsid w:val="00657C9D"/>
    <w:rsid w:val="00657E29"/>
    <w:rsid w:val="00657EB6"/>
    <w:rsid w:val="00660084"/>
    <w:rsid w:val="006602AE"/>
    <w:rsid w:val="0066034B"/>
    <w:rsid w:val="00660627"/>
    <w:rsid w:val="006606C1"/>
    <w:rsid w:val="0066075A"/>
    <w:rsid w:val="006608AC"/>
    <w:rsid w:val="00660A5F"/>
    <w:rsid w:val="00660B57"/>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ABB"/>
    <w:rsid w:val="00663B07"/>
    <w:rsid w:val="00663B95"/>
    <w:rsid w:val="0066410F"/>
    <w:rsid w:val="006642F3"/>
    <w:rsid w:val="006643AC"/>
    <w:rsid w:val="00664481"/>
    <w:rsid w:val="00664534"/>
    <w:rsid w:val="006646C6"/>
    <w:rsid w:val="0066474B"/>
    <w:rsid w:val="006648DB"/>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842"/>
    <w:rsid w:val="00667A38"/>
    <w:rsid w:val="00667BA6"/>
    <w:rsid w:val="00667BCB"/>
    <w:rsid w:val="00667CE9"/>
    <w:rsid w:val="00667D58"/>
    <w:rsid w:val="006703E4"/>
    <w:rsid w:val="00670482"/>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BCF"/>
    <w:rsid w:val="00673D04"/>
    <w:rsid w:val="00673F8A"/>
    <w:rsid w:val="006741BD"/>
    <w:rsid w:val="006744B5"/>
    <w:rsid w:val="0067453B"/>
    <w:rsid w:val="0067491B"/>
    <w:rsid w:val="00674967"/>
    <w:rsid w:val="00674A19"/>
    <w:rsid w:val="00674A47"/>
    <w:rsid w:val="00674BB1"/>
    <w:rsid w:val="00674D52"/>
    <w:rsid w:val="00674FC4"/>
    <w:rsid w:val="006750E1"/>
    <w:rsid w:val="00675179"/>
    <w:rsid w:val="0067543D"/>
    <w:rsid w:val="00675544"/>
    <w:rsid w:val="006756B2"/>
    <w:rsid w:val="0067597B"/>
    <w:rsid w:val="00675BE2"/>
    <w:rsid w:val="00675D3C"/>
    <w:rsid w:val="00675FA7"/>
    <w:rsid w:val="00676055"/>
    <w:rsid w:val="006763AE"/>
    <w:rsid w:val="006763E6"/>
    <w:rsid w:val="00676547"/>
    <w:rsid w:val="00676577"/>
    <w:rsid w:val="006766BA"/>
    <w:rsid w:val="00676BB5"/>
    <w:rsid w:val="00676F2B"/>
    <w:rsid w:val="00676F33"/>
    <w:rsid w:val="006770A5"/>
    <w:rsid w:val="006771E3"/>
    <w:rsid w:val="00677272"/>
    <w:rsid w:val="0067727E"/>
    <w:rsid w:val="0067737B"/>
    <w:rsid w:val="00677399"/>
    <w:rsid w:val="006774F4"/>
    <w:rsid w:val="00677919"/>
    <w:rsid w:val="00677986"/>
    <w:rsid w:val="006779ED"/>
    <w:rsid w:val="00677B83"/>
    <w:rsid w:val="00680110"/>
    <w:rsid w:val="00680274"/>
    <w:rsid w:val="006803CA"/>
    <w:rsid w:val="00680528"/>
    <w:rsid w:val="006805BF"/>
    <w:rsid w:val="006806A7"/>
    <w:rsid w:val="006807C5"/>
    <w:rsid w:val="00680AA8"/>
    <w:rsid w:val="00680C0F"/>
    <w:rsid w:val="00680FF4"/>
    <w:rsid w:val="006812EE"/>
    <w:rsid w:val="00681304"/>
    <w:rsid w:val="006814D8"/>
    <w:rsid w:val="00681AD0"/>
    <w:rsid w:val="00681B34"/>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B29"/>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B2A"/>
    <w:rsid w:val="00693F25"/>
    <w:rsid w:val="00693FD4"/>
    <w:rsid w:val="00694138"/>
    <w:rsid w:val="006941B5"/>
    <w:rsid w:val="00694738"/>
    <w:rsid w:val="00694892"/>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7B5"/>
    <w:rsid w:val="006A187A"/>
    <w:rsid w:val="006A1A0C"/>
    <w:rsid w:val="006A1C7F"/>
    <w:rsid w:val="006A1E67"/>
    <w:rsid w:val="006A1E90"/>
    <w:rsid w:val="006A1EC5"/>
    <w:rsid w:val="006A2009"/>
    <w:rsid w:val="006A228A"/>
    <w:rsid w:val="006A232F"/>
    <w:rsid w:val="006A23B9"/>
    <w:rsid w:val="006A247E"/>
    <w:rsid w:val="006A2686"/>
    <w:rsid w:val="006A27FF"/>
    <w:rsid w:val="006A2D44"/>
    <w:rsid w:val="006A305F"/>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37"/>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26"/>
    <w:rsid w:val="006B339E"/>
    <w:rsid w:val="006B36AD"/>
    <w:rsid w:val="006B3B23"/>
    <w:rsid w:val="006B3B6B"/>
    <w:rsid w:val="006B4A1B"/>
    <w:rsid w:val="006B4BD8"/>
    <w:rsid w:val="006B4F25"/>
    <w:rsid w:val="006B5029"/>
    <w:rsid w:val="006B5158"/>
    <w:rsid w:val="006B546E"/>
    <w:rsid w:val="006B5670"/>
    <w:rsid w:val="006B5849"/>
    <w:rsid w:val="006B5892"/>
    <w:rsid w:val="006B5CBC"/>
    <w:rsid w:val="006B5E08"/>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78"/>
    <w:rsid w:val="006C088A"/>
    <w:rsid w:val="006C091D"/>
    <w:rsid w:val="006C0A56"/>
    <w:rsid w:val="006C134F"/>
    <w:rsid w:val="006C1831"/>
    <w:rsid w:val="006C1878"/>
    <w:rsid w:val="006C1B66"/>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F6"/>
    <w:rsid w:val="006D4B57"/>
    <w:rsid w:val="006D4BE2"/>
    <w:rsid w:val="006D4F0E"/>
    <w:rsid w:val="006D5018"/>
    <w:rsid w:val="006D5205"/>
    <w:rsid w:val="006D5495"/>
    <w:rsid w:val="006D5770"/>
    <w:rsid w:val="006D57AE"/>
    <w:rsid w:val="006D5853"/>
    <w:rsid w:val="006D5F98"/>
    <w:rsid w:val="006D61A2"/>
    <w:rsid w:val="006D6408"/>
    <w:rsid w:val="006D655D"/>
    <w:rsid w:val="006D65DD"/>
    <w:rsid w:val="006D6631"/>
    <w:rsid w:val="006D670C"/>
    <w:rsid w:val="006D6A89"/>
    <w:rsid w:val="006D6B4D"/>
    <w:rsid w:val="006D6BA8"/>
    <w:rsid w:val="006D702B"/>
    <w:rsid w:val="006D70AE"/>
    <w:rsid w:val="006D7121"/>
    <w:rsid w:val="006D7357"/>
    <w:rsid w:val="006D7369"/>
    <w:rsid w:val="006D78AB"/>
    <w:rsid w:val="006D79E6"/>
    <w:rsid w:val="006D7A61"/>
    <w:rsid w:val="006D7B81"/>
    <w:rsid w:val="006D7E73"/>
    <w:rsid w:val="006D7F8D"/>
    <w:rsid w:val="006E036B"/>
    <w:rsid w:val="006E0705"/>
    <w:rsid w:val="006E0740"/>
    <w:rsid w:val="006E07A7"/>
    <w:rsid w:val="006E0A6E"/>
    <w:rsid w:val="006E0BF8"/>
    <w:rsid w:val="006E10C2"/>
    <w:rsid w:val="006E11A2"/>
    <w:rsid w:val="006E11B4"/>
    <w:rsid w:val="006E12DB"/>
    <w:rsid w:val="006E12ED"/>
    <w:rsid w:val="006E134B"/>
    <w:rsid w:val="006E16EE"/>
    <w:rsid w:val="006E198E"/>
    <w:rsid w:val="006E1D8D"/>
    <w:rsid w:val="006E1DAC"/>
    <w:rsid w:val="006E2059"/>
    <w:rsid w:val="006E2290"/>
    <w:rsid w:val="006E23DD"/>
    <w:rsid w:val="006E24EB"/>
    <w:rsid w:val="006E2553"/>
    <w:rsid w:val="006E26C2"/>
    <w:rsid w:val="006E2854"/>
    <w:rsid w:val="006E2F1A"/>
    <w:rsid w:val="006E30CF"/>
    <w:rsid w:val="006E3123"/>
    <w:rsid w:val="006E3202"/>
    <w:rsid w:val="006E3420"/>
    <w:rsid w:val="006E35B4"/>
    <w:rsid w:val="006E3710"/>
    <w:rsid w:val="006E397B"/>
    <w:rsid w:val="006E3AFE"/>
    <w:rsid w:val="006E4110"/>
    <w:rsid w:val="006E4176"/>
    <w:rsid w:val="006E4473"/>
    <w:rsid w:val="006E456D"/>
    <w:rsid w:val="006E48B8"/>
    <w:rsid w:val="006E48C8"/>
    <w:rsid w:val="006E4A56"/>
    <w:rsid w:val="006E4C41"/>
    <w:rsid w:val="006E4CC4"/>
    <w:rsid w:val="006E4CD3"/>
    <w:rsid w:val="006E507A"/>
    <w:rsid w:val="006E5506"/>
    <w:rsid w:val="006E56B7"/>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41F"/>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34B"/>
    <w:rsid w:val="006F44AC"/>
    <w:rsid w:val="006F44D7"/>
    <w:rsid w:val="006F44F4"/>
    <w:rsid w:val="006F4991"/>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51A"/>
    <w:rsid w:val="006F6588"/>
    <w:rsid w:val="006F675C"/>
    <w:rsid w:val="006F6993"/>
    <w:rsid w:val="006F6994"/>
    <w:rsid w:val="006F6B3D"/>
    <w:rsid w:val="006F6D72"/>
    <w:rsid w:val="006F6E82"/>
    <w:rsid w:val="006F72E8"/>
    <w:rsid w:val="006F74F2"/>
    <w:rsid w:val="006F7770"/>
    <w:rsid w:val="006F79D2"/>
    <w:rsid w:val="006F7D68"/>
    <w:rsid w:val="006F7ED6"/>
    <w:rsid w:val="007002D7"/>
    <w:rsid w:val="007003DE"/>
    <w:rsid w:val="00700427"/>
    <w:rsid w:val="00700645"/>
    <w:rsid w:val="0070084C"/>
    <w:rsid w:val="00700AF1"/>
    <w:rsid w:val="00700E87"/>
    <w:rsid w:val="00700F00"/>
    <w:rsid w:val="00700F87"/>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D3A"/>
    <w:rsid w:val="00703D6B"/>
    <w:rsid w:val="00703DC1"/>
    <w:rsid w:val="0070431C"/>
    <w:rsid w:val="007043D6"/>
    <w:rsid w:val="00704622"/>
    <w:rsid w:val="007046C1"/>
    <w:rsid w:val="00704A61"/>
    <w:rsid w:val="00704B3C"/>
    <w:rsid w:val="00704CEB"/>
    <w:rsid w:val="00704E54"/>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29"/>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26"/>
    <w:rsid w:val="00727E9F"/>
    <w:rsid w:val="007301E7"/>
    <w:rsid w:val="007302D9"/>
    <w:rsid w:val="00730540"/>
    <w:rsid w:val="00730543"/>
    <w:rsid w:val="00730817"/>
    <w:rsid w:val="00730A15"/>
    <w:rsid w:val="00730AFC"/>
    <w:rsid w:val="00730BF0"/>
    <w:rsid w:val="00730CB8"/>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784"/>
    <w:rsid w:val="007327F0"/>
    <w:rsid w:val="00732AC3"/>
    <w:rsid w:val="00732AE6"/>
    <w:rsid w:val="00732AEE"/>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AC8"/>
    <w:rsid w:val="00736B06"/>
    <w:rsid w:val="00736F23"/>
    <w:rsid w:val="00736FF6"/>
    <w:rsid w:val="00737014"/>
    <w:rsid w:val="00737114"/>
    <w:rsid w:val="007373DA"/>
    <w:rsid w:val="007373DC"/>
    <w:rsid w:val="007374A5"/>
    <w:rsid w:val="0073772C"/>
    <w:rsid w:val="007378F6"/>
    <w:rsid w:val="00737B25"/>
    <w:rsid w:val="00737D39"/>
    <w:rsid w:val="00737DA7"/>
    <w:rsid w:val="007401FA"/>
    <w:rsid w:val="007405E1"/>
    <w:rsid w:val="00740F6A"/>
    <w:rsid w:val="0074105B"/>
    <w:rsid w:val="0074124F"/>
    <w:rsid w:val="00741478"/>
    <w:rsid w:val="00741506"/>
    <w:rsid w:val="00741802"/>
    <w:rsid w:val="007418F4"/>
    <w:rsid w:val="00741D57"/>
    <w:rsid w:val="0074204B"/>
    <w:rsid w:val="007420B2"/>
    <w:rsid w:val="0074234E"/>
    <w:rsid w:val="007425D5"/>
    <w:rsid w:val="007425E3"/>
    <w:rsid w:val="0074266B"/>
    <w:rsid w:val="007426A8"/>
    <w:rsid w:val="0074280B"/>
    <w:rsid w:val="007428D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0FDF"/>
    <w:rsid w:val="00751047"/>
    <w:rsid w:val="007510FE"/>
    <w:rsid w:val="00751339"/>
    <w:rsid w:val="007518EE"/>
    <w:rsid w:val="00751960"/>
    <w:rsid w:val="00751C7D"/>
    <w:rsid w:val="00751DBC"/>
    <w:rsid w:val="00751E84"/>
    <w:rsid w:val="00752062"/>
    <w:rsid w:val="00752554"/>
    <w:rsid w:val="00752A3E"/>
    <w:rsid w:val="00752A44"/>
    <w:rsid w:val="00752C01"/>
    <w:rsid w:val="00752CEF"/>
    <w:rsid w:val="00753168"/>
    <w:rsid w:val="0075321E"/>
    <w:rsid w:val="0075326F"/>
    <w:rsid w:val="00753294"/>
    <w:rsid w:val="00753363"/>
    <w:rsid w:val="007533D7"/>
    <w:rsid w:val="0075340D"/>
    <w:rsid w:val="00753671"/>
    <w:rsid w:val="007537A1"/>
    <w:rsid w:val="0075399F"/>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768"/>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87C"/>
    <w:rsid w:val="0076293E"/>
    <w:rsid w:val="00762970"/>
    <w:rsid w:val="00762AE1"/>
    <w:rsid w:val="00762B8D"/>
    <w:rsid w:val="00762BBE"/>
    <w:rsid w:val="00762BEA"/>
    <w:rsid w:val="00762D8C"/>
    <w:rsid w:val="00762F82"/>
    <w:rsid w:val="0076307D"/>
    <w:rsid w:val="007631DF"/>
    <w:rsid w:val="0076339E"/>
    <w:rsid w:val="0076341A"/>
    <w:rsid w:val="00763504"/>
    <w:rsid w:val="007637B7"/>
    <w:rsid w:val="00763910"/>
    <w:rsid w:val="00763AA9"/>
    <w:rsid w:val="00763B4F"/>
    <w:rsid w:val="00763B6F"/>
    <w:rsid w:val="00764092"/>
    <w:rsid w:val="007640F6"/>
    <w:rsid w:val="007641A0"/>
    <w:rsid w:val="007642D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780"/>
    <w:rsid w:val="00767798"/>
    <w:rsid w:val="007679FD"/>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3E3"/>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C0D"/>
    <w:rsid w:val="00772E54"/>
    <w:rsid w:val="00773298"/>
    <w:rsid w:val="007734FA"/>
    <w:rsid w:val="007735EA"/>
    <w:rsid w:val="0077378A"/>
    <w:rsid w:val="00773A27"/>
    <w:rsid w:val="00773BB3"/>
    <w:rsid w:val="00773DDA"/>
    <w:rsid w:val="00773F1A"/>
    <w:rsid w:val="00773F90"/>
    <w:rsid w:val="0077411A"/>
    <w:rsid w:val="007742A0"/>
    <w:rsid w:val="00774662"/>
    <w:rsid w:val="00774A91"/>
    <w:rsid w:val="00774BCE"/>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95C"/>
    <w:rsid w:val="00780A66"/>
    <w:rsid w:val="00780A71"/>
    <w:rsid w:val="00780B5A"/>
    <w:rsid w:val="00780BAA"/>
    <w:rsid w:val="00780D0E"/>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F94"/>
    <w:rsid w:val="007841A0"/>
    <w:rsid w:val="007842C8"/>
    <w:rsid w:val="007844BF"/>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EDD"/>
    <w:rsid w:val="00793EE9"/>
    <w:rsid w:val="00793F14"/>
    <w:rsid w:val="007941D7"/>
    <w:rsid w:val="00794220"/>
    <w:rsid w:val="0079422D"/>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74B"/>
    <w:rsid w:val="007A190D"/>
    <w:rsid w:val="007A1E9B"/>
    <w:rsid w:val="007A1F1C"/>
    <w:rsid w:val="007A200D"/>
    <w:rsid w:val="007A21AD"/>
    <w:rsid w:val="007A21DC"/>
    <w:rsid w:val="007A231E"/>
    <w:rsid w:val="007A2563"/>
    <w:rsid w:val="007A2C08"/>
    <w:rsid w:val="007A2E10"/>
    <w:rsid w:val="007A2E37"/>
    <w:rsid w:val="007A31BD"/>
    <w:rsid w:val="007A31EA"/>
    <w:rsid w:val="007A33BA"/>
    <w:rsid w:val="007A3645"/>
    <w:rsid w:val="007A3A0B"/>
    <w:rsid w:val="007A4220"/>
    <w:rsid w:val="007A436C"/>
    <w:rsid w:val="007A4665"/>
    <w:rsid w:val="007A46B2"/>
    <w:rsid w:val="007A4C6B"/>
    <w:rsid w:val="007A4D34"/>
    <w:rsid w:val="007A4D67"/>
    <w:rsid w:val="007A4E07"/>
    <w:rsid w:val="007A500F"/>
    <w:rsid w:val="007A5153"/>
    <w:rsid w:val="007A5202"/>
    <w:rsid w:val="007A52EE"/>
    <w:rsid w:val="007A54D2"/>
    <w:rsid w:val="007A565B"/>
    <w:rsid w:val="007A56E1"/>
    <w:rsid w:val="007A5878"/>
    <w:rsid w:val="007A58D4"/>
    <w:rsid w:val="007A58E9"/>
    <w:rsid w:val="007A5C33"/>
    <w:rsid w:val="007A5C5F"/>
    <w:rsid w:val="007A5FD9"/>
    <w:rsid w:val="007A6056"/>
    <w:rsid w:val="007A6370"/>
    <w:rsid w:val="007A645C"/>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3F1"/>
    <w:rsid w:val="007B05C5"/>
    <w:rsid w:val="007B0682"/>
    <w:rsid w:val="007B0974"/>
    <w:rsid w:val="007B0B01"/>
    <w:rsid w:val="007B0B94"/>
    <w:rsid w:val="007B0F06"/>
    <w:rsid w:val="007B0F18"/>
    <w:rsid w:val="007B10DC"/>
    <w:rsid w:val="007B1185"/>
    <w:rsid w:val="007B1195"/>
    <w:rsid w:val="007B1341"/>
    <w:rsid w:val="007B138C"/>
    <w:rsid w:val="007B14B8"/>
    <w:rsid w:val="007B14CE"/>
    <w:rsid w:val="007B1507"/>
    <w:rsid w:val="007B157F"/>
    <w:rsid w:val="007B165F"/>
    <w:rsid w:val="007B1CB0"/>
    <w:rsid w:val="007B1CF6"/>
    <w:rsid w:val="007B1E72"/>
    <w:rsid w:val="007B1EDA"/>
    <w:rsid w:val="007B2137"/>
    <w:rsid w:val="007B2182"/>
    <w:rsid w:val="007B2265"/>
    <w:rsid w:val="007B2320"/>
    <w:rsid w:val="007B273D"/>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36A"/>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6B8"/>
    <w:rsid w:val="007D0742"/>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008"/>
    <w:rsid w:val="007D21A2"/>
    <w:rsid w:val="007D2597"/>
    <w:rsid w:val="007D2A67"/>
    <w:rsid w:val="007D2C2B"/>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45A"/>
    <w:rsid w:val="007D6556"/>
    <w:rsid w:val="007D66E7"/>
    <w:rsid w:val="007D683F"/>
    <w:rsid w:val="007D6A59"/>
    <w:rsid w:val="007D6B2F"/>
    <w:rsid w:val="007D6CBD"/>
    <w:rsid w:val="007D6E08"/>
    <w:rsid w:val="007D6E64"/>
    <w:rsid w:val="007D7381"/>
    <w:rsid w:val="007D751F"/>
    <w:rsid w:val="007D76F2"/>
    <w:rsid w:val="007D7D29"/>
    <w:rsid w:val="007D7D99"/>
    <w:rsid w:val="007D7F1B"/>
    <w:rsid w:val="007E07CB"/>
    <w:rsid w:val="007E091A"/>
    <w:rsid w:val="007E0D4D"/>
    <w:rsid w:val="007E0FD4"/>
    <w:rsid w:val="007E1807"/>
    <w:rsid w:val="007E199C"/>
    <w:rsid w:val="007E1BE4"/>
    <w:rsid w:val="007E1E83"/>
    <w:rsid w:val="007E22B8"/>
    <w:rsid w:val="007E24BC"/>
    <w:rsid w:val="007E259E"/>
    <w:rsid w:val="007E27EA"/>
    <w:rsid w:val="007E2C09"/>
    <w:rsid w:val="007E2CA9"/>
    <w:rsid w:val="007E2D27"/>
    <w:rsid w:val="007E2E6D"/>
    <w:rsid w:val="007E2F4D"/>
    <w:rsid w:val="007E309A"/>
    <w:rsid w:val="007E30B2"/>
    <w:rsid w:val="007E31B1"/>
    <w:rsid w:val="007E31C8"/>
    <w:rsid w:val="007E31D4"/>
    <w:rsid w:val="007E353D"/>
    <w:rsid w:val="007E3543"/>
    <w:rsid w:val="007E3C1B"/>
    <w:rsid w:val="007E3CE5"/>
    <w:rsid w:val="007E3D13"/>
    <w:rsid w:val="007E3ED6"/>
    <w:rsid w:val="007E4345"/>
    <w:rsid w:val="007E4536"/>
    <w:rsid w:val="007E4639"/>
    <w:rsid w:val="007E47AC"/>
    <w:rsid w:val="007E47DA"/>
    <w:rsid w:val="007E50E9"/>
    <w:rsid w:val="007E51F4"/>
    <w:rsid w:val="007E5309"/>
    <w:rsid w:val="007E54FA"/>
    <w:rsid w:val="007E5559"/>
    <w:rsid w:val="007E5750"/>
    <w:rsid w:val="007E5782"/>
    <w:rsid w:val="007E5D7F"/>
    <w:rsid w:val="007E5E74"/>
    <w:rsid w:val="007E60E7"/>
    <w:rsid w:val="007E632B"/>
    <w:rsid w:val="007E65CE"/>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D7E"/>
    <w:rsid w:val="007F0F1E"/>
    <w:rsid w:val="007F0F2B"/>
    <w:rsid w:val="007F1179"/>
    <w:rsid w:val="007F125A"/>
    <w:rsid w:val="007F141C"/>
    <w:rsid w:val="007F18DF"/>
    <w:rsid w:val="007F2700"/>
    <w:rsid w:val="007F277E"/>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496"/>
    <w:rsid w:val="007F769E"/>
    <w:rsid w:val="007F779B"/>
    <w:rsid w:val="007F780E"/>
    <w:rsid w:val="007F7A80"/>
    <w:rsid w:val="007F7E69"/>
    <w:rsid w:val="007F7F74"/>
    <w:rsid w:val="0080012A"/>
    <w:rsid w:val="00800308"/>
    <w:rsid w:val="00800320"/>
    <w:rsid w:val="0080032E"/>
    <w:rsid w:val="00800340"/>
    <w:rsid w:val="008005EC"/>
    <w:rsid w:val="00800634"/>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99A"/>
    <w:rsid w:val="00803B5E"/>
    <w:rsid w:val="00803EDD"/>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9"/>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342"/>
    <w:rsid w:val="008074AD"/>
    <w:rsid w:val="008074C5"/>
    <w:rsid w:val="008074DF"/>
    <w:rsid w:val="008078B7"/>
    <w:rsid w:val="00807A3F"/>
    <w:rsid w:val="00807A48"/>
    <w:rsid w:val="00807DBB"/>
    <w:rsid w:val="00810280"/>
    <w:rsid w:val="00810323"/>
    <w:rsid w:val="0081069E"/>
    <w:rsid w:val="0081079E"/>
    <w:rsid w:val="00810A43"/>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C3D"/>
    <w:rsid w:val="00812C85"/>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666C"/>
    <w:rsid w:val="0081706A"/>
    <w:rsid w:val="00817173"/>
    <w:rsid w:val="00817415"/>
    <w:rsid w:val="0081752D"/>
    <w:rsid w:val="008178E2"/>
    <w:rsid w:val="00817A11"/>
    <w:rsid w:val="00817D7D"/>
    <w:rsid w:val="008204E8"/>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8CE"/>
    <w:rsid w:val="008249BD"/>
    <w:rsid w:val="00824A3F"/>
    <w:rsid w:val="00824A5B"/>
    <w:rsid w:val="00824C24"/>
    <w:rsid w:val="00824E2F"/>
    <w:rsid w:val="00824E80"/>
    <w:rsid w:val="00825390"/>
    <w:rsid w:val="008254C2"/>
    <w:rsid w:val="0082550A"/>
    <w:rsid w:val="0082557B"/>
    <w:rsid w:val="008255F4"/>
    <w:rsid w:val="008257EE"/>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302E"/>
    <w:rsid w:val="00833110"/>
    <w:rsid w:val="0083331A"/>
    <w:rsid w:val="0083363A"/>
    <w:rsid w:val="00833779"/>
    <w:rsid w:val="00833A6E"/>
    <w:rsid w:val="00833C00"/>
    <w:rsid w:val="00833C86"/>
    <w:rsid w:val="00833CC9"/>
    <w:rsid w:val="00833F1D"/>
    <w:rsid w:val="00834266"/>
    <w:rsid w:val="00834DF9"/>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7F0"/>
    <w:rsid w:val="0083688D"/>
    <w:rsid w:val="00836D92"/>
    <w:rsid w:val="0083708F"/>
    <w:rsid w:val="008371AE"/>
    <w:rsid w:val="0083740E"/>
    <w:rsid w:val="00837952"/>
    <w:rsid w:val="00837AD6"/>
    <w:rsid w:val="00837B36"/>
    <w:rsid w:val="00837BCD"/>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1EAD"/>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0FBB"/>
    <w:rsid w:val="00851151"/>
    <w:rsid w:val="008512D7"/>
    <w:rsid w:val="00851376"/>
    <w:rsid w:val="00851458"/>
    <w:rsid w:val="00851DDE"/>
    <w:rsid w:val="00851EDB"/>
    <w:rsid w:val="00851F25"/>
    <w:rsid w:val="00852100"/>
    <w:rsid w:val="008528CD"/>
    <w:rsid w:val="00852C05"/>
    <w:rsid w:val="00852D43"/>
    <w:rsid w:val="00852F24"/>
    <w:rsid w:val="00852F85"/>
    <w:rsid w:val="0085327F"/>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D02"/>
    <w:rsid w:val="00856D3A"/>
    <w:rsid w:val="00856F0C"/>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55A"/>
    <w:rsid w:val="00862926"/>
    <w:rsid w:val="00862E67"/>
    <w:rsid w:val="00862EB6"/>
    <w:rsid w:val="00862F0C"/>
    <w:rsid w:val="008630CF"/>
    <w:rsid w:val="008630F0"/>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89D"/>
    <w:rsid w:val="00864952"/>
    <w:rsid w:val="00864ABE"/>
    <w:rsid w:val="00864EFB"/>
    <w:rsid w:val="00864F4E"/>
    <w:rsid w:val="00865049"/>
    <w:rsid w:val="008650C2"/>
    <w:rsid w:val="0086583E"/>
    <w:rsid w:val="00865AA6"/>
    <w:rsid w:val="00865DD1"/>
    <w:rsid w:val="00866021"/>
    <w:rsid w:val="0086611D"/>
    <w:rsid w:val="00866138"/>
    <w:rsid w:val="00866255"/>
    <w:rsid w:val="00866499"/>
    <w:rsid w:val="008665BB"/>
    <w:rsid w:val="00866677"/>
    <w:rsid w:val="0086697E"/>
    <w:rsid w:val="00866A86"/>
    <w:rsid w:val="00866AD0"/>
    <w:rsid w:val="00866B81"/>
    <w:rsid w:val="008671DD"/>
    <w:rsid w:val="0086727F"/>
    <w:rsid w:val="008674ED"/>
    <w:rsid w:val="00867706"/>
    <w:rsid w:val="00867709"/>
    <w:rsid w:val="00867A46"/>
    <w:rsid w:val="00867CCF"/>
    <w:rsid w:val="00867D3C"/>
    <w:rsid w:val="00867EF8"/>
    <w:rsid w:val="008700A7"/>
    <w:rsid w:val="008701DE"/>
    <w:rsid w:val="008704EC"/>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1F28"/>
    <w:rsid w:val="0087213A"/>
    <w:rsid w:val="008722B1"/>
    <w:rsid w:val="008726AC"/>
    <w:rsid w:val="0087276B"/>
    <w:rsid w:val="00872C1C"/>
    <w:rsid w:val="00872D77"/>
    <w:rsid w:val="00872EE1"/>
    <w:rsid w:val="00872F13"/>
    <w:rsid w:val="008730D1"/>
    <w:rsid w:val="00873276"/>
    <w:rsid w:val="008734AD"/>
    <w:rsid w:val="008737CD"/>
    <w:rsid w:val="00873851"/>
    <w:rsid w:val="008739D3"/>
    <w:rsid w:val="00873D4D"/>
    <w:rsid w:val="00873E6F"/>
    <w:rsid w:val="0087409B"/>
    <w:rsid w:val="008742E8"/>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C2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2A5"/>
    <w:rsid w:val="008856B5"/>
    <w:rsid w:val="0088570E"/>
    <w:rsid w:val="0088581A"/>
    <w:rsid w:val="00885A00"/>
    <w:rsid w:val="00885A22"/>
    <w:rsid w:val="00885E35"/>
    <w:rsid w:val="00885ECA"/>
    <w:rsid w:val="00885FD7"/>
    <w:rsid w:val="00886C00"/>
    <w:rsid w:val="00886D51"/>
    <w:rsid w:val="00886F8C"/>
    <w:rsid w:val="008874FB"/>
    <w:rsid w:val="0088750B"/>
    <w:rsid w:val="00887694"/>
    <w:rsid w:val="00887779"/>
    <w:rsid w:val="00887AF4"/>
    <w:rsid w:val="008907A0"/>
    <w:rsid w:val="00890B5B"/>
    <w:rsid w:val="00890BA7"/>
    <w:rsid w:val="00890C79"/>
    <w:rsid w:val="00890CE8"/>
    <w:rsid w:val="008912B4"/>
    <w:rsid w:val="008912D0"/>
    <w:rsid w:val="00891408"/>
    <w:rsid w:val="008915D9"/>
    <w:rsid w:val="00891981"/>
    <w:rsid w:val="00891C25"/>
    <w:rsid w:val="00891C26"/>
    <w:rsid w:val="00891C8A"/>
    <w:rsid w:val="00891D79"/>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069E"/>
    <w:rsid w:val="008A107C"/>
    <w:rsid w:val="008A11F5"/>
    <w:rsid w:val="008A138F"/>
    <w:rsid w:val="008A13F7"/>
    <w:rsid w:val="008A1400"/>
    <w:rsid w:val="008A14FE"/>
    <w:rsid w:val="008A1680"/>
    <w:rsid w:val="008A18AC"/>
    <w:rsid w:val="008A19FA"/>
    <w:rsid w:val="008A24A3"/>
    <w:rsid w:val="008A24C6"/>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B06AD"/>
    <w:rsid w:val="008B0D58"/>
    <w:rsid w:val="008B0F70"/>
    <w:rsid w:val="008B10A2"/>
    <w:rsid w:val="008B1168"/>
    <w:rsid w:val="008B1329"/>
    <w:rsid w:val="008B1356"/>
    <w:rsid w:val="008B13C2"/>
    <w:rsid w:val="008B13C4"/>
    <w:rsid w:val="008B169B"/>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EB6"/>
    <w:rsid w:val="008B4FF6"/>
    <w:rsid w:val="008B5046"/>
    <w:rsid w:val="008B51F7"/>
    <w:rsid w:val="008B5527"/>
    <w:rsid w:val="008B589A"/>
    <w:rsid w:val="008B5963"/>
    <w:rsid w:val="008B5A42"/>
    <w:rsid w:val="008B5C7F"/>
    <w:rsid w:val="008B5DC4"/>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3B7"/>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93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5F8"/>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00"/>
    <w:rsid w:val="008D5E4E"/>
    <w:rsid w:val="008D62C9"/>
    <w:rsid w:val="008D6C61"/>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7C"/>
    <w:rsid w:val="008E0E9A"/>
    <w:rsid w:val="008E1034"/>
    <w:rsid w:val="008E10C0"/>
    <w:rsid w:val="008E1140"/>
    <w:rsid w:val="008E122F"/>
    <w:rsid w:val="008E13C2"/>
    <w:rsid w:val="008E13F4"/>
    <w:rsid w:val="008E1802"/>
    <w:rsid w:val="008E1B70"/>
    <w:rsid w:val="008E1F46"/>
    <w:rsid w:val="008E1FE1"/>
    <w:rsid w:val="008E2480"/>
    <w:rsid w:val="008E24F5"/>
    <w:rsid w:val="008E2630"/>
    <w:rsid w:val="008E2639"/>
    <w:rsid w:val="008E26B3"/>
    <w:rsid w:val="008E2963"/>
    <w:rsid w:val="008E2971"/>
    <w:rsid w:val="008E2ACA"/>
    <w:rsid w:val="008E2BE6"/>
    <w:rsid w:val="008E2C57"/>
    <w:rsid w:val="008E2E9B"/>
    <w:rsid w:val="008E2EAD"/>
    <w:rsid w:val="008E2F01"/>
    <w:rsid w:val="008E2F68"/>
    <w:rsid w:val="008E2FED"/>
    <w:rsid w:val="008E3148"/>
    <w:rsid w:val="008E316A"/>
    <w:rsid w:val="008E327B"/>
    <w:rsid w:val="008E333D"/>
    <w:rsid w:val="008E33D2"/>
    <w:rsid w:val="008E381D"/>
    <w:rsid w:val="008E387B"/>
    <w:rsid w:val="008E3A47"/>
    <w:rsid w:val="008E3E86"/>
    <w:rsid w:val="008E3E9D"/>
    <w:rsid w:val="008E3F0A"/>
    <w:rsid w:val="008E4037"/>
    <w:rsid w:val="008E418E"/>
    <w:rsid w:val="008E4195"/>
    <w:rsid w:val="008E41A2"/>
    <w:rsid w:val="008E432F"/>
    <w:rsid w:val="008E453B"/>
    <w:rsid w:val="008E4684"/>
    <w:rsid w:val="008E47AA"/>
    <w:rsid w:val="008E492D"/>
    <w:rsid w:val="008E4B41"/>
    <w:rsid w:val="008E4EC0"/>
    <w:rsid w:val="008E4FA3"/>
    <w:rsid w:val="008E510D"/>
    <w:rsid w:val="008E5365"/>
    <w:rsid w:val="008E5625"/>
    <w:rsid w:val="008E5660"/>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9EA"/>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4DCA"/>
    <w:rsid w:val="008F52B8"/>
    <w:rsid w:val="008F55C8"/>
    <w:rsid w:val="008F5652"/>
    <w:rsid w:val="008F58D9"/>
    <w:rsid w:val="008F5902"/>
    <w:rsid w:val="008F5937"/>
    <w:rsid w:val="008F59B6"/>
    <w:rsid w:val="008F5A82"/>
    <w:rsid w:val="008F5BCB"/>
    <w:rsid w:val="008F5C59"/>
    <w:rsid w:val="008F679A"/>
    <w:rsid w:val="008F6F1D"/>
    <w:rsid w:val="008F708F"/>
    <w:rsid w:val="008F7364"/>
    <w:rsid w:val="008F7405"/>
    <w:rsid w:val="008F7552"/>
    <w:rsid w:val="008F7730"/>
    <w:rsid w:val="008F7919"/>
    <w:rsid w:val="008F7BE3"/>
    <w:rsid w:val="008F7D23"/>
    <w:rsid w:val="00900101"/>
    <w:rsid w:val="009001B8"/>
    <w:rsid w:val="0090030B"/>
    <w:rsid w:val="00900452"/>
    <w:rsid w:val="00900553"/>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4C"/>
    <w:rsid w:val="009025CA"/>
    <w:rsid w:val="009025CF"/>
    <w:rsid w:val="0090267E"/>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6F9"/>
    <w:rsid w:val="00904717"/>
    <w:rsid w:val="00904830"/>
    <w:rsid w:val="00904BF1"/>
    <w:rsid w:val="00904E3E"/>
    <w:rsid w:val="00905058"/>
    <w:rsid w:val="0090532D"/>
    <w:rsid w:val="0090535B"/>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A"/>
    <w:rsid w:val="00911660"/>
    <w:rsid w:val="00911692"/>
    <w:rsid w:val="00911877"/>
    <w:rsid w:val="00911AB3"/>
    <w:rsid w:val="00911CAE"/>
    <w:rsid w:val="00911CF1"/>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4E1D"/>
    <w:rsid w:val="0091508C"/>
    <w:rsid w:val="00915092"/>
    <w:rsid w:val="00915129"/>
    <w:rsid w:val="00915204"/>
    <w:rsid w:val="009152C1"/>
    <w:rsid w:val="0091560D"/>
    <w:rsid w:val="009158C7"/>
    <w:rsid w:val="009159B6"/>
    <w:rsid w:val="00915BF0"/>
    <w:rsid w:val="00915D28"/>
    <w:rsid w:val="00915DAD"/>
    <w:rsid w:val="00915E38"/>
    <w:rsid w:val="00915E9A"/>
    <w:rsid w:val="00915F42"/>
    <w:rsid w:val="00915F93"/>
    <w:rsid w:val="00916040"/>
    <w:rsid w:val="00916173"/>
    <w:rsid w:val="0091656B"/>
    <w:rsid w:val="009165C2"/>
    <w:rsid w:val="009166AA"/>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CE6"/>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B48"/>
    <w:rsid w:val="00925CBB"/>
    <w:rsid w:val="00925F98"/>
    <w:rsid w:val="009261DD"/>
    <w:rsid w:val="0092648B"/>
    <w:rsid w:val="0092655A"/>
    <w:rsid w:val="009268BB"/>
    <w:rsid w:val="00926A17"/>
    <w:rsid w:val="00926A20"/>
    <w:rsid w:val="00926D39"/>
    <w:rsid w:val="0092705F"/>
    <w:rsid w:val="0092717A"/>
    <w:rsid w:val="0092721D"/>
    <w:rsid w:val="009272C6"/>
    <w:rsid w:val="00927350"/>
    <w:rsid w:val="009279D3"/>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09"/>
    <w:rsid w:val="0093235A"/>
    <w:rsid w:val="00932415"/>
    <w:rsid w:val="009325CC"/>
    <w:rsid w:val="009328EB"/>
    <w:rsid w:val="009329C0"/>
    <w:rsid w:val="009329D4"/>
    <w:rsid w:val="00932D47"/>
    <w:rsid w:val="00932E00"/>
    <w:rsid w:val="00932F1B"/>
    <w:rsid w:val="00932F84"/>
    <w:rsid w:val="00933271"/>
    <w:rsid w:val="009333B8"/>
    <w:rsid w:val="00933486"/>
    <w:rsid w:val="009336FA"/>
    <w:rsid w:val="00933855"/>
    <w:rsid w:val="00933AD1"/>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6B0"/>
    <w:rsid w:val="00937E58"/>
    <w:rsid w:val="00937E6C"/>
    <w:rsid w:val="00937F82"/>
    <w:rsid w:val="009401D1"/>
    <w:rsid w:val="00940299"/>
    <w:rsid w:val="0094044C"/>
    <w:rsid w:val="00940731"/>
    <w:rsid w:val="0094074C"/>
    <w:rsid w:val="00940778"/>
    <w:rsid w:val="009409DD"/>
    <w:rsid w:val="00940B18"/>
    <w:rsid w:val="00940BC6"/>
    <w:rsid w:val="00940BF6"/>
    <w:rsid w:val="00940E31"/>
    <w:rsid w:val="00940E67"/>
    <w:rsid w:val="00940FD9"/>
    <w:rsid w:val="009412A5"/>
    <w:rsid w:val="0094148A"/>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B"/>
    <w:rsid w:val="009432CF"/>
    <w:rsid w:val="0094346D"/>
    <w:rsid w:val="00943543"/>
    <w:rsid w:val="00943A13"/>
    <w:rsid w:val="00943D91"/>
    <w:rsid w:val="00943E8F"/>
    <w:rsid w:val="00944066"/>
    <w:rsid w:val="00944088"/>
    <w:rsid w:val="009440D1"/>
    <w:rsid w:val="00944157"/>
    <w:rsid w:val="00944AE1"/>
    <w:rsid w:val="00944BDB"/>
    <w:rsid w:val="00944D5E"/>
    <w:rsid w:val="00945113"/>
    <w:rsid w:val="00945495"/>
    <w:rsid w:val="00945527"/>
    <w:rsid w:val="009457B9"/>
    <w:rsid w:val="009457EF"/>
    <w:rsid w:val="0094581D"/>
    <w:rsid w:val="00945862"/>
    <w:rsid w:val="00945A0F"/>
    <w:rsid w:val="00945A42"/>
    <w:rsid w:val="00945B60"/>
    <w:rsid w:val="00945C84"/>
    <w:rsid w:val="00946082"/>
    <w:rsid w:val="009461D4"/>
    <w:rsid w:val="009465BC"/>
    <w:rsid w:val="009469A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7C9"/>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7090"/>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8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64"/>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A3"/>
    <w:rsid w:val="00967DEB"/>
    <w:rsid w:val="00967E0D"/>
    <w:rsid w:val="0097017C"/>
    <w:rsid w:val="009701D2"/>
    <w:rsid w:val="00970780"/>
    <w:rsid w:val="0097087A"/>
    <w:rsid w:val="009709CD"/>
    <w:rsid w:val="009714C8"/>
    <w:rsid w:val="009715C8"/>
    <w:rsid w:val="009717EC"/>
    <w:rsid w:val="00971852"/>
    <w:rsid w:val="0097229B"/>
    <w:rsid w:val="00972477"/>
    <w:rsid w:val="00972563"/>
    <w:rsid w:val="00972734"/>
    <w:rsid w:val="009727D8"/>
    <w:rsid w:val="00972AE8"/>
    <w:rsid w:val="00972B83"/>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7180"/>
    <w:rsid w:val="00987347"/>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8B0"/>
    <w:rsid w:val="00990A76"/>
    <w:rsid w:val="00991341"/>
    <w:rsid w:val="009913F1"/>
    <w:rsid w:val="00991524"/>
    <w:rsid w:val="00991882"/>
    <w:rsid w:val="00991E25"/>
    <w:rsid w:val="009920CF"/>
    <w:rsid w:val="009922EA"/>
    <w:rsid w:val="009925A0"/>
    <w:rsid w:val="0099264D"/>
    <w:rsid w:val="009927EB"/>
    <w:rsid w:val="00992904"/>
    <w:rsid w:val="00992930"/>
    <w:rsid w:val="00992A9B"/>
    <w:rsid w:val="00992D20"/>
    <w:rsid w:val="00992D5C"/>
    <w:rsid w:val="00992DB1"/>
    <w:rsid w:val="00992EBD"/>
    <w:rsid w:val="00992ED6"/>
    <w:rsid w:val="00992F07"/>
    <w:rsid w:val="009930B4"/>
    <w:rsid w:val="00993502"/>
    <w:rsid w:val="00993706"/>
    <w:rsid w:val="00993940"/>
    <w:rsid w:val="00993A88"/>
    <w:rsid w:val="00993B25"/>
    <w:rsid w:val="00993C67"/>
    <w:rsid w:val="00993CE8"/>
    <w:rsid w:val="00993D47"/>
    <w:rsid w:val="0099405B"/>
    <w:rsid w:val="0099434F"/>
    <w:rsid w:val="009944EB"/>
    <w:rsid w:val="009946FF"/>
    <w:rsid w:val="00994810"/>
    <w:rsid w:val="00994DAE"/>
    <w:rsid w:val="00995345"/>
    <w:rsid w:val="0099538B"/>
    <w:rsid w:val="00995809"/>
    <w:rsid w:val="009958F7"/>
    <w:rsid w:val="00995962"/>
    <w:rsid w:val="009963C5"/>
    <w:rsid w:val="0099679B"/>
    <w:rsid w:val="00996BB8"/>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549"/>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5124"/>
    <w:rsid w:val="009A5193"/>
    <w:rsid w:val="009A541E"/>
    <w:rsid w:val="009A5664"/>
    <w:rsid w:val="009A56B1"/>
    <w:rsid w:val="009A5715"/>
    <w:rsid w:val="009A573D"/>
    <w:rsid w:val="009A57EC"/>
    <w:rsid w:val="009A58A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5F9"/>
    <w:rsid w:val="009B3817"/>
    <w:rsid w:val="009B3893"/>
    <w:rsid w:val="009B3967"/>
    <w:rsid w:val="009B3E65"/>
    <w:rsid w:val="009B3F8F"/>
    <w:rsid w:val="009B3FAF"/>
    <w:rsid w:val="009B4159"/>
    <w:rsid w:val="009B415A"/>
    <w:rsid w:val="009B441F"/>
    <w:rsid w:val="009B44DF"/>
    <w:rsid w:val="009B46FE"/>
    <w:rsid w:val="009B47CB"/>
    <w:rsid w:val="009B4A04"/>
    <w:rsid w:val="009B4AC0"/>
    <w:rsid w:val="009B4DC9"/>
    <w:rsid w:val="009B4E8D"/>
    <w:rsid w:val="009B5328"/>
    <w:rsid w:val="009B53BD"/>
    <w:rsid w:val="009B545F"/>
    <w:rsid w:val="009B55D2"/>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9BA"/>
    <w:rsid w:val="009B7CB6"/>
    <w:rsid w:val="009C07FC"/>
    <w:rsid w:val="009C0A04"/>
    <w:rsid w:val="009C0DAC"/>
    <w:rsid w:val="009C0F28"/>
    <w:rsid w:val="009C1000"/>
    <w:rsid w:val="009C12FD"/>
    <w:rsid w:val="009C1345"/>
    <w:rsid w:val="009C13FC"/>
    <w:rsid w:val="009C1744"/>
    <w:rsid w:val="009C1866"/>
    <w:rsid w:val="009C188E"/>
    <w:rsid w:val="009C1E05"/>
    <w:rsid w:val="009C1F71"/>
    <w:rsid w:val="009C20CB"/>
    <w:rsid w:val="009C214A"/>
    <w:rsid w:val="009C2179"/>
    <w:rsid w:val="009C21EE"/>
    <w:rsid w:val="009C241A"/>
    <w:rsid w:val="009C242F"/>
    <w:rsid w:val="009C2662"/>
    <w:rsid w:val="009C2D38"/>
    <w:rsid w:val="009C3244"/>
    <w:rsid w:val="009C331C"/>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2FF"/>
    <w:rsid w:val="009C73FE"/>
    <w:rsid w:val="009C799F"/>
    <w:rsid w:val="009C7A9F"/>
    <w:rsid w:val="009C7D3B"/>
    <w:rsid w:val="009C7E6B"/>
    <w:rsid w:val="009C7EAD"/>
    <w:rsid w:val="009D0069"/>
    <w:rsid w:val="009D0078"/>
    <w:rsid w:val="009D019D"/>
    <w:rsid w:val="009D054A"/>
    <w:rsid w:val="009D0584"/>
    <w:rsid w:val="009D08CE"/>
    <w:rsid w:val="009D0B98"/>
    <w:rsid w:val="009D113B"/>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94A"/>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6025"/>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594"/>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38"/>
    <w:rsid w:val="009E2FBF"/>
    <w:rsid w:val="009E30F2"/>
    <w:rsid w:val="009E334E"/>
    <w:rsid w:val="009E3408"/>
    <w:rsid w:val="009E3B41"/>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3B0"/>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1A4"/>
    <w:rsid w:val="009F31EA"/>
    <w:rsid w:val="009F321A"/>
    <w:rsid w:val="009F3246"/>
    <w:rsid w:val="009F3318"/>
    <w:rsid w:val="009F334F"/>
    <w:rsid w:val="009F38E5"/>
    <w:rsid w:val="009F395E"/>
    <w:rsid w:val="009F398A"/>
    <w:rsid w:val="009F39CF"/>
    <w:rsid w:val="009F39FD"/>
    <w:rsid w:val="009F3CB0"/>
    <w:rsid w:val="009F3CC0"/>
    <w:rsid w:val="009F3E2E"/>
    <w:rsid w:val="009F3F05"/>
    <w:rsid w:val="009F3FC1"/>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803"/>
    <w:rsid w:val="009F684B"/>
    <w:rsid w:val="009F6868"/>
    <w:rsid w:val="009F6F8A"/>
    <w:rsid w:val="009F6FFE"/>
    <w:rsid w:val="009F703F"/>
    <w:rsid w:val="009F70E4"/>
    <w:rsid w:val="009F724F"/>
    <w:rsid w:val="009F7531"/>
    <w:rsid w:val="009F75E0"/>
    <w:rsid w:val="009F776E"/>
    <w:rsid w:val="009F7A12"/>
    <w:rsid w:val="009F7AE7"/>
    <w:rsid w:val="009F7CAD"/>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6C"/>
    <w:rsid w:val="00A036EB"/>
    <w:rsid w:val="00A03724"/>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1038"/>
    <w:rsid w:val="00A11238"/>
    <w:rsid w:val="00A113F0"/>
    <w:rsid w:val="00A114A8"/>
    <w:rsid w:val="00A116CD"/>
    <w:rsid w:val="00A116D2"/>
    <w:rsid w:val="00A11769"/>
    <w:rsid w:val="00A11980"/>
    <w:rsid w:val="00A11A27"/>
    <w:rsid w:val="00A11C1B"/>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771"/>
    <w:rsid w:val="00A13AB1"/>
    <w:rsid w:val="00A13B3E"/>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565"/>
    <w:rsid w:val="00A26824"/>
    <w:rsid w:val="00A269D1"/>
    <w:rsid w:val="00A26B2D"/>
    <w:rsid w:val="00A26F06"/>
    <w:rsid w:val="00A26FF7"/>
    <w:rsid w:val="00A27064"/>
    <w:rsid w:val="00A27381"/>
    <w:rsid w:val="00A274F4"/>
    <w:rsid w:val="00A2789B"/>
    <w:rsid w:val="00A27A06"/>
    <w:rsid w:val="00A27A6E"/>
    <w:rsid w:val="00A27B59"/>
    <w:rsid w:val="00A27BA4"/>
    <w:rsid w:val="00A300C3"/>
    <w:rsid w:val="00A302A6"/>
    <w:rsid w:val="00A3059C"/>
    <w:rsid w:val="00A3088B"/>
    <w:rsid w:val="00A30D71"/>
    <w:rsid w:val="00A30E55"/>
    <w:rsid w:val="00A30E90"/>
    <w:rsid w:val="00A30F45"/>
    <w:rsid w:val="00A30FFA"/>
    <w:rsid w:val="00A31029"/>
    <w:rsid w:val="00A311EB"/>
    <w:rsid w:val="00A314D6"/>
    <w:rsid w:val="00A31970"/>
    <w:rsid w:val="00A31976"/>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5EFE"/>
    <w:rsid w:val="00A3602A"/>
    <w:rsid w:val="00A361D7"/>
    <w:rsid w:val="00A362B3"/>
    <w:rsid w:val="00A3634F"/>
    <w:rsid w:val="00A366D2"/>
    <w:rsid w:val="00A36821"/>
    <w:rsid w:val="00A36A06"/>
    <w:rsid w:val="00A36B82"/>
    <w:rsid w:val="00A36C63"/>
    <w:rsid w:val="00A37530"/>
    <w:rsid w:val="00A3753F"/>
    <w:rsid w:val="00A375D3"/>
    <w:rsid w:val="00A375EC"/>
    <w:rsid w:val="00A3799E"/>
    <w:rsid w:val="00A379CF"/>
    <w:rsid w:val="00A37AE5"/>
    <w:rsid w:val="00A37F71"/>
    <w:rsid w:val="00A4042B"/>
    <w:rsid w:val="00A4089B"/>
    <w:rsid w:val="00A40C68"/>
    <w:rsid w:val="00A40FCB"/>
    <w:rsid w:val="00A410EA"/>
    <w:rsid w:val="00A4133A"/>
    <w:rsid w:val="00A41575"/>
    <w:rsid w:val="00A41592"/>
    <w:rsid w:val="00A41686"/>
    <w:rsid w:val="00A41707"/>
    <w:rsid w:val="00A41A41"/>
    <w:rsid w:val="00A41EDE"/>
    <w:rsid w:val="00A41F07"/>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36A"/>
    <w:rsid w:val="00A454FC"/>
    <w:rsid w:val="00A458C9"/>
    <w:rsid w:val="00A45B57"/>
    <w:rsid w:val="00A45CA7"/>
    <w:rsid w:val="00A45D3D"/>
    <w:rsid w:val="00A45E13"/>
    <w:rsid w:val="00A45FA2"/>
    <w:rsid w:val="00A464B1"/>
    <w:rsid w:val="00A469D8"/>
    <w:rsid w:val="00A46B03"/>
    <w:rsid w:val="00A46B2B"/>
    <w:rsid w:val="00A46B89"/>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6A4"/>
    <w:rsid w:val="00A5673C"/>
    <w:rsid w:val="00A569DC"/>
    <w:rsid w:val="00A56F90"/>
    <w:rsid w:val="00A5700E"/>
    <w:rsid w:val="00A57100"/>
    <w:rsid w:val="00A5765A"/>
    <w:rsid w:val="00A5792A"/>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3E7"/>
    <w:rsid w:val="00A61458"/>
    <w:rsid w:val="00A6152D"/>
    <w:rsid w:val="00A615DB"/>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522"/>
    <w:rsid w:val="00A64ACC"/>
    <w:rsid w:val="00A64BA0"/>
    <w:rsid w:val="00A64FBC"/>
    <w:rsid w:val="00A655CD"/>
    <w:rsid w:val="00A65683"/>
    <w:rsid w:val="00A6588A"/>
    <w:rsid w:val="00A65A69"/>
    <w:rsid w:val="00A66185"/>
    <w:rsid w:val="00A66196"/>
    <w:rsid w:val="00A661B8"/>
    <w:rsid w:val="00A662E2"/>
    <w:rsid w:val="00A66323"/>
    <w:rsid w:val="00A66451"/>
    <w:rsid w:val="00A665FF"/>
    <w:rsid w:val="00A66995"/>
    <w:rsid w:val="00A66BD8"/>
    <w:rsid w:val="00A66C0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604"/>
    <w:rsid w:val="00A71DEB"/>
    <w:rsid w:val="00A71E1F"/>
    <w:rsid w:val="00A71E3A"/>
    <w:rsid w:val="00A71F8C"/>
    <w:rsid w:val="00A72093"/>
    <w:rsid w:val="00A720C3"/>
    <w:rsid w:val="00A7219A"/>
    <w:rsid w:val="00A72358"/>
    <w:rsid w:val="00A7242E"/>
    <w:rsid w:val="00A72469"/>
    <w:rsid w:val="00A7250A"/>
    <w:rsid w:val="00A727EA"/>
    <w:rsid w:val="00A7289A"/>
    <w:rsid w:val="00A728C1"/>
    <w:rsid w:val="00A728ED"/>
    <w:rsid w:val="00A72A42"/>
    <w:rsid w:val="00A72BDB"/>
    <w:rsid w:val="00A73162"/>
    <w:rsid w:val="00A73167"/>
    <w:rsid w:val="00A731A4"/>
    <w:rsid w:val="00A7338A"/>
    <w:rsid w:val="00A739ED"/>
    <w:rsid w:val="00A73D48"/>
    <w:rsid w:val="00A74310"/>
    <w:rsid w:val="00A743A7"/>
    <w:rsid w:val="00A74469"/>
    <w:rsid w:val="00A7457E"/>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8B"/>
    <w:rsid w:val="00A77899"/>
    <w:rsid w:val="00A77961"/>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624"/>
    <w:rsid w:val="00A8167E"/>
    <w:rsid w:val="00A816AC"/>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1C4"/>
    <w:rsid w:val="00A842FF"/>
    <w:rsid w:val="00A84B1D"/>
    <w:rsid w:val="00A84B8E"/>
    <w:rsid w:val="00A84BE8"/>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CBE"/>
    <w:rsid w:val="00AA0E04"/>
    <w:rsid w:val="00AA11AE"/>
    <w:rsid w:val="00AA14C4"/>
    <w:rsid w:val="00AA14D3"/>
    <w:rsid w:val="00AA1650"/>
    <w:rsid w:val="00AA1678"/>
    <w:rsid w:val="00AA190E"/>
    <w:rsid w:val="00AA1966"/>
    <w:rsid w:val="00AA1A63"/>
    <w:rsid w:val="00AA214D"/>
    <w:rsid w:val="00AA24DF"/>
    <w:rsid w:val="00AA2669"/>
    <w:rsid w:val="00AA26AB"/>
    <w:rsid w:val="00AA2A28"/>
    <w:rsid w:val="00AA2B5F"/>
    <w:rsid w:val="00AA2C64"/>
    <w:rsid w:val="00AA2F4D"/>
    <w:rsid w:val="00AA2F94"/>
    <w:rsid w:val="00AA320F"/>
    <w:rsid w:val="00AA3278"/>
    <w:rsid w:val="00AA3837"/>
    <w:rsid w:val="00AA38AE"/>
    <w:rsid w:val="00AA38CD"/>
    <w:rsid w:val="00AA3C78"/>
    <w:rsid w:val="00AA3CA6"/>
    <w:rsid w:val="00AA3D08"/>
    <w:rsid w:val="00AA4187"/>
    <w:rsid w:val="00AA425B"/>
    <w:rsid w:val="00AA4310"/>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BA5"/>
    <w:rsid w:val="00AB3E0F"/>
    <w:rsid w:val="00AB3F5D"/>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5AB"/>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9E"/>
    <w:rsid w:val="00AC57B5"/>
    <w:rsid w:val="00AC5856"/>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1F10"/>
    <w:rsid w:val="00AD229E"/>
    <w:rsid w:val="00AD24B8"/>
    <w:rsid w:val="00AD25DE"/>
    <w:rsid w:val="00AD2609"/>
    <w:rsid w:val="00AD27B6"/>
    <w:rsid w:val="00AD292F"/>
    <w:rsid w:val="00AD2A9D"/>
    <w:rsid w:val="00AD2C4F"/>
    <w:rsid w:val="00AD2C8D"/>
    <w:rsid w:val="00AD2EB1"/>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13"/>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0E2F"/>
    <w:rsid w:val="00AE12EE"/>
    <w:rsid w:val="00AE1356"/>
    <w:rsid w:val="00AE1507"/>
    <w:rsid w:val="00AE1561"/>
    <w:rsid w:val="00AE1723"/>
    <w:rsid w:val="00AE1808"/>
    <w:rsid w:val="00AE1924"/>
    <w:rsid w:val="00AE1A84"/>
    <w:rsid w:val="00AE2025"/>
    <w:rsid w:val="00AE2170"/>
    <w:rsid w:val="00AE2217"/>
    <w:rsid w:val="00AE2321"/>
    <w:rsid w:val="00AE2355"/>
    <w:rsid w:val="00AE2544"/>
    <w:rsid w:val="00AE2579"/>
    <w:rsid w:val="00AE287F"/>
    <w:rsid w:val="00AE28A1"/>
    <w:rsid w:val="00AE2A96"/>
    <w:rsid w:val="00AE2B91"/>
    <w:rsid w:val="00AE2C3A"/>
    <w:rsid w:val="00AE2E5E"/>
    <w:rsid w:val="00AE3157"/>
    <w:rsid w:val="00AE3163"/>
    <w:rsid w:val="00AE33C5"/>
    <w:rsid w:val="00AE3D1D"/>
    <w:rsid w:val="00AE3EE7"/>
    <w:rsid w:val="00AE4179"/>
    <w:rsid w:val="00AE4188"/>
    <w:rsid w:val="00AE43E9"/>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6A9"/>
    <w:rsid w:val="00AE68A4"/>
    <w:rsid w:val="00AE68F9"/>
    <w:rsid w:val="00AE6A55"/>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5C4"/>
    <w:rsid w:val="00AF068F"/>
    <w:rsid w:val="00AF0763"/>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2E0"/>
    <w:rsid w:val="00AF459A"/>
    <w:rsid w:val="00AF45C2"/>
    <w:rsid w:val="00AF45C5"/>
    <w:rsid w:val="00AF46DF"/>
    <w:rsid w:val="00AF4F5E"/>
    <w:rsid w:val="00AF501D"/>
    <w:rsid w:val="00AF5375"/>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E6D"/>
    <w:rsid w:val="00B032C5"/>
    <w:rsid w:val="00B03354"/>
    <w:rsid w:val="00B03475"/>
    <w:rsid w:val="00B03595"/>
    <w:rsid w:val="00B03681"/>
    <w:rsid w:val="00B03C9C"/>
    <w:rsid w:val="00B03DEA"/>
    <w:rsid w:val="00B03EC4"/>
    <w:rsid w:val="00B0435E"/>
    <w:rsid w:val="00B0437D"/>
    <w:rsid w:val="00B04587"/>
    <w:rsid w:val="00B0495F"/>
    <w:rsid w:val="00B04BFE"/>
    <w:rsid w:val="00B04E84"/>
    <w:rsid w:val="00B04F21"/>
    <w:rsid w:val="00B05263"/>
    <w:rsid w:val="00B05288"/>
    <w:rsid w:val="00B05322"/>
    <w:rsid w:val="00B054F9"/>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D8A"/>
    <w:rsid w:val="00B13E5F"/>
    <w:rsid w:val="00B13E7D"/>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EAD"/>
    <w:rsid w:val="00B17FD2"/>
    <w:rsid w:val="00B20029"/>
    <w:rsid w:val="00B20045"/>
    <w:rsid w:val="00B20121"/>
    <w:rsid w:val="00B2041C"/>
    <w:rsid w:val="00B204F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234"/>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D72"/>
    <w:rsid w:val="00B27EE8"/>
    <w:rsid w:val="00B27FF1"/>
    <w:rsid w:val="00B3068C"/>
    <w:rsid w:val="00B306FA"/>
    <w:rsid w:val="00B30794"/>
    <w:rsid w:val="00B30878"/>
    <w:rsid w:val="00B30B8D"/>
    <w:rsid w:val="00B30BEC"/>
    <w:rsid w:val="00B30CF1"/>
    <w:rsid w:val="00B31203"/>
    <w:rsid w:val="00B3130F"/>
    <w:rsid w:val="00B31715"/>
    <w:rsid w:val="00B3188D"/>
    <w:rsid w:val="00B31965"/>
    <w:rsid w:val="00B319E9"/>
    <w:rsid w:val="00B31A79"/>
    <w:rsid w:val="00B31B38"/>
    <w:rsid w:val="00B31DA8"/>
    <w:rsid w:val="00B320B6"/>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BE5"/>
    <w:rsid w:val="00B35D9D"/>
    <w:rsid w:val="00B35ED2"/>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B93"/>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380"/>
    <w:rsid w:val="00B51434"/>
    <w:rsid w:val="00B51473"/>
    <w:rsid w:val="00B5152A"/>
    <w:rsid w:val="00B515E1"/>
    <w:rsid w:val="00B51749"/>
    <w:rsid w:val="00B51857"/>
    <w:rsid w:val="00B51951"/>
    <w:rsid w:val="00B519E5"/>
    <w:rsid w:val="00B51F95"/>
    <w:rsid w:val="00B5227A"/>
    <w:rsid w:val="00B525C3"/>
    <w:rsid w:val="00B525E6"/>
    <w:rsid w:val="00B52935"/>
    <w:rsid w:val="00B529BD"/>
    <w:rsid w:val="00B52AED"/>
    <w:rsid w:val="00B52B9C"/>
    <w:rsid w:val="00B52E35"/>
    <w:rsid w:val="00B52EC9"/>
    <w:rsid w:val="00B53104"/>
    <w:rsid w:val="00B53244"/>
    <w:rsid w:val="00B537CC"/>
    <w:rsid w:val="00B538E5"/>
    <w:rsid w:val="00B53A3F"/>
    <w:rsid w:val="00B53FCE"/>
    <w:rsid w:val="00B54036"/>
    <w:rsid w:val="00B54A87"/>
    <w:rsid w:val="00B54BD0"/>
    <w:rsid w:val="00B54D19"/>
    <w:rsid w:val="00B54D54"/>
    <w:rsid w:val="00B550C3"/>
    <w:rsid w:val="00B550F4"/>
    <w:rsid w:val="00B553AB"/>
    <w:rsid w:val="00B5556A"/>
    <w:rsid w:val="00B5565B"/>
    <w:rsid w:val="00B5572B"/>
    <w:rsid w:val="00B558C9"/>
    <w:rsid w:val="00B5592C"/>
    <w:rsid w:val="00B559B2"/>
    <w:rsid w:val="00B55ABF"/>
    <w:rsid w:val="00B55BE2"/>
    <w:rsid w:val="00B55CCF"/>
    <w:rsid w:val="00B56055"/>
    <w:rsid w:val="00B56076"/>
    <w:rsid w:val="00B56300"/>
    <w:rsid w:val="00B56427"/>
    <w:rsid w:val="00B56DB0"/>
    <w:rsid w:val="00B56E05"/>
    <w:rsid w:val="00B56E4A"/>
    <w:rsid w:val="00B56EB8"/>
    <w:rsid w:val="00B56EC1"/>
    <w:rsid w:val="00B5721B"/>
    <w:rsid w:val="00B5730C"/>
    <w:rsid w:val="00B573AB"/>
    <w:rsid w:val="00B57556"/>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DB7"/>
    <w:rsid w:val="00B61EF8"/>
    <w:rsid w:val="00B61F6C"/>
    <w:rsid w:val="00B61FD9"/>
    <w:rsid w:val="00B623DB"/>
    <w:rsid w:val="00B625A7"/>
    <w:rsid w:val="00B62846"/>
    <w:rsid w:val="00B62A85"/>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C8"/>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5A0"/>
    <w:rsid w:val="00B73810"/>
    <w:rsid w:val="00B73BBC"/>
    <w:rsid w:val="00B73C16"/>
    <w:rsid w:val="00B73F2A"/>
    <w:rsid w:val="00B7425A"/>
    <w:rsid w:val="00B7433B"/>
    <w:rsid w:val="00B746DD"/>
    <w:rsid w:val="00B748BE"/>
    <w:rsid w:val="00B749D0"/>
    <w:rsid w:val="00B74E7D"/>
    <w:rsid w:val="00B74EEA"/>
    <w:rsid w:val="00B74F19"/>
    <w:rsid w:val="00B74FFE"/>
    <w:rsid w:val="00B751DE"/>
    <w:rsid w:val="00B754EF"/>
    <w:rsid w:val="00B7555A"/>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CF5"/>
    <w:rsid w:val="00B80D6C"/>
    <w:rsid w:val="00B80E9B"/>
    <w:rsid w:val="00B80EF0"/>
    <w:rsid w:val="00B80F25"/>
    <w:rsid w:val="00B80F58"/>
    <w:rsid w:val="00B80FF6"/>
    <w:rsid w:val="00B817F2"/>
    <w:rsid w:val="00B8185F"/>
    <w:rsid w:val="00B81924"/>
    <w:rsid w:val="00B81957"/>
    <w:rsid w:val="00B81D85"/>
    <w:rsid w:val="00B81EB6"/>
    <w:rsid w:val="00B826CA"/>
    <w:rsid w:val="00B82729"/>
    <w:rsid w:val="00B827A0"/>
    <w:rsid w:val="00B82856"/>
    <w:rsid w:val="00B8292A"/>
    <w:rsid w:val="00B82A50"/>
    <w:rsid w:val="00B82B83"/>
    <w:rsid w:val="00B82F9A"/>
    <w:rsid w:val="00B830D7"/>
    <w:rsid w:val="00B831C3"/>
    <w:rsid w:val="00B83368"/>
    <w:rsid w:val="00B834F9"/>
    <w:rsid w:val="00B83627"/>
    <w:rsid w:val="00B83686"/>
    <w:rsid w:val="00B838A6"/>
    <w:rsid w:val="00B83B14"/>
    <w:rsid w:val="00B83F52"/>
    <w:rsid w:val="00B83FB3"/>
    <w:rsid w:val="00B840AE"/>
    <w:rsid w:val="00B842C9"/>
    <w:rsid w:val="00B84383"/>
    <w:rsid w:val="00B84452"/>
    <w:rsid w:val="00B84655"/>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155"/>
    <w:rsid w:val="00B921FB"/>
    <w:rsid w:val="00B924C7"/>
    <w:rsid w:val="00B92707"/>
    <w:rsid w:val="00B928EF"/>
    <w:rsid w:val="00B92A3D"/>
    <w:rsid w:val="00B92A43"/>
    <w:rsid w:val="00B92F4F"/>
    <w:rsid w:val="00B931C2"/>
    <w:rsid w:val="00B9336F"/>
    <w:rsid w:val="00B93514"/>
    <w:rsid w:val="00B93549"/>
    <w:rsid w:val="00B93674"/>
    <w:rsid w:val="00B93688"/>
    <w:rsid w:val="00B9369E"/>
    <w:rsid w:val="00B93CB8"/>
    <w:rsid w:val="00B94213"/>
    <w:rsid w:val="00B94250"/>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CC8"/>
    <w:rsid w:val="00B95EAB"/>
    <w:rsid w:val="00B95EC4"/>
    <w:rsid w:val="00B95FCE"/>
    <w:rsid w:val="00B96165"/>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59"/>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C0"/>
    <w:rsid w:val="00BA3DF6"/>
    <w:rsid w:val="00BA3F73"/>
    <w:rsid w:val="00BA44AF"/>
    <w:rsid w:val="00BA44BA"/>
    <w:rsid w:val="00BA44D6"/>
    <w:rsid w:val="00BA44FB"/>
    <w:rsid w:val="00BA4583"/>
    <w:rsid w:val="00BA472F"/>
    <w:rsid w:val="00BA4839"/>
    <w:rsid w:val="00BA483F"/>
    <w:rsid w:val="00BA4B2D"/>
    <w:rsid w:val="00BA4E1B"/>
    <w:rsid w:val="00BA503C"/>
    <w:rsid w:val="00BA52D2"/>
    <w:rsid w:val="00BA52EC"/>
    <w:rsid w:val="00BA54AA"/>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74B"/>
    <w:rsid w:val="00BB689E"/>
    <w:rsid w:val="00BB6BE4"/>
    <w:rsid w:val="00BB6D4A"/>
    <w:rsid w:val="00BB6DA8"/>
    <w:rsid w:val="00BB6E2A"/>
    <w:rsid w:val="00BB6E2C"/>
    <w:rsid w:val="00BB6FD9"/>
    <w:rsid w:val="00BB720A"/>
    <w:rsid w:val="00BB79BB"/>
    <w:rsid w:val="00BB7B3C"/>
    <w:rsid w:val="00BB7BDC"/>
    <w:rsid w:val="00BC0094"/>
    <w:rsid w:val="00BC0232"/>
    <w:rsid w:val="00BC03A8"/>
    <w:rsid w:val="00BC0403"/>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22"/>
    <w:rsid w:val="00BD173E"/>
    <w:rsid w:val="00BD1759"/>
    <w:rsid w:val="00BD17BF"/>
    <w:rsid w:val="00BD193E"/>
    <w:rsid w:val="00BD1967"/>
    <w:rsid w:val="00BD1AE4"/>
    <w:rsid w:val="00BD1B92"/>
    <w:rsid w:val="00BD1C5C"/>
    <w:rsid w:val="00BD1CB0"/>
    <w:rsid w:val="00BD2028"/>
    <w:rsid w:val="00BD22D6"/>
    <w:rsid w:val="00BD2651"/>
    <w:rsid w:val="00BD281F"/>
    <w:rsid w:val="00BD2904"/>
    <w:rsid w:val="00BD29C7"/>
    <w:rsid w:val="00BD2FAB"/>
    <w:rsid w:val="00BD301D"/>
    <w:rsid w:val="00BD3093"/>
    <w:rsid w:val="00BD31ED"/>
    <w:rsid w:val="00BD33E6"/>
    <w:rsid w:val="00BD33FF"/>
    <w:rsid w:val="00BD3419"/>
    <w:rsid w:val="00BD390E"/>
    <w:rsid w:val="00BD3AB2"/>
    <w:rsid w:val="00BD3AD9"/>
    <w:rsid w:val="00BD3CCA"/>
    <w:rsid w:val="00BD3D66"/>
    <w:rsid w:val="00BD3E2A"/>
    <w:rsid w:val="00BD3EEA"/>
    <w:rsid w:val="00BD4162"/>
    <w:rsid w:val="00BD423C"/>
    <w:rsid w:val="00BD42B8"/>
    <w:rsid w:val="00BD4513"/>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185"/>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D1E"/>
    <w:rsid w:val="00BE5FD0"/>
    <w:rsid w:val="00BE61C1"/>
    <w:rsid w:val="00BE641B"/>
    <w:rsid w:val="00BE65F6"/>
    <w:rsid w:val="00BE6886"/>
    <w:rsid w:val="00BE6C2C"/>
    <w:rsid w:val="00BE6C2F"/>
    <w:rsid w:val="00BE6CE8"/>
    <w:rsid w:val="00BE6D08"/>
    <w:rsid w:val="00BE7182"/>
    <w:rsid w:val="00BE7206"/>
    <w:rsid w:val="00BE7297"/>
    <w:rsid w:val="00BE7390"/>
    <w:rsid w:val="00BE73CB"/>
    <w:rsid w:val="00BE76E4"/>
    <w:rsid w:val="00BE7702"/>
    <w:rsid w:val="00BE7816"/>
    <w:rsid w:val="00BE7817"/>
    <w:rsid w:val="00BE7D79"/>
    <w:rsid w:val="00BF015F"/>
    <w:rsid w:val="00BF03EA"/>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43F"/>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5C8"/>
    <w:rsid w:val="00BF69F5"/>
    <w:rsid w:val="00BF6C10"/>
    <w:rsid w:val="00BF72DF"/>
    <w:rsid w:val="00BF749B"/>
    <w:rsid w:val="00BF74CE"/>
    <w:rsid w:val="00BF74F8"/>
    <w:rsid w:val="00BF7892"/>
    <w:rsid w:val="00BF7A0E"/>
    <w:rsid w:val="00BF7AD0"/>
    <w:rsid w:val="00BF7AFF"/>
    <w:rsid w:val="00BF7E1A"/>
    <w:rsid w:val="00BF7EDC"/>
    <w:rsid w:val="00BF7EEC"/>
    <w:rsid w:val="00C000BA"/>
    <w:rsid w:val="00C0036C"/>
    <w:rsid w:val="00C009B1"/>
    <w:rsid w:val="00C00AA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219"/>
    <w:rsid w:val="00C07313"/>
    <w:rsid w:val="00C07692"/>
    <w:rsid w:val="00C07F66"/>
    <w:rsid w:val="00C07F69"/>
    <w:rsid w:val="00C07F6E"/>
    <w:rsid w:val="00C1033D"/>
    <w:rsid w:val="00C10596"/>
    <w:rsid w:val="00C1097D"/>
    <w:rsid w:val="00C10A18"/>
    <w:rsid w:val="00C10B2D"/>
    <w:rsid w:val="00C10BB4"/>
    <w:rsid w:val="00C10D1E"/>
    <w:rsid w:val="00C10E44"/>
    <w:rsid w:val="00C10F45"/>
    <w:rsid w:val="00C11013"/>
    <w:rsid w:val="00C111E9"/>
    <w:rsid w:val="00C111FA"/>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676"/>
    <w:rsid w:val="00C15829"/>
    <w:rsid w:val="00C1584A"/>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9C4"/>
    <w:rsid w:val="00C24A79"/>
    <w:rsid w:val="00C24AD4"/>
    <w:rsid w:val="00C24CB7"/>
    <w:rsid w:val="00C25038"/>
    <w:rsid w:val="00C2505F"/>
    <w:rsid w:val="00C25257"/>
    <w:rsid w:val="00C25272"/>
    <w:rsid w:val="00C25323"/>
    <w:rsid w:val="00C255F9"/>
    <w:rsid w:val="00C2591C"/>
    <w:rsid w:val="00C25C2A"/>
    <w:rsid w:val="00C25DF0"/>
    <w:rsid w:val="00C26240"/>
    <w:rsid w:val="00C26870"/>
    <w:rsid w:val="00C26923"/>
    <w:rsid w:val="00C26AB5"/>
    <w:rsid w:val="00C26C96"/>
    <w:rsid w:val="00C26C97"/>
    <w:rsid w:val="00C26C9C"/>
    <w:rsid w:val="00C270A4"/>
    <w:rsid w:val="00C2716A"/>
    <w:rsid w:val="00C274EF"/>
    <w:rsid w:val="00C2783F"/>
    <w:rsid w:val="00C278E8"/>
    <w:rsid w:val="00C27A61"/>
    <w:rsid w:val="00C27D6E"/>
    <w:rsid w:val="00C30352"/>
    <w:rsid w:val="00C303B0"/>
    <w:rsid w:val="00C3043C"/>
    <w:rsid w:val="00C305A3"/>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76"/>
    <w:rsid w:val="00C342BE"/>
    <w:rsid w:val="00C343D9"/>
    <w:rsid w:val="00C34579"/>
    <w:rsid w:val="00C3464F"/>
    <w:rsid w:val="00C34707"/>
    <w:rsid w:val="00C34780"/>
    <w:rsid w:val="00C34BAF"/>
    <w:rsid w:val="00C34E28"/>
    <w:rsid w:val="00C34F22"/>
    <w:rsid w:val="00C35357"/>
    <w:rsid w:val="00C3540F"/>
    <w:rsid w:val="00C354CB"/>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5A9"/>
    <w:rsid w:val="00C42710"/>
    <w:rsid w:val="00C4282D"/>
    <w:rsid w:val="00C42851"/>
    <w:rsid w:val="00C428D8"/>
    <w:rsid w:val="00C42A60"/>
    <w:rsid w:val="00C42B8A"/>
    <w:rsid w:val="00C42D40"/>
    <w:rsid w:val="00C431FD"/>
    <w:rsid w:val="00C4340B"/>
    <w:rsid w:val="00C434B6"/>
    <w:rsid w:val="00C435EA"/>
    <w:rsid w:val="00C4361D"/>
    <w:rsid w:val="00C4365F"/>
    <w:rsid w:val="00C43990"/>
    <w:rsid w:val="00C44006"/>
    <w:rsid w:val="00C441D3"/>
    <w:rsid w:val="00C4423E"/>
    <w:rsid w:val="00C44243"/>
    <w:rsid w:val="00C44290"/>
    <w:rsid w:val="00C44404"/>
    <w:rsid w:val="00C444CD"/>
    <w:rsid w:val="00C445FE"/>
    <w:rsid w:val="00C44776"/>
    <w:rsid w:val="00C45049"/>
    <w:rsid w:val="00C450BF"/>
    <w:rsid w:val="00C45786"/>
    <w:rsid w:val="00C45B1E"/>
    <w:rsid w:val="00C45B47"/>
    <w:rsid w:val="00C45DC2"/>
    <w:rsid w:val="00C45E87"/>
    <w:rsid w:val="00C45FEC"/>
    <w:rsid w:val="00C462E1"/>
    <w:rsid w:val="00C462FA"/>
    <w:rsid w:val="00C4665C"/>
    <w:rsid w:val="00C46660"/>
    <w:rsid w:val="00C46B18"/>
    <w:rsid w:val="00C46C9C"/>
    <w:rsid w:val="00C46EA8"/>
    <w:rsid w:val="00C46F0B"/>
    <w:rsid w:val="00C470CD"/>
    <w:rsid w:val="00C47512"/>
    <w:rsid w:val="00C47778"/>
    <w:rsid w:val="00C47865"/>
    <w:rsid w:val="00C47A31"/>
    <w:rsid w:val="00C47A7A"/>
    <w:rsid w:val="00C47C0A"/>
    <w:rsid w:val="00C47C9C"/>
    <w:rsid w:val="00C47EB9"/>
    <w:rsid w:val="00C50046"/>
    <w:rsid w:val="00C509E4"/>
    <w:rsid w:val="00C50A7E"/>
    <w:rsid w:val="00C50AA4"/>
    <w:rsid w:val="00C50C03"/>
    <w:rsid w:val="00C50E5D"/>
    <w:rsid w:val="00C50EA8"/>
    <w:rsid w:val="00C50EEC"/>
    <w:rsid w:val="00C51095"/>
    <w:rsid w:val="00C513BB"/>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7B"/>
    <w:rsid w:val="00C53645"/>
    <w:rsid w:val="00C537D7"/>
    <w:rsid w:val="00C53878"/>
    <w:rsid w:val="00C53924"/>
    <w:rsid w:val="00C53950"/>
    <w:rsid w:val="00C53B26"/>
    <w:rsid w:val="00C53CED"/>
    <w:rsid w:val="00C53D3B"/>
    <w:rsid w:val="00C53E97"/>
    <w:rsid w:val="00C53EB5"/>
    <w:rsid w:val="00C53FDE"/>
    <w:rsid w:val="00C54244"/>
    <w:rsid w:val="00C54492"/>
    <w:rsid w:val="00C54607"/>
    <w:rsid w:val="00C54717"/>
    <w:rsid w:val="00C548EC"/>
    <w:rsid w:val="00C549E4"/>
    <w:rsid w:val="00C549F2"/>
    <w:rsid w:val="00C54BBC"/>
    <w:rsid w:val="00C54EB6"/>
    <w:rsid w:val="00C54F1E"/>
    <w:rsid w:val="00C55068"/>
    <w:rsid w:val="00C55127"/>
    <w:rsid w:val="00C5516E"/>
    <w:rsid w:val="00C55190"/>
    <w:rsid w:val="00C551F8"/>
    <w:rsid w:val="00C555BC"/>
    <w:rsid w:val="00C556B2"/>
    <w:rsid w:val="00C556C4"/>
    <w:rsid w:val="00C5584E"/>
    <w:rsid w:val="00C55974"/>
    <w:rsid w:val="00C55B01"/>
    <w:rsid w:val="00C55C9A"/>
    <w:rsid w:val="00C55EAE"/>
    <w:rsid w:val="00C560AA"/>
    <w:rsid w:val="00C560C2"/>
    <w:rsid w:val="00C5621A"/>
    <w:rsid w:val="00C5621F"/>
    <w:rsid w:val="00C5623D"/>
    <w:rsid w:val="00C56561"/>
    <w:rsid w:val="00C565EC"/>
    <w:rsid w:val="00C56726"/>
    <w:rsid w:val="00C56733"/>
    <w:rsid w:val="00C56952"/>
    <w:rsid w:val="00C5696C"/>
    <w:rsid w:val="00C56A53"/>
    <w:rsid w:val="00C56C63"/>
    <w:rsid w:val="00C56D4E"/>
    <w:rsid w:val="00C5702B"/>
    <w:rsid w:val="00C5735C"/>
    <w:rsid w:val="00C5756E"/>
    <w:rsid w:val="00C5761B"/>
    <w:rsid w:val="00C57682"/>
    <w:rsid w:val="00C579E2"/>
    <w:rsid w:val="00C57D8A"/>
    <w:rsid w:val="00C6012D"/>
    <w:rsid w:val="00C60351"/>
    <w:rsid w:val="00C60382"/>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E6"/>
    <w:rsid w:val="00C61D07"/>
    <w:rsid w:val="00C61ECF"/>
    <w:rsid w:val="00C61F21"/>
    <w:rsid w:val="00C622BE"/>
    <w:rsid w:val="00C62793"/>
    <w:rsid w:val="00C62AB9"/>
    <w:rsid w:val="00C62AD7"/>
    <w:rsid w:val="00C63160"/>
    <w:rsid w:val="00C6322E"/>
    <w:rsid w:val="00C63272"/>
    <w:rsid w:val="00C63349"/>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3E9"/>
    <w:rsid w:val="00C6541D"/>
    <w:rsid w:val="00C6559F"/>
    <w:rsid w:val="00C65681"/>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1E3E"/>
    <w:rsid w:val="00C7262F"/>
    <w:rsid w:val="00C72631"/>
    <w:rsid w:val="00C72750"/>
    <w:rsid w:val="00C727D9"/>
    <w:rsid w:val="00C72864"/>
    <w:rsid w:val="00C728FA"/>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B"/>
    <w:rsid w:val="00C7623D"/>
    <w:rsid w:val="00C762B7"/>
    <w:rsid w:val="00C762E5"/>
    <w:rsid w:val="00C768FF"/>
    <w:rsid w:val="00C76C65"/>
    <w:rsid w:val="00C76CCB"/>
    <w:rsid w:val="00C77233"/>
    <w:rsid w:val="00C77684"/>
    <w:rsid w:val="00C7779E"/>
    <w:rsid w:val="00C7792C"/>
    <w:rsid w:val="00C77BCF"/>
    <w:rsid w:val="00C77BF1"/>
    <w:rsid w:val="00C77C55"/>
    <w:rsid w:val="00C77D1A"/>
    <w:rsid w:val="00C80076"/>
    <w:rsid w:val="00C80146"/>
    <w:rsid w:val="00C802B9"/>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336"/>
    <w:rsid w:val="00C82371"/>
    <w:rsid w:val="00C825B5"/>
    <w:rsid w:val="00C828B9"/>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5F29"/>
    <w:rsid w:val="00C86161"/>
    <w:rsid w:val="00C862AE"/>
    <w:rsid w:val="00C86368"/>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E7"/>
    <w:rsid w:val="00C87F3C"/>
    <w:rsid w:val="00C9008D"/>
    <w:rsid w:val="00C90215"/>
    <w:rsid w:val="00C9024C"/>
    <w:rsid w:val="00C90310"/>
    <w:rsid w:val="00C903A5"/>
    <w:rsid w:val="00C905EC"/>
    <w:rsid w:val="00C90736"/>
    <w:rsid w:val="00C90857"/>
    <w:rsid w:val="00C90ACA"/>
    <w:rsid w:val="00C90CEC"/>
    <w:rsid w:val="00C914E9"/>
    <w:rsid w:val="00C91565"/>
    <w:rsid w:val="00C916B9"/>
    <w:rsid w:val="00C9192C"/>
    <w:rsid w:val="00C9199D"/>
    <w:rsid w:val="00C91E30"/>
    <w:rsid w:val="00C91ED4"/>
    <w:rsid w:val="00C91FC4"/>
    <w:rsid w:val="00C91FE2"/>
    <w:rsid w:val="00C92085"/>
    <w:rsid w:val="00C920D7"/>
    <w:rsid w:val="00C921BA"/>
    <w:rsid w:val="00C9234D"/>
    <w:rsid w:val="00C92C08"/>
    <w:rsid w:val="00C92D5E"/>
    <w:rsid w:val="00C92F7E"/>
    <w:rsid w:val="00C9315B"/>
    <w:rsid w:val="00C9358B"/>
    <w:rsid w:val="00C935C3"/>
    <w:rsid w:val="00C93D30"/>
    <w:rsid w:val="00C93D52"/>
    <w:rsid w:val="00C93E96"/>
    <w:rsid w:val="00C93F6A"/>
    <w:rsid w:val="00C946E3"/>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37F"/>
    <w:rsid w:val="00C963D8"/>
    <w:rsid w:val="00C965A9"/>
    <w:rsid w:val="00C9677E"/>
    <w:rsid w:val="00C96839"/>
    <w:rsid w:val="00C96A5E"/>
    <w:rsid w:val="00C96A8B"/>
    <w:rsid w:val="00C96ABF"/>
    <w:rsid w:val="00C96B0A"/>
    <w:rsid w:val="00C96C9E"/>
    <w:rsid w:val="00C96CB0"/>
    <w:rsid w:val="00C96D4F"/>
    <w:rsid w:val="00C96D88"/>
    <w:rsid w:val="00C96EB2"/>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D73"/>
    <w:rsid w:val="00CA2004"/>
    <w:rsid w:val="00CA2030"/>
    <w:rsid w:val="00CA2127"/>
    <w:rsid w:val="00CA237D"/>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A7FD2"/>
    <w:rsid w:val="00CB01E0"/>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CA6"/>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51"/>
    <w:rsid w:val="00CC35BB"/>
    <w:rsid w:val="00CC3889"/>
    <w:rsid w:val="00CC3AC7"/>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BE"/>
    <w:rsid w:val="00CC66DD"/>
    <w:rsid w:val="00CC6760"/>
    <w:rsid w:val="00CC69F2"/>
    <w:rsid w:val="00CC6A5E"/>
    <w:rsid w:val="00CC6A67"/>
    <w:rsid w:val="00CC6C73"/>
    <w:rsid w:val="00CC6EB6"/>
    <w:rsid w:val="00CC6F48"/>
    <w:rsid w:val="00CC72CD"/>
    <w:rsid w:val="00CC78D1"/>
    <w:rsid w:val="00CC7931"/>
    <w:rsid w:val="00CC7AB9"/>
    <w:rsid w:val="00CC7AE3"/>
    <w:rsid w:val="00CD01C0"/>
    <w:rsid w:val="00CD02A6"/>
    <w:rsid w:val="00CD0353"/>
    <w:rsid w:val="00CD047E"/>
    <w:rsid w:val="00CD066D"/>
    <w:rsid w:val="00CD0860"/>
    <w:rsid w:val="00CD086B"/>
    <w:rsid w:val="00CD08BE"/>
    <w:rsid w:val="00CD092E"/>
    <w:rsid w:val="00CD09C8"/>
    <w:rsid w:val="00CD0AB3"/>
    <w:rsid w:val="00CD0C6B"/>
    <w:rsid w:val="00CD0D80"/>
    <w:rsid w:val="00CD0D9F"/>
    <w:rsid w:val="00CD10D6"/>
    <w:rsid w:val="00CD1152"/>
    <w:rsid w:val="00CD1159"/>
    <w:rsid w:val="00CD1631"/>
    <w:rsid w:val="00CD1651"/>
    <w:rsid w:val="00CD17F0"/>
    <w:rsid w:val="00CD1821"/>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58C"/>
    <w:rsid w:val="00CD78CB"/>
    <w:rsid w:val="00CD7D67"/>
    <w:rsid w:val="00CD7F56"/>
    <w:rsid w:val="00CE082F"/>
    <w:rsid w:val="00CE0D53"/>
    <w:rsid w:val="00CE0FDD"/>
    <w:rsid w:val="00CE1049"/>
    <w:rsid w:val="00CE10F6"/>
    <w:rsid w:val="00CE1106"/>
    <w:rsid w:val="00CE1277"/>
    <w:rsid w:val="00CE12BF"/>
    <w:rsid w:val="00CE18BF"/>
    <w:rsid w:val="00CE1B19"/>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023"/>
    <w:rsid w:val="00CE63B5"/>
    <w:rsid w:val="00CE6849"/>
    <w:rsid w:val="00CE691B"/>
    <w:rsid w:val="00CE6956"/>
    <w:rsid w:val="00CE6B3E"/>
    <w:rsid w:val="00CE6DD0"/>
    <w:rsid w:val="00CE6EF1"/>
    <w:rsid w:val="00CE73C5"/>
    <w:rsid w:val="00CE74D2"/>
    <w:rsid w:val="00CF02BE"/>
    <w:rsid w:val="00CF037B"/>
    <w:rsid w:val="00CF052A"/>
    <w:rsid w:val="00CF061E"/>
    <w:rsid w:val="00CF0753"/>
    <w:rsid w:val="00CF08AE"/>
    <w:rsid w:val="00CF0DE4"/>
    <w:rsid w:val="00CF0EC2"/>
    <w:rsid w:val="00CF112A"/>
    <w:rsid w:val="00CF1245"/>
    <w:rsid w:val="00CF1290"/>
    <w:rsid w:val="00CF192F"/>
    <w:rsid w:val="00CF1952"/>
    <w:rsid w:val="00CF1E54"/>
    <w:rsid w:val="00CF2150"/>
    <w:rsid w:val="00CF2160"/>
    <w:rsid w:val="00CF242A"/>
    <w:rsid w:val="00CF252C"/>
    <w:rsid w:val="00CF2551"/>
    <w:rsid w:val="00CF272B"/>
    <w:rsid w:val="00CF30D0"/>
    <w:rsid w:val="00CF312E"/>
    <w:rsid w:val="00CF322D"/>
    <w:rsid w:val="00CF3609"/>
    <w:rsid w:val="00CF3716"/>
    <w:rsid w:val="00CF37C7"/>
    <w:rsid w:val="00CF3C98"/>
    <w:rsid w:val="00CF3DCA"/>
    <w:rsid w:val="00CF4288"/>
    <w:rsid w:val="00CF46CB"/>
    <w:rsid w:val="00CF4880"/>
    <w:rsid w:val="00CF4BE0"/>
    <w:rsid w:val="00CF4C0B"/>
    <w:rsid w:val="00CF4D8E"/>
    <w:rsid w:val="00CF4DF7"/>
    <w:rsid w:val="00CF4EC1"/>
    <w:rsid w:val="00CF5017"/>
    <w:rsid w:val="00CF509A"/>
    <w:rsid w:val="00CF5B53"/>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5C"/>
    <w:rsid w:val="00D004D1"/>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A71"/>
    <w:rsid w:val="00D05B24"/>
    <w:rsid w:val="00D05E66"/>
    <w:rsid w:val="00D05EB5"/>
    <w:rsid w:val="00D06265"/>
    <w:rsid w:val="00D066BC"/>
    <w:rsid w:val="00D06707"/>
    <w:rsid w:val="00D067A0"/>
    <w:rsid w:val="00D06806"/>
    <w:rsid w:val="00D069A8"/>
    <w:rsid w:val="00D069F2"/>
    <w:rsid w:val="00D06A53"/>
    <w:rsid w:val="00D06A74"/>
    <w:rsid w:val="00D06D12"/>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BA"/>
    <w:rsid w:val="00D117B0"/>
    <w:rsid w:val="00D11920"/>
    <w:rsid w:val="00D11AC1"/>
    <w:rsid w:val="00D11C0A"/>
    <w:rsid w:val="00D11D33"/>
    <w:rsid w:val="00D1213B"/>
    <w:rsid w:val="00D121D0"/>
    <w:rsid w:val="00D12263"/>
    <w:rsid w:val="00D122E7"/>
    <w:rsid w:val="00D1230D"/>
    <w:rsid w:val="00D124F2"/>
    <w:rsid w:val="00D12516"/>
    <w:rsid w:val="00D12B8B"/>
    <w:rsid w:val="00D12C55"/>
    <w:rsid w:val="00D12FD5"/>
    <w:rsid w:val="00D1331F"/>
    <w:rsid w:val="00D13362"/>
    <w:rsid w:val="00D13509"/>
    <w:rsid w:val="00D135B9"/>
    <w:rsid w:val="00D13846"/>
    <w:rsid w:val="00D138B7"/>
    <w:rsid w:val="00D1396C"/>
    <w:rsid w:val="00D139CB"/>
    <w:rsid w:val="00D13E1B"/>
    <w:rsid w:val="00D1409A"/>
    <w:rsid w:val="00D144F6"/>
    <w:rsid w:val="00D14537"/>
    <w:rsid w:val="00D14847"/>
    <w:rsid w:val="00D1484B"/>
    <w:rsid w:val="00D14A77"/>
    <w:rsid w:val="00D14A8C"/>
    <w:rsid w:val="00D14B05"/>
    <w:rsid w:val="00D14DDE"/>
    <w:rsid w:val="00D15101"/>
    <w:rsid w:val="00D15427"/>
    <w:rsid w:val="00D155F5"/>
    <w:rsid w:val="00D15A37"/>
    <w:rsid w:val="00D15EF3"/>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7A1"/>
    <w:rsid w:val="00D208D3"/>
    <w:rsid w:val="00D20A76"/>
    <w:rsid w:val="00D20A8F"/>
    <w:rsid w:val="00D20CC1"/>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802"/>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4A2"/>
    <w:rsid w:val="00D26590"/>
    <w:rsid w:val="00D265C6"/>
    <w:rsid w:val="00D26612"/>
    <w:rsid w:val="00D269C7"/>
    <w:rsid w:val="00D26B2C"/>
    <w:rsid w:val="00D26EDC"/>
    <w:rsid w:val="00D276B0"/>
    <w:rsid w:val="00D276BD"/>
    <w:rsid w:val="00D27727"/>
    <w:rsid w:val="00D278E6"/>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61A"/>
    <w:rsid w:val="00D30823"/>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FE4"/>
    <w:rsid w:val="00D33126"/>
    <w:rsid w:val="00D331B7"/>
    <w:rsid w:val="00D33878"/>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0"/>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EBA"/>
    <w:rsid w:val="00D42F18"/>
    <w:rsid w:val="00D43455"/>
    <w:rsid w:val="00D434CA"/>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0E7"/>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364"/>
    <w:rsid w:val="00D51880"/>
    <w:rsid w:val="00D51C68"/>
    <w:rsid w:val="00D51CF9"/>
    <w:rsid w:val="00D51DF7"/>
    <w:rsid w:val="00D51E79"/>
    <w:rsid w:val="00D51F00"/>
    <w:rsid w:val="00D52077"/>
    <w:rsid w:val="00D5218C"/>
    <w:rsid w:val="00D52645"/>
    <w:rsid w:val="00D52738"/>
    <w:rsid w:val="00D528EA"/>
    <w:rsid w:val="00D5291C"/>
    <w:rsid w:val="00D52A74"/>
    <w:rsid w:val="00D52B95"/>
    <w:rsid w:val="00D52BC6"/>
    <w:rsid w:val="00D52EC6"/>
    <w:rsid w:val="00D530C2"/>
    <w:rsid w:val="00D5351A"/>
    <w:rsid w:val="00D5353B"/>
    <w:rsid w:val="00D53555"/>
    <w:rsid w:val="00D53C9D"/>
    <w:rsid w:val="00D53D33"/>
    <w:rsid w:val="00D53F01"/>
    <w:rsid w:val="00D54057"/>
    <w:rsid w:val="00D54458"/>
    <w:rsid w:val="00D54667"/>
    <w:rsid w:val="00D5487A"/>
    <w:rsid w:val="00D54B1F"/>
    <w:rsid w:val="00D54E46"/>
    <w:rsid w:val="00D5511F"/>
    <w:rsid w:val="00D55250"/>
    <w:rsid w:val="00D553E2"/>
    <w:rsid w:val="00D556DE"/>
    <w:rsid w:val="00D556FA"/>
    <w:rsid w:val="00D5586E"/>
    <w:rsid w:val="00D55B6D"/>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1ED5"/>
    <w:rsid w:val="00D6209D"/>
    <w:rsid w:val="00D62743"/>
    <w:rsid w:val="00D6282C"/>
    <w:rsid w:val="00D62ABB"/>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684"/>
    <w:rsid w:val="00D67826"/>
    <w:rsid w:val="00D67861"/>
    <w:rsid w:val="00D67879"/>
    <w:rsid w:val="00D678FE"/>
    <w:rsid w:val="00D67A33"/>
    <w:rsid w:val="00D67AE8"/>
    <w:rsid w:val="00D67B3F"/>
    <w:rsid w:val="00D67C6C"/>
    <w:rsid w:val="00D67E60"/>
    <w:rsid w:val="00D702E8"/>
    <w:rsid w:val="00D70609"/>
    <w:rsid w:val="00D7076A"/>
    <w:rsid w:val="00D70D75"/>
    <w:rsid w:val="00D70DE3"/>
    <w:rsid w:val="00D71081"/>
    <w:rsid w:val="00D712AE"/>
    <w:rsid w:val="00D715D6"/>
    <w:rsid w:val="00D716C5"/>
    <w:rsid w:val="00D716D9"/>
    <w:rsid w:val="00D71D52"/>
    <w:rsid w:val="00D71E47"/>
    <w:rsid w:val="00D71EF1"/>
    <w:rsid w:val="00D7236F"/>
    <w:rsid w:val="00D72535"/>
    <w:rsid w:val="00D726D1"/>
    <w:rsid w:val="00D7290D"/>
    <w:rsid w:val="00D72B59"/>
    <w:rsid w:val="00D72CDA"/>
    <w:rsid w:val="00D72F12"/>
    <w:rsid w:val="00D72FCE"/>
    <w:rsid w:val="00D7325D"/>
    <w:rsid w:val="00D73300"/>
    <w:rsid w:val="00D7330F"/>
    <w:rsid w:val="00D7333C"/>
    <w:rsid w:val="00D7347F"/>
    <w:rsid w:val="00D735BE"/>
    <w:rsid w:val="00D73709"/>
    <w:rsid w:val="00D738F4"/>
    <w:rsid w:val="00D73A06"/>
    <w:rsid w:val="00D73A9F"/>
    <w:rsid w:val="00D73D3C"/>
    <w:rsid w:val="00D742E8"/>
    <w:rsid w:val="00D7469F"/>
    <w:rsid w:val="00D748E2"/>
    <w:rsid w:val="00D7494A"/>
    <w:rsid w:val="00D74B71"/>
    <w:rsid w:val="00D74D07"/>
    <w:rsid w:val="00D75178"/>
    <w:rsid w:val="00D75256"/>
    <w:rsid w:val="00D752ED"/>
    <w:rsid w:val="00D757AA"/>
    <w:rsid w:val="00D75BEC"/>
    <w:rsid w:val="00D760F2"/>
    <w:rsid w:val="00D761B4"/>
    <w:rsid w:val="00D7636E"/>
    <w:rsid w:val="00D76466"/>
    <w:rsid w:val="00D764E3"/>
    <w:rsid w:val="00D7651C"/>
    <w:rsid w:val="00D765BD"/>
    <w:rsid w:val="00D76A5B"/>
    <w:rsid w:val="00D76AAC"/>
    <w:rsid w:val="00D77264"/>
    <w:rsid w:val="00D77317"/>
    <w:rsid w:val="00D77420"/>
    <w:rsid w:val="00D77AC1"/>
    <w:rsid w:val="00D77E21"/>
    <w:rsid w:val="00D77F68"/>
    <w:rsid w:val="00D80267"/>
    <w:rsid w:val="00D80CEB"/>
    <w:rsid w:val="00D80FB6"/>
    <w:rsid w:val="00D81127"/>
    <w:rsid w:val="00D8112E"/>
    <w:rsid w:val="00D813F7"/>
    <w:rsid w:val="00D815E0"/>
    <w:rsid w:val="00D81845"/>
    <w:rsid w:val="00D81D21"/>
    <w:rsid w:val="00D81D2E"/>
    <w:rsid w:val="00D81DE6"/>
    <w:rsid w:val="00D81F0F"/>
    <w:rsid w:val="00D81FDF"/>
    <w:rsid w:val="00D82071"/>
    <w:rsid w:val="00D82207"/>
    <w:rsid w:val="00D82216"/>
    <w:rsid w:val="00D8237B"/>
    <w:rsid w:val="00D82591"/>
    <w:rsid w:val="00D828C8"/>
    <w:rsid w:val="00D82A9C"/>
    <w:rsid w:val="00D82B05"/>
    <w:rsid w:val="00D82ECC"/>
    <w:rsid w:val="00D831CA"/>
    <w:rsid w:val="00D8328B"/>
    <w:rsid w:val="00D836D9"/>
    <w:rsid w:val="00D83839"/>
    <w:rsid w:val="00D83925"/>
    <w:rsid w:val="00D83999"/>
    <w:rsid w:val="00D83C1D"/>
    <w:rsid w:val="00D84157"/>
    <w:rsid w:val="00D84546"/>
    <w:rsid w:val="00D8456B"/>
    <w:rsid w:val="00D8466B"/>
    <w:rsid w:val="00D84764"/>
    <w:rsid w:val="00D8485D"/>
    <w:rsid w:val="00D848CF"/>
    <w:rsid w:val="00D84B69"/>
    <w:rsid w:val="00D84B75"/>
    <w:rsid w:val="00D84C4B"/>
    <w:rsid w:val="00D84F96"/>
    <w:rsid w:val="00D84FA8"/>
    <w:rsid w:val="00D85087"/>
    <w:rsid w:val="00D8509E"/>
    <w:rsid w:val="00D8511B"/>
    <w:rsid w:val="00D85289"/>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10"/>
    <w:rsid w:val="00D90F42"/>
    <w:rsid w:val="00D90FEB"/>
    <w:rsid w:val="00D911CF"/>
    <w:rsid w:val="00D91242"/>
    <w:rsid w:val="00D913FF"/>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AF2"/>
    <w:rsid w:val="00D92C1D"/>
    <w:rsid w:val="00D92E8B"/>
    <w:rsid w:val="00D93333"/>
    <w:rsid w:val="00D93391"/>
    <w:rsid w:val="00D937DD"/>
    <w:rsid w:val="00D93916"/>
    <w:rsid w:val="00D93918"/>
    <w:rsid w:val="00D93C21"/>
    <w:rsid w:val="00D93DCB"/>
    <w:rsid w:val="00D93E7B"/>
    <w:rsid w:val="00D93E84"/>
    <w:rsid w:val="00D93E88"/>
    <w:rsid w:val="00D93EF6"/>
    <w:rsid w:val="00D93F2F"/>
    <w:rsid w:val="00D94333"/>
    <w:rsid w:val="00D94433"/>
    <w:rsid w:val="00D944AF"/>
    <w:rsid w:val="00D9467C"/>
    <w:rsid w:val="00D9497C"/>
    <w:rsid w:val="00D94AAB"/>
    <w:rsid w:val="00D94CB4"/>
    <w:rsid w:val="00D94D87"/>
    <w:rsid w:val="00D94DAB"/>
    <w:rsid w:val="00D95216"/>
    <w:rsid w:val="00D9528D"/>
    <w:rsid w:val="00D95893"/>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4BF"/>
    <w:rsid w:val="00DA0620"/>
    <w:rsid w:val="00DA0701"/>
    <w:rsid w:val="00DA0A93"/>
    <w:rsid w:val="00DA0C93"/>
    <w:rsid w:val="00DA11BB"/>
    <w:rsid w:val="00DA127C"/>
    <w:rsid w:val="00DA15B3"/>
    <w:rsid w:val="00DA16BE"/>
    <w:rsid w:val="00DA190B"/>
    <w:rsid w:val="00DA19CC"/>
    <w:rsid w:val="00DA1A8B"/>
    <w:rsid w:val="00DA1F81"/>
    <w:rsid w:val="00DA205D"/>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34A"/>
    <w:rsid w:val="00DA49AE"/>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1DF"/>
    <w:rsid w:val="00DB2337"/>
    <w:rsid w:val="00DB236F"/>
    <w:rsid w:val="00DB26BF"/>
    <w:rsid w:val="00DB2C59"/>
    <w:rsid w:val="00DB2CA0"/>
    <w:rsid w:val="00DB3151"/>
    <w:rsid w:val="00DB3199"/>
    <w:rsid w:val="00DB32F7"/>
    <w:rsid w:val="00DB35F0"/>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B6E"/>
    <w:rsid w:val="00DB4C5A"/>
    <w:rsid w:val="00DB4E41"/>
    <w:rsid w:val="00DB4E92"/>
    <w:rsid w:val="00DB50D2"/>
    <w:rsid w:val="00DB518F"/>
    <w:rsid w:val="00DB5444"/>
    <w:rsid w:val="00DB5464"/>
    <w:rsid w:val="00DB556B"/>
    <w:rsid w:val="00DB587D"/>
    <w:rsid w:val="00DB5D79"/>
    <w:rsid w:val="00DB5E16"/>
    <w:rsid w:val="00DB5E2C"/>
    <w:rsid w:val="00DB5E82"/>
    <w:rsid w:val="00DB6116"/>
    <w:rsid w:val="00DB6142"/>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0F87"/>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D41"/>
    <w:rsid w:val="00DC6E2C"/>
    <w:rsid w:val="00DC6E6F"/>
    <w:rsid w:val="00DC72E2"/>
    <w:rsid w:val="00DC7594"/>
    <w:rsid w:val="00DC7724"/>
    <w:rsid w:val="00DC79AE"/>
    <w:rsid w:val="00DC79F9"/>
    <w:rsid w:val="00DC7BC2"/>
    <w:rsid w:val="00DC7E6A"/>
    <w:rsid w:val="00DC7E97"/>
    <w:rsid w:val="00DC7FE8"/>
    <w:rsid w:val="00DD00C2"/>
    <w:rsid w:val="00DD0136"/>
    <w:rsid w:val="00DD01EC"/>
    <w:rsid w:val="00DD052C"/>
    <w:rsid w:val="00DD0621"/>
    <w:rsid w:val="00DD0658"/>
    <w:rsid w:val="00DD077E"/>
    <w:rsid w:val="00DD0814"/>
    <w:rsid w:val="00DD0A4D"/>
    <w:rsid w:val="00DD0C64"/>
    <w:rsid w:val="00DD0C99"/>
    <w:rsid w:val="00DD0D81"/>
    <w:rsid w:val="00DD0F69"/>
    <w:rsid w:val="00DD1253"/>
    <w:rsid w:val="00DD12A0"/>
    <w:rsid w:val="00DD1301"/>
    <w:rsid w:val="00DD1366"/>
    <w:rsid w:val="00DD147E"/>
    <w:rsid w:val="00DD16EB"/>
    <w:rsid w:val="00DD186B"/>
    <w:rsid w:val="00DD187A"/>
    <w:rsid w:val="00DD189D"/>
    <w:rsid w:val="00DD1BED"/>
    <w:rsid w:val="00DD1EED"/>
    <w:rsid w:val="00DD1FA5"/>
    <w:rsid w:val="00DD1FFD"/>
    <w:rsid w:val="00DD2263"/>
    <w:rsid w:val="00DD2542"/>
    <w:rsid w:val="00DD2838"/>
    <w:rsid w:val="00DD2A74"/>
    <w:rsid w:val="00DD2D79"/>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223"/>
    <w:rsid w:val="00DD435C"/>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00"/>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B4"/>
    <w:rsid w:val="00DF074B"/>
    <w:rsid w:val="00DF0750"/>
    <w:rsid w:val="00DF07BE"/>
    <w:rsid w:val="00DF081E"/>
    <w:rsid w:val="00DF086A"/>
    <w:rsid w:val="00DF09D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52C"/>
    <w:rsid w:val="00DF5565"/>
    <w:rsid w:val="00DF55E1"/>
    <w:rsid w:val="00DF56AB"/>
    <w:rsid w:val="00DF56CD"/>
    <w:rsid w:val="00DF5A3D"/>
    <w:rsid w:val="00DF5A7C"/>
    <w:rsid w:val="00DF5B18"/>
    <w:rsid w:val="00DF5B94"/>
    <w:rsid w:val="00DF5C5C"/>
    <w:rsid w:val="00DF5CBF"/>
    <w:rsid w:val="00DF5E96"/>
    <w:rsid w:val="00DF5EF8"/>
    <w:rsid w:val="00DF6106"/>
    <w:rsid w:val="00DF678E"/>
    <w:rsid w:val="00DF6978"/>
    <w:rsid w:val="00DF6AE5"/>
    <w:rsid w:val="00DF6B61"/>
    <w:rsid w:val="00DF6C7C"/>
    <w:rsid w:val="00DF6CA2"/>
    <w:rsid w:val="00DF6D4F"/>
    <w:rsid w:val="00DF6EE1"/>
    <w:rsid w:val="00DF7156"/>
    <w:rsid w:val="00DF720B"/>
    <w:rsid w:val="00DF72D8"/>
    <w:rsid w:val="00DF736A"/>
    <w:rsid w:val="00DF74CC"/>
    <w:rsid w:val="00DF760F"/>
    <w:rsid w:val="00DF76E9"/>
    <w:rsid w:val="00DF7897"/>
    <w:rsid w:val="00DF7A6E"/>
    <w:rsid w:val="00DF7CC5"/>
    <w:rsid w:val="00DF7EE5"/>
    <w:rsid w:val="00DF7F94"/>
    <w:rsid w:val="00E00014"/>
    <w:rsid w:val="00E0010A"/>
    <w:rsid w:val="00E00263"/>
    <w:rsid w:val="00E0032E"/>
    <w:rsid w:val="00E00700"/>
    <w:rsid w:val="00E0071D"/>
    <w:rsid w:val="00E008A2"/>
    <w:rsid w:val="00E00AC1"/>
    <w:rsid w:val="00E00BDA"/>
    <w:rsid w:val="00E00C23"/>
    <w:rsid w:val="00E00C60"/>
    <w:rsid w:val="00E00E37"/>
    <w:rsid w:val="00E00EA5"/>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A3B"/>
    <w:rsid w:val="00E04C7D"/>
    <w:rsid w:val="00E04E81"/>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1F1"/>
    <w:rsid w:val="00E07226"/>
    <w:rsid w:val="00E074C3"/>
    <w:rsid w:val="00E07590"/>
    <w:rsid w:val="00E07BBF"/>
    <w:rsid w:val="00E10090"/>
    <w:rsid w:val="00E101E0"/>
    <w:rsid w:val="00E10208"/>
    <w:rsid w:val="00E103AC"/>
    <w:rsid w:val="00E103FB"/>
    <w:rsid w:val="00E10417"/>
    <w:rsid w:val="00E10450"/>
    <w:rsid w:val="00E1047A"/>
    <w:rsid w:val="00E10761"/>
    <w:rsid w:val="00E10EED"/>
    <w:rsid w:val="00E110A1"/>
    <w:rsid w:val="00E114C2"/>
    <w:rsid w:val="00E11743"/>
    <w:rsid w:val="00E1176B"/>
    <w:rsid w:val="00E119EA"/>
    <w:rsid w:val="00E11BD3"/>
    <w:rsid w:val="00E11D7F"/>
    <w:rsid w:val="00E123AE"/>
    <w:rsid w:val="00E12C32"/>
    <w:rsid w:val="00E135EA"/>
    <w:rsid w:val="00E1383F"/>
    <w:rsid w:val="00E13846"/>
    <w:rsid w:val="00E1391D"/>
    <w:rsid w:val="00E13A41"/>
    <w:rsid w:val="00E13B38"/>
    <w:rsid w:val="00E13CE6"/>
    <w:rsid w:val="00E13E06"/>
    <w:rsid w:val="00E14084"/>
    <w:rsid w:val="00E141C3"/>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624"/>
    <w:rsid w:val="00E2285F"/>
    <w:rsid w:val="00E22B24"/>
    <w:rsid w:val="00E22E5E"/>
    <w:rsid w:val="00E22F66"/>
    <w:rsid w:val="00E2311C"/>
    <w:rsid w:val="00E2350B"/>
    <w:rsid w:val="00E23B79"/>
    <w:rsid w:val="00E23D2F"/>
    <w:rsid w:val="00E23E5D"/>
    <w:rsid w:val="00E23EF5"/>
    <w:rsid w:val="00E23F73"/>
    <w:rsid w:val="00E240AF"/>
    <w:rsid w:val="00E246AC"/>
    <w:rsid w:val="00E24904"/>
    <w:rsid w:val="00E24A8B"/>
    <w:rsid w:val="00E24D8D"/>
    <w:rsid w:val="00E24EEE"/>
    <w:rsid w:val="00E2511F"/>
    <w:rsid w:val="00E2529C"/>
    <w:rsid w:val="00E25327"/>
    <w:rsid w:val="00E2538B"/>
    <w:rsid w:val="00E255B2"/>
    <w:rsid w:val="00E25A32"/>
    <w:rsid w:val="00E2603D"/>
    <w:rsid w:val="00E26150"/>
    <w:rsid w:val="00E26273"/>
    <w:rsid w:val="00E26504"/>
    <w:rsid w:val="00E2665E"/>
    <w:rsid w:val="00E26893"/>
    <w:rsid w:val="00E26A0A"/>
    <w:rsid w:val="00E26CD9"/>
    <w:rsid w:val="00E26E5C"/>
    <w:rsid w:val="00E26F71"/>
    <w:rsid w:val="00E27604"/>
    <w:rsid w:val="00E277A0"/>
    <w:rsid w:val="00E27889"/>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E58"/>
    <w:rsid w:val="00E35297"/>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85"/>
    <w:rsid w:val="00E368FA"/>
    <w:rsid w:val="00E36B69"/>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1F"/>
    <w:rsid w:val="00E412B7"/>
    <w:rsid w:val="00E41371"/>
    <w:rsid w:val="00E413D0"/>
    <w:rsid w:val="00E41AB6"/>
    <w:rsid w:val="00E41B63"/>
    <w:rsid w:val="00E41B7C"/>
    <w:rsid w:val="00E41DF8"/>
    <w:rsid w:val="00E41EA4"/>
    <w:rsid w:val="00E421FA"/>
    <w:rsid w:val="00E42317"/>
    <w:rsid w:val="00E4247F"/>
    <w:rsid w:val="00E42643"/>
    <w:rsid w:val="00E426C1"/>
    <w:rsid w:val="00E426C7"/>
    <w:rsid w:val="00E42A7F"/>
    <w:rsid w:val="00E43330"/>
    <w:rsid w:val="00E434C1"/>
    <w:rsid w:val="00E43768"/>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779"/>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F6A"/>
    <w:rsid w:val="00E4711F"/>
    <w:rsid w:val="00E4720E"/>
    <w:rsid w:val="00E47410"/>
    <w:rsid w:val="00E4742E"/>
    <w:rsid w:val="00E47563"/>
    <w:rsid w:val="00E47596"/>
    <w:rsid w:val="00E478F0"/>
    <w:rsid w:val="00E47964"/>
    <w:rsid w:val="00E502DA"/>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DBB"/>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73"/>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DD"/>
    <w:rsid w:val="00E61847"/>
    <w:rsid w:val="00E61864"/>
    <w:rsid w:val="00E61969"/>
    <w:rsid w:val="00E619CE"/>
    <w:rsid w:val="00E61AD7"/>
    <w:rsid w:val="00E61CE8"/>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41C"/>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47F"/>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CEC"/>
    <w:rsid w:val="00E71D88"/>
    <w:rsid w:val="00E71DDE"/>
    <w:rsid w:val="00E723CA"/>
    <w:rsid w:val="00E723D6"/>
    <w:rsid w:val="00E72611"/>
    <w:rsid w:val="00E726E2"/>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555"/>
    <w:rsid w:val="00E74623"/>
    <w:rsid w:val="00E74650"/>
    <w:rsid w:val="00E74C99"/>
    <w:rsid w:val="00E74D55"/>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35A"/>
    <w:rsid w:val="00E764E4"/>
    <w:rsid w:val="00E76749"/>
    <w:rsid w:val="00E768D6"/>
    <w:rsid w:val="00E76C50"/>
    <w:rsid w:val="00E76F1A"/>
    <w:rsid w:val="00E770FA"/>
    <w:rsid w:val="00E7710C"/>
    <w:rsid w:val="00E77120"/>
    <w:rsid w:val="00E772BF"/>
    <w:rsid w:val="00E775BE"/>
    <w:rsid w:val="00E775E6"/>
    <w:rsid w:val="00E7769A"/>
    <w:rsid w:val="00E77989"/>
    <w:rsid w:val="00E77A69"/>
    <w:rsid w:val="00E77DC5"/>
    <w:rsid w:val="00E77FC9"/>
    <w:rsid w:val="00E8000B"/>
    <w:rsid w:val="00E80114"/>
    <w:rsid w:val="00E80225"/>
    <w:rsid w:val="00E8027C"/>
    <w:rsid w:val="00E8049A"/>
    <w:rsid w:val="00E80509"/>
    <w:rsid w:val="00E807EF"/>
    <w:rsid w:val="00E80AD3"/>
    <w:rsid w:val="00E80F39"/>
    <w:rsid w:val="00E8108B"/>
    <w:rsid w:val="00E810CD"/>
    <w:rsid w:val="00E811F6"/>
    <w:rsid w:val="00E81465"/>
    <w:rsid w:val="00E81A5E"/>
    <w:rsid w:val="00E81A8E"/>
    <w:rsid w:val="00E81E5C"/>
    <w:rsid w:val="00E81EA0"/>
    <w:rsid w:val="00E82561"/>
    <w:rsid w:val="00E827C2"/>
    <w:rsid w:val="00E82909"/>
    <w:rsid w:val="00E82E33"/>
    <w:rsid w:val="00E82E93"/>
    <w:rsid w:val="00E83344"/>
    <w:rsid w:val="00E836A4"/>
    <w:rsid w:val="00E836F6"/>
    <w:rsid w:val="00E83740"/>
    <w:rsid w:val="00E83CA1"/>
    <w:rsid w:val="00E841DD"/>
    <w:rsid w:val="00E84587"/>
    <w:rsid w:val="00E845A9"/>
    <w:rsid w:val="00E84698"/>
    <w:rsid w:val="00E84706"/>
    <w:rsid w:val="00E8485C"/>
    <w:rsid w:val="00E84F87"/>
    <w:rsid w:val="00E85128"/>
    <w:rsid w:val="00E85141"/>
    <w:rsid w:val="00E8529D"/>
    <w:rsid w:val="00E85395"/>
    <w:rsid w:val="00E854B4"/>
    <w:rsid w:val="00E85566"/>
    <w:rsid w:val="00E85AED"/>
    <w:rsid w:val="00E85B56"/>
    <w:rsid w:val="00E85E5E"/>
    <w:rsid w:val="00E85F66"/>
    <w:rsid w:val="00E860FA"/>
    <w:rsid w:val="00E86677"/>
    <w:rsid w:val="00E866D1"/>
    <w:rsid w:val="00E86760"/>
    <w:rsid w:val="00E86A8F"/>
    <w:rsid w:val="00E86BDD"/>
    <w:rsid w:val="00E86C7C"/>
    <w:rsid w:val="00E86E5F"/>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47F"/>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C56"/>
    <w:rsid w:val="00EA0E68"/>
    <w:rsid w:val="00EA0F7D"/>
    <w:rsid w:val="00EA10B3"/>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5E4"/>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CB5"/>
    <w:rsid w:val="00EB0E87"/>
    <w:rsid w:val="00EB0F82"/>
    <w:rsid w:val="00EB1395"/>
    <w:rsid w:val="00EB1739"/>
    <w:rsid w:val="00EB177D"/>
    <w:rsid w:val="00EB17B1"/>
    <w:rsid w:val="00EB1827"/>
    <w:rsid w:val="00EB1913"/>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3FAD"/>
    <w:rsid w:val="00EB425E"/>
    <w:rsid w:val="00EB45C4"/>
    <w:rsid w:val="00EB485E"/>
    <w:rsid w:val="00EB49F2"/>
    <w:rsid w:val="00EB4AE8"/>
    <w:rsid w:val="00EB4C0A"/>
    <w:rsid w:val="00EB4C8C"/>
    <w:rsid w:val="00EB4D15"/>
    <w:rsid w:val="00EB50B6"/>
    <w:rsid w:val="00EB513C"/>
    <w:rsid w:val="00EB5148"/>
    <w:rsid w:val="00EB5475"/>
    <w:rsid w:val="00EB5693"/>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399"/>
    <w:rsid w:val="00EB769D"/>
    <w:rsid w:val="00EB789D"/>
    <w:rsid w:val="00EB7942"/>
    <w:rsid w:val="00EB7A8F"/>
    <w:rsid w:val="00EB7AFB"/>
    <w:rsid w:val="00EB7B58"/>
    <w:rsid w:val="00EB7BB9"/>
    <w:rsid w:val="00EB7C13"/>
    <w:rsid w:val="00EB7D60"/>
    <w:rsid w:val="00EC01D5"/>
    <w:rsid w:val="00EC02A2"/>
    <w:rsid w:val="00EC02F9"/>
    <w:rsid w:val="00EC08AD"/>
    <w:rsid w:val="00EC0954"/>
    <w:rsid w:val="00EC0996"/>
    <w:rsid w:val="00EC09ED"/>
    <w:rsid w:val="00EC0E7A"/>
    <w:rsid w:val="00EC0F96"/>
    <w:rsid w:val="00EC1497"/>
    <w:rsid w:val="00EC1540"/>
    <w:rsid w:val="00EC1550"/>
    <w:rsid w:val="00EC1780"/>
    <w:rsid w:val="00EC17A5"/>
    <w:rsid w:val="00EC19C5"/>
    <w:rsid w:val="00EC19CE"/>
    <w:rsid w:val="00EC1B22"/>
    <w:rsid w:val="00EC1C49"/>
    <w:rsid w:val="00EC23BD"/>
    <w:rsid w:val="00EC2CEF"/>
    <w:rsid w:val="00EC2D8F"/>
    <w:rsid w:val="00EC2DAC"/>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6B52"/>
    <w:rsid w:val="00EC70EE"/>
    <w:rsid w:val="00EC727F"/>
    <w:rsid w:val="00EC7362"/>
    <w:rsid w:val="00EC73BB"/>
    <w:rsid w:val="00EC75EC"/>
    <w:rsid w:val="00EC7A3D"/>
    <w:rsid w:val="00EC7AE9"/>
    <w:rsid w:val="00ED00B2"/>
    <w:rsid w:val="00ED0586"/>
    <w:rsid w:val="00ED05ED"/>
    <w:rsid w:val="00ED09A0"/>
    <w:rsid w:val="00ED09FC"/>
    <w:rsid w:val="00ED0A75"/>
    <w:rsid w:val="00ED11E7"/>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39"/>
    <w:rsid w:val="00ED2843"/>
    <w:rsid w:val="00ED2D11"/>
    <w:rsid w:val="00ED2ECD"/>
    <w:rsid w:val="00ED304E"/>
    <w:rsid w:val="00ED32B7"/>
    <w:rsid w:val="00ED33B6"/>
    <w:rsid w:val="00ED34F8"/>
    <w:rsid w:val="00ED385A"/>
    <w:rsid w:val="00ED3B77"/>
    <w:rsid w:val="00ED3D73"/>
    <w:rsid w:val="00ED3D8B"/>
    <w:rsid w:val="00ED3E77"/>
    <w:rsid w:val="00ED402C"/>
    <w:rsid w:val="00ED43EC"/>
    <w:rsid w:val="00ED47D7"/>
    <w:rsid w:val="00ED47DA"/>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335"/>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1E66"/>
    <w:rsid w:val="00EE208F"/>
    <w:rsid w:val="00EE217F"/>
    <w:rsid w:val="00EE22BF"/>
    <w:rsid w:val="00EE246C"/>
    <w:rsid w:val="00EE25E3"/>
    <w:rsid w:val="00EE2756"/>
    <w:rsid w:val="00EE2AB2"/>
    <w:rsid w:val="00EE2AD4"/>
    <w:rsid w:val="00EE2B78"/>
    <w:rsid w:val="00EE2C16"/>
    <w:rsid w:val="00EE2D87"/>
    <w:rsid w:val="00EE2F91"/>
    <w:rsid w:val="00EE3178"/>
    <w:rsid w:val="00EE31F5"/>
    <w:rsid w:val="00EE3221"/>
    <w:rsid w:val="00EE3626"/>
    <w:rsid w:val="00EE3683"/>
    <w:rsid w:val="00EE382A"/>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E09"/>
    <w:rsid w:val="00EE7F2E"/>
    <w:rsid w:val="00EF0041"/>
    <w:rsid w:val="00EF060C"/>
    <w:rsid w:val="00EF0853"/>
    <w:rsid w:val="00EF0A6C"/>
    <w:rsid w:val="00EF0C08"/>
    <w:rsid w:val="00EF0EBB"/>
    <w:rsid w:val="00EF102B"/>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3979"/>
    <w:rsid w:val="00EF3C31"/>
    <w:rsid w:val="00EF3D11"/>
    <w:rsid w:val="00EF44A9"/>
    <w:rsid w:val="00EF4869"/>
    <w:rsid w:val="00EF48C8"/>
    <w:rsid w:val="00EF4AC6"/>
    <w:rsid w:val="00EF4C76"/>
    <w:rsid w:val="00EF501E"/>
    <w:rsid w:val="00EF519B"/>
    <w:rsid w:val="00EF519C"/>
    <w:rsid w:val="00EF5637"/>
    <w:rsid w:val="00EF58CC"/>
    <w:rsid w:val="00EF5BF7"/>
    <w:rsid w:val="00EF5CB7"/>
    <w:rsid w:val="00EF5E76"/>
    <w:rsid w:val="00EF5EF4"/>
    <w:rsid w:val="00EF603F"/>
    <w:rsid w:val="00EF636C"/>
    <w:rsid w:val="00EF6646"/>
    <w:rsid w:val="00EF67F8"/>
    <w:rsid w:val="00EF69FC"/>
    <w:rsid w:val="00EF6A6F"/>
    <w:rsid w:val="00EF6C79"/>
    <w:rsid w:val="00EF6DFC"/>
    <w:rsid w:val="00EF703E"/>
    <w:rsid w:val="00EF7128"/>
    <w:rsid w:val="00EF71D0"/>
    <w:rsid w:val="00EF741E"/>
    <w:rsid w:val="00EF75C1"/>
    <w:rsid w:val="00EF76D8"/>
    <w:rsid w:val="00EF7C19"/>
    <w:rsid w:val="00EF7FE2"/>
    <w:rsid w:val="00F000A0"/>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C2C"/>
    <w:rsid w:val="00F03C68"/>
    <w:rsid w:val="00F04171"/>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8E6"/>
    <w:rsid w:val="00F06903"/>
    <w:rsid w:val="00F06A4D"/>
    <w:rsid w:val="00F06F23"/>
    <w:rsid w:val="00F071D9"/>
    <w:rsid w:val="00F07402"/>
    <w:rsid w:val="00F075BD"/>
    <w:rsid w:val="00F077BA"/>
    <w:rsid w:val="00F07811"/>
    <w:rsid w:val="00F07C8D"/>
    <w:rsid w:val="00F07CB5"/>
    <w:rsid w:val="00F07E07"/>
    <w:rsid w:val="00F07E18"/>
    <w:rsid w:val="00F100BD"/>
    <w:rsid w:val="00F1010E"/>
    <w:rsid w:val="00F10971"/>
    <w:rsid w:val="00F10A97"/>
    <w:rsid w:val="00F10BF8"/>
    <w:rsid w:val="00F11620"/>
    <w:rsid w:val="00F1191A"/>
    <w:rsid w:val="00F11A00"/>
    <w:rsid w:val="00F11EF2"/>
    <w:rsid w:val="00F12000"/>
    <w:rsid w:val="00F1220A"/>
    <w:rsid w:val="00F1223D"/>
    <w:rsid w:val="00F125C3"/>
    <w:rsid w:val="00F12A3A"/>
    <w:rsid w:val="00F12C9A"/>
    <w:rsid w:val="00F12E84"/>
    <w:rsid w:val="00F12FC2"/>
    <w:rsid w:val="00F13095"/>
    <w:rsid w:val="00F130D9"/>
    <w:rsid w:val="00F1318D"/>
    <w:rsid w:val="00F131AB"/>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5B7"/>
    <w:rsid w:val="00F15D47"/>
    <w:rsid w:val="00F15EAC"/>
    <w:rsid w:val="00F1604A"/>
    <w:rsid w:val="00F163A2"/>
    <w:rsid w:val="00F16566"/>
    <w:rsid w:val="00F1695A"/>
    <w:rsid w:val="00F169B2"/>
    <w:rsid w:val="00F16B26"/>
    <w:rsid w:val="00F16C59"/>
    <w:rsid w:val="00F16E3D"/>
    <w:rsid w:val="00F16E86"/>
    <w:rsid w:val="00F16F86"/>
    <w:rsid w:val="00F170EF"/>
    <w:rsid w:val="00F17146"/>
    <w:rsid w:val="00F17197"/>
    <w:rsid w:val="00F171CE"/>
    <w:rsid w:val="00F171D0"/>
    <w:rsid w:val="00F17436"/>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8F4"/>
    <w:rsid w:val="00F2094E"/>
    <w:rsid w:val="00F20964"/>
    <w:rsid w:val="00F20BD1"/>
    <w:rsid w:val="00F20CA2"/>
    <w:rsid w:val="00F20DB7"/>
    <w:rsid w:val="00F20E70"/>
    <w:rsid w:val="00F21062"/>
    <w:rsid w:val="00F2133A"/>
    <w:rsid w:val="00F215A8"/>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1E"/>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C57"/>
    <w:rsid w:val="00F31E5D"/>
    <w:rsid w:val="00F32346"/>
    <w:rsid w:val="00F324B8"/>
    <w:rsid w:val="00F328D9"/>
    <w:rsid w:val="00F329CB"/>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105"/>
    <w:rsid w:val="00F351C8"/>
    <w:rsid w:val="00F35329"/>
    <w:rsid w:val="00F3569B"/>
    <w:rsid w:val="00F357D4"/>
    <w:rsid w:val="00F35B11"/>
    <w:rsid w:val="00F362B2"/>
    <w:rsid w:val="00F364AD"/>
    <w:rsid w:val="00F36535"/>
    <w:rsid w:val="00F36555"/>
    <w:rsid w:val="00F36C69"/>
    <w:rsid w:val="00F36D53"/>
    <w:rsid w:val="00F36FA8"/>
    <w:rsid w:val="00F370B7"/>
    <w:rsid w:val="00F3717D"/>
    <w:rsid w:val="00F375C0"/>
    <w:rsid w:val="00F377FF"/>
    <w:rsid w:val="00F37AFD"/>
    <w:rsid w:val="00F37B1E"/>
    <w:rsid w:val="00F37B7E"/>
    <w:rsid w:val="00F37BEC"/>
    <w:rsid w:val="00F37CC0"/>
    <w:rsid w:val="00F37D4B"/>
    <w:rsid w:val="00F37EE9"/>
    <w:rsid w:val="00F4001C"/>
    <w:rsid w:val="00F400FE"/>
    <w:rsid w:val="00F4025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A3C"/>
    <w:rsid w:val="00F42B0E"/>
    <w:rsid w:val="00F42BF3"/>
    <w:rsid w:val="00F42CDC"/>
    <w:rsid w:val="00F42E31"/>
    <w:rsid w:val="00F42F0A"/>
    <w:rsid w:val="00F42F97"/>
    <w:rsid w:val="00F42FE6"/>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2A3"/>
    <w:rsid w:val="00F44315"/>
    <w:rsid w:val="00F443DB"/>
    <w:rsid w:val="00F4446A"/>
    <w:rsid w:val="00F446EC"/>
    <w:rsid w:val="00F44760"/>
    <w:rsid w:val="00F44DB6"/>
    <w:rsid w:val="00F45054"/>
    <w:rsid w:val="00F452F5"/>
    <w:rsid w:val="00F45313"/>
    <w:rsid w:val="00F455E5"/>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809"/>
    <w:rsid w:val="00F50A4D"/>
    <w:rsid w:val="00F50C4D"/>
    <w:rsid w:val="00F50D8B"/>
    <w:rsid w:val="00F510C9"/>
    <w:rsid w:val="00F51376"/>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97"/>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2D"/>
    <w:rsid w:val="00F61646"/>
    <w:rsid w:val="00F61675"/>
    <w:rsid w:val="00F61695"/>
    <w:rsid w:val="00F616BD"/>
    <w:rsid w:val="00F616DB"/>
    <w:rsid w:val="00F6180E"/>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D02"/>
    <w:rsid w:val="00F64F73"/>
    <w:rsid w:val="00F650DC"/>
    <w:rsid w:val="00F656A3"/>
    <w:rsid w:val="00F656B1"/>
    <w:rsid w:val="00F657BF"/>
    <w:rsid w:val="00F65CED"/>
    <w:rsid w:val="00F660BD"/>
    <w:rsid w:val="00F66391"/>
    <w:rsid w:val="00F66442"/>
    <w:rsid w:val="00F66942"/>
    <w:rsid w:val="00F66A85"/>
    <w:rsid w:val="00F66AFB"/>
    <w:rsid w:val="00F66D46"/>
    <w:rsid w:val="00F66E2E"/>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896"/>
    <w:rsid w:val="00F70A03"/>
    <w:rsid w:val="00F70AE9"/>
    <w:rsid w:val="00F70C1E"/>
    <w:rsid w:val="00F70CF2"/>
    <w:rsid w:val="00F70DFF"/>
    <w:rsid w:val="00F70F67"/>
    <w:rsid w:val="00F710AB"/>
    <w:rsid w:val="00F7141B"/>
    <w:rsid w:val="00F714F5"/>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5A1"/>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3F5"/>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5F99"/>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636"/>
    <w:rsid w:val="00F90731"/>
    <w:rsid w:val="00F90975"/>
    <w:rsid w:val="00F90B97"/>
    <w:rsid w:val="00F90D5C"/>
    <w:rsid w:val="00F90DE8"/>
    <w:rsid w:val="00F90E60"/>
    <w:rsid w:val="00F90F9B"/>
    <w:rsid w:val="00F91125"/>
    <w:rsid w:val="00F91439"/>
    <w:rsid w:val="00F91990"/>
    <w:rsid w:val="00F91BDD"/>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361"/>
    <w:rsid w:val="00F955DD"/>
    <w:rsid w:val="00F9574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A0518"/>
    <w:rsid w:val="00FA064E"/>
    <w:rsid w:val="00FA075C"/>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5A8"/>
    <w:rsid w:val="00FA76E5"/>
    <w:rsid w:val="00FA7712"/>
    <w:rsid w:val="00FA7718"/>
    <w:rsid w:val="00FA781C"/>
    <w:rsid w:val="00FA787D"/>
    <w:rsid w:val="00FA7A2E"/>
    <w:rsid w:val="00FA7B30"/>
    <w:rsid w:val="00FB00C8"/>
    <w:rsid w:val="00FB0533"/>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474"/>
    <w:rsid w:val="00FB356F"/>
    <w:rsid w:val="00FB386C"/>
    <w:rsid w:val="00FB38BA"/>
    <w:rsid w:val="00FB39A9"/>
    <w:rsid w:val="00FB3B1C"/>
    <w:rsid w:val="00FB3D17"/>
    <w:rsid w:val="00FB3DD8"/>
    <w:rsid w:val="00FB3F60"/>
    <w:rsid w:val="00FB410A"/>
    <w:rsid w:val="00FB4362"/>
    <w:rsid w:val="00FB4389"/>
    <w:rsid w:val="00FB4817"/>
    <w:rsid w:val="00FB49BC"/>
    <w:rsid w:val="00FB4DF3"/>
    <w:rsid w:val="00FB4EDA"/>
    <w:rsid w:val="00FB5235"/>
    <w:rsid w:val="00FB53A6"/>
    <w:rsid w:val="00FB541B"/>
    <w:rsid w:val="00FB571A"/>
    <w:rsid w:val="00FB59D6"/>
    <w:rsid w:val="00FB5B50"/>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9F"/>
    <w:rsid w:val="00FB79A1"/>
    <w:rsid w:val="00FB7E9C"/>
    <w:rsid w:val="00FB7EF0"/>
    <w:rsid w:val="00FC01A7"/>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A76"/>
    <w:rsid w:val="00FC2D22"/>
    <w:rsid w:val="00FC2D41"/>
    <w:rsid w:val="00FC2EBB"/>
    <w:rsid w:val="00FC31A3"/>
    <w:rsid w:val="00FC3440"/>
    <w:rsid w:val="00FC3493"/>
    <w:rsid w:val="00FC35BF"/>
    <w:rsid w:val="00FC35EA"/>
    <w:rsid w:val="00FC3727"/>
    <w:rsid w:val="00FC37C5"/>
    <w:rsid w:val="00FC37E7"/>
    <w:rsid w:val="00FC382E"/>
    <w:rsid w:val="00FC3953"/>
    <w:rsid w:val="00FC3C78"/>
    <w:rsid w:val="00FC3F20"/>
    <w:rsid w:val="00FC41B6"/>
    <w:rsid w:val="00FC42FD"/>
    <w:rsid w:val="00FC4834"/>
    <w:rsid w:val="00FC4840"/>
    <w:rsid w:val="00FC4B14"/>
    <w:rsid w:val="00FC4C9D"/>
    <w:rsid w:val="00FC4D7C"/>
    <w:rsid w:val="00FC4FDF"/>
    <w:rsid w:val="00FC517B"/>
    <w:rsid w:val="00FC522B"/>
    <w:rsid w:val="00FC538B"/>
    <w:rsid w:val="00FC5970"/>
    <w:rsid w:val="00FC59D8"/>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747"/>
    <w:rsid w:val="00FC799D"/>
    <w:rsid w:val="00FC7CB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3FBE"/>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EAA"/>
    <w:rsid w:val="00FE0F44"/>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4C8"/>
    <w:rsid w:val="00FE3706"/>
    <w:rsid w:val="00FE38A2"/>
    <w:rsid w:val="00FE3930"/>
    <w:rsid w:val="00FE3946"/>
    <w:rsid w:val="00FE3B62"/>
    <w:rsid w:val="00FE3BA1"/>
    <w:rsid w:val="00FE3BF0"/>
    <w:rsid w:val="00FE3F77"/>
    <w:rsid w:val="00FE4060"/>
    <w:rsid w:val="00FE42EB"/>
    <w:rsid w:val="00FE443A"/>
    <w:rsid w:val="00FE44E0"/>
    <w:rsid w:val="00FE4597"/>
    <w:rsid w:val="00FE471F"/>
    <w:rsid w:val="00FE47ED"/>
    <w:rsid w:val="00FE47F4"/>
    <w:rsid w:val="00FE49D6"/>
    <w:rsid w:val="00FE4E6D"/>
    <w:rsid w:val="00FE50D5"/>
    <w:rsid w:val="00FE55A2"/>
    <w:rsid w:val="00FE5709"/>
    <w:rsid w:val="00FE58AF"/>
    <w:rsid w:val="00FE58F7"/>
    <w:rsid w:val="00FE5CCD"/>
    <w:rsid w:val="00FE5E80"/>
    <w:rsid w:val="00FE5EF1"/>
    <w:rsid w:val="00FE6054"/>
    <w:rsid w:val="00FE613F"/>
    <w:rsid w:val="00FE6306"/>
    <w:rsid w:val="00FE669F"/>
    <w:rsid w:val="00FE684B"/>
    <w:rsid w:val="00FE685F"/>
    <w:rsid w:val="00FE6AE4"/>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79B"/>
    <w:rsid w:val="00FF39C8"/>
    <w:rsid w:val="00FF3CE3"/>
    <w:rsid w:val="00FF40B9"/>
    <w:rsid w:val="00FF42E4"/>
    <w:rsid w:val="00FF4774"/>
    <w:rsid w:val="00FF47F4"/>
    <w:rsid w:val="00FF493F"/>
    <w:rsid w:val="00FF4CF9"/>
    <w:rsid w:val="00FF506A"/>
    <w:rsid w:val="00FF51D1"/>
    <w:rsid w:val="00FF51D8"/>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086"/>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27108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71086"/>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28</Pages>
  <Words>61979</Words>
  <Characters>349567</Characters>
  <Application>Microsoft Office Word</Application>
  <DocSecurity>0</DocSecurity>
  <Lines>5638</Lines>
  <Paragraphs>8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1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390</cp:revision>
  <cp:lastPrinted>2020-01-31T14:37:00Z</cp:lastPrinted>
  <dcterms:created xsi:type="dcterms:W3CDTF">2020-09-10T12:12:00Z</dcterms:created>
  <dcterms:modified xsi:type="dcterms:W3CDTF">2020-09-12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Bey3w5aa"/&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